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B408D" w14:textId="2180DB0F" w:rsidR="004B312E" w:rsidRPr="00B01F86" w:rsidRDefault="00C314C0" w:rsidP="00A115B6">
      <w:pPr>
        <w:rPr>
          <w:b/>
          <w:bCs/>
          <w:sz w:val="32"/>
          <w:szCs w:val="32"/>
        </w:rPr>
      </w:pPr>
      <w:r w:rsidRPr="00B01F86">
        <w:rPr>
          <w:b/>
          <w:bCs/>
          <w:sz w:val="32"/>
          <w:szCs w:val="32"/>
        </w:rPr>
        <w:t>Survey of post-hoc explainable machine learning on tabular data</w:t>
      </w:r>
    </w:p>
    <w:p w14:paraId="7A4C041F" w14:textId="77777777" w:rsidR="00764053" w:rsidRPr="00407B63" w:rsidRDefault="00764053" w:rsidP="00A115B6">
      <w:pPr>
        <w:pStyle w:val="Geenafstand"/>
        <w:sectPr w:rsidR="00764053" w:rsidRPr="00407B63" w:rsidSect="002F15E6">
          <w:footerReference w:type="default" r:id="rId8"/>
          <w:pgSz w:w="11906" w:h="16838"/>
          <w:pgMar w:top="1417" w:right="1417" w:bottom="1417" w:left="1417" w:header="708" w:footer="708" w:gutter="0"/>
          <w:cols w:space="708"/>
          <w:docGrid w:linePitch="360"/>
        </w:sectPr>
      </w:pPr>
    </w:p>
    <w:p w14:paraId="317B89C3" w14:textId="46605FE7" w:rsidR="00064AB7" w:rsidRPr="00B01F86" w:rsidRDefault="00064AB7" w:rsidP="00B01F86">
      <w:pPr>
        <w:pStyle w:val="Geenafstand"/>
        <w:jc w:val="center"/>
        <w:rPr>
          <w:b w:val="0"/>
          <w:bCs w:val="0"/>
          <w:sz w:val="24"/>
          <w:szCs w:val="24"/>
          <w:lang w:val="nl-NL"/>
        </w:rPr>
      </w:pPr>
      <w:r w:rsidRPr="00B01F86">
        <w:rPr>
          <w:b w:val="0"/>
          <w:bCs w:val="0"/>
          <w:sz w:val="24"/>
          <w:szCs w:val="24"/>
          <w:lang w:val="nl-NL"/>
        </w:rPr>
        <w:t>M</w:t>
      </w:r>
      <w:r w:rsidR="00993DF3" w:rsidRPr="00B01F86">
        <w:rPr>
          <w:b w:val="0"/>
          <w:bCs w:val="0"/>
          <w:sz w:val="24"/>
          <w:szCs w:val="24"/>
          <w:lang w:val="nl-NL"/>
        </w:rPr>
        <w:t>.S.</w:t>
      </w:r>
      <w:r w:rsidRPr="00B01F86">
        <w:rPr>
          <w:b w:val="0"/>
          <w:bCs w:val="0"/>
          <w:sz w:val="24"/>
          <w:szCs w:val="24"/>
          <w:lang w:val="nl-NL"/>
        </w:rPr>
        <w:t xml:space="preserve"> Veldhuis</w:t>
      </w:r>
    </w:p>
    <w:p w14:paraId="15C10A94" w14:textId="48852994" w:rsidR="00064AB7" w:rsidRPr="00B01F86" w:rsidRDefault="00993DF3" w:rsidP="00B01F86">
      <w:pPr>
        <w:pStyle w:val="Geenafstand"/>
        <w:jc w:val="center"/>
        <w:rPr>
          <w:b w:val="0"/>
          <w:bCs w:val="0"/>
          <w:sz w:val="20"/>
          <w:szCs w:val="20"/>
          <w:lang w:val="nl-NL"/>
        </w:rPr>
      </w:pPr>
      <w:r w:rsidRPr="00B01F86">
        <w:rPr>
          <w:b w:val="0"/>
          <w:bCs w:val="0"/>
          <w:sz w:val="20"/>
          <w:szCs w:val="20"/>
          <w:lang w:val="nl-NL"/>
        </w:rPr>
        <w:t>TU Delft</w:t>
      </w:r>
    </w:p>
    <w:p w14:paraId="2A2E929C" w14:textId="3ABBAA1A" w:rsidR="00064AB7" w:rsidRPr="00B01F86" w:rsidRDefault="001A74BB" w:rsidP="00B01F86">
      <w:pPr>
        <w:pStyle w:val="Geenafstand"/>
        <w:jc w:val="center"/>
        <w:rPr>
          <w:rStyle w:val="Hyperlink"/>
          <w:b w:val="0"/>
          <w:bCs w:val="0"/>
          <w:sz w:val="20"/>
          <w:szCs w:val="20"/>
          <w:lang w:val="nl-NL"/>
        </w:rPr>
      </w:pPr>
      <w:hyperlink r:id="rId9" w:history="1">
        <w:r w:rsidR="00993DF3" w:rsidRPr="00B01F86">
          <w:rPr>
            <w:rStyle w:val="Hyperlink"/>
            <w:b w:val="0"/>
            <w:bCs w:val="0"/>
            <w:sz w:val="20"/>
            <w:szCs w:val="20"/>
            <w:lang w:val="nl-NL"/>
          </w:rPr>
          <w:t>m.s.veldhuis@student.tudelft.nl</w:t>
        </w:r>
      </w:hyperlink>
    </w:p>
    <w:p w14:paraId="4C798BEC" w14:textId="1170AEEB" w:rsidR="00764053" w:rsidRPr="00B01F86" w:rsidRDefault="00764053" w:rsidP="00B01F86">
      <w:pPr>
        <w:pStyle w:val="Geenafstand"/>
        <w:jc w:val="center"/>
        <w:rPr>
          <w:rStyle w:val="Hyperlink"/>
          <w:b w:val="0"/>
          <w:bCs w:val="0"/>
          <w:color w:val="auto"/>
          <w:sz w:val="24"/>
          <w:szCs w:val="24"/>
          <w:u w:val="none"/>
        </w:rPr>
      </w:pPr>
      <w:r w:rsidRPr="00B01F86">
        <w:rPr>
          <w:rStyle w:val="Hyperlink"/>
          <w:b w:val="0"/>
          <w:bCs w:val="0"/>
          <w:color w:val="auto"/>
          <w:sz w:val="24"/>
          <w:szCs w:val="24"/>
          <w:u w:val="none"/>
        </w:rPr>
        <w:t xml:space="preserve">T. </w:t>
      </w:r>
      <w:proofErr w:type="spellStart"/>
      <w:r w:rsidRPr="00B01F86">
        <w:rPr>
          <w:rStyle w:val="Hyperlink"/>
          <w:b w:val="0"/>
          <w:bCs w:val="0"/>
          <w:color w:val="auto"/>
          <w:sz w:val="24"/>
          <w:szCs w:val="24"/>
          <w:u w:val="none"/>
        </w:rPr>
        <w:t>Abeel</w:t>
      </w:r>
      <w:proofErr w:type="spellEnd"/>
      <w:r w:rsidRPr="00B01F86">
        <w:rPr>
          <w:rStyle w:val="Hyperlink"/>
          <w:b w:val="0"/>
          <w:bCs w:val="0"/>
          <w:color w:val="auto"/>
          <w:sz w:val="24"/>
          <w:szCs w:val="24"/>
          <w:u w:val="none"/>
        </w:rPr>
        <w:t xml:space="preserve"> (supervisor)</w:t>
      </w:r>
    </w:p>
    <w:p w14:paraId="2AF3178F" w14:textId="00F22BB0" w:rsidR="00764053" w:rsidRPr="00B01F86" w:rsidRDefault="00764053" w:rsidP="00B01F86">
      <w:pPr>
        <w:pStyle w:val="Geenafstand"/>
        <w:jc w:val="center"/>
        <w:rPr>
          <w:rStyle w:val="Hyperlink"/>
          <w:b w:val="0"/>
          <w:bCs w:val="0"/>
          <w:color w:val="auto"/>
          <w:sz w:val="20"/>
          <w:szCs w:val="20"/>
          <w:u w:val="none"/>
        </w:rPr>
      </w:pPr>
      <w:r w:rsidRPr="00B01F86">
        <w:rPr>
          <w:rStyle w:val="Hyperlink"/>
          <w:b w:val="0"/>
          <w:bCs w:val="0"/>
          <w:color w:val="auto"/>
          <w:sz w:val="20"/>
          <w:szCs w:val="20"/>
          <w:u w:val="none"/>
        </w:rPr>
        <w:t>TU Delft</w:t>
      </w:r>
    </w:p>
    <w:p w14:paraId="6582A23A" w14:textId="48D802D5" w:rsidR="00764053" w:rsidRPr="00B01F86" w:rsidRDefault="001A74BB" w:rsidP="00B01F86">
      <w:pPr>
        <w:pStyle w:val="Geenafstand"/>
        <w:jc w:val="center"/>
        <w:rPr>
          <w:b w:val="0"/>
          <w:bCs w:val="0"/>
          <w:sz w:val="20"/>
          <w:szCs w:val="20"/>
        </w:rPr>
      </w:pPr>
      <w:hyperlink r:id="rId10" w:history="1">
        <w:r w:rsidR="00764053" w:rsidRPr="00B01F86">
          <w:rPr>
            <w:rStyle w:val="Hyperlink"/>
            <w:b w:val="0"/>
            <w:bCs w:val="0"/>
            <w:sz w:val="20"/>
            <w:szCs w:val="20"/>
          </w:rPr>
          <w:t>t.abeel@tudelft.nl</w:t>
        </w:r>
      </w:hyperlink>
    </w:p>
    <w:p w14:paraId="2CBD5D9A" w14:textId="77777777" w:rsidR="00764053" w:rsidRPr="00407B63" w:rsidRDefault="00764053" w:rsidP="00B01F86">
      <w:pPr>
        <w:pStyle w:val="Geenafstand"/>
        <w:jc w:val="center"/>
        <w:sectPr w:rsidR="00764053" w:rsidRPr="00407B63" w:rsidSect="00764053">
          <w:type w:val="continuous"/>
          <w:pgSz w:w="11906" w:h="16838"/>
          <w:pgMar w:top="1417" w:right="1417" w:bottom="1417" w:left="1417" w:header="708" w:footer="708" w:gutter="0"/>
          <w:cols w:num="2" w:space="708"/>
          <w:docGrid w:linePitch="360"/>
        </w:sectPr>
      </w:pPr>
    </w:p>
    <w:p w14:paraId="454ACA3B" w14:textId="514705FB" w:rsidR="00993DF3" w:rsidRPr="00407B63" w:rsidRDefault="00993DF3" w:rsidP="00A115B6">
      <w:pPr>
        <w:pStyle w:val="Geenafstand"/>
      </w:pPr>
    </w:p>
    <w:p w14:paraId="6F5B0CD2" w14:textId="77777777" w:rsidR="00993DF3" w:rsidRPr="00407B63" w:rsidRDefault="00993DF3" w:rsidP="00A115B6">
      <w:pPr>
        <w:pStyle w:val="Geenafstand"/>
      </w:pPr>
    </w:p>
    <w:p w14:paraId="2B2C79BE" w14:textId="180ABF56" w:rsidR="00793A1E" w:rsidRPr="00407B63" w:rsidRDefault="00793A1E" w:rsidP="00A115B6">
      <w:pPr>
        <w:pStyle w:val="Geenafstand"/>
        <w:sectPr w:rsidR="00793A1E" w:rsidRPr="00407B63" w:rsidSect="00764053">
          <w:type w:val="continuous"/>
          <w:pgSz w:w="11906" w:h="16838"/>
          <w:pgMar w:top="1417" w:right="1417" w:bottom="1417" w:left="1417" w:header="708" w:footer="708" w:gutter="0"/>
          <w:cols w:space="708"/>
          <w:docGrid w:linePitch="360"/>
        </w:sectPr>
      </w:pPr>
    </w:p>
    <w:p w14:paraId="49B022F5" w14:textId="3327D82B" w:rsidR="00993DF3" w:rsidRPr="000B3509" w:rsidRDefault="006129C7" w:rsidP="00A115B6">
      <w:pPr>
        <w:rPr>
          <w:b/>
          <w:bCs/>
          <w:sz w:val="20"/>
          <w:szCs w:val="20"/>
        </w:rPr>
      </w:pPr>
      <w:r w:rsidRPr="000B3509">
        <w:rPr>
          <w:b/>
          <w:bCs/>
          <w:sz w:val="20"/>
          <w:szCs w:val="20"/>
        </w:rPr>
        <w:t>Abstract</w:t>
      </w:r>
    </w:p>
    <w:p w14:paraId="32535EDA" w14:textId="7C8AE830" w:rsidR="00AB3E7F" w:rsidRPr="00AB3E7F" w:rsidRDefault="005679F9" w:rsidP="00A115B6">
      <w:r>
        <w:t xml:space="preserve">As black-box </w:t>
      </w:r>
      <w:r w:rsidR="00E2070F">
        <w:t>m</w:t>
      </w:r>
      <w:r>
        <w:t xml:space="preserve">achine </w:t>
      </w:r>
      <w:r w:rsidR="00E2070F">
        <w:t>l</w:t>
      </w:r>
      <w:r>
        <w:t>earning</w:t>
      </w:r>
      <w:r w:rsidR="00E2070F">
        <w:t xml:space="preserve"> </w:t>
      </w:r>
      <w:r>
        <w:t>models continue to be applied to domain-specific problems, scientists will continue to search for explanations</w:t>
      </w:r>
      <w:r w:rsidR="00E2070F">
        <w:t xml:space="preserve"> to uncover why these models came to such conclusions</w:t>
      </w:r>
      <w:r w:rsidR="00B57588">
        <w:t>. These explanations might serve t</w:t>
      </w:r>
      <w:r w:rsidR="00E2070F">
        <w:t xml:space="preserve">o improve trust in the model for stakeholders, to </w:t>
      </w:r>
      <w:r>
        <w:t xml:space="preserve">uncover novel information about the field, or to </w:t>
      </w:r>
      <w:r w:rsidR="00E2070F">
        <w:t>identify any mistakes</w:t>
      </w:r>
      <w:r w:rsidR="00334624">
        <w:t xml:space="preserve"> the model made</w:t>
      </w:r>
      <w:r>
        <w:t>.</w:t>
      </w:r>
      <w:r w:rsidR="00E2070F">
        <w:t xml:space="preserve"> Although recent reviews have focused on defining the field of explainable machine learning, providing</w:t>
      </w:r>
      <w:r w:rsidR="009D1075">
        <w:t xml:space="preserve"> it with</w:t>
      </w:r>
      <w:r w:rsidR="00E2070F">
        <w:t xml:space="preserve"> taxonomies, or putting explanations of visual data at the forefront, we identify a lack of attention for tabular data and a more practical survey that details the available</w:t>
      </w:r>
      <w:r w:rsidR="009D1075">
        <w:t xml:space="preserve"> explanation</w:t>
      </w:r>
      <w:r w:rsidR="00E2070F">
        <w:t xml:space="preserve"> methods. </w:t>
      </w:r>
      <w:r>
        <w:t>Therefore, this survey highlight</w:t>
      </w:r>
      <w:r w:rsidR="00E2070F">
        <w:t>s</w:t>
      </w:r>
      <w:r>
        <w:t xml:space="preserve"> the current techniques </w:t>
      </w:r>
      <w:r w:rsidR="00334624">
        <w:t>for</w:t>
      </w:r>
      <w:r w:rsidR="0072071C">
        <w:t xml:space="preserve"> obtain</w:t>
      </w:r>
      <w:r w:rsidR="00334624">
        <w:t>ing post-hoc</w:t>
      </w:r>
      <w:r w:rsidR="0072071C">
        <w:t xml:space="preserve"> explanations of machine learning models on tabular data.</w:t>
      </w:r>
      <w:r w:rsidR="00E2070F">
        <w:t xml:space="preserve"> </w:t>
      </w:r>
      <w:r w:rsidR="00FB227F">
        <w:t xml:space="preserve">We provide two overview tables that can serve as a starting point for researchers to </w:t>
      </w:r>
      <w:r w:rsidR="00CD088F">
        <w:t>select suitable methods. Furthermore, details about how</w:t>
      </w:r>
      <w:r w:rsidR="0072071C">
        <w:t xml:space="preserve"> the explanations are obtained, </w:t>
      </w:r>
      <w:r w:rsidR="00CD088F">
        <w:t>key</w:t>
      </w:r>
      <w:r w:rsidR="0072071C">
        <w:t xml:space="preserve"> </w:t>
      </w:r>
      <w:r w:rsidR="00CD10DF">
        <w:t>results</w:t>
      </w:r>
      <w:r w:rsidR="00CD088F">
        <w:t xml:space="preserve">, and practical applications and evaluations of the methods are discussed. </w:t>
      </w:r>
    </w:p>
    <w:p w14:paraId="299FE6E9" w14:textId="722DFB8C" w:rsidR="006129C7" w:rsidRPr="000B3509" w:rsidRDefault="006129C7" w:rsidP="00A115B6">
      <w:pPr>
        <w:rPr>
          <w:b/>
          <w:bCs/>
          <w:sz w:val="20"/>
          <w:szCs w:val="20"/>
        </w:rPr>
      </w:pPr>
      <w:r w:rsidRPr="000B3509">
        <w:rPr>
          <w:b/>
          <w:bCs/>
          <w:sz w:val="20"/>
          <w:szCs w:val="20"/>
        </w:rPr>
        <w:t>Keywords</w:t>
      </w:r>
    </w:p>
    <w:p w14:paraId="6918239E" w14:textId="6336A164" w:rsidR="006129C7" w:rsidRPr="00824425" w:rsidRDefault="00E05742" w:rsidP="00A115B6">
      <w:r w:rsidRPr="00824425">
        <w:t xml:space="preserve">XAI, </w:t>
      </w:r>
      <w:r w:rsidR="00867A04">
        <w:t xml:space="preserve">Explainability, </w:t>
      </w:r>
      <w:r w:rsidR="006129C7" w:rsidRPr="00824425">
        <w:t>Interpretability, Machine learning</w:t>
      </w:r>
      <w:r w:rsidRPr="00824425">
        <w:t>, Artificial Intelligence, Po</w:t>
      </w:r>
      <w:r w:rsidR="007F4B9D">
        <w:t>s</w:t>
      </w:r>
      <w:r w:rsidRPr="00824425">
        <w:t>t-hoc, Black-box</w:t>
      </w:r>
      <w:r w:rsidR="009F63C7" w:rsidRPr="00824425">
        <w:t>, Tabular data</w:t>
      </w:r>
    </w:p>
    <w:p w14:paraId="62A8BF01" w14:textId="10687D8D" w:rsidR="006129C7" w:rsidRPr="007F4B9D" w:rsidRDefault="006129C7" w:rsidP="00A115B6">
      <w:pPr>
        <w:pStyle w:val="Kop1"/>
      </w:pPr>
      <w:r w:rsidRPr="007F4B9D">
        <w:t>Introduction</w:t>
      </w:r>
    </w:p>
    <w:p w14:paraId="0288089D" w14:textId="77777777" w:rsidR="000E307E" w:rsidRPr="00DD038D" w:rsidRDefault="000E307E" w:rsidP="00A115B6">
      <w:pPr>
        <w:rPr>
          <w:i/>
          <w:iCs/>
        </w:rPr>
      </w:pPr>
      <w:r w:rsidRPr="00DD038D">
        <w:rPr>
          <w:i/>
          <w:iCs/>
        </w:rPr>
        <w:t>Context</w:t>
      </w:r>
    </w:p>
    <w:p w14:paraId="420EDC22" w14:textId="3C190117" w:rsidR="00804F42" w:rsidRDefault="00804F42" w:rsidP="00A115B6">
      <w:r w:rsidRPr="00824425">
        <w:t xml:space="preserve">The field of Artificial Intelligence (AI) broadly captures an array of algorithms that execute tasks </w:t>
      </w:r>
      <w:r w:rsidR="000E307E" w:rsidRPr="00824425">
        <w:t>related</w:t>
      </w:r>
      <w:r w:rsidRPr="00824425">
        <w:t xml:space="preserve"> to human</w:t>
      </w:r>
      <w:r w:rsidR="000E307E" w:rsidRPr="00824425">
        <w:t xml:space="preserve"> cognitive ability such as problem solving and learning</w:t>
      </w:r>
      <w:r w:rsidR="00F129B2">
        <w:t xml:space="preserve"> </w:t>
      </w:r>
      <w:r w:rsidR="00F129B2">
        <w:fldChar w:fldCharType="begin"/>
      </w:r>
      <w:r w:rsidR="00F129B2">
        <w:instrText xml:space="preserve"> ADDIN EN.CITE &lt;EndNote&gt;&lt;Cite&gt;&lt;Author&gt;Russell&lt;/Author&gt;&lt;Year&gt;2002&lt;/Year&gt;&lt;RecNum&gt;105&lt;/RecNum&gt;&lt;DisplayText&gt;[1]&lt;/DisplayText&gt;&lt;record&gt;&lt;rec-number&gt;105&lt;/rec-number&gt;&lt;foreign-keys&gt;&lt;key app="EN" db-id="9stet2ra5fwpeve2eznvpprbdtre2ds2was9" timestamp="1604609779"&gt;105&lt;/key&gt;&lt;/foreign-keys&gt;&lt;ref-type name="Journal Article"&gt;17&lt;/ref-type&gt;&lt;contributors&gt;&lt;authors&gt;&lt;author&gt;Russell, Stuart&lt;/author&gt;&lt;author&gt;Norvig, Peter&lt;/author&gt;&lt;/authors&gt;&lt;/contributors&gt;&lt;titles&gt;&lt;title&gt;Artificial intelligence: a modern approach&lt;/title&gt;&lt;/titles&gt;&lt;dates&gt;&lt;year&gt;2002&lt;/year&gt;&lt;/dates&gt;&lt;urls&gt;&lt;/urls&gt;&lt;/record&gt;&lt;/Cite&gt;&lt;/EndNote&gt;</w:instrText>
      </w:r>
      <w:r w:rsidR="00F129B2">
        <w:fldChar w:fldCharType="separate"/>
      </w:r>
      <w:r w:rsidR="00F129B2">
        <w:rPr>
          <w:noProof/>
        </w:rPr>
        <w:t>[1]</w:t>
      </w:r>
      <w:r w:rsidR="00F129B2">
        <w:fldChar w:fldCharType="end"/>
      </w:r>
      <w:r w:rsidR="000E307E" w:rsidRPr="00824425">
        <w:t>.</w:t>
      </w:r>
      <w:r w:rsidRPr="00824425">
        <w:t xml:space="preserve"> Beneath this umbrella term, Machine Learning (ML) is a technique of autonomous learning from experience, to predict outcomes on unseen data. N</w:t>
      </w:r>
      <w:r w:rsidR="00161D3F" w:rsidRPr="00824425">
        <w:t xml:space="preserve">owadays, </w:t>
      </w:r>
      <w:r w:rsidRPr="00824425">
        <w:t>ML</w:t>
      </w:r>
      <w:r w:rsidR="00161D3F" w:rsidRPr="00824425">
        <w:t xml:space="preserve"> methods are applied to a wide variety of problems</w:t>
      </w:r>
      <w:r w:rsidRPr="00824425">
        <w:t xml:space="preserve">, and </w:t>
      </w:r>
      <w:r w:rsidR="00B306C3">
        <w:t xml:space="preserve">have achieved high accuracy </w:t>
      </w:r>
      <w:r w:rsidRPr="00824425">
        <w:t>in</w:t>
      </w:r>
      <w:r w:rsidR="002D47C4" w:rsidRPr="00824425">
        <w:t xml:space="preserve"> various scientific domains such as medicine</w:t>
      </w:r>
      <w:r w:rsidR="00F129B2">
        <w:t xml:space="preserve"> </w:t>
      </w:r>
      <w:r w:rsidR="00F129B2">
        <w:fldChar w:fldCharType="begin">
          <w:fldData xml:space="preserve">PEVuZE5vdGU+PENpdGU+PEF1dGhvcj5MdW5kYmVyZzwvQXV0aG9yPjxZZWFyPjIwMTg8L1llYXI+
PFJlY051bT42PC9SZWNOdW0+PERpc3BsYXlUZXh0PlsyLCAzXTwvRGlzcGxheVRleHQ+PHJlY29y
ZD48cmVjLW51bWJlcj42PC9yZWMtbnVtYmVyPjxmb3JlaWduLWtleXM+PGtleSBhcHA9IkVOIiBk
Yi1pZD0iOXN0ZXQycmE1ZndwZXZlMmV6bnZwcHJiZHRyZTJkczJ3YXM5IiB0aW1lc3RhbXA9IjE2
MDAzNTk2MzciPjY8L2tleT48L2ZvcmVpZ24ta2V5cz48cmVmLXR5cGUgbmFtZT0iSm91cm5hbCBB
cnRpY2xlIj4xNzwvcmVmLXR5cGU+PGNvbnRyaWJ1dG9ycz48YXV0aG9ycz48YXV0aG9yPkx1bmRi
ZXJnLCBTLiBNLjwvYXV0aG9yPjxhdXRob3I+TmFpciwgQi48L2F1dGhvcj48YXV0aG9yPlZhdmls
YWxhLCBNLiBTLjwvYXV0aG9yPjxhdXRob3I+SG9yaWJlLCBNLjwvYXV0aG9yPjxhdXRob3I+RWlz
c2VzLCBNLiBKLjwvYXV0aG9yPjxhdXRob3I+QWRhbXMsIFQuPC9hdXRob3I+PGF1dGhvcj5MaXN0
b24sIEQuIEUuPC9hdXRob3I+PGF1dGhvcj5Mb3csIEQuIEsuPC9hdXRob3I+PGF1dGhvcj5OZXdt
YW4sIFMuIEYuPC9hdXRob3I+PGF1dGhvcj5LaW0sIEouPC9hdXRob3I+PGF1dGhvcj5MZWUsIFMu
IEkuPC9hdXRob3I+PC9hdXRob3JzPjwvY29udHJpYnV0b3JzPjxhdXRoLWFkZHJlc3M+UGF1bCBH
LiBBbGxlbiBTY2hvb2wgb2YgQ29tcHV0ZXIgU2NpZW5jZSBhbmQgRW5naW5lZXJpbmcsIFVuaXZl
cnNpdHkgb2YgV2FzaGluZ3RvbiwgU2VhdHRsZSwgV0EsIFVTQS4mI3hEO0RlcGFydG1lbnQgb2Yg
QW5lc3RoZXNpb2xvZ3kgYW5kIFBhaW4gTWVkaWNpbmUsIFVuaXZlcnNpdHkgb2YgV2FzaGluZ3Rv
biwgU2VhdHRsZSwgV0EsIFVTQS4mI3hEO0NlbnRlciBmb3IgUGVyaW9wZXJhdGl2ZSBhbmQgUGFp
biBpbml0aWF0aXZlcyBpbiBRdWFsaXR5IFNhZmV0eSBPdXRjb21lLCBVbml2ZXJzaXR5IG9mIFdh
c2hpbmd0b24sIFNlYXR0bGUsIFdBLCBVU0EuJiN4RDtIYXJib3J2aWV3IEluanVyeSBQcmV2ZW50
aW9uIGFuZCBSZXNlYXJjaCBDZW50ZXIsIFVuaXZlcnNpdHkgb2YgV2FzaGluZ3RvbiwgU2VhdHRs
ZSwgV0EsIFVTQS4mI3hEO1ZldGVyYW5zIEFmZmFpcnMgUHVnZXQgU291bmQgSGVhbHRoIENhcmUg
U3lzdGVtLCBTZWF0dGxlLCBXQSwgVVNBLiYjeEQ7U2VhdHRsZSBDaGlsZHJlbiZhcG9zO3MgSG9z
cGl0YWwsIFNlYXR0bGUsIFdBLCBVU0EuJiN4RDtQYXVsIEcuIEFsbGVuIFNjaG9vbCBvZiBDb21w
dXRlciBTY2llbmNlIGFuZCBFbmdpbmVlcmluZywgVW5pdmVyc2l0eSBvZiBXYXNoaW5ndG9uLCBT
ZWF0dGxlLCBXQSwgVVNBLiBzdWlubGVlQGNzLndhc2hpbmd0b24uZWR1LjwvYXV0aC1hZGRyZXNz
Pjx0aXRsZXM+PHRpdGxlPkV4cGxhaW5hYmxlIG1hY2hpbmUtbGVhcm5pbmcgcHJlZGljdGlvbnMg
Zm9yIHRoZSBwcmV2ZW50aW9uIG9mIGh5cG94YWVtaWEgZHVyaW5nIHN1cmdlcnk8L3RpdGxlPjxz
ZWNvbmRhcnktdGl0bGU+TmF0IEJpb21lZCBFbmc8L3NlY29uZGFyeS10aXRsZT48L3RpdGxlcz48
cGVyaW9kaWNhbD48ZnVsbC10aXRsZT5OYXQgQmlvbWVkIEVuZzwvZnVsbC10aXRsZT48L3Blcmlv
ZGljYWw+PHBhZ2VzPjc0OS03NjA8L3BhZ2VzPjx2b2x1bWU+Mjwvdm9sdW1lPjxudW1iZXI+MTA8
L251bWJlcj48ZWRpdGlvbj4yMDE5LzA0LzIwPC9lZGl0aW9uPjxrZXl3b3Jkcz48a2V5d29yZD5B
ZHVsdDwva2V5d29yZD48a2V5d29yZD5BZ2VkPC9rZXl3b3JkPjxrZXl3b3JkPkFnZWQsIDgwIGFu
ZCBvdmVyPC9rZXl3b3JkPjxrZXl3b3JkPkFuZXN0aGVzaWEsIEdlbmVyYWwvYWR2ZXJzZSBlZmZl
Y3RzPC9rZXl3b3JkPjxrZXl3b3JkPkFuZXN0aGVzaW9sb2dpc3RzL3BzeWNob2xvZ3k8L2tleXdv
cmQ+PGtleXdvcmQ+QXJlYSBVbmRlciBDdXJ2ZTwva2V5d29yZD48a2V5d29yZD5FbGVjdHJvbmlj
IEhlYWx0aCBSZWNvcmRzPC9rZXl3b3JkPjxrZXl3b3JkPkZlbWFsZTwva2V5d29yZD48a2V5d29y
ZD5IdW1hbnM8L2tleXdvcmQ+PGtleXdvcmQ+SHlwb3hpYS9ldGlvbG9neS8qcHJldmVudGlvbiAm
YW1wOyBjb250cm9sPC9rZXl3b3JkPjxrZXl3b3JkPipNYWNoaW5lIExlYXJuaW5nPC9rZXl3b3Jk
PjxrZXl3b3JkPk1hbGU8L2tleXdvcmQ+PGtleXdvcmQ+TWlkZGxlIEFnZWQ8L2tleXdvcmQ+PGtl
eXdvcmQ+Uk9DIEN1cnZlPC9rZXl3b3JkPjxrZXl3b3JkPlJpc2sgRmFjdG9yczwva2V5d29yZD48
a2V5d29yZD5TdXJnaWNhbCBQcm9jZWR1cmVzLCBPcGVyYXRpdmU8L2tleXdvcmQ+PC9rZXl3b3Jk
cz48ZGF0ZXM+PHllYXI+MjAxODwveWVhcj48cHViLWRhdGVzPjxkYXRlPk9jdDwvZGF0ZT48L3B1
Yi1kYXRlcz48L2RhdGVzPjxpc2JuPjIxNTctODQ2WCAoRWxlY3Ryb25pYykmI3hEOzIxNTctODQ2
WCAoTGlua2luZyk8L2lzYm4+PGFjY2Vzc2lvbi1udW0+MzEwMDE0NTU8L2FjY2Vzc2lvbi1udW0+
PHVybHM+PHJlbGF0ZWQtdXJscz48dXJsPmh0dHBzOi8vd3d3Lm5jYmkubmxtLm5paC5nb3YvcHVi
bWVkLzMxMDAxNDU1PC91cmw+PHVybD5odHRwczovL3d3dy5uY2JpLm5sbS5uaWguZ292L3BtYy9h
cnRpY2xlcy9QTUM2NDY3NDkyL3BkZi9uaWhtcy0xNTA1NTc4LnBkZjwvdXJsPjwvcmVsYXRlZC11
cmxzPjwvdXJscz48Y3VzdG9tMj5QTUM2NDY3NDkyPC9jdXN0b20yPjxlbGVjdHJvbmljLXJlc291
cmNlLW51bT4xMC4xMDM4L3M0MTU1MS0wMTgtMDMwNC0wPC9lbGVjdHJvbmljLXJlc291cmNlLW51
bT48L3JlY29yZD48L0NpdGU+PENpdGU+PEF1dGhvcj5UaG9yc2VuLU1leWVyPC9BdXRob3I+PFll
YXI+MjAyMDwvWWVhcj48UmVjTnVtPjEwPC9SZWNOdW0+PHJlY29yZD48cmVjLW51bWJlcj4xMDwv
cmVjLW51bWJlcj48Zm9yZWlnbi1rZXlzPjxrZXkgYXBwPSJFTiIgZGItaWQ9IjlzdGV0MnJhNWZ3
cGV2ZTJlem52cHByYmR0cmUyZHMyd2FzOSIgdGltZXN0YW1wPSIxNjAwMzYxNDE3Ij4xMDwva2V5
PjwvZm9yZWlnbi1rZXlzPjxyZWYtdHlwZSBuYW1lPSJKb3VybmFsIEFydGljbGUiPjE3PC9yZWYt
dHlwZT48Y29udHJpYnV0b3JzPjxhdXRob3JzPjxhdXRob3I+VGhvcnNlbi1NZXllciwgSGFucy1D
aHJpc3RpYW48L2F1dGhvcj48YXV0aG9yPk5pZWxzZW4sIEFubmVsYXVyYSBCLjwvYXV0aG9yPjxh
dXRob3I+TmllbHNlbiwgQW5uYSBQLjwvYXV0aG9yPjxhdXRob3I+S2Fhcy1IYW5zZW4sIEJlbmph
bWluIFNrb3Y8L2F1dGhvcj48YXV0aG9yPlRvZnQsIFBhbGxlPC9hdXRob3I+PGF1dGhvcj5TY2hp
ZXJiZWNrLCBKZW5zPC9hdXRob3I+PGF1dGhvcj5TdHJvbSwgVGhvbWFzPC9hdXRob3I+PGF1dGhv
cj5DaG11cmEsIFBpb3RyIEouPC9hdXRob3I+PGF1dGhvcj5IZWltYW5uLCBNYXJjPC9hdXRob3I+
PGF1dGhvcj5EeWJkYWhsLCBMYXJzPC9hdXRob3I+PGF1dGhvcj5TcGFuZ3NlZ2UsIExhc3NlPC9h
dXRob3I+PGF1dGhvcj5IdWxzZW4sIFBhdHJpY2s8L2F1dGhvcj48YXV0aG9yPkJlbGxpbmcsIEtp
cnN0aW5lPC9hdXRob3I+PGF1dGhvcj5CcnVuYWssIFNvcmVuPC9hdXRob3I+PGF1dGhvcj5QZXJu
ZXIsIEFuZGVyczwvYXV0aG9yPjwvYXV0aG9ycz48L2NvbnRyaWJ1dG9ycz48dGl0bGVzPjx0aXRs
ZT5EeW5hbWljIGFuZCBleHBsYWluYWJsZSBtYWNoaW5lIGxlYXJuaW5nIHByZWRpY3Rpb24gb2Yg
bW9ydGFsaXR5IGluIHBhdGllbnRzIGluIHRoZSBpbnRlbnNpdmUgY2FyZSB1bml0OiBhIHJldHJv
c3BlY3RpdmUgc3R1ZHkgb2YgaGlnaC1mcmVxdWVuY3kgZGF0YSBpbiBlbGVjdHJvbmljIHBhdGll
bnQgcmVjb3JkczwvdGl0bGU+PHNlY29uZGFyeS10aXRsZT5MYW5jZXQgRGlnaXRhbCBIZWFsdGg8
L3NlY29uZGFyeS10aXRsZT48L3RpdGxlcz48cGVyaW9kaWNhbD48ZnVsbC10aXRsZT5MYW5jZXQg
RGlnaXRhbCBIZWFsdGg8L2Z1bGwtdGl0bGU+PC9wZXJpb2RpY2FsPjxwYWdlcz5FMTc5LUUxOTE8
L3BhZ2VzPjx2b2x1bWU+Mjwvdm9sdW1lPjxudW1iZXI+NDwvbnVtYmVyPjxkYXRlcz48eWVhcj4y
MDIwPC95ZWFyPjxwdWItZGF0ZXM+PGRhdGU+QXByPC9kYXRlPjwvcHViLWRhdGVzPjwvZGF0ZXM+
PGFjY2Vzc2lvbi1udW0+V09TOjAwMDUyNTg4NTAwMDAxMTwvYWNjZXNzaW9uLW51bT48dXJscz48
cmVsYXRlZC11cmxzPjx1cmw+Jmx0O0dvIHRvIElTSSZndDs6Ly9XT1M6MDAwNTI1ODg1MDAwMDEx
PC91cmw+PHVybD5odHRwczovL3d3dy50aGVsYW5jZXQuY29tL3BkZnMvam91cm5hbHMvbGFuZGln
L1BJSVMyNTg5LTc1MDAoMjApMzAwMTgtMi5wZGY8L3VybD48L3JlbGF0ZWQtdXJscz48L3VybHM+
PGVsZWN0cm9uaWMtcmVzb3VyY2UtbnVtPjEwLjEwMTYvczI1ODktNzUwMCgyMCkzMDAxOC0yPC9l
bGVjdHJvbmljLXJlc291cmNlLW51bT48L3JlY29yZD48L0NpdGU+PC9FbmROb3RlPgB=
</w:fldData>
        </w:fldChar>
      </w:r>
      <w:r w:rsidR="00F129B2">
        <w:instrText xml:space="preserve"> ADDIN EN.CITE </w:instrText>
      </w:r>
      <w:r w:rsidR="00F129B2">
        <w:fldChar w:fldCharType="begin">
          <w:fldData xml:space="preserve">PEVuZE5vdGU+PENpdGU+PEF1dGhvcj5MdW5kYmVyZzwvQXV0aG9yPjxZZWFyPjIwMTg8L1llYXI+
PFJlY051bT42PC9SZWNOdW0+PERpc3BsYXlUZXh0PlsyLCAzXTwvRGlzcGxheVRleHQ+PHJlY29y
ZD48cmVjLW51bWJlcj42PC9yZWMtbnVtYmVyPjxmb3JlaWduLWtleXM+PGtleSBhcHA9IkVOIiBk
Yi1pZD0iOXN0ZXQycmE1ZndwZXZlMmV6bnZwcHJiZHRyZTJkczJ3YXM5IiB0aW1lc3RhbXA9IjE2
MDAzNTk2MzciPjY8L2tleT48L2ZvcmVpZ24ta2V5cz48cmVmLXR5cGUgbmFtZT0iSm91cm5hbCBB
cnRpY2xlIj4xNzwvcmVmLXR5cGU+PGNvbnRyaWJ1dG9ycz48YXV0aG9ycz48YXV0aG9yPkx1bmRi
ZXJnLCBTLiBNLjwvYXV0aG9yPjxhdXRob3I+TmFpciwgQi48L2F1dGhvcj48YXV0aG9yPlZhdmls
YWxhLCBNLiBTLjwvYXV0aG9yPjxhdXRob3I+SG9yaWJlLCBNLjwvYXV0aG9yPjxhdXRob3I+RWlz
c2VzLCBNLiBKLjwvYXV0aG9yPjxhdXRob3I+QWRhbXMsIFQuPC9hdXRob3I+PGF1dGhvcj5MaXN0
b24sIEQuIEUuPC9hdXRob3I+PGF1dGhvcj5Mb3csIEQuIEsuPC9hdXRob3I+PGF1dGhvcj5OZXdt
YW4sIFMuIEYuPC9hdXRob3I+PGF1dGhvcj5LaW0sIEouPC9hdXRob3I+PGF1dGhvcj5MZWUsIFMu
IEkuPC9hdXRob3I+PC9hdXRob3JzPjwvY29udHJpYnV0b3JzPjxhdXRoLWFkZHJlc3M+UGF1bCBH
LiBBbGxlbiBTY2hvb2wgb2YgQ29tcHV0ZXIgU2NpZW5jZSBhbmQgRW5naW5lZXJpbmcsIFVuaXZl
cnNpdHkgb2YgV2FzaGluZ3RvbiwgU2VhdHRsZSwgV0EsIFVTQS4mI3hEO0RlcGFydG1lbnQgb2Yg
QW5lc3RoZXNpb2xvZ3kgYW5kIFBhaW4gTWVkaWNpbmUsIFVuaXZlcnNpdHkgb2YgV2FzaGluZ3Rv
biwgU2VhdHRsZSwgV0EsIFVTQS4mI3hEO0NlbnRlciBmb3IgUGVyaW9wZXJhdGl2ZSBhbmQgUGFp
biBpbml0aWF0aXZlcyBpbiBRdWFsaXR5IFNhZmV0eSBPdXRjb21lLCBVbml2ZXJzaXR5IG9mIFdh
c2hpbmd0b24sIFNlYXR0bGUsIFdBLCBVU0EuJiN4RDtIYXJib3J2aWV3IEluanVyeSBQcmV2ZW50
aW9uIGFuZCBSZXNlYXJjaCBDZW50ZXIsIFVuaXZlcnNpdHkgb2YgV2FzaGluZ3RvbiwgU2VhdHRs
ZSwgV0EsIFVTQS4mI3hEO1ZldGVyYW5zIEFmZmFpcnMgUHVnZXQgU291bmQgSGVhbHRoIENhcmUg
U3lzdGVtLCBTZWF0dGxlLCBXQSwgVVNBLiYjeEQ7U2VhdHRsZSBDaGlsZHJlbiZhcG9zO3MgSG9z
cGl0YWwsIFNlYXR0bGUsIFdBLCBVU0EuJiN4RDtQYXVsIEcuIEFsbGVuIFNjaG9vbCBvZiBDb21w
dXRlciBTY2llbmNlIGFuZCBFbmdpbmVlcmluZywgVW5pdmVyc2l0eSBvZiBXYXNoaW5ndG9uLCBT
ZWF0dGxlLCBXQSwgVVNBLiBzdWlubGVlQGNzLndhc2hpbmd0b24uZWR1LjwvYXV0aC1hZGRyZXNz
Pjx0aXRsZXM+PHRpdGxlPkV4cGxhaW5hYmxlIG1hY2hpbmUtbGVhcm5pbmcgcHJlZGljdGlvbnMg
Zm9yIHRoZSBwcmV2ZW50aW9uIG9mIGh5cG94YWVtaWEgZHVyaW5nIHN1cmdlcnk8L3RpdGxlPjxz
ZWNvbmRhcnktdGl0bGU+TmF0IEJpb21lZCBFbmc8L3NlY29uZGFyeS10aXRsZT48L3RpdGxlcz48
cGVyaW9kaWNhbD48ZnVsbC10aXRsZT5OYXQgQmlvbWVkIEVuZzwvZnVsbC10aXRsZT48L3Blcmlv
ZGljYWw+PHBhZ2VzPjc0OS03NjA8L3BhZ2VzPjx2b2x1bWU+Mjwvdm9sdW1lPjxudW1iZXI+MTA8
L251bWJlcj48ZWRpdGlvbj4yMDE5LzA0LzIwPC9lZGl0aW9uPjxrZXl3b3Jkcz48a2V5d29yZD5B
ZHVsdDwva2V5d29yZD48a2V5d29yZD5BZ2VkPC9rZXl3b3JkPjxrZXl3b3JkPkFnZWQsIDgwIGFu
ZCBvdmVyPC9rZXl3b3JkPjxrZXl3b3JkPkFuZXN0aGVzaWEsIEdlbmVyYWwvYWR2ZXJzZSBlZmZl
Y3RzPC9rZXl3b3JkPjxrZXl3b3JkPkFuZXN0aGVzaW9sb2dpc3RzL3BzeWNob2xvZ3k8L2tleXdv
cmQ+PGtleXdvcmQ+QXJlYSBVbmRlciBDdXJ2ZTwva2V5d29yZD48a2V5d29yZD5FbGVjdHJvbmlj
IEhlYWx0aCBSZWNvcmRzPC9rZXl3b3JkPjxrZXl3b3JkPkZlbWFsZTwva2V5d29yZD48a2V5d29y
ZD5IdW1hbnM8L2tleXdvcmQ+PGtleXdvcmQ+SHlwb3hpYS9ldGlvbG9neS8qcHJldmVudGlvbiAm
YW1wOyBjb250cm9sPC9rZXl3b3JkPjxrZXl3b3JkPipNYWNoaW5lIExlYXJuaW5nPC9rZXl3b3Jk
PjxrZXl3b3JkPk1hbGU8L2tleXdvcmQ+PGtleXdvcmQ+TWlkZGxlIEFnZWQ8L2tleXdvcmQ+PGtl
eXdvcmQ+Uk9DIEN1cnZlPC9rZXl3b3JkPjxrZXl3b3JkPlJpc2sgRmFjdG9yczwva2V5d29yZD48
a2V5d29yZD5TdXJnaWNhbCBQcm9jZWR1cmVzLCBPcGVyYXRpdmU8L2tleXdvcmQ+PC9rZXl3b3Jk
cz48ZGF0ZXM+PHllYXI+MjAxODwveWVhcj48cHViLWRhdGVzPjxkYXRlPk9jdDwvZGF0ZT48L3B1
Yi1kYXRlcz48L2RhdGVzPjxpc2JuPjIxNTctODQ2WCAoRWxlY3Ryb25pYykmI3hEOzIxNTctODQ2
WCAoTGlua2luZyk8L2lzYm4+PGFjY2Vzc2lvbi1udW0+MzEwMDE0NTU8L2FjY2Vzc2lvbi1udW0+
PHVybHM+PHJlbGF0ZWQtdXJscz48dXJsPmh0dHBzOi8vd3d3Lm5jYmkubmxtLm5paC5nb3YvcHVi
bWVkLzMxMDAxNDU1PC91cmw+PHVybD5odHRwczovL3d3dy5uY2JpLm5sbS5uaWguZ292L3BtYy9h
cnRpY2xlcy9QTUM2NDY3NDkyL3BkZi9uaWhtcy0xNTA1NTc4LnBkZjwvdXJsPjwvcmVsYXRlZC11
cmxzPjwvdXJscz48Y3VzdG9tMj5QTUM2NDY3NDkyPC9jdXN0b20yPjxlbGVjdHJvbmljLXJlc291
cmNlLW51bT4xMC4xMDM4L3M0MTU1MS0wMTgtMDMwNC0wPC9lbGVjdHJvbmljLXJlc291cmNlLW51
bT48L3JlY29yZD48L0NpdGU+PENpdGU+PEF1dGhvcj5UaG9yc2VuLU1leWVyPC9BdXRob3I+PFll
YXI+MjAyMDwvWWVhcj48UmVjTnVtPjEwPC9SZWNOdW0+PHJlY29yZD48cmVjLW51bWJlcj4xMDwv
cmVjLW51bWJlcj48Zm9yZWlnbi1rZXlzPjxrZXkgYXBwPSJFTiIgZGItaWQ9IjlzdGV0MnJhNWZ3
cGV2ZTJlem52cHByYmR0cmUyZHMyd2FzOSIgdGltZXN0YW1wPSIxNjAwMzYxNDE3Ij4xMDwva2V5
PjwvZm9yZWlnbi1rZXlzPjxyZWYtdHlwZSBuYW1lPSJKb3VybmFsIEFydGljbGUiPjE3PC9yZWYt
dHlwZT48Y29udHJpYnV0b3JzPjxhdXRob3JzPjxhdXRob3I+VGhvcnNlbi1NZXllciwgSGFucy1D
aHJpc3RpYW48L2F1dGhvcj48YXV0aG9yPk5pZWxzZW4sIEFubmVsYXVyYSBCLjwvYXV0aG9yPjxh
dXRob3I+TmllbHNlbiwgQW5uYSBQLjwvYXV0aG9yPjxhdXRob3I+S2Fhcy1IYW5zZW4sIEJlbmph
bWluIFNrb3Y8L2F1dGhvcj48YXV0aG9yPlRvZnQsIFBhbGxlPC9hdXRob3I+PGF1dGhvcj5TY2hp
ZXJiZWNrLCBKZW5zPC9hdXRob3I+PGF1dGhvcj5TdHJvbSwgVGhvbWFzPC9hdXRob3I+PGF1dGhv
cj5DaG11cmEsIFBpb3RyIEouPC9hdXRob3I+PGF1dGhvcj5IZWltYW5uLCBNYXJjPC9hdXRob3I+
PGF1dGhvcj5EeWJkYWhsLCBMYXJzPC9hdXRob3I+PGF1dGhvcj5TcGFuZ3NlZ2UsIExhc3NlPC9h
dXRob3I+PGF1dGhvcj5IdWxzZW4sIFBhdHJpY2s8L2F1dGhvcj48YXV0aG9yPkJlbGxpbmcsIEtp
cnN0aW5lPC9hdXRob3I+PGF1dGhvcj5CcnVuYWssIFNvcmVuPC9hdXRob3I+PGF1dGhvcj5QZXJu
ZXIsIEFuZGVyczwvYXV0aG9yPjwvYXV0aG9ycz48L2NvbnRyaWJ1dG9ycz48dGl0bGVzPjx0aXRs
ZT5EeW5hbWljIGFuZCBleHBsYWluYWJsZSBtYWNoaW5lIGxlYXJuaW5nIHByZWRpY3Rpb24gb2Yg
bW9ydGFsaXR5IGluIHBhdGllbnRzIGluIHRoZSBpbnRlbnNpdmUgY2FyZSB1bml0OiBhIHJldHJv
c3BlY3RpdmUgc3R1ZHkgb2YgaGlnaC1mcmVxdWVuY3kgZGF0YSBpbiBlbGVjdHJvbmljIHBhdGll
bnQgcmVjb3JkczwvdGl0bGU+PHNlY29uZGFyeS10aXRsZT5MYW5jZXQgRGlnaXRhbCBIZWFsdGg8
L3NlY29uZGFyeS10aXRsZT48L3RpdGxlcz48cGVyaW9kaWNhbD48ZnVsbC10aXRsZT5MYW5jZXQg
RGlnaXRhbCBIZWFsdGg8L2Z1bGwtdGl0bGU+PC9wZXJpb2RpY2FsPjxwYWdlcz5FMTc5LUUxOTE8
L3BhZ2VzPjx2b2x1bWU+Mjwvdm9sdW1lPjxudW1iZXI+NDwvbnVtYmVyPjxkYXRlcz48eWVhcj4y
MDIwPC95ZWFyPjxwdWItZGF0ZXM+PGRhdGU+QXByPC9kYXRlPjwvcHViLWRhdGVzPjwvZGF0ZXM+
PGFjY2Vzc2lvbi1udW0+V09TOjAwMDUyNTg4NTAwMDAxMTwvYWNjZXNzaW9uLW51bT48dXJscz48
cmVsYXRlZC11cmxzPjx1cmw+Jmx0O0dvIHRvIElTSSZndDs6Ly9XT1M6MDAwNTI1ODg1MDAwMDEx
PC91cmw+PHVybD5odHRwczovL3d3dy50aGVsYW5jZXQuY29tL3BkZnMvam91cm5hbHMvbGFuZGln
L1BJSVMyNTg5LTc1MDAoMjApMzAwMTgtMi5wZGY8L3VybD48L3JlbGF0ZWQtdXJscz48L3VybHM+
PGVsZWN0cm9uaWMtcmVzb3VyY2UtbnVtPjEwLjEwMTYvczI1ODktNzUwMCgyMCkzMDAxOC0yPC9l
bGVjdHJvbmljLXJlc291cmNlLW51bT48L3JlY29yZD48L0NpdGU+PC9FbmROb3RlPgB=
</w:fldData>
        </w:fldChar>
      </w:r>
      <w:r w:rsidR="00F129B2">
        <w:instrText xml:space="preserve"> ADDIN EN.CITE.DATA </w:instrText>
      </w:r>
      <w:r w:rsidR="00F129B2">
        <w:fldChar w:fldCharType="end"/>
      </w:r>
      <w:r w:rsidR="00F129B2">
        <w:fldChar w:fldCharType="separate"/>
      </w:r>
      <w:r w:rsidR="00F129B2">
        <w:rPr>
          <w:noProof/>
        </w:rPr>
        <w:t>[2, 3]</w:t>
      </w:r>
      <w:r w:rsidR="00F129B2">
        <w:fldChar w:fldCharType="end"/>
      </w:r>
      <w:r w:rsidR="002D47C4" w:rsidRPr="00824425">
        <w:t>, biology</w:t>
      </w:r>
      <w:r w:rsidR="00F129B2">
        <w:t xml:space="preserve"> </w:t>
      </w:r>
      <w:r w:rsidR="00F129B2">
        <w:fldChar w:fldCharType="begin">
          <w:fldData xml:space="preserve">PEVuZE5vdGU+PENpdGU+PEF1dGhvcj5HaG9zYWw8L0F1dGhvcj48WWVhcj4yMDE4PC9ZZWFyPjxS
ZWNOdW0+Mzc8L1JlY051bT48RGlzcGxheVRleHQ+WzQsIDVdPC9EaXNwbGF5VGV4dD48cmVjb3Jk
PjxyZWMtbnVtYmVyPjM3PC9yZWMtbnVtYmVyPjxmb3JlaWduLWtleXM+PGtleSBhcHA9IkVOIiBk
Yi1pZD0iOXN0ZXQycmE1ZndwZXZlMmV6bnZwcHJiZHRyZTJkczJ3YXM5IiB0aW1lc3RhbXA9IjE2
MDA4NjAxMTYiPjM3PC9rZXk+PC9mb3JlaWduLWtleXM+PHJlZi10eXBlIG5hbWU9IkpvdXJuYWwg
QXJ0aWNsZSI+MTc8L3JlZi10eXBlPjxjb250cmlidXRvcnM+PGF1dGhvcnM+PGF1dGhvcj5HaG9z
YWwsIFNhbWJ1ZGRoYTwvYXV0aG9yPjxhdXRob3I+Qmx5c3RvbmUsIERhdmlkPC9hdXRob3I+PGF1
dGhvcj5TaW5naCwgQXNoZWVzaCBLLjwvYXV0aG9yPjxhdXRob3I+R2FuYXBhdGh5c3VicmFtYW5p
YW4sIEJhc2thcjwvYXV0aG9yPjxhdXRob3I+U2luZ2gsIEFydGk8L2F1dGhvcj48YXV0aG9yPlNh
cmthciwgU291bWlrPC9hdXRob3I+PC9hdXRob3JzPjwvY29udHJpYnV0b3JzPjx0aXRsZXM+PHRp
dGxlPkFuIGV4cGxhaW5hYmxlIGRlZXAgbWFjaGluZSB2aXNpb24gZnJhbWV3b3JrIGZvciBwbGFu
dCBzdHJlc3MgcGhlbm90eXBpbmc8L3RpdGxlPjxzZWNvbmRhcnktdGl0bGU+UHJvY2VlZGluZ3Mg
b2YgdGhlIE5hdGlvbmFsIEFjYWRlbXkgb2YgU2NpZW5jZXM8L3NlY29uZGFyeS10aXRsZT48L3Rp
dGxlcz48cGVyaW9kaWNhbD48ZnVsbC10aXRsZT5Qcm9jZWVkaW5ncyBvZiB0aGUgTmF0aW9uYWwg
QWNhZGVteSBvZiBTY2llbmNlczwvZnVsbC10aXRsZT48L3BlcmlvZGljYWw+PHBhZ2VzPjQ2MTM8
L3BhZ2VzPjx2b2x1bWU+MTE1PC92b2x1bWU+PG51bWJlcj4xODwvbnVtYmVyPjxkYXRlcz48eWVh
cj4yMDE4PC95ZWFyPjwvZGF0ZXM+PHVybHM+PHJlbGF0ZWQtdXJscz48dXJsPmh0dHA6Ly93d3cu
cG5hcy5vcmcvY29udGVudC8xMTUvMTgvNDYxMy5hYnN0cmFjdDwvdXJsPjx1cmw+aHR0cHM6Ly93
d3cucG5hcy5vcmcvY29udGVudC9wbmFzLzExNS8xOC80NjEzLmZ1bGwucGRmPC91cmw+PC9yZWxh
dGVkLXVybHM+PC91cmxzPjxlbGVjdHJvbmljLXJlc291cmNlLW51bT4xMC4xMDczL3BuYXMuMTcx
Njk5OTExNTwvZWxlY3Ryb25pYy1yZXNvdXJjZS1udW0+PC9yZWNvcmQ+PC9DaXRlPjxDaXRlPjxB
dXRob3I+R3Jvc2VuaWNrPC9BdXRob3I+PFllYXI+MjAxMzwvWWVhcj48UmVjTnVtPjIzPC9SZWNO
dW0+PHJlY29yZD48cmVjLW51bWJlcj4yMzwvcmVjLW51bWJlcj48Zm9yZWlnbi1rZXlzPjxrZXkg
YXBwPSJFTiIgZGItaWQ9IjlzdGV0MnJhNWZ3cGV2ZTJlem52cHByYmR0cmUyZHMyd2FzOSIgdGlt
ZXN0YW1wPSIxNjAwNzcwNTYzIj4yMzwva2V5PjwvZm9yZWlnbi1rZXlzPjxyZWYtdHlwZSBuYW1l
PSJKb3VybmFsIEFydGljbGUiPjE3PC9yZWYtdHlwZT48Y29udHJpYnV0b3JzPjxhdXRob3JzPjxh
dXRob3I+R3Jvc2VuaWNrLCBMLjwvYXV0aG9yPjxhdXRob3I+S2xpbmdlbmJlcmcsIEIuPC9hdXRo
b3I+PGF1dGhvcj5LYXRvdmljaCwgSy48L2F1dGhvcj48YXV0aG9yPktudXRzb24sIEIuPC9hdXRo
b3I+PGF1dGhvcj5UYXlsb3IsIEouIEUuPC9hdXRob3I+PC9hdXRob3JzPjwvY29udHJpYnV0b3Jz
Pjx0aXRsZXM+PHRpdGxlPkludGVycHJldGFibGUgd2hvbGUtYnJhaW4gcHJlZGljdGlvbiBhbmFs
eXNpcyB3aXRoIEdyYXBoTmV0PC90aXRsZT48c2Vjb25kYXJ5LXRpdGxlPk5ldXJvSW1hZ2U8L3Nl
Y29uZGFyeS10aXRsZT48L3RpdGxlcz48cGVyaW9kaWNhbD48ZnVsbC10aXRsZT5OZXVyb0ltYWdl
PC9mdWxsLXRpdGxlPjwvcGVyaW9kaWNhbD48cGFnZXM+MzA0LTMyMTwvcGFnZXM+PHZvbHVtZT43
Mjwvdm9sdW1lPjxkYXRlcz48eWVhcj4yMDEzPC95ZWFyPjwvZGF0ZXM+PHdvcmstdHlwZT5BcnRp
Y2xlPC93b3JrLXR5cGU+PHVybHM+PHJlbGF0ZWQtdXJscz48dXJsPmh0dHBzOi8vd3d3LnNjb3B1
cy5jb20vaW53YXJkL3JlY29yZC51cmk/ZWlkPTItczIuMC04NDg3NDUyODI3OCZhbXA7ZG9pPTEw
LjEwMTYlMmZqLm5ldXJvaW1hZ2UuMjAxMi4xMi4wNjImYW1wO3BhcnRuZXJJRD00MCZhbXA7bWQ1
PTM2NDczNTZkN2VjMDdjODU5MzE3Mzg5ODI3YzAxY2ViPC91cmw+PC9yZWxhdGVkLXVybHM+PC91
cmxzPjxlbGVjdHJvbmljLXJlc291cmNlLW51bT4xMC4xMDE2L2oubmV1cm9pbWFnZS4yMDEyLjEy
LjA2MjwvZWxlY3Ryb25pYy1yZXNvdXJjZS1udW0+PHJlbW90ZS1kYXRhYmFzZS1uYW1lPlNjb3B1
czwvcmVtb3RlLWRhdGFiYXNlLW5hbWU+PC9yZWNvcmQ+PC9DaXRlPjwvRW5kTm90ZT5=
</w:fldData>
        </w:fldChar>
      </w:r>
      <w:r w:rsidR="00F129B2">
        <w:instrText xml:space="preserve"> ADDIN EN.CITE </w:instrText>
      </w:r>
      <w:r w:rsidR="00F129B2">
        <w:fldChar w:fldCharType="begin">
          <w:fldData xml:space="preserve">PEVuZE5vdGU+PENpdGU+PEF1dGhvcj5HaG9zYWw8L0F1dGhvcj48WWVhcj4yMDE4PC9ZZWFyPjxS
ZWNOdW0+Mzc8L1JlY051bT48RGlzcGxheVRleHQ+WzQsIDVdPC9EaXNwbGF5VGV4dD48cmVjb3Jk
PjxyZWMtbnVtYmVyPjM3PC9yZWMtbnVtYmVyPjxmb3JlaWduLWtleXM+PGtleSBhcHA9IkVOIiBk
Yi1pZD0iOXN0ZXQycmE1ZndwZXZlMmV6bnZwcHJiZHRyZTJkczJ3YXM5IiB0aW1lc3RhbXA9IjE2
MDA4NjAxMTYiPjM3PC9rZXk+PC9mb3JlaWduLWtleXM+PHJlZi10eXBlIG5hbWU9IkpvdXJuYWwg
QXJ0aWNsZSI+MTc8L3JlZi10eXBlPjxjb250cmlidXRvcnM+PGF1dGhvcnM+PGF1dGhvcj5HaG9z
YWwsIFNhbWJ1ZGRoYTwvYXV0aG9yPjxhdXRob3I+Qmx5c3RvbmUsIERhdmlkPC9hdXRob3I+PGF1
dGhvcj5TaW5naCwgQXNoZWVzaCBLLjwvYXV0aG9yPjxhdXRob3I+R2FuYXBhdGh5c3VicmFtYW5p
YW4sIEJhc2thcjwvYXV0aG9yPjxhdXRob3I+U2luZ2gsIEFydGk8L2F1dGhvcj48YXV0aG9yPlNh
cmthciwgU291bWlrPC9hdXRob3I+PC9hdXRob3JzPjwvY29udHJpYnV0b3JzPjx0aXRsZXM+PHRp
dGxlPkFuIGV4cGxhaW5hYmxlIGRlZXAgbWFjaGluZSB2aXNpb24gZnJhbWV3b3JrIGZvciBwbGFu
dCBzdHJlc3MgcGhlbm90eXBpbmc8L3RpdGxlPjxzZWNvbmRhcnktdGl0bGU+UHJvY2VlZGluZ3Mg
b2YgdGhlIE5hdGlvbmFsIEFjYWRlbXkgb2YgU2NpZW5jZXM8L3NlY29uZGFyeS10aXRsZT48L3Rp
dGxlcz48cGVyaW9kaWNhbD48ZnVsbC10aXRsZT5Qcm9jZWVkaW5ncyBvZiB0aGUgTmF0aW9uYWwg
QWNhZGVteSBvZiBTY2llbmNlczwvZnVsbC10aXRsZT48L3BlcmlvZGljYWw+PHBhZ2VzPjQ2MTM8
L3BhZ2VzPjx2b2x1bWU+MTE1PC92b2x1bWU+PG51bWJlcj4xODwvbnVtYmVyPjxkYXRlcz48eWVh
cj4yMDE4PC95ZWFyPjwvZGF0ZXM+PHVybHM+PHJlbGF0ZWQtdXJscz48dXJsPmh0dHA6Ly93d3cu
cG5hcy5vcmcvY29udGVudC8xMTUvMTgvNDYxMy5hYnN0cmFjdDwvdXJsPjx1cmw+aHR0cHM6Ly93
d3cucG5hcy5vcmcvY29udGVudC9wbmFzLzExNS8xOC80NjEzLmZ1bGwucGRmPC91cmw+PC9yZWxh
dGVkLXVybHM+PC91cmxzPjxlbGVjdHJvbmljLXJlc291cmNlLW51bT4xMC4xMDczL3BuYXMuMTcx
Njk5OTExNTwvZWxlY3Ryb25pYy1yZXNvdXJjZS1udW0+PC9yZWNvcmQ+PC9DaXRlPjxDaXRlPjxB
dXRob3I+R3Jvc2VuaWNrPC9BdXRob3I+PFllYXI+MjAxMzwvWWVhcj48UmVjTnVtPjIzPC9SZWNO
dW0+PHJlY29yZD48cmVjLW51bWJlcj4yMzwvcmVjLW51bWJlcj48Zm9yZWlnbi1rZXlzPjxrZXkg
YXBwPSJFTiIgZGItaWQ9IjlzdGV0MnJhNWZ3cGV2ZTJlem52cHByYmR0cmUyZHMyd2FzOSIgdGlt
ZXN0YW1wPSIxNjAwNzcwNTYzIj4yMzwva2V5PjwvZm9yZWlnbi1rZXlzPjxyZWYtdHlwZSBuYW1l
PSJKb3VybmFsIEFydGljbGUiPjE3PC9yZWYtdHlwZT48Y29udHJpYnV0b3JzPjxhdXRob3JzPjxh
dXRob3I+R3Jvc2VuaWNrLCBMLjwvYXV0aG9yPjxhdXRob3I+S2xpbmdlbmJlcmcsIEIuPC9hdXRo
b3I+PGF1dGhvcj5LYXRvdmljaCwgSy48L2F1dGhvcj48YXV0aG9yPktudXRzb24sIEIuPC9hdXRo
b3I+PGF1dGhvcj5UYXlsb3IsIEouIEUuPC9hdXRob3I+PC9hdXRob3JzPjwvY29udHJpYnV0b3Jz
Pjx0aXRsZXM+PHRpdGxlPkludGVycHJldGFibGUgd2hvbGUtYnJhaW4gcHJlZGljdGlvbiBhbmFs
eXNpcyB3aXRoIEdyYXBoTmV0PC90aXRsZT48c2Vjb25kYXJ5LXRpdGxlPk5ldXJvSW1hZ2U8L3Nl
Y29uZGFyeS10aXRsZT48L3RpdGxlcz48cGVyaW9kaWNhbD48ZnVsbC10aXRsZT5OZXVyb0ltYWdl
PC9mdWxsLXRpdGxlPjwvcGVyaW9kaWNhbD48cGFnZXM+MzA0LTMyMTwvcGFnZXM+PHZvbHVtZT43
Mjwvdm9sdW1lPjxkYXRlcz48eWVhcj4yMDEzPC95ZWFyPjwvZGF0ZXM+PHdvcmstdHlwZT5BcnRp
Y2xlPC93b3JrLXR5cGU+PHVybHM+PHJlbGF0ZWQtdXJscz48dXJsPmh0dHBzOi8vd3d3LnNjb3B1
cy5jb20vaW53YXJkL3JlY29yZC51cmk/ZWlkPTItczIuMC04NDg3NDUyODI3OCZhbXA7ZG9pPTEw
LjEwMTYlMmZqLm5ldXJvaW1hZ2UuMjAxMi4xMi4wNjImYW1wO3BhcnRuZXJJRD00MCZhbXA7bWQ1
PTM2NDczNTZkN2VjMDdjODU5MzE3Mzg5ODI3YzAxY2ViPC91cmw+PC9yZWxhdGVkLXVybHM+PC91
cmxzPjxlbGVjdHJvbmljLXJlc291cmNlLW51bT4xMC4xMDE2L2oubmV1cm9pbWFnZS4yMDEyLjEy
LjA2MjwvZWxlY3Ryb25pYy1yZXNvdXJjZS1udW0+PHJlbW90ZS1kYXRhYmFzZS1uYW1lPlNjb3B1
czwvcmVtb3RlLWRhdGFiYXNlLW5hbWU+PC9yZWNvcmQ+PC9DaXRlPjwvRW5kTm90ZT5=
</w:fldData>
        </w:fldChar>
      </w:r>
      <w:r w:rsidR="00F129B2">
        <w:instrText xml:space="preserve"> ADDIN EN.CITE.DATA </w:instrText>
      </w:r>
      <w:r w:rsidR="00F129B2">
        <w:fldChar w:fldCharType="end"/>
      </w:r>
      <w:r w:rsidR="00F129B2">
        <w:fldChar w:fldCharType="separate"/>
      </w:r>
      <w:r w:rsidR="00F129B2">
        <w:rPr>
          <w:noProof/>
        </w:rPr>
        <w:t>[4, 5]</w:t>
      </w:r>
      <w:r w:rsidR="00F129B2">
        <w:fldChar w:fldCharType="end"/>
      </w:r>
      <w:r w:rsidR="00B306C3">
        <w:t>,</w:t>
      </w:r>
      <w:r w:rsidR="002D47C4" w:rsidRPr="00824425">
        <w:t xml:space="preserve"> and </w:t>
      </w:r>
      <w:r w:rsidR="00B306C3">
        <w:t xml:space="preserve">finance </w:t>
      </w:r>
      <w:r w:rsidR="00B306C3">
        <w:fldChar w:fldCharType="begin"/>
      </w:r>
      <w:r w:rsidR="00B306C3">
        <w:instrText xml:space="preserve"> ADDIN EN.CITE &lt;EndNote&gt;&lt;Cite&gt;&lt;Author&gt;Dornadula&lt;/Author&gt;&lt;Year&gt;2019&lt;/Year&gt;&lt;RecNum&gt;106&lt;/RecNum&gt;&lt;DisplayText&gt;[6]&lt;/DisplayText&gt;&lt;record&gt;&lt;rec-number&gt;106&lt;/rec-number&gt;&lt;foreign-keys&gt;&lt;key app="EN" db-id="9stet2ra5fwpeve2eznvpprbdtre2ds2was9" timestamp="1604610924"&gt;106&lt;/key&gt;&lt;/foreign-keys&gt;&lt;ref-type name="Journal Article"&gt;17&lt;/ref-type&gt;&lt;contributors&gt;&lt;authors&gt;&lt;author&gt;Dornadula, Vaishnavi&lt;/author&gt;&lt;author&gt;Geetha, S.&lt;/author&gt;&lt;/authors&gt;&lt;/contributors&gt;&lt;titles&gt;&lt;title&gt;Credit Card Fraud Detection using Machine Learning Algorithms&lt;/title&gt;&lt;secondary-title&gt;Procedia Computer Science&lt;/secondary-title&gt;&lt;/titles&gt;&lt;periodical&gt;&lt;full-title&gt;Procedia Computer Science&lt;/full-title&gt;&lt;/periodical&gt;&lt;pages&gt;631-641&lt;/pages&gt;&lt;volume&gt;165&lt;/volume&gt;&lt;dates&gt;&lt;year&gt;2019&lt;/year&gt;&lt;pub-dates&gt;&lt;date&gt;01/01&lt;/date&gt;&lt;/pub-dates&gt;&lt;/dates&gt;&lt;urls&gt;&lt;/urls&gt;&lt;electronic-resource-num&gt;10.1016/j.procs.2020.01.057&lt;/electronic-resource-num&gt;&lt;/record&gt;&lt;/Cite&gt;&lt;/EndNote&gt;</w:instrText>
      </w:r>
      <w:r w:rsidR="00B306C3">
        <w:fldChar w:fldCharType="separate"/>
      </w:r>
      <w:r w:rsidR="00B306C3">
        <w:rPr>
          <w:noProof/>
        </w:rPr>
        <w:t>[6]</w:t>
      </w:r>
      <w:r w:rsidR="00B306C3">
        <w:fldChar w:fldCharType="end"/>
      </w:r>
      <w:r w:rsidR="002D47C4" w:rsidRPr="00824425">
        <w:t xml:space="preserve">. </w:t>
      </w:r>
      <w:r w:rsidRPr="00824425">
        <w:t>One particular ML technique has especially gained popularity over the past years</w:t>
      </w:r>
      <w:r w:rsidR="002F5764" w:rsidRPr="00824425">
        <w:t xml:space="preserve">, which is </w:t>
      </w:r>
      <w:r w:rsidRPr="00824425">
        <w:t>Deep Learning (DL)</w:t>
      </w:r>
      <w:r w:rsidR="00125900">
        <w:t xml:space="preserve"> </w:t>
      </w:r>
      <w:r w:rsidR="00125900">
        <w:fldChar w:fldCharType="begin"/>
      </w:r>
      <w:r w:rsidR="00125900">
        <w:instrText xml:space="preserve"> ADDIN EN.CITE &lt;EndNote&gt;&lt;Cite&gt;&lt;Author&gt;Courville&lt;/Author&gt;&lt;Year&gt;2016&lt;/Year&gt;&lt;RecNum&gt;109&lt;/RecNum&gt;&lt;DisplayText&gt;[7]&lt;/DisplayText&gt;&lt;record&gt;&lt;rec-number&gt;109&lt;/rec-number&gt;&lt;foreign-keys&gt;&lt;key app="EN" db-id="9stet2ra5fwpeve2eznvpprbdtre2ds2was9" timestamp="1604612496"&gt;109&lt;/key&gt;&lt;/foreign-keys&gt;&lt;ref-type name="Journal Article"&gt;17&lt;/ref-type&gt;&lt;contributors&gt;&lt;authors&gt;&lt;author&gt;Ian Goodfellow and Yoshua Bengio and Aaron Courville&lt;/author&gt;&lt;/authors&gt;&lt;/contributors&gt;&lt;titles&gt;&lt;title&gt;Deep Learning&lt;/title&gt;&lt;/titles&gt;&lt;dates&gt;&lt;year&gt;2016&lt;/year&gt;&lt;/dates&gt;&lt;orig-pub&gt;MIT Press&lt;/orig-pub&gt;&lt;urls&gt;&lt;related-urls&gt;&lt;url&gt;http://www.deeplearningbook.org&lt;/url&gt;&lt;/related-urls&gt;&lt;/urls&gt;&lt;/record&gt;&lt;/Cite&gt;&lt;/EndNote&gt;</w:instrText>
      </w:r>
      <w:r w:rsidR="00125900">
        <w:fldChar w:fldCharType="separate"/>
      </w:r>
      <w:r w:rsidR="00125900">
        <w:rPr>
          <w:noProof/>
        </w:rPr>
        <w:t>[7]</w:t>
      </w:r>
      <w:r w:rsidR="00125900">
        <w:fldChar w:fldCharType="end"/>
      </w:r>
      <w:r w:rsidR="009F7952" w:rsidRPr="00824425">
        <w:t xml:space="preserve">. </w:t>
      </w:r>
      <w:r w:rsidR="00125900">
        <w:t xml:space="preserve">Typical domains in which </w:t>
      </w:r>
      <w:r w:rsidR="009F7952" w:rsidRPr="00824425">
        <w:t xml:space="preserve">DL </w:t>
      </w:r>
      <w:r w:rsidR="00125900">
        <w:t>flourishes are</w:t>
      </w:r>
      <w:r w:rsidR="009F7952" w:rsidRPr="00824425">
        <w:t xml:space="preserve"> computer vision</w:t>
      </w:r>
      <w:r w:rsidR="00F129B2">
        <w:t xml:space="preserve"> </w:t>
      </w:r>
      <w:r w:rsidR="00F129B2">
        <w:fldChar w:fldCharType="begin"/>
      </w:r>
      <w:r w:rsidR="00125900">
        <w:instrText xml:space="preserve"> ADDIN EN.CITE &lt;EndNote&gt;&lt;Cite&gt;&lt;Author&gt;Kim&lt;/Author&gt;&lt;Year&gt;2017&lt;/Year&gt;&lt;RecNum&gt;38&lt;/RecNum&gt;&lt;DisplayText&gt;[8]&lt;/DisplayText&gt;&lt;record&gt;&lt;rec-number&gt;38&lt;/rec-number&gt;&lt;foreign-keys&gt;&lt;key app="EN" db-id="9stet2ra5fwpeve2eznvpprbdtre2ds2was9" timestamp="1600860483"&gt;38&lt;/key&gt;&lt;/foreign-keys&gt;&lt;ref-type name="Book"&gt;6&lt;/ref-type&gt;&lt;contributors&gt;&lt;authors&gt;&lt;author&gt;Kim, Jinkyu&lt;/author&gt;&lt;author&gt;Canny, John&lt;/author&gt;&lt;/authors&gt;&lt;/contributors&gt;&lt;titles&gt;&lt;title&gt;Interpretable Learning for Self-Driving Cars by Visualizing Causal Attention&lt;/title&gt;&lt;/titles&gt;&lt;pages&gt;2961-2969&lt;/pages&gt;&lt;dates&gt;&lt;year&gt;2017&lt;/year&gt;&lt;/dates&gt;&lt;urls&gt;&lt;related-urls&gt;&lt;url&gt;https://ieeexplore.ieee.org/document/8237582/&lt;/url&gt;&lt;/related-urls&gt;&lt;/urls&gt;&lt;electronic-resource-num&gt;10.1109/ICCV.2017.320&lt;/electronic-resource-num&gt;&lt;/record&gt;&lt;/Cite&gt;&lt;/EndNote&gt;</w:instrText>
      </w:r>
      <w:r w:rsidR="00F129B2">
        <w:fldChar w:fldCharType="separate"/>
      </w:r>
      <w:r w:rsidR="00125900">
        <w:rPr>
          <w:noProof/>
        </w:rPr>
        <w:t>[8]</w:t>
      </w:r>
      <w:r w:rsidR="00F129B2">
        <w:fldChar w:fldCharType="end"/>
      </w:r>
      <w:r w:rsidR="009F7952" w:rsidRPr="00824425">
        <w:t>, natural language processing</w:t>
      </w:r>
      <w:r w:rsidR="001B5C3F">
        <w:t xml:space="preserve"> </w:t>
      </w:r>
      <w:r w:rsidR="001B5C3F">
        <w:fldChar w:fldCharType="begin"/>
      </w:r>
      <w:r w:rsidR="001B5C3F">
        <w:instrText xml:space="preserve"> ADDIN EN.CITE &lt;EndNote&gt;&lt;Cite&gt;&lt;Author&gt;Bahdanau&lt;/Author&gt;&lt;Year&gt;2015&lt;/Year&gt;&lt;RecNum&gt;111&lt;/RecNum&gt;&lt;DisplayText&gt;[9]&lt;/DisplayText&gt;&lt;record&gt;&lt;rec-number&gt;111&lt;/rec-number&gt;&lt;foreign-keys&gt;&lt;key app="EN" db-id="9stet2ra5fwpeve2eznvpprbdtre2ds2was9" timestamp="1604613196"&gt;111&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CoRR&lt;/secondary-title&gt;&lt;/titles&gt;&lt;periodical&gt;&lt;full-title&gt;CoRR&lt;/full-title&gt;&lt;/periodical&gt;&lt;volume&gt;abs/1409.0473&lt;/volume&gt;&lt;dates&gt;&lt;year&gt;2015&lt;/year&gt;&lt;/dates&gt;&lt;urls&gt;&lt;/urls&gt;&lt;/record&gt;&lt;/Cite&gt;&lt;/EndNote&gt;</w:instrText>
      </w:r>
      <w:r w:rsidR="001B5C3F">
        <w:fldChar w:fldCharType="separate"/>
      </w:r>
      <w:r w:rsidR="001B5C3F">
        <w:rPr>
          <w:noProof/>
        </w:rPr>
        <w:t>[9]</w:t>
      </w:r>
      <w:r w:rsidR="001B5C3F">
        <w:fldChar w:fldCharType="end"/>
      </w:r>
      <w:r w:rsidR="001B5C3F">
        <w:t>,</w:t>
      </w:r>
      <w:r w:rsidR="009F7952" w:rsidRPr="00824425">
        <w:t xml:space="preserve"> and </w:t>
      </w:r>
      <w:r w:rsidR="00125900">
        <w:t>speech</w:t>
      </w:r>
      <w:r w:rsidR="009F7952" w:rsidRPr="00824425">
        <w:t xml:space="preserve"> recognition</w:t>
      </w:r>
      <w:r w:rsidR="00125900">
        <w:t xml:space="preserve"> </w:t>
      </w:r>
      <w:r w:rsidR="00125900">
        <w:fldChar w:fldCharType="begin"/>
      </w:r>
      <w:r w:rsidR="001B5C3F">
        <w:instrText xml:space="preserve"> ADDIN EN.CITE &lt;EndNote&gt;&lt;Cite&gt;&lt;Author&gt;Wang&lt;/Author&gt;&lt;Year&gt;2019&lt;/Year&gt;&lt;RecNum&gt;110&lt;/RecNum&gt;&lt;DisplayText&gt;[10]&lt;/DisplayText&gt;&lt;record&gt;&lt;rec-number&gt;110&lt;/rec-number&gt;&lt;foreign-keys&gt;&lt;key app="EN" db-id="9stet2ra5fwpeve2eznvpprbdtre2ds2was9" timestamp="1604612784"&gt;110&lt;/key&gt;&lt;/foreign-keys&gt;&lt;ref-type name="Journal Article"&gt;17&lt;/ref-type&gt;&lt;contributors&gt;&lt;authors&gt;&lt;author&gt;Wang, Dong&lt;/author&gt;&lt;author&gt;Wang, Xiaodong&lt;/author&gt;&lt;author&gt;Lv, Shaohe&lt;/author&gt;&lt;/authors&gt;&lt;/contributors&gt;&lt;titles&gt;&lt;title&gt;An Overview of End-to-End Automatic Speech Recognition&lt;/title&gt;&lt;secondary-title&gt;Symmetry&lt;/secondary-title&gt;&lt;/titles&gt;&lt;periodical&gt;&lt;full-title&gt;Symmetry&lt;/full-title&gt;&lt;/periodical&gt;&lt;pages&gt;1018&lt;/pages&gt;&lt;volume&gt;11&lt;/volume&gt;&lt;dates&gt;&lt;year&gt;2019&lt;/year&gt;&lt;pub-dates&gt;&lt;date&gt;08/07&lt;/date&gt;&lt;/pub-dates&gt;&lt;/dates&gt;&lt;urls&gt;&lt;/urls&gt;&lt;electronic-resource-num&gt;10.3390/sym11081018&lt;/electronic-resource-num&gt;&lt;/record&gt;&lt;/Cite&gt;&lt;/EndNote&gt;</w:instrText>
      </w:r>
      <w:r w:rsidR="00125900">
        <w:fldChar w:fldCharType="separate"/>
      </w:r>
      <w:r w:rsidR="001B5C3F">
        <w:rPr>
          <w:noProof/>
        </w:rPr>
        <w:t>[10]</w:t>
      </w:r>
      <w:r w:rsidR="00125900">
        <w:fldChar w:fldCharType="end"/>
      </w:r>
      <w:r w:rsidR="001B5C3F">
        <w:t>. Some applications of deep learning have</w:t>
      </w:r>
      <w:r w:rsidR="00125900">
        <w:t xml:space="preserve"> even </w:t>
      </w:r>
      <w:r w:rsidR="009F7952" w:rsidRPr="00824425">
        <w:t>surpass</w:t>
      </w:r>
      <w:r w:rsidR="001B5C3F">
        <w:t>ed</w:t>
      </w:r>
      <w:r w:rsidR="009F7952" w:rsidRPr="00824425">
        <w:t xml:space="preserve"> human expert abilities</w:t>
      </w:r>
      <w:r w:rsidR="00383EF1">
        <w:t xml:space="preserve"> </w:t>
      </w:r>
      <w:r w:rsidR="00383EF1">
        <w:fldChar w:fldCharType="begin">
          <w:fldData xml:space="preserve">PEVuZE5vdGU+PENpdGU+PEF1dGhvcj5TaWx2ZXI8L0F1dGhvcj48WWVhcj4yMDE2PC9ZZWFyPjxS
ZWNOdW0+MTA3PC9SZWNOdW0+PERpc3BsYXlUZXh0PlsxMSwgMTJdPC9EaXNwbGF5VGV4dD48cmVj
b3JkPjxyZWMtbnVtYmVyPjEwNzwvcmVjLW51bWJlcj48Zm9yZWlnbi1rZXlzPjxrZXkgYXBwPSJF
TiIgZGItaWQ9IjlzdGV0MnJhNWZ3cGV2ZTJlem52cHByYmR0cmUyZHMyd2FzOSIgdGltZXN0YW1w
PSIxNjA0NjEyMTIzIj4xMDc8L2tleT48L2ZvcmVpZ24ta2V5cz48cmVmLXR5cGUgbmFtZT0iSm91
cm5hbCBBcnRpY2xlIj4xNzwvcmVmLXR5cGU+PGNvbnRyaWJ1dG9ycz48YXV0aG9ycz48YXV0aG9y
PlNpbHZlciwgRGF2aWQ8L2F1dGhvcj48YXV0aG9yPkh1YW5nLCBBamE8L2F1dGhvcj48YXV0aG9y
Pk1hZGRpc29uLCBDaHJpcyBKLjwvYXV0aG9yPjxhdXRob3I+R3VleiwgQXJ0aHVyPC9hdXRob3I+
PGF1dGhvcj5TaWZyZSwgTGF1cmVudDwvYXV0aG9yPjxhdXRob3I+dmFuIGRlbiBEcmllc3NjaGUs
IEdlb3JnZTwvYXV0aG9yPjxhdXRob3I+U2Nocml0dHdpZXNlciwgSnVsaWFuPC9hdXRob3I+PGF1
dGhvcj5BbnRvbm9nbG91LCBJb2FubmlzPC9hdXRob3I+PGF1dGhvcj5QYW5uZWVyc2hlbHZhbSwg
VmVkYTwvYXV0aG9yPjxhdXRob3I+TGFuY3RvdCwgTWFyYzwvYXV0aG9yPjxhdXRob3I+RGllbGVt
YW4sIFNhbmRlcjwvYXV0aG9yPjxhdXRob3I+R3Jld2UsIERvbWluaWs8L2F1dGhvcj48YXV0aG9y
Pk5oYW0sIEpvaG48L2F1dGhvcj48YXV0aG9yPkthbGNoYnJlbm5lciwgTmFsPC9hdXRob3I+PGF1
dGhvcj5TdXRza2V2ZXIsIElseWE8L2F1dGhvcj48YXV0aG9yPkxpbGxpY3JhcCwgVGltb3RoeTwv
YXV0aG9yPjxhdXRob3I+TGVhY2gsIE1hZGVsZWluZTwvYXV0aG9yPjxhdXRob3I+S2F2dWtjdW9n
bHUsIEtvcmF5PC9hdXRob3I+PGF1dGhvcj5HcmFlcGVsLCBUaG9yZTwvYXV0aG9yPjxhdXRob3I+
SGFzc2FiaXMsIERlbWlzPC9hdXRob3I+PC9hdXRob3JzPjwvY29udHJpYnV0b3JzPjx0aXRsZXM+
PHRpdGxlPk1hc3RlcmluZyB0aGUgZ2FtZSBvZiBHbyB3aXRoIGRlZXAgbmV1cmFsIG5ldHdvcmtz
IGFuZCB0cmVlIHNlYXJjaDwvdGl0bGU+PHNlY29uZGFyeS10aXRsZT5OYXR1cmU8L3NlY29uZGFy
eS10aXRsZT48L3RpdGxlcz48cGVyaW9kaWNhbD48ZnVsbC10aXRsZT5OYXR1cmU8L2Z1bGwtdGl0
bGU+PC9wZXJpb2RpY2FsPjxwYWdlcz40ODQtNDg5PC9wYWdlcz48dm9sdW1lPjUyOTwvdm9sdW1l
PjxudW1iZXI+NzU4NzwvbnVtYmVyPjxkYXRlcz48eWVhcj4yMDE2PC95ZWFyPjxwdWItZGF0ZXM+
PGRhdGU+MjAxNi8wMS8wMTwvZGF0ZT48L3B1Yi1kYXRlcz48L2RhdGVzPjxpc2JuPjE0NzYtNDY4
NzwvaXNibj48dXJscz48cmVsYXRlZC11cmxzPjx1cmw+aHR0cHM6Ly9kb2kub3JnLzEwLjEwMzgv
bmF0dXJlMTY5NjE8L3VybD48L3JlbGF0ZWQtdXJscz48L3VybHM+PGVsZWN0cm9uaWMtcmVzb3Vy
Y2UtbnVtPjEwLjEwMzgvbmF0dXJlMTY5NjE8L2VsZWN0cm9uaWMtcmVzb3VyY2UtbnVtPjwvcmVj
b3JkPjwvQ2l0ZT48Q2l0ZT48QXV0aG9yPkNpcmVnYW48L0F1dGhvcj48WWVhcj4yMDEyPC9ZZWFy
PjxSZWNOdW0+MTA4PC9SZWNOdW0+PHJlY29yZD48cmVjLW51bWJlcj4xMDg8L3JlYy1udW1iZXI+
PGZvcmVpZ24ta2V5cz48a2V5IGFwcD0iRU4iIGRiLWlkPSI5c3RldDJyYTVmd3BldmUyZXpudnBw
cmJkdHJlMmRzMndhczkiIHRpbWVzdGFtcD0iMTYwNDYxMjIwNCI+MTA4PC9rZXk+PC9mb3JlaWdu
LWtleXM+PHJlZi10eXBlIG5hbWU9IkNvbmZlcmVuY2UgUHJvY2VlZGluZ3MiPjEwPC9yZWYtdHlw
ZT48Y29udHJpYnV0b3JzPjxhdXRob3JzPjxhdXRob3I+RC4gQ2lyZWdhbjwvYXV0aG9yPjxhdXRo
b3I+VS4gTWVpZXI8L2F1dGhvcj48YXV0aG9yPkouIFNjaG1pZGh1YmVyPC9hdXRob3I+PC9hdXRo
b3JzPjwvY29udHJpYnV0b3JzPjx0aXRsZXM+PHRpdGxlPk11bHRpLWNvbHVtbiBkZWVwIG5ldXJh
bCBuZXR3b3JrcyBmb3IgaW1hZ2UgY2xhc3NpZmljYXRpb248L3RpdGxlPjxzZWNvbmRhcnktdGl0
bGU+MjAxMiBJRUVFIENvbmZlcmVuY2Ugb24gQ29tcHV0ZXIgVmlzaW9uIGFuZCBQYXR0ZXJuIFJl
Y29nbml0aW9uPC9zZWNvbmRhcnktdGl0bGU+PGFsdC10aXRsZT4yMDEyIElFRUUgQ29uZmVyZW5j
ZSBvbiBDb21wdXRlciBWaXNpb24gYW5kIFBhdHRlcm4gUmVjb2duaXRpb248L2FsdC10aXRsZT48
L3RpdGxlcz48cGFnZXM+MzY0Mi0zNjQ5PC9wYWdlcz48a2V5d29yZHM+PGtleXdvcmQ+Z3JhcGhp
Y3MgcHJvY2Vzc2luZyB1bml0czwva2V5d29yZD48a2V5d29yZD5oYW5kd3JpdHRlbiBjaGFyYWN0
ZXIgcmVjb2duaXRpb248L2tleXdvcmQ+PGtleXdvcmQ+aW1hZ2UgY2xhc3NpZmljYXRpb248L2tl
eXdvcmQ+PGtleXdvcmQ+aW1hZ2UgcmVjb2duaXRpb248L2tleXdvcmQ+PGtleXdvcmQ+bGVhcm5p
bmcgKGFydGlmaWNpYWwgaW50ZWxsaWdlbmNlKTwva2V5d29yZD48a2V5d29yZD5uZXVyYWwgbmV0
czwva2V5d29yZD48a2V5d29yZD5tdWx0aWNvbHVtbiBkZWVwIG5ldXJhbCBuZXR3b3Jrczwva2V5
d29yZD48a2V5d29yZD5jb21wdXRlciB2aXNpb248L2tleXdvcmQ+PGtleXdvcmQ+bWFjaGluZSBs
ZWFybmluZzwva2V5d29yZD48a2V5d29yZD5odW1hbiBwZXJmb3JtYW5jZTwva2V5d29yZD48a2V5
d29yZD5oYW5kd3JpdHRlbiBkaWdpdHMgcmVjb2duaXRpb248L2tleXdvcmQ+PGtleXdvcmQ+dHJh
ZmZpYyBzaWduczwva2V5d29yZD48a2V5d29yZD5hcnRpZmljaWFsIG5ldXJhbCBuZXR3b3JrIGFy
Y2hpdGVjdHVyZXM8L2tleXdvcmQ+PGtleXdvcmQ+Y29udm9sdXRpb25hbCB3aW5uZXItdGFrZS1h
bGwgbmV1cm9uczwva2V5d29yZD48a2V5d29yZD5yZXRpbmE8L2tleXdvcmQ+PGtleXdvcmQ+dmlz
dWFsIGNvcnRleDwva2V5d29yZD48a2V5d29yZD5zcGFyc2VseSBjb25uZWN0ZWQgbmV1cmFsIGxh
eWVyczwva2V5d29yZD48a2V5d29yZD5ncmFwaGljcyBjYXJkczwva2V5d29yZD48a2V5d29yZD5m
YXN0IHRyYWluaW5nPC9rZXl3b3JkPjxrZXl3b3JkPk1OSVNUIGhhbmR3cml0aW5nIGJlbmNobWFy
azwva2V5d29yZD48a2V5d29yZD50cmFmZmljIHNpZ24gcmVjb2duaXRpb24gYmVuY2htYXJrPC9r
ZXl3b3JkPjxrZXl3b3JkPlRyYWluaW5nPC9rZXl3b3JkPjxrZXl3b3JkPkVycm9yIGFuYWx5c2lz
PC9rZXl3b3JkPjxrZXl3b3JkPk5ldXJvbnM8L2tleXdvcmQ+PGtleXdvcmQ+Q29tcHV0ZXIgYXJj
aGl0ZWN0dXJlPC9rZXl3b3JkPjxrZXl3b3JkPkJlbmNobWFyayB0ZXN0aW5nPC9rZXl3b3JkPjxr
ZXl3b3JkPkdyYXBoaWNzIHByb2Nlc3NpbmcgdW5pdDwva2V5d29yZD48L2tleXdvcmRzPjxkYXRl
cz48eWVhcj4yMDEyPC95ZWFyPjxwdWItZGF0ZXM+PGRhdGU+MTYtMjEgSnVuZSAyMDEyPC9kYXRl
PjwvcHViLWRhdGVzPjwvZGF0ZXM+PGlzYm4+MTA2My02OTE5PC9pc2JuPjx1cmxzPjwvdXJscz48
ZWxlY3Ryb25pYy1yZXNvdXJjZS1udW0+MTAuMTEwOS9DVlBSLjIwMTIuNjI0ODExMDwvZWxlY3Ry
b25pYy1yZXNvdXJjZS1udW0+PC9yZWNvcmQ+PC9DaXRlPjwvRW5kTm90ZT5=
</w:fldData>
        </w:fldChar>
      </w:r>
      <w:r w:rsidR="001B5C3F">
        <w:instrText xml:space="preserve"> ADDIN EN.CITE </w:instrText>
      </w:r>
      <w:r w:rsidR="001B5C3F">
        <w:fldChar w:fldCharType="begin">
          <w:fldData xml:space="preserve">PEVuZE5vdGU+PENpdGU+PEF1dGhvcj5TaWx2ZXI8L0F1dGhvcj48WWVhcj4yMDE2PC9ZZWFyPjxS
ZWNOdW0+MTA3PC9SZWNOdW0+PERpc3BsYXlUZXh0PlsxMSwgMTJdPC9EaXNwbGF5VGV4dD48cmVj
b3JkPjxyZWMtbnVtYmVyPjEwNzwvcmVjLW51bWJlcj48Zm9yZWlnbi1rZXlzPjxrZXkgYXBwPSJF
TiIgZGItaWQ9IjlzdGV0MnJhNWZ3cGV2ZTJlem52cHByYmR0cmUyZHMyd2FzOSIgdGltZXN0YW1w
PSIxNjA0NjEyMTIzIj4xMDc8L2tleT48L2ZvcmVpZ24ta2V5cz48cmVmLXR5cGUgbmFtZT0iSm91
cm5hbCBBcnRpY2xlIj4xNzwvcmVmLXR5cGU+PGNvbnRyaWJ1dG9ycz48YXV0aG9ycz48YXV0aG9y
PlNpbHZlciwgRGF2aWQ8L2F1dGhvcj48YXV0aG9yPkh1YW5nLCBBamE8L2F1dGhvcj48YXV0aG9y
Pk1hZGRpc29uLCBDaHJpcyBKLjwvYXV0aG9yPjxhdXRob3I+R3VleiwgQXJ0aHVyPC9hdXRob3I+
PGF1dGhvcj5TaWZyZSwgTGF1cmVudDwvYXV0aG9yPjxhdXRob3I+dmFuIGRlbiBEcmllc3NjaGUs
IEdlb3JnZTwvYXV0aG9yPjxhdXRob3I+U2Nocml0dHdpZXNlciwgSnVsaWFuPC9hdXRob3I+PGF1
dGhvcj5BbnRvbm9nbG91LCBJb2FubmlzPC9hdXRob3I+PGF1dGhvcj5QYW5uZWVyc2hlbHZhbSwg
VmVkYTwvYXV0aG9yPjxhdXRob3I+TGFuY3RvdCwgTWFyYzwvYXV0aG9yPjxhdXRob3I+RGllbGVt
YW4sIFNhbmRlcjwvYXV0aG9yPjxhdXRob3I+R3Jld2UsIERvbWluaWs8L2F1dGhvcj48YXV0aG9y
Pk5oYW0sIEpvaG48L2F1dGhvcj48YXV0aG9yPkthbGNoYnJlbm5lciwgTmFsPC9hdXRob3I+PGF1
dGhvcj5TdXRza2V2ZXIsIElseWE8L2F1dGhvcj48YXV0aG9yPkxpbGxpY3JhcCwgVGltb3RoeTwv
YXV0aG9yPjxhdXRob3I+TGVhY2gsIE1hZGVsZWluZTwvYXV0aG9yPjxhdXRob3I+S2F2dWtjdW9n
bHUsIEtvcmF5PC9hdXRob3I+PGF1dGhvcj5HcmFlcGVsLCBUaG9yZTwvYXV0aG9yPjxhdXRob3I+
SGFzc2FiaXMsIERlbWlzPC9hdXRob3I+PC9hdXRob3JzPjwvY29udHJpYnV0b3JzPjx0aXRsZXM+
PHRpdGxlPk1hc3RlcmluZyB0aGUgZ2FtZSBvZiBHbyB3aXRoIGRlZXAgbmV1cmFsIG5ldHdvcmtz
IGFuZCB0cmVlIHNlYXJjaDwvdGl0bGU+PHNlY29uZGFyeS10aXRsZT5OYXR1cmU8L3NlY29uZGFy
eS10aXRsZT48L3RpdGxlcz48cGVyaW9kaWNhbD48ZnVsbC10aXRsZT5OYXR1cmU8L2Z1bGwtdGl0
bGU+PC9wZXJpb2RpY2FsPjxwYWdlcz40ODQtNDg5PC9wYWdlcz48dm9sdW1lPjUyOTwvdm9sdW1l
PjxudW1iZXI+NzU4NzwvbnVtYmVyPjxkYXRlcz48eWVhcj4yMDE2PC95ZWFyPjxwdWItZGF0ZXM+
PGRhdGU+MjAxNi8wMS8wMTwvZGF0ZT48L3B1Yi1kYXRlcz48L2RhdGVzPjxpc2JuPjE0NzYtNDY4
NzwvaXNibj48dXJscz48cmVsYXRlZC11cmxzPjx1cmw+aHR0cHM6Ly9kb2kub3JnLzEwLjEwMzgv
bmF0dXJlMTY5NjE8L3VybD48L3JlbGF0ZWQtdXJscz48L3VybHM+PGVsZWN0cm9uaWMtcmVzb3Vy
Y2UtbnVtPjEwLjEwMzgvbmF0dXJlMTY5NjE8L2VsZWN0cm9uaWMtcmVzb3VyY2UtbnVtPjwvcmVj
b3JkPjwvQ2l0ZT48Q2l0ZT48QXV0aG9yPkNpcmVnYW48L0F1dGhvcj48WWVhcj4yMDEyPC9ZZWFy
PjxSZWNOdW0+MTA4PC9SZWNOdW0+PHJlY29yZD48cmVjLW51bWJlcj4xMDg8L3JlYy1udW1iZXI+
PGZvcmVpZ24ta2V5cz48a2V5IGFwcD0iRU4iIGRiLWlkPSI5c3RldDJyYTVmd3BldmUyZXpudnBw
cmJkdHJlMmRzMndhczkiIHRpbWVzdGFtcD0iMTYwNDYxMjIwNCI+MTA4PC9rZXk+PC9mb3JlaWdu
LWtleXM+PHJlZi10eXBlIG5hbWU9IkNvbmZlcmVuY2UgUHJvY2VlZGluZ3MiPjEwPC9yZWYtdHlw
ZT48Y29udHJpYnV0b3JzPjxhdXRob3JzPjxhdXRob3I+RC4gQ2lyZWdhbjwvYXV0aG9yPjxhdXRo
b3I+VS4gTWVpZXI8L2F1dGhvcj48YXV0aG9yPkouIFNjaG1pZGh1YmVyPC9hdXRob3I+PC9hdXRo
b3JzPjwvY29udHJpYnV0b3JzPjx0aXRsZXM+PHRpdGxlPk11bHRpLWNvbHVtbiBkZWVwIG5ldXJh
bCBuZXR3b3JrcyBmb3IgaW1hZ2UgY2xhc3NpZmljYXRpb248L3RpdGxlPjxzZWNvbmRhcnktdGl0
bGU+MjAxMiBJRUVFIENvbmZlcmVuY2Ugb24gQ29tcHV0ZXIgVmlzaW9uIGFuZCBQYXR0ZXJuIFJl
Y29nbml0aW9uPC9zZWNvbmRhcnktdGl0bGU+PGFsdC10aXRsZT4yMDEyIElFRUUgQ29uZmVyZW5j
ZSBvbiBDb21wdXRlciBWaXNpb24gYW5kIFBhdHRlcm4gUmVjb2duaXRpb248L2FsdC10aXRsZT48
L3RpdGxlcz48cGFnZXM+MzY0Mi0zNjQ5PC9wYWdlcz48a2V5d29yZHM+PGtleXdvcmQ+Z3JhcGhp
Y3MgcHJvY2Vzc2luZyB1bml0czwva2V5d29yZD48a2V5d29yZD5oYW5kd3JpdHRlbiBjaGFyYWN0
ZXIgcmVjb2duaXRpb248L2tleXdvcmQ+PGtleXdvcmQ+aW1hZ2UgY2xhc3NpZmljYXRpb248L2tl
eXdvcmQ+PGtleXdvcmQ+aW1hZ2UgcmVjb2duaXRpb248L2tleXdvcmQ+PGtleXdvcmQ+bGVhcm5p
bmcgKGFydGlmaWNpYWwgaW50ZWxsaWdlbmNlKTwva2V5d29yZD48a2V5d29yZD5uZXVyYWwgbmV0
czwva2V5d29yZD48a2V5d29yZD5tdWx0aWNvbHVtbiBkZWVwIG5ldXJhbCBuZXR3b3Jrczwva2V5
d29yZD48a2V5d29yZD5jb21wdXRlciB2aXNpb248L2tleXdvcmQ+PGtleXdvcmQ+bWFjaGluZSBs
ZWFybmluZzwva2V5d29yZD48a2V5d29yZD5odW1hbiBwZXJmb3JtYW5jZTwva2V5d29yZD48a2V5
d29yZD5oYW5kd3JpdHRlbiBkaWdpdHMgcmVjb2duaXRpb248L2tleXdvcmQ+PGtleXdvcmQ+dHJh
ZmZpYyBzaWduczwva2V5d29yZD48a2V5d29yZD5hcnRpZmljaWFsIG5ldXJhbCBuZXR3b3JrIGFy
Y2hpdGVjdHVyZXM8L2tleXdvcmQ+PGtleXdvcmQ+Y29udm9sdXRpb25hbCB3aW5uZXItdGFrZS1h
bGwgbmV1cm9uczwva2V5d29yZD48a2V5d29yZD5yZXRpbmE8L2tleXdvcmQ+PGtleXdvcmQ+dmlz
dWFsIGNvcnRleDwva2V5d29yZD48a2V5d29yZD5zcGFyc2VseSBjb25uZWN0ZWQgbmV1cmFsIGxh
eWVyczwva2V5d29yZD48a2V5d29yZD5ncmFwaGljcyBjYXJkczwva2V5d29yZD48a2V5d29yZD5m
YXN0IHRyYWluaW5nPC9rZXl3b3JkPjxrZXl3b3JkPk1OSVNUIGhhbmR3cml0aW5nIGJlbmNobWFy
azwva2V5d29yZD48a2V5d29yZD50cmFmZmljIHNpZ24gcmVjb2duaXRpb24gYmVuY2htYXJrPC9r
ZXl3b3JkPjxrZXl3b3JkPlRyYWluaW5nPC9rZXl3b3JkPjxrZXl3b3JkPkVycm9yIGFuYWx5c2lz
PC9rZXl3b3JkPjxrZXl3b3JkPk5ldXJvbnM8L2tleXdvcmQ+PGtleXdvcmQ+Q29tcHV0ZXIgYXJj
aGl0ZWN0dXJlPC9rZXl3b3JkPjxrZXl3b3JkPkJlbmNobWFyayB0ZXN0aW5nPC9rZXl3b3JkPjxr
ZXl3b3JkPkdyYXBoaWNzIHByb2Nlc3NpbmcgdW5pdDwva2V5d29yZD48L2tleXdvcmRzPjxkYXRl
cz48eWVhcj4yMDEyPC95ZWFyPjxwdWItZGF0ZXM+PGRhdGU+MTYtMjEgSnVuZSAyMDEyPC9kYXRl
PjwvcHViLWRhdGVzPjwvZGF0ZXM+PGlzYm4+MTA2My02OTE5PC9pc2JuPjx1cmxzPjwvdXJscz48
ZWxlY3Ryb25pYy1yZXNvdXJjZS1udW0+MTAuMTEwOS9DVlBSLjIwMTIuNjI0ODExMDwvZWxlY3Ry
b25pYy1yZXNvdXJjZS1udW0+PC9yZWNvcmQ+PC9DaXRlPjwvRW5kTm90ZT5=
</w:fldData>
        </w:fldChar>
      </w:r>
      <w:r w:rsidR="001B5C3F">
        <w:instrText xml:space="preserve"> ADDIN EN.CITE.DATA </w:instrText>
      </w:r>
      <w:r w:rsidR="001B5C3F">
        <w:fldChar w:fldCharType="end"/>
      </w:r>
      <w:r w:rsidR="00383EF1">
        <w:fldChar w:fldCharType="separate"/>
      </w:r>
      <w:r w:rsidR="001B5C3F">
        <w:rPr>
          <w:noProof/>
        </w:rPr>
        <w:t>[11, 12]</w:t>
      </w:r>
      <w:r w:rsidR="00383EF1">
        <w:fldChar w:fldCharType="end"/>
      </w:r>
      <w:r w:rsidR="009F7952" w:rsidRPr="00824425">
        <w:t>.</w:t>
      </w:r>
      <w:r w:rsidR="002F5764" w:rsidRPr="00824425">
        <w:t xml:space="preserve"> </w:t>
      </w:r>
    </w:p>
    <w:p w14:paraId="0705DE06" w14:textId="7F060D92" w:rsidR="00793A1E" w:rsidRDefault="007E2DCE" w:rsidP="00A115B6">
      <w:r>
        <w:t xml:space="preserve">Despite </w:t>
      </w:r>
      <w:r w:rsidR="00540DE3">
        <w:t xml:space="preserve">the significant results of these ML- and DL models, one of their main flaws is that </w:t>
      </w:r>
      <w:r w:rsidR="001B5C3F">
        <w:t>humans</w:t>
      </w:r>
      <w:r w:rsidR="009F7952" w:rsidRPr="00824425">
        <w:t xml:space="preserve"> cannot easily discern exactly how the model functions and why it comes to its conclusions. Due </w:t>
      </w:r>
      <w:r w:rsidR="002D47C4" w:rsidRPr="00824425">
        <w:t>to th</w:t>
      </w:r>
      <w:r w:rsidR="009F7952" w:rsidRPr="00824425">
        <w:t>is</w:t>
      </w:r>
      <w:r w:rsidR="002D47C4" w:rsidRPr="00824425">
        <w:t xml:space="preserve"> “black-box”-nature of these algorithms, a demand for explanations has emerged</w:t>
      </w:r>
      <w:r w:rsidR="001B5C3F">
        <w:t xml:space="preserve"> </w:t>
      </w:r>
      <w:r w:rsidR="001B5C3F" w:rsidRPr="00824425">
        <w:fldChar w:fldCharType="begin">
          <w:fldData xml:space="preserve">PEVuZE5vdGU+PENpdGU+PEF1dGhvcj5CYXJyZWRvIEFycmlldGE8L0F1dGhvcj48WWVhcj4yMDIw
PC9ZZWFyPjxSZWNOdW0+ODwvUmVjTnVtPjxEaXNwbGF5VGV4dD5bMTMtMTVdPC9EaXNwbGF5VGV4
dD48cmVjb3JkPjxyZWMtbnVtYmVyPjg8L3JlYy1udW1iZXI+PGZvcmVpZ24ta2V5cz48a2V5IGFw
cD0iRU4iIGRiLWlkPSI5c3RldDJyYTVmd3BldmUyZXpudnBwcmJkdHJlMmRzMndhczkiIHRpbWVz
dGFtcD0iMTYwMDM2MTQxNyI+ODwva2V5PjwvZm9yZWlnbi1rZXlzPjxyZWYtdHlwZSBuYW1lPSJK
b3VybmFsIEFydGljbGUiPjE3PC9yZWYtdHlwZT48Y29udHJpYnV0b3JzPjxhdXRob3JzPjxhdXRo
b3I+QmFycmVkbyBBcnJpZXRhLCBBbGVqYW5kcm88L2F1dGhvcj48YXV0aG9yPkRpYXotUm9kcmln
dWV6LCBOYXRhbGlhPC9hdXRob3I+PGF1dGhvcj5EZWwgU2VyLCBKYXZpZXI8L2F1dGhvcj48YXV0
aG9yPkJlbm5ldG90LCBBZHJpZW48L2F1dGhvcj48YXV0aG9yPlRhYmlrLCBTaWhhbTwvYXV0aG9y
PjxhdXRob3I+QmFyYmFkbywgQWxiZXJ0bzwvYXV0aG9yPjxhdXRob3I+R2FyY2lhLCBTYWx2YWRv
cjwvYXV0aG9yPjxhdXRob3I+R2lsLUxvcGV6LCBTZXJnaW88L2F1dGhvcj48YXV0aG9yPk1vbGlu
YSwgRGFuaWVsPC9hdXRob3I+PGF1dGhvcj5CZW5qYW1pbnMsIFJpY2hhcmQ8L2F1dGhvcj48YXV0
aG9yPkNoYXRpbGEsIFJhamE8L2F1dGhvcj48YXV0aG9yPkhlcnJlcmEsIEZyYW5jaXNjbzwvYXV0
aG9yPjwvYXV0aG9ycz48L2NvbnRyaWJ1dG9ycz48dGl0bGVzPjx0aXRsZT5FeHBsYWluYWJsZSBB
cnRpZmljaWFsIEludGVsbGlnZW5jZSAoWEFJKTogQ29uY2VwdHMsIHRheG9ub21pZXMsIG9wcG9y
dHVuaXRpZXMgYW5kIGNoYWxsZW5nZXMgdG93YXJkIHJlc3BvbnNpYmxlIEFJPC90aXRsZT48c2Vj
b25kYXJ5LXRpdGxlPkluZm9ybWF0aW9uIEZ1c2lvbjwvc2Vjb25kYXJ5LXRpdGxlPjwvdGl0bGVz
PjxwZXJpb2RpY2FsPjxmdWxsLXRpdGxlPkluZm9ybWF0aW9uIEZ1c2lvbjwvZnVsbC10aXRsZT48
L3BlcmlvZGljYWw+PHBhZ2VzPjgyLTExNTwvcGFnZXM+PHZvbHVtZT41ODwvdm9sdW1lPjxkYXRl
cz48eWVhcj4yMDIwPC95ZWFyPjxwdWItZGF0ZXM+PGRhdGU+SnVuPC9kYXRlPjwvcHViLWRhdGVz
PjwvZGF0ZXM+PGlzYm4+MTU2Ni0yNTM1PC9pc2JuPjxhY2Nlc3Npb24tbnVtPldPUzowMDA1MTY3
OTkyMDAwMDc8L2FjY2Vzc2lvbi1udW0+PHVybHM+PHJlbGF0ZWQtdXJscz48dXJsPjxzdHlsZSBm
YWNlPSJ1bmRlcmxpbmUiIGZvbnQ9ImRlZmF1bHQiIHNpemU9IjEwMCUiPiZsdDtHbyB0byBJU0km
Z3Q7Oi8vV09TOjAwMDUxNjc5OTIwMDAwNzwvc3R5bGU+PC91cmw+PC9yZWxhdGVkLXVybHM+PC91
cmxzPjxlbGVjdHJvbmljLXJlc291cmNlLW51bT4xMC4xMDE2L2ouaW5mZnVzLjIwMTkuMTIuMDEy
PC9lbGVjdHJvbmljLXJlc291cmNlLW51bT48L3JlY29yZD48L0NpdGU+PENpdGU+PEF1dGhvcj5I
b2x6aW5nZXI8L0F1dGhvcj48WWVhcj4yMDE5PC9ZZWFyPjxSZWNOdW0+MzI8L1JlY051bT48cmVj
b3JkPjxyZWMtbnVtYmVyPjMyPC9yZWMtbnVtYmVyPjxmb3JlaWduLWtleXM+PGtleSBhcHA9IkVO
IiBkYi1pZD0iOXN0ZXQycmE1ZndwZXZlMmV6bnZwcHJiZHRyZTJkczJ3YXM5IiB0aW1lc3RhbXA9
IjE2MDA4NTkxMDUiPjMyPC9rZXk+PC9mb3JlaWduLWtleXM+PHJlZi10eXBlIG5hbWU9IkpvdXJu
YWwgQXJ0aWNsZSI+MTc8L3JlZi10eXBlPjxjb250cmlidXRvcnM+PGF1dGhvcnM+PGF1dGhvcj5I
b2x6aW5nZXIsIEFuZHJlYXM8L2F1dGhvcj48YXV0aG9yPkxhbmdzLCBHZW9yZzwvYXV0aG9yPjxh
dXRob3I+RGVuaywgSGVsbXV0PC9hdXRob3I+PGF1dGhvcj5aYXRsb3VrYWwsIEt1cnQ8L2F1dGhv
cj48YXV0aG9yPk3DvGxsZXIsIEhlaW1vPC9hdXRob3I+PC9hdXRob3JzPjwvY29udHJpYnV0b3Jz
Pjx0aXRsZXM+PHRpdGxlPkNhdXNhYmlsaXR5IGFuZCBleHBsYWluYWJpbGl0eSBvZiBhcnRpZmlj
aWFsIGludGVsbGlnZW5jZSBpbiBtZWRpY2luZTwvdGl0bGU+PHNlY29uZGFyeS10aXRsZT5XSVJF
cyBEYXRhIE1pbmluZyBhbmQgS25vd2xlZGdlIERpc2NvdmVyeTwvc2Vjb25kYXJ5LXRpdGxlPjwv
dGl0bGVzPjxwZXJpb2RpY2FsPjxmdWxsLXRpdGxlPldJUkVzIERhdGEgTWluaW5nIGFuZCBLbm93
bGVkZ2UgRGlzY292ZXJ5PC9mdWxsLXRpdGxlPjwvcGVyaW9kaWNhbD48cGFnZXM+ZTEzMTI8L3Bh
Z2VzPjx2b2x1bWU+OTwvdm9sdW1lPjxudW1iZXI+NDwvbnVtYmVyPjxrZXl3b3Jkcz48a2V5d29y
ZD5hcnRpZmljaWFsIGludGVsbGlnZW5jZTwva2V5d29yZD48a2V5d29yZD5jYXVzYWJpbGl0eTwv
a2V5d29yZD48a2V5d29yZD5leHBsYWluYWJpbGl0eTwva2V5d29yZD48a2V5d29yZD5leHBsYWlu
YWJsZSBBSTwva2V5d29yZD48a2V5d29yZD5oaXN0b3BhdGhvbG9neTwva2V5d29yZD48a2V5d29y
ZD5tZWRpY2luZTwva2V5d29yZD48L2tleXdvcmRzPjxkYXRlcz48eWVhcj4yMDE5PC95ZWFyPjxw
dWItZGF0ZXM+PGRhdGU+MjAxOS8wNy8wMTwvZGF0ZT48L3B1Yi1kYXRlcz48L2RhdGVzPjxwdWJs
aXNoZXI+Sm9obiBXaWxleSAmYW1wOyBTb25zLCBMdGQ8L3B1Ymxpc2hlcj48aXNibj4xOTQyLTQ3
ODc8L2lzYm4+PHVybHM+PHJlbGF0ZWQtdXJscz48dXJsPmh0dHBzOi8vZG9pLm9yZy8xMC4xMDAy
L3dpZG0uMTMxMjwvdXJsPjx1cmw+aHR0cHM6Ly93d3cubmNiaS5ubG0ubmloLmdvdi9wbWMvYXJ0
aWNsZXMvUE1DNzAxNzg2MC9wZGYvV0lETS05LWUxMzEyLnBkZjwvdXJsPjwvcmVsYXRlZC11cmxz
PjwvdXJscz48ZWxlY3Ryb25pYy1yZXNvdXJjZS1udW0+MTAuMTAwMi93aWRtLjEzMTI8L2VsZWN0
cm9uaWMtcmVzb3VyY2UtbnVtPjxhY2Nlc3MtZGF0ZT4yMDIwLzA5LzIzPC9hY2Nlc3MtZGF0ZT48
L3JlY29yZD48L0NpdGU+PENpdGU+PEF1dGhvcj5Sb3NjaGVyPC9BdXRob3I+PFllYXI+MjAyMDwv
WWVhcj48UmVjTnVtPjEyPC9SZWNOdW0+PHJlY29yZD48cmVjLW51bWJlcj4xMjwvcmVjLW51bWJl
cj48Zm9yZWlnbi1rZXlzPjxrZXkgYXBwPSJFTiIgZGItaWQ9IjlzdGV0MnJhNWZ3cGV2ZTJlem52
cHByYmR0cmUyZHMyd2FzOSIgdGltZXN0YW1wPSIxNjAwMzYxNDE3Ij4xMjwva2V5PjwvZm9yZWln
bi1rZXlzPjxyZWYtdHlwZSBuYW1lPSJKb3VybmFsIEFydGljbGUiPjE3PC9yZWYtdHlwZT48Y29u
dHJpYnV0b3JzPjxhdXRob3JzPjxhdXRob3I+Um9zY2hlciwgUmliYW5hPC9hdXRob3I+PGF1dGhv
cj5Cb2huLCBCYXN0aWFuPC9hdXRob3I+PGF1dGhvcj5EdWFydGUsIE1hcmNvIEYuPC9hdXRob3I+
PGF1dGhvcj5HYXJja2UsIEpvY2hlbjwvYXV0aG9yPjwvYXV0aG9ycz48L2NvbnRyaWJ1dG9ycz48
dGl0bGVzPjx0aXRsZT5FeHBsYWluYWJsZSBNYWNoaW5lIExlYXJuaW5nIGZvciBTY2llbnRpZmlj
IEluc2lnaHRzIGFuZCBEaXNjb3ZlcmllczwvdGl0bGU+PHNlY29uZGFyeS10aXRsZT5JZWVlIEFj
Y2Vzczwvc2Vjb25kYXJ5LXRpdGxlPjwvdGl0bGVzPjxwZXJpb2RpY2FsPjxmdWxsLXRpdGxlPkll
ZWUgQWNjZXNzPC9mdWxsLXRpdGxlPjwvcGVyaW9kaWNhbD48cGFnZXM+NDIyMDAtNDIyMTY8L3Bh
Z2VzPjx2b2x1bWU+ODwvdm9sdW1lPjxkYXRlcz48eWVhcj4yMDIwPC95ZWFyPjxwdWItZGF0ZXM+
PGRhdGU+MjAyMDwvZGF0ZT48L3B1Yi1kYXRlcz48L2RhdGVzPjxpc2JuPjIxNjktMzUzNjwvaXNi
bj48YWNjZXNzaW9uLW51bT5XT1M6MDAwNTI1Mzg5MDAwMDE4PC9hY2Nlc3Npb24tbnVtPjx1cmxz
PjxyZWxhdGVkLXVybHM+PHVybD4mbHQ7R28gdG8gSVNJJmd0OzovL1dPUzowMDA1MjUzODkwMDAw
MTg8L3VybD48dXJsPmh0dHBzOi8vaWVlZXhwbG9yZS5pZWVlLm9yZy9pZWx4Ny82Mjg3NjM5Lzg5
NDg0NzAvMDkwMDc3MzcucGRmP3RwPSZhbXA7YXJudW1iZXI9OTAwNzczNyZhbXA7aXNudW1iZXI9
ODk0ODQ3MCZhbXA7cmVmPTwvdXJsPjwvcmVsYXRlZC11cmxzPjwvdXJscz48ZWxlY3Ryb25pYy1y
ZXNvdXJjZS1udW0+MTAuMTEwOS9hY2Nlc3MuMjAyMC4yOTc2MTk5PC9lbGVjdHJvbmljLXJlc291
cmNlLW51bT48L3JlY29yZD48L0NpdGU+PC9FbmROb3RlPgB=
</w:fldData>
        </w:fldChar>
      </w:r>
      <w:r w:rsidR="001B5C3F">
        <w:instrText xml:space="preserve"> ADDIN EN.CITE </w:instrText>
      </w:r>
      <w:r w:rsidR="001B5C3F">
        <w:fldChar w:fldCharType="begin">
          <w:fldData xml:space="preserve">PEVuZE5vdGU+PENpdGU+PEF1dGhvcj5CYXJyZWRvIEFycmlldGE8L0F1dGhvcj48WWVhcj4yMDIw
PC9ZZWFyPjxSZWNOdW0+ODwvUmVjTnVtPjxEaXNwbGF5VGV4dD5bMTMtMTVdPC9EaXNwbGF5VGV4
dD48cmVjb3JkPjxyZWMtbnVtYmVyPjg8L3JlYy1udW1iZXI+PGZvcmVpZ24ta2V5cz48a2V5IGFw
cD0iRU4iIGRiLWlkPSI5c3RldDJyYTVmd3BldmUyZXpudnBwcmJkdHJlMmRzMndhczkiIHRpbWVz
dGFtcD0iMTYwMDM2MTQxNyI+ODwva2V5PjwvZm9yZWlnbi1rZXlzPjxyZWYtdHlwZSBuYW1lPSJK
b3VybmFsIEFydGljbGUiPjE3PC9yZWYtdHlwZT48Y29udHJpYnV0b3JzPjxhdXRob3JzPjxhdXRo
b3I+QmFycmVkbyBBcnJpZXRhLCBBbGVqYW5kcm88L2F1dGhvcj48YXV0aG9yPkRpYXotUm9kcmln
dWV6LCBOYXRhbGlhPC9hdXRob3I+PGF1dGhvcj5EZWwgU2VyLCBKYXZpZXI8L2F1dGhvcj48YXV0
aG9yPkJlbm5ldG90LCBBZHJpZW48L2F1dGhvcj48YXV0aG9yPlRhYmlrLCBTaWhhbTwvYXV0aG9y
PjxhdXRob3I+QmFyYmFkbywgQWxiZXJ0bzwvYXV0aG9yPjxhdXRob3I+R2FyY2lhLCBTYWx2YWRv
cjwvYXV0aG9yPjxhdXRob3I+R2lsLUxvcGV6LCBTZXJnaW88L2F1dGhvcj48YXV0aG9yPk1vbGlu
YSwgRGFuaWVsPC9hdXRob3I+PGF1dGhvcj5CZW5qYW1pbnMsIFJpY2hhcmQ8L2F1dGhvcj48YXV0
aG9yPkNoYXRpbGEsIFJhamE8L2F1dGhvcj48YXV0aG9yPkhlcnJlcmEsIEZyYW5jaXNjbzwvYXV0
aG9yPjwvYXV0aG9ycz48L2NvbnRyaWJ1dG9ycz48dGl0bGVzPjx0aXRsZT5FeHBsYWluYWJsZSBB
cnRpZmljaWFsIEludGVsbGlnZW5jZSAoWEFJKTogQ29uY2VwdHMsIHRheG9ub21pZXMsIG9wcG9y
dHVuaXRpZXMgYW5kIGNoYWxsZW5nZXMgdG93YXJkIHJlc3BvbnNpYmxlIEFJPC90aXRsZT48c2Vj
b25kYXJ5LXRpdGxlPkluZm9ybWF0aW9uIEZ1c2lvbjwvc2Vjb25kYXJ5LXRpdGxlPjwvdGl0bGVz
PjxwZXJpb2RpY2FsPjxmdWxsLXRpdGxlPkluZm9ybWF0aW9uIEZ1c2lvbjwvZnVsbC10aXRsZT48
L3BlcmlvZGljYWw+PHBhZ2VzPjgyLTExNTwvcGFnZXM+PHZvbHVtZT41ODwvdm9sdW1lPjxkYXRl
cz48eWVhcj4yMDIwPC95ZWFyPjxwdWItZGF0ZXM+PGRhdGU+SnVuPC9kYXRlPjwvcHViLWRhdGVz
PjwvZGF0ZXM+PGlzYm4+MTU2Ni0yNTM1PC9pc2JuPjxhY2Nlc3Npb24tbnVtPldPUzowMDA1MTY3
OTkyMDAwMDc8L2FjY2Vzc2lvbi1udW0+PHVybHM+PHJlbGF0ZWQtdXJscz48dXJsPjxzdHlsZSBm
YWNlPSJ1bmRlcmxpbmUiIGZvbnQ9ImRlZmF1bHQiIHNpemU9IjEwMCUiPiZsdDtHbyB0byBJU0km
Z3Q7Oi8vV09TOjAwMDUxNjc5OTIwMDAwNzwvc3R5bGU+PC91cmw+PC9yZWxhdGVkLXVybHM+PC91
cmxzPjxlbGVjdHJvbmljLXJlc291cmNlLW51bT4xMC4xMDE2L2ouaW5mZnVzLjIwMTkuMTIuMDEy
PC9lbGVjdHJvbmljLXJlc291cmNlLW51bT48L3JlY29yZD48L0NpdGU+PENpdGU+PEF1dGhvcj5I
b2x6aW5nZXI8L0F1dGhvcj48WWVhcj4yMDE5PC9ZZWFyPjxSZWNOdW0+MzI8L1JlY051bT48cmVj
b3JkPjxyZWMtbnVtYmVyPjMyPC9yZWMtbnVtYmVyPjxmb3JlaWduLWtleXM+PGtleSBhcHA9IkVO
IiBkYi1pZD0iOXN0ZXQycmE1ZndwZXZlMmV6bnZwcHJiZHRyZTJkczJ3YXM5IiB0aW1lc3RhbXA9
IjE2MDA4NTkxMDUiPjMyPC9rZXk+PC9mb3JlaWduLWtleXM+PHJlZi10eXBlIG5hbWU9IkpvdXJu
YWwgQXJ0aWNsZSI+MTc8L3JlZi10eXBlPjxjb250cmlidXRvcnM+PGF1dGhvcnM+PGF1dGhvcj5I
b2x6aW5nZXIsIEFuZHJlYXM8L2F1dGhvcj48YXV0aG9yPkxhbmdzLCBHZW9yZzwvYXV0aG9yPjxh
dXRob3I+RGVuaywgSGVsbXV0PC9hdXRob3I+PGF1dGhvcj5aYXRsb3VrYWwsIEt1cnQ8L2F1dGhv
cj48YXV0aG9yPk3DvGxsZXIsIEhlaW1vPC9hdXRob3I+PC9hdXRob3JzPjwvY29udHJpYnV0b3Jz
Pjx0aXRsZXM+PHRpdGxlPkNhdXNhYmlsaXR5IGFuZCBleHBsYWluYWJpbGl0eSBvZiBhcnRpZmlj
aWFsIGludGVsbGlnZW5jZSBpbiBtZWRpY2luZTwvdGl0bGU+PHNlY29uZGFyeS10aXRsZT5XSVJF
cyBEYXRhIE1pbmluZyBhbmQgS25vd2xlZGdlIERpc2NvdmVyeTwvc2Vjb25kYXJ5LXRpdGxlPjwv
dGl0bGVzPjxwZXJpb2RpY2FsPjxmdWxsLXRpdGxlPldJUkVzIERhdGEgTWluaW5nIGFuZCBLbm93
bGVkZ2UgRGlzY292ZXJ5PC9mdWxsLXRpdGxlPjwvcGVyaW9kaWNhbD48cGFnZXM+ZTEzMTI8L3Bh
Z2VzPjx2b2x1bWU+OTwvdm9sdW1lPjxudW1iZXI+NDwvbnVtYmVyPjxrZXl3b3Jkcz48a2V5d29y
ZD5hcnRpZmljaWFsIGludGVsbGlnZW5jZTwva2V5d29yZD48a2V5d29yZD5jYXVzYWJpbGl0eTwv
a2V5d29yZD48a2V5d29yZD5leHBsYWluYWJpbGl0eTwva2V5d29yZD48a2V5d29yZD5leHBsYWlu
YWJsZSBBSTwva2V5d29yZD48a2V5d29yZD5oaXN0b3BhdGhvbG9neTwva2V5d29yZD48a2V5d29y
ZD5tZWRpY2luZTwva2V5d29yZD48L2tleXdvcmRzPjxkYXRlcz48eWVhcj4yMDE5PC95ZWFyPjxw
dWItZGF0ZXM+PGRhdGU+MjAxOS8wNy8wMTwvZGF0ZT48L3B1Yi1kYXRlcz48L2RhdGVzPjxwdWJs
aXNoZXI+Sm9obiBXaWxleSAmYW1wOyBTb25zLCBMdGQ8L3B1Ymxpc2hlcj48aXNibj4xOTQyLTQ3
ODc8L2lzYm4+PHVybHM+PHJlbGF0ZWQtdXJscz48dXJsPmh0dHBzOi8vZG9pLm9yZy8xMC4xMDAy
L3dpZG0uMTMxMjwvdXJsPjx1cmw+aHR0cHM6Ly93d3cubmNiaS5ubG0ubmloLmdvdi9wbWMvYXJ0
aWNsZXMvUE1DNzAxNzg2MC9wZGYvV0lETS05LWUxMzEyLnBkZjwvdXJsPjwvcmVsYXRlZC11cmxz
PjwvdXJscz48ZWxlY3Ryb25pYy1yZXNvdXJjZS1udW0+MTAuMTAwMi93aWRtLjEzMTI8L2VsZWN0
cm9uaWMtcmVzb3VyY2UtbnVtPjxhY2Nlc3MtZGF0ZT4yMDIwLzA5LzIzPC9hY2Nlc3MtZGF0ZT48
L3JlY29yZD48L0NpdGU+PENpdGU+PEF1dGhvcj5Sb3NjaGVyPC9BdXRob3I+PFllYXI+MjAyMDwv
WWVhcj48UmVjTnVtPjEyPC9SZWNOdW0+PHJlY29yZD48cmVjLW51bWJlcj4xMjwvcmVjLW51bWJl
cj48Zm9yZWlnbi1rZXlzPjxrZXkgYXBwPSJFTiIgZGItaWQ9IjlzdGV0MnJhNWZ3cGV2ZTJlem52
cHByYmR0cmUyZHMyd2FzOSIgdGltZXN0YW1wPSIxNjAwMzYxNDE3Ij4xMjwva2V5PjwvZm9yZWln
bi1rZXlzPjxyZWYtdHlwZSBuYW1lPSJKb3VybmFsIEFydGljbGUiPjE3PC9yZWYtdHlwZT48Y29u
dHJpYnV0b3JzPjxhdXRob3JzPjxhdXRob3I+Um9zY2hlciwgUmliYW5hPC9hdXRob3I+PGF1dGhv
cj5Cb2huLCBCYXN0aWFuPC9hdXRob3I+PGF1dGhvcj5EdWFydGUsIE1hcmNvIEYuPC9hdXRob3I+
PGF1dGhvcj5HYXJja2UsIEpvY2hlbjwvYXV0aG9yPjwvYXV0aG9ycz48L2NvbnRyaWJ1dG9ycz48
dGl0bGVzPjx0aXRsZT5FeHBsYWluYWJsZSBNYWNoaW5lIExlYXJuaW5nIGZvciBTY2llbnRpZmlj
IEluc2lnaHRzIGFuZCBEaXNjb3ZlcmllczwvdGl0bGU+PHNlY29uZGFyeS10aXRsZT5JZWVlIEFj
Y2Vzczwvc2Vjb25kYXJ5LXRpdGxlPjwvdGl0bGVzPjxwZXJpb2RpY2FsPjxmdWxsLXRpdGxlPkll
ZWUgQWNjZXNzPC9mdWxsLXRpdGxlPjwvcGVyaW9kaWNhbD48cGFnZXM+NDIyMDAtNDIyMTY8L3Bh
Z2VzPjx2b2x1bWU+ODwvdm9sdW1lPjxkYXRlcz48eWVhcj4yMDIwPC95ZWFyPjxwdWItZGF0ZXM+
PGRhdGU+MjAyMDwvZGF0ZT48L3B1Yi1kYXRlcz48L2RhdGVzPjxpc2JuPjIxNjktMzUzNjwvaXNi
bj48YWNjZXNzaW9uLW51bT5XT1M6MDAwNTI1Mzg5MDAwMDE4PC9hY2Nlc3Npb24tbnVtPjx1cmxz
PjxyZWxhdGVkLXVybHM+PHVybD4mbHQ7R28gdG8gSVNJJmd0OzovL1dPUzowMDA1MjUzODkwMDAw
MTg8L3VybD48dXJsPmh0dHBzOi8vaWVlZXhwbG9yZS5pZWVlLm9yZy9pZWx4Ny82Mjg3NjM5Lzg5
NDg0NzAvMDkwMDc3MzcucGRmP3RwPSZhbXA7YXJudW1iZXI9OTAwNzczNyZhbXA7aXNudW1iZXI9
ODk0ODQ3MCZhbXA7cmVmPTwvdXJsPjwvcmVsYXRlZC11cmxzPjwvdXJscz48ZWxlY3Ryb25pYy1y
ZXNvdXJjZS1udW0+MTAuMTEwOS9hY2Nlc3MuMjAyMC4yOTc2MTk5PC9lbGVjdHJvbmljLXJlc291
cmNlLW51bT48L3JlY29yZD48L0NpdGU+PC9FbmROb3RlPgB=
</w:fldData>
        </w:fldChar>
      </w:r>
      <w:r w:rsidR="001B5C3F">
        <w:instrText xml:space="preserve"> ADDIN EN.CITE.DATA </w:instrText>
      </w:r>
      <w:r w:rsidR="001B5C3F">
        <w:fldChar w:fldCharType="end"/>
      </w:r>
      <w:r w:rsidR="001B5C3F" w:rsidRPr="00824425">
        <w:fldChar w:fldCharType="separate"/>
      </w:r>
      <w:r w:rsidR="001B5C3F">
        <w:rPr>
          <w:noProof/>
        </w:rPr>
        <w:t>[13-15]</w:t>
      </w:r>
      <w:r w:rsidR="001B5C3F" w:rsidRPr="00824425">
        <w:fldChar w:fldCharType="end"/>
      </w:r>
      <w:r w:rsidR="002D47C4" w:rsidRPr="00824425">
        <w:t xml:space="preserve">. Scientists want to know </w:t>
      </w:r>
      <w:r w:rsidR="002D47C4" w:rsidRPr="00824425">
        <w:rPr>
          <w:i/>
          <w:iCs/>
        </w:rPr>
        <w:t>why</w:t>
      </w:r>
      <w:r w:rsidR="002D47C4" w:rsidRPr="00824425">
        <w:t xml:space="preserve"> the model made a certain decision, in addition to knowing the outcome. </w:t>
      </w:r>
      <w:r w:rsidR="00215DCB" w:rsidRPr="00824425">
        <w:t xml:space="preserve">This </w:t>
      </w:r>
      <w:r w:rsidR="009F7952" w:rsidRPr="00824425">
        <w:t xml:space="preserve">is </w:t>
      </w:r>
      <w:r w:rsidR="00215DCB" w:rsidRPr="00824425">
        <w:t>especially important when these models are used to</w:t>
      </w:r>
      <w:r w:rsidR="00C364F6" w:rsidRPr="00824425">
        <w:t xml:space="preserve"> influence real-life decisions, and actively </w:t>
      </w:r>
      <w:r w:rsidR="009F7952" w:rsidRPr="00824425">
        <w:t>have an impact on</w:t>
      </w:r>
      <w:r w:rsidR="00C364F6" w:rsidRPr="00824425">
        <w:t xml:space="preserve"> people’s lives</w:t>
      </w:r>
      <w:r w:rsidR="001B5C3F">
        <w:t xml:space="preserve"> </w:t>
      </w:r>
      <w:r w:rsidR="001B5C3F">
        <w:fldChar w:fldCharType="begin">
          <w:fldData xml:space="preserve">PEVuZE5vdGU+PENpdGU+PEF1dGhvcj5Ib2x6aW5nZXI8L0F1dGhvcj48WWVhcj4yMDE5PC9ZZWFy
PjxSZWNOdW0+MzI8L1JlY051bT48RGlzcGxheVRleHQ+WzE0LTE2XTwvRGlzcGxheVRleHQ+PHJl
Y29yZD48cmVjLW51bWJlcj4zMjwvcmVjLW51bWJlcj48Zm9yZWlnbi1rZXlzPjxrZXkgYXBwPSJF
TiIgZGItaWQ9IjlzdGV0MnJhNWZ3cGV2ZTJlem52cHByYmR0cmUyZHMyd2FzOSIgdGltZXN0YW1w
PSIxNjAwODU5MTA1Ij4zMjwva2V5PjwvZm9yZWlnbi1rZXlzPjxyZWYtdHlwZSBuYW1lPSJKb3Vy
bmFsIEFydGljbGUiPjE3PC9yZWYtdHlwZT48Y29udHJpYnV0b3JzPjxhdXRob3JzPjxhdXRob3I+
SG9semluZ2VyLCBBbmRyZWFzPC9hdXRob3I+PGF1dGhvcj5MYW5ncywgR2Vvcmc8L2F1dGhvcj48
YXV0aG9yPkRlbmssIEhlbG11dDwvYXV0aG9yPjxhdXRob3I+WmF0bG91a2FsLCBLdXJ0PC9hdXRo
b3I+PGF1dGhvcj5Nw7xsbGVyLCBIZWltbzwvYXV0aG9yPjwvYXV0aG9ycz48L2NvbnRyaWJ1dG9y
cz48dGl0bGVzPjx0aXRsZT5DYXVzYWJpbGl0eSBhbmQgZXhwbGFpbmFiaWxpdHkgb2YgYXJ0aWZp
Y2lhbCBpbnRlbGxpZ2VuY2UgaW4gbWVkaWNpbmU8L3RpdGxlPjxzZWNvbmRhcnktdGl0bGU+V0lS
RXMgRGF0YSBNaW5pbmcgYW5kIEtub3dsZWRnZSBEaXNjb3Zlcnk8L3NlY29uZGFyeS10aXRsZT48
L3RpdGxlcz48cGVyaW9kaWNhbD48ZnVsbC10aXRsZT5XSVJFcyBEYXRhIE1pbmluZyBhbmQgS25v
d2xlZGdlIERpc2NvdmVyeTwvZnVsbC10aXRsZT48L3BlcmlvZGljYWw+PHBhZ2VzPmUxMzEyPC9w
YWdlcz48dm9sdW1lPjk8L3ZvbHVtZT48bnVtYmVyPjQ8L251bWJlcj48a2V5d29yZHM+PGtleXdv
cmQ+YXJ0aWZpY2lhbCBpbnRlbGxpZ2VuY2U8L2tleXdvcmQ+PGtleXdvcmQ+Y2F1c2FiaWxpdHk8
L2tleXdvcmQ+PGtleXdvcmQ+ZXhwbGFpbmFiaWxpdHk8L2tleXdvcmQ+PGtleXdvcmQ+ZXhwbGFp
bmFibGUgQUk8L2tleXdvcmQ+PGtleXdvcmQ+aGlzdG9wYXRob2xvZ3k8L2tleXdvcmQ+PGtleXdv
cmQ+bWVkaWNpbmU8L2tleXdvcmQ+PC9rZXl3b3Jkcz48ZGF0ZXM+PHllYXI+MjAxOTwveWVhcj48
cHViLWRhdGVzPjxkYXRlPjIwMTkvMDcvMDE8L2RhdGU+PC9wdWItZGF0ZXM+PC9kYXRlcz48cHVi
bGlzaGVyPkpvaG4gV2lsZXkgJmFtcDsgU29ucywgTHRkPC9wdWJsaXNoZXI+PGlzYm4+MTk0Mi00
Nzg3PC9pc2JuPjx1cmxzPjxyZWxhdGVkLXVybHM+PHVybD5odHRwczovL2RvaS5vcmcvMTAuMTAw
Mi93aWRtLjEzMTI8L3VybD48dXJsPmh0dHBzOi8vd3d3Lm5jYmkubmxtLm5paC5nb3YvcG1jL2Fy
dGljbGVzL1BNQzcwMTc4NjAvcGRmL1dJRE0tOS1lMTMxMi5wZGY8L3VybD48L3JlbGF0ZWQtdXJs
cz48L3VybHM+PGVsZWN0cm9uaWMtcmVzb3VyY2UtbnVtPjEwLjEwMDIvd2lkbS4xMzEyPC9lbGVj
dHJvbmljLXJlc291cmNlLW51bT48YWNjZXNzLWRhdGU+MjAyMC8wOS8yMzwvYWNjZXNzLWRhdGU+
PC9yZWNvcmQ+PC9DaXRlPjxDaXRlPjxBdXRob3I+Um9zY2hlcjwvQXV0aG9yPjxZZWFyPjIwMjA8
L1llYXI+PFJlY051bT4xMjwvUmVjTnVtPjxyZWNvcmQ+PHJlYy1udW1iZXI+MTI8L3JlYy1udW1i
ZXI+PGZvcmVpZ24ta2V5cz48a2V5IGFwcD0iRU4iIGRiLWlkPSI5c3RldDJyYTVmd3BldmUyZXpu
dnBwcmJkdHJlMmRzMndhczkiIHRpbWVzdGFtcD0iMTYwMDM2MTQxNyI+MTI8L2tleT48L2ZvcmVp
Z24ta2V5cz48cmVmLXR5cGUgbmFtZT0iSm91cm5hbCBBcnRpY2xlIj4xNzwvcmVmLXR5cGU+PGNv
bnRyaWJ1dG9ycz48YXV0aG9ycz48YXV0aG9yPlJvc2NoZXIsIFJpYmFuYTwvYXV0aG9yPjxhdXRo
b3I+Qm9obiwgQmFzdGlhbjwvYXV0aG9yPjxhdXRob3I+RHVhcnRlLCBNYXJjbyBGLjwvYXV0aG9y
PjxhdXRob3I+R2FyY2tlLCBKb2NoZW48L2F1dGhvcj48L2F1dGhvcnM+PC9jb250cmlidXRvcnM+
PHRpdGxlcz48dGl0bGU+RXhwbGFpbmFibGUgTWFjaGluZSBMZWFybmluZyBmb3IgU2NpZW50aWZp
YyBJbnNpZ2h0cyBhbmQgRGlzY292ZXJpZXM8L3RpdGxlPjxzZWNvbmRhcnktdGl0bGU+SWVlZSBB
Y2Nlc3M8L3NlY29uZGFyeS10aXRsZT48L3RpdGxlcz48cGVyaW9kaWNhbD48ZnVsbC10aXRsZT5J
ZWVlIEFjY2VzczwvZnVsbC10aXRsZT48L3BlcmlvZGljYWw+PHBhZ2VzPjQyMjAwLTQyMjE2PC9w
YWdlcz48dm9sdW1lPjg8L3ZvbHVtZT48ZGF0ZXM+PHllYXI+MjAyMDwveWVhcj48cHViLWRhdGVz
PjxkYXRlPjIwMjA8L2RhdGU+PC9wdWItZGF0ZXM+PC9kYXRlcz48aXNibj4yMTY5LTM1MzY8L2lz
Ym4+PGFjY2Vzc2lvbi1udW0+V09TOjAwMDUyNTM4OTAwMDAxODwvYWNjZXNzaW9uLW51bT48dXJs
cz48cmVsYXRlZC11cmxzPjx1cmw+Jmx0O0dvIHRvIElTSSZndDs6Ly9XT1M6MDAwNTI1Mzg5MDAw
MDE4PC91cmw+PHVybD5odHRwczovL2llZWV4cGxvcmUuaWVlZS5vcmcvaWVseDcvNjI4NzYzOS84
OTQ4NDcwLzA5MDA3NzM3LnBkZj90cD0mYW1wO2FybnVtYmVyPTkwMDc3MzcmYW1wO2lzbnVtYmVy
PTg5NDg0NzAmYW1wO3JlZj08L3VybD48L3JlbGF0ZWQtdXJscz48L3VybHM+PGVsZWN0cm9uaWMt
cmVzb3VyY2UtbnVtPjEwLjExMDkvYWNjZXNzLjIwMjAuMjk3NjE5OTwvZWxlY3Ryb25pYy1yZXNv
dXJjZS1udW0+PC9yZWNvcmQ+PC9DaXRlPjxDaXRlPjxBdXRob3I+UnVkaW48L0F1dGhvcj48WWVh
cj4yMDE5PC9ZZWFyPjxSZWNOdW0+MjE8L1JlY051bT48cmVjb3JkPjxyZWMtbnVtYmVyPjIxPC9y
ZWMtbnVtYmVyPjxmb3JlaWduLWtleXM+PGtleSBhcHA9IkVOIiBkYi1pZD0iOXN0ZXQycmE1Zndw
ZXZlMmV6bnZwcHJiZHRyZTJkczJ3YXM5IiB0aW1lc3RhbXA9IjE2MDA3NzA1NjMiPjIxPC9rZXk+
PC9mb3JlaWduLWtleXM+PHJlZi10eXBlIG5hbWU9IkpvdXJuYWwgQXJ0aWNsZSI+MTc8L3JlZi10
eXBlPjxjb250cmlidXRvcnM+PGF1dGhvcnM+PGF1dGhvcj5SdWRpbiwgQy48L2F1dGhvcj48L2F1
dGhvcnM+PC9jb250cmlidXRvcnM+PHRpdGxlcz48dGl0bGU+U3RvcCBleHBsYWluaW5nIGJsYWNr
IGJveCBtYWNoaW5lIGxlYXJuaW5nIG1vZGVscyBmb3IgaGlnaCBzdGFrZXMgZGVjaXNpb25zIGFu
ZCB1c2UgaW50ZXJwcmV0YWJsZSBtb2RlbHMgaW5zdGVhZDwvdGl0bGU+PHNlY29uZGFyeS10aXRs
ZT5OYXR1cmUgTWFjaGluZSBJbnRlbGxpZ2VuY2U8L3NlY29uZGFyeS10aXRsZT48L3RpdGxlcz48
cGVyaW9kaWNhbD48ZnVsbC10aXRsZT5OYXR1cmUgTWFjaGluZSBJbnRlbGxpZ2VuY2U8L2Z1bGwt
dGl0bGU+PC9wZXJpb2RpY2FsPjxwYWdlcz4yMDYtMjE1PC9wYWdlcz48dm9sdW1lPjE8L3ZvbHVt
ZT48bnVtYmVyPjU8L251bWJlcj48ZGF0ZXM+PHllYXI+MjAxOTwveWVhcj48L2RhdGVzPjx3b3Jr
LXR5cGU+UmV2aWV3PC93b3JrLXR5cGU+PHVybHM+PHJlbGF0ZWQtdXJscz48dXJsPmh0dHBzOi8v
d3d3LnNjb3B1cy5jb20vaW53YXJkL3JlY29yZC51cmk/ZWlkPTItczIuMC04NTA2OTQ5MjI5MiZh
bXA7ZG9pPTEwLjEwMzglMmZzNDIyNTYtMDE5LTAwNDgteCZhbXA7cGFydG5lcklEPTQwJmFtcDtt
ZDU9YmU4ZmJjNTAwZWZlZjBiMjMzMmZhYzQzNTViZWEwYzM8L3VybD48dXJsPmh0dHBzOi8vd3d3
Lm5hdHVyZS5jb20vYXJ0aWNsZXMvczQyMjU2LTAxOS0wMDQ4LXgucGRmPC91cmw+PC9yZWxhdGVk
LXVybHM+PC91cmxzPjxlbGVjdHJvbmljLXJlc291cmNlLW51bT4xMC4xMDM4L3M0MjI1Ni0wMTkt
MDA0OC14PC9lbGVjdHJvbmljLXJlc291cmNlLW51bT48cmVtb3RlLWRhdGFiYXNlLW5hbWU+U2Nv
cHVzPC9yZW1vdGUtZGF0YWJhc2UtbmFtZT48L3JlY29yZD48L0NpdGU+PC9FbmROb3RlPn==
</w:fldData>
        </w:fldChar>
      </w:r>
      <w:r w:rsidR="001B5C3F">
        <w:instrText xml:space="preserve"> ADDIN EN.CITE </w:instrText>
      </w:r>
      <w:r w:rsidR="001B5C3F">
        <w:fldChar w:fldCharType="begin">
          <w:fldData xml:space="preserve">PEVuZE5vdGU+PENpdGU+PEF1dGhvcj5Ib2x6aW5nZXI8L0F1dGhvcj48WWVhcj4yMDE5PC9ZZWFy
PjxSZWNOdW0+MzI8L1JlY051bT48RGlzcGxheVRleHQ+WzE0LTE2XTwvRGlzcGxheVRleHQ+PHJl
Y29yZD48cmVjLW51bWJlcj4zMjwvcmVjLW51bWJlcj48Zm9yZWlnbi1rZXlzPjxrZXkgYXBwPSJF
TiIgZGItaWQ9IjlzdGV0MnJhNWZ3cGV2ZTJlem52cHByYmR0cmUyZHMyd2FzOSIgdGltZXN0YW1w
PSIxNjAwODU5MTA1Ij4zMjwva2V5PjwvZm9yZWlnbi1rZXlzPjxyZWYtdHlwZSBuYW1lPSJKb3Vy
bmFsIEFydGljbGUiPjE3PC9yZWYtdHlwZT48Y29udHJpYnV0b3JzPjxhdXRob3JzPjxhdXRob3I+
SG9semluZ2VyLCBBbmRyZWFzPC9hdXRob3I+PGF1dGhvcj5MYW5ncywgR2Vvcmc8L2F1dGhvcj48
YXV0aG9yPkRlbmssIEhlbG11dDwvYXV0aG9yPjxhdXRob3I+WmF0bG91a2FsLCBLdXJ0PC9hdXRo
b3I+PGF1dGhvcj5Nw7xsbGVyLCBIZWltbzwvYXV0aG9yPjwvYXV0aG9ycz48L2NvbnRyaWJ1dG9y
cz48dGl0bGVzPjx0aXRsZT5DYXVzYWJpbGl0eSBhbmQgZXhwbGFpbmFiaWxpdHkgb2YgYXJ0aWZp
Y2lhbCBpbnRlbGxpZ2VuY2UgaW4gbWVkaWNpbmU8L3RpdGxlPjxzZWNvbmRhcnktdGl0bGU+V0lS
RXMgRGF0YSBNaW5pbmcgYW5kIEtub3dsZWRnZSBEaXNjb3Zlcnk8L3NlY29uZGFyeS10aXRsZT48
L3RpdGxlcz48cGVyaW9kaWNhbD48ZnVsbC10aXRsZT5XSVJFcyBEYXRhIE1pbmluZyBhbmQgS25v
d2xlZGdlIERpc2NvdmVyeTwvZnVsbC10aXRsZT48L3BlcmlvZGljYWw+PHBhZ2VzPmUxMzEyPC9w
YWdlcz48dm9sdW1lPjk8L3ZvbHVtZT48bnVtYmVyPjQ8L251bWJlcj48a2V5d29yZHM+PGtleXdv
cmQ+YXJ0aWZpY2lhbCBpbnRlbGxpZ2VuY2U8L2tleXdvcmQ+PGtleXdvcmQ+Y2F1c2FiaWxpdHk8
L2tleXdvcmQ+PGtleXdvcmQ+ZXhwbGFpbmFiaWxpdHk8L2tleXdvcmQ+PGtleXdvcmQ+ZXhwbGFp
bmFibGUgQUk8L2tleXdvcmQ+PGtleXdvcmQ+aGlzdG9wYXRob2xvZ3k8L2tleXdvcmQ+PGtleXdv
cmQ+bWVkaWNpbmU8L2tleXdvcmQ+PC9rZXl3b3Jkcz48ZGF0ZXM+PHllYXI+MjAxOTwveWVhcj48
cHViLWRhdGVzPjxkYXRlPjIwMTkvMDcvMDE8L2RhdGU+PC9wdWItZGF0ZXM+PC9kYXRlcz48cHVi
bGlzaGVyPkpvaG4gV2lsZXkgJmFtcDsgU29ucywgTHRkPC9wdWJsaXNoZXI+PGlzYm4+MTk0Mi00
Nzg3PC9pc2JuPjx1cmxzPjxyZWxhdGVkLXVybHM+PHVybD5odHRwczovL2RvaS5vcmcvMTAuMTAw
Mi93aWRtLjEzMTI8L3VybD48dXJsPmh0dHBzOi8vd3d3Lm5jYmkubmxtLm5paC5nb3YvcG1jL2Fy
dGljbGVzL1BNQzcwMTc4NjAvcGRmL1dJRE0tOS1lMTMxMi5wZGY8L3VybD48L3JlbGF0ZWQtdXJs
cz48L3VybHM+PGVsZWN0cm9uaWMtcmVzb3VyY2UtbnVtPjEwLjEwMDIvd2lkbS4xMzEyPC9lbGVj
dHJvbmljLXJlc291cmNlLW51bT48YWNjZXNzLWRhdGU+MjAyMC8wOS8yMzwvYWNjZXNzLWRhdGU+
PC9yZWNvcmQ+PC9DaXRlPjxDaXRlPjxBdXRob3I+Um9zY2hlcjwvQXV0aG9yPjxZZWFyPjIwMjA8
L1llYXI+PFJlY051bT4xMjwvUmVjTnVtPjxyZWNvcmQ+PHJlYy1udW1iZXI+MTI8L3JlYy1udW1i
ZXI+PGZvcmVpZ24ta2V5cz48a2V5IGFwcD0iRU4iIGRiLWlkPSI5c3RldDJyYTVmd3BldmUyZXpu
dnBwcmJkdHJlMmRzMndhczkiIHRpbWVzdGFtcD0iMTYwMDM2MTQxNyI+MTI8L2tleT48L2ZvcmVp
Z24ta2V5cz48cmVmLXR5cGUgbmFtZT0iSm91cm5hbCBBcnRpY2xlIj4xNzwvcmVmLXR5cGU+PGNv
bnRyaWJ1dG9ycz48YXV0aG9ycz48YXV0aG9yPlJvc2NoZXIsIFJpYmFuYTwvYXV0aG9yPjxhdXRo
b3I+Qm9obiwgQmFzdGlhbjwvYXV0aG9yPjxhdXRob3I+RHVhcnRlLCBNYXJjbyBGLjwvYXV0aG9y
PjxhdXRob3I+R2FyY2tlLCBKb2NoZW48L2F1dGhvcj48L2F1dGhvcnM+PC9jb250cmlidXRvcnM+
PHRpdGxlcz48dGl0bGU+RXhwbGFpbmFibGUgTWFjaGluZSBMZWFybmluZyBmb3IgU2NpZW50aWZp
YyBJbnNpZ2h0cyBhbmQgRGlzY292ZXJpZXM8L3RpdGxlPjxzZWNvbmRhcnktdGl0bGU+SWVlZSBB
Y2Nlc3M8L3NlY29uZGFyeS10aXRsZT48L3RpdGxlcz48cGVyaW9kaWNhbD48ZnVsbC10aXRsZT5J
ZWVlIEFjY2VzczwvZnVsbC10aXRsZT48L3BlcmlvZGljYWw+PHBhZ2VzPjQyMjAwLTQyMjE2PC9w
YWdlcz48dm9sdW1lPjg8L3ZvbHVtZT48ZGF0ZXM+PHllYXI+MjAyMDwveWVhcj48cHViLWRhdGVz
PjxkYXRlPjIwMjA8L2RhdGU+PC9wdWItZGF0ZXM+PC9kYXRlcz48aXNibj4yMTY5LTM1MzY8L2lz
Ym4+PGFjY2Vzc2lvbi1udW0+V09TOjAwMDUyNTM4OTAwMDAxODwvYWNjZXNzaW9uLW51bT48dXJs
cz48cmVsYXRlZC11cmxzPjx1cmw+Jmx0O0dvIHRvIElTSSZndDs6Ly9XT1M6MDAwNTI1Mzg5MDAw
MDE4PC91cmw+PHVybD5odHRwczovL2llZWV4cGxvcmUuaWVlZS5vcmcvaWVseDcvNjI4NzYzOS84
OTQ4NDcwLzA5MDA3NzM3LnBkZj90cD0mYW1wO2FybnVtYmVyPTkwMDc3MzcmYW1wO2lzbnVtYmVy
PTg5NDg0NzAmYW1wO3JlZj08L3VybD48L3JlbGF0ZWQtdXJscz48L3VybHM+PGVsZWN0cm9uaWMt
cmVzb3VyY2UtbnVtPjEwLjExMDkvYWNjZXNzLjIwMjAuMjk3NjE5OTwvZWxlY3Ryb25pYy1yZXNv
dXJjZS1udW0+PC9yZWNvcmQ+PC9DaXRlPjxDaXRlPjxBdXRob3I+UnVkaW48L0F1dGhvcj48WWVh
cj4yMDE5PC9ZZWFyPjxSZWNOdW0+MjE8L1JlY051bT48cmVjb3JkPjxyZWMtbnVtYmVyPjIxPC9y
ZWMtbnVtYmVyPjxmb3JlaWduLWtleXM+PGtleSBhcHA9IkVOIiBkYi1pZD0iOXN0ZXQycmE1Zndw
ZXZlMmV6bnZwcHJiZHRyZTJkczJ3YXM5IiB0aW1lc3RhbXA9IjE2MDA3NzA1NjMiPjIxPC9rZXk+
PC9mb3JlaWduLWtleXM+PHJlZi10eXBlIG5hbWU9IkpvdXJuYWwgQXJ0aWNsZSI+MTc8L3JlZi10
eXBlPjxjb250cmlidXRvcnM+PGF1dGhvcnM+PGF1dGhvcj5SdWRpbiwgQy48L2F1dGhvcj48L2F1
dGhvcnM+PC9jb250cmlidXRvcnM+PHRpdGxlcz48dGl0bGU+U3RvcCBleHBsYWluaW5nIGJsYWNr
IGJveCBtYWNoaW5lIGxlYXJuaW5nIG1vZGVscyBmb3IgaGlnaCBzdGFrZXMgZGVjaXNpb25zIGFu
ZCB1c2UgaW50ZXJwcmV0YWJsZSBtb2RlbHMgaW5zdGVhZDwvdGl0bGU+PHNlY29uZGFyeS10aXRs
ZT5OYXR1cmUgTWFjaGluZSBJbnRlbGxpZ2VuY2U8L3NlY29uZGFyeS10aXRsZT48L3RpdGxlcz48
cGVyaW9kaWNhbD48ZnVsbC10aXRsZT5OYXR1cmUgTWFjaGluZSBJbnRlbGxpZ2VuY2U8L2Z1bGwt
dGl0bGU+PC9wZXJpb2RpY2FsPjxwYWdlcz4yMDYtMjE1PC9wYWdlcz48dm9sdW1lPjE8L3ZvbHVt
ZT48bnVtYmVyPjU8L251bWJlcj48ZGF0ZXM+PHllYXI+MjAxOTwveWVhcj48L2RhdGVzPjx3b3Jr
LXR5cGU+UmV2aWV3PC93b3JrLXR5cGU+PHVybHM+PHJlbGF0ZWQtdXJscz48dXJsPmh0dHBzOi8v
d3d3LnNjb3B1cy5jb20vaW53YXJkL3JlY29yZC51cmk/ZWlkPTItczIuMC04NTA2OTQ5MjI5MiZh
bXA7ZG9pPTEwLjEwMzglMmZzNDIyNTYtMDE5LTAwNDgteCZhbXA7cGFydG5lcklEPTQwJmFtcDtt
ZDU9YmU4ZmJjNTAwZWZlZjBiMjMzMmZhYzQzNTViZWEwYzM8L3VybD48dXJsPmh0dHBzOi8vd3d3
Lm5hdHVyZS5jb20vYXJ0aWNsZXMvczQyMjU2LTAxOS0wMDQ4LXgucGRmPC91cmw+PC9yZWxhdGVk
LXVybHM+PC91cmxzPjxlbGVjdHJvbmljLXJlc291cmNlLW51bT4xMC4xMDM4L3M0MjI1Ni0wMTkt
MDA0OC14PC9lbGVjdHJvbmljLXJlc291cmNlLW51bT48cmVtb3RlLWRhdGFiYXNlLW5hbWU+U2Nv
cHVzPC9yZW1vdGUtZGF0YWJhc2UtbmFtZT48L3JlY29yZD48L0NpdGU+PC9FbmROb3RlPn==
</w:fldData>
        </w:fldChar>
      </w:r>
      <w:r w:rsidR="001B5C3F">
        <w:instrText xml:space="preserve"> ADDIN EN.CITE.DATA </w:instrText>
      </w:r>
      <w:r w:rsidR="001B5C3F">
        <w:fldChar w:fldCharType="end"/>
      </w:r>
      <w:r w:rsidR="001B5C3F">
        <w:fldChar w:fldCharType="separate"/>
      </w:r>
      <w:r w:rsidR="001B5C3F">
        <w:rPr>
          <w:noProof/>
        </w:rPr>
        <w:t>[14-16]</w:t>
      </w:r>
      <w:r w:rsidR="001B5C3F">
        <w:fldChar w:fldCharType="end"/>
      </w:r>
      <w:r w:rsidR="00E32185" w:rsidRPr="00824425">
        <w:t xml:space="preserve">. </w:t>
      </w:r>
      <w:r w:rsidR="00C143F9" w:rsidRPr="00824425">
        <w:t xml:space="preserve">For instance, </w:t>
      </w:r>
      <w:r w:rsidR="00540DE3">
        <w:t xml:space="preserve">no model should use an individual’s race to determine whether or not they receive a loan. </w:t>
      </w:r>
      <w:r w:rsidR="00C143F9" w:rsidRPr="00824425">
        <w:t>Similarly,</w:t>
      </w:r>
      <w:r w:rsidR="00793A1E" w:rsidRPr="00824425">
        <w:t xml:space="preserve"> we would not </w:t>
      </w:r>
      <w:r w:rsidR="00407B63">
        <w:t>w</w:t>
      </w:r>
      <w:r w:rsidR="0001058E">
        <w:t>a</w:t>
      </w:r>
      <w:r w:rsidR="00407B63">
        <w:t>n</w:t>
      </w:r>
      <w:r w:rsidR="0001058E">
        <w:t>t</w:t>
      </w:r>
      <w:r w:rsidR="00793A1E" w:rsidRPr="00824425">
        <w:t xml:space="preserve"> a DL model for detecting </w:t>
      </w:r>
      <w:r w:rsidR="000C02AC">
        <w:t xml:space="preserve">cancerous moles, </w:t>
      </w:r>
      <w:r w:rsidR="00793A1E" w:rsidRPr="00824425">
        <w:t>to base its decision on noise present in the image.</w:t>
      </w:r>
    </w:p>
    <w:p w14:paraId="5142DB82" w14:textId="1E52EA93" w:rsidR="00927FD7" w:rsidRPr="00DD038D" w:rsidRDefault="00927FD7" w:rsidP="00A115B6">
      <w:pPr>
        <w:rPr>
          <w:i/>
          <w:iCs/>
        </w:rPr>
      </w:pPr>
      <w:r w:rsidRPr="00DD038D">
        <w:rPr>
          <w:i/>
          <w:iCs/>
        </w:rPr>
        <w:t>Contribution</w:t>
      </w:r>
    </w:p>
    <w:p w14:paraId="41722976" w14:textId="14E25235" w:rsidR="000C02AC" w:rsidRDefault="00927FD7" w:rsidP="00A115B6">
      <w:r>
        <w:t xml:space="preserve">With this review, we </w:t>
      </w:r>
      <w:r w:rsidR="007E2DCE">
        <w:t>intend</w:t>
      </w:r>
      <w:r>
        <w:t xml:space="preserve"> to highlight techniques</w:t>
      </w:r>
      <w:r w:rsidR="000C02AC">
        <w:t xml:space="preserve"> </w:t>
      </w:r>
      <w:r>
        <w:t>that have been developed for providing explanations of machine learning applications</w:t>
      </w:r>
      <w:r w:rsidR="003A7A91">
        <w:t xml:space="preserve">. </w:t>
      </w:r>
      <w:r w:rsidR="009C229A">
        <w:t xml:space="preserve">The literature survey was limited to the past ten years, with a focus on actively maintained or well-established </w:t>
      </w:r>
      <w:r w:rsidR="00E96917">
        <w:t>implementations</w:t>
      </w:r>
      <w:r w:rsidR="009C229A">
        <w:t>.</w:t>
      </w:r>
      <w:r w:rsidR="004770C1">
        <w:t xml:space="preserve"> </w:t>
      </w:r>
      <w:r w:rsidR="00E96917">
        <w:t>We aim our efforts at</w:t>
      </w:r>
      <w:r w:rsidR="003A7A91">
        <w:t xml:space="preserve"> </w:t>
      </w:r>
      <w:r w:rsidR="003A7A91" w:rsidRPr="000C02AC">
        <w:rPr>
          <w:i/>
          <w:iCs/>
        </w:rPr>
        <w:t>post-hoc</w:t>
      </w:r>
      <w:r w:rsidR="003A7A91">
        <w:t xml:space="preserve"> explanations, which are explanations that have been generated </w:t>
      </w:r>
      <w:r w:rsidR="003A7A91" w:rsidRPr="000C02AC">
        <w:t>after</w:t>
      </w:r>
      <w:r w:rsidR="003A7A91">
        <w:t xml:space="preserve"> the underlying ML model has been optimized. This stems from the workflow where data scientists or domain experts first design a model with </w:t>
      </w:r>
      <w:r w:rsidR="003A7A91" w:rsidRPr="00824425">
        <w:t>the aim of achieving good accuracy</w:t>
      </w:r>
      <w:r w:rsidR="002B651F">
        <w:t xml:space="preserve"> on solving a certain problem</w:t>
      </w:r>
      <w:r w:rsidR="003A7A91" w:rsidRPr="00824425">
        <w:t>, and an explanation is sought afterwards</w:t>
      </w:r>
      <w:r w:rsidR="003A7A91">
        <w:t xml:space="preserve"> </w:t>
      </w:r>
      <w:r w:rsidR="003A7A91">
        <w:fldChar w:fldCharType="begin"/>
      </w:r>
      <w:r w:rsidR="003A7A91">
        <w:instrText xml:space="preserve"> ADDIN EN.CITE &lt;EndNote&gt;&lt;Cite&gt;&lt;Author&gt;Benschop&lt;/Author&gt;&lt;Year&gt;2019&lt;/Year&gt;&lt;RecNum&gt;112&lt;/RecNum&gt;&lt;DisplayText&gt;[17]&lt;/DisplayText&gt;&lt;record&gt;&lt;rec-number&gt;112&lt;/rec-number&gt;&lt;foreign-keys&gt;&lt;key app="EN" db-id="9stet2ra5fwpeve2eznvpprbdtre2ds2was9" timestamp="1604615427"&gt;11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3A7A91">
        <w:fldChar w:fldCharType="separate"/>
      </w:r>
      <w:r w:rsidR="003A7A91">
        <w:rPr>
          <w:noProof/>
        </w:rPr>
        <w:t>[17]</w:t>
      </w:r>
      <w:r w:rsidR="003A7A91">
        <w:fldChar w:fldCharType="end"/>
      </w:r>
      <w:r w:rsidR="002E40B1">
        <w:t>, e.g.</w:t>
      </w:r>
      <w:r w:rsidR="003A7A91" w:rsidRPr="00824425">
        <w:t xml:space="preserve"> “</w:t>
      </w:r>
      <w:r w:rsidR="003A7A91" w:rsidRPr="00824425">
        <w:rPr>
          <w:i/>
          <w:iCs/>
        </w:rPr>
        <w:t>How can we explain why the model has achieved these results?</w:t>
      </w:r>
      <w:r w:rsidR="003A7A91" w:rsidRPr="00824425">
        <w:t>”.</w:t>
      </w:r>
      <w:r w:rsidR="004770C1">
        <w:t xml:space="preserve"> </w:t>
      </w:r>
      <w:r w:rsidR="00DE2153" w:rsidRPr="00824425">
        <w:t>From the recent literature, there seems to be a focus on visual</w:t>
      </w:r>
      <w:r w:rsidR="008E5D5E">
        <w:t>- and textual</w:t>
      </w:r>
      <w:r w:rsidR="00DE2153" w:rsidRPr="00824425">
        <w:t xml:space="preserve"> data</w:t>
      </w:r>
      <w:r w:rsidR="004E29D8">
        <w:t xml:space="preserve"> </w:t>
      </w:r>
      <w:r w:rsidR="004E29D8">
        <w:fldChar w:fldCharType="begin">
          <w:fldData xml:space="preserve">PEVuZE5vdGU+PENpdGU+PEF1dGhvcj5MZTwvQXV0aG9yPjxZZWFyPjIwMjA8L1llYXI+PFJlY051
bT45NzwvUmVjTnVtPjxEaXNwbGF5VGV4dD5bMTMsIDE4LCAxOV08L0Rpc3BsYXlUZXh0PjxyZWNv
cmQ+PHJlYy1udW1iZXI+OTc8L3JlYy1udW1iZXI+PGZvcmVpZ24ta2V5cz48a2V5IGFwcD0iRU4i
IGRiLWlkPSI5c3RldDJyYTVmd3BldmUyZXpudnBwcmJkdHJlMmRzMndhczkiIHRpbWVzdGFtcD0i
MTYwMzQ4MjQwNSI+OTc8L2tleT48L2ZvcmVpZ24ta2V5cz48cmVmLXR5cGUgbmFtZT0iQ29uZmVy
ZW5jZSBQYXBlciI+NDc8L3JlZi10eXBlPjxjb250cmlidXRvcnM+PGF1dGhvcnM+PGF1dGhvcj5U
aGFpIExlPC9hdXRob3I+PGF1dGhvcj5TdWhhbmcgV2FuZzwvYXV0aG9yPjxhdXRob3I+RG9uZ3dv
biBMZWU8L2F1dGhvcj48L2F1dGhvcnM+PC9jb250cmlidXRvcnM+PHRpdGxlcz48dGl0bGU+R1JB
Q0U6IEdlbmVyYXRpbmcgQ29uY2lzZSBhbmQgSW5mb3JtYXRpdmUgQ29udHJhc3RpdmUgU2FtcGxl
IHRvIEV4cGxhaW4gTmV1cmFsIE5ldHdvcmsgTW9kZWwmYXBvcztzIFByZWRpY3Rpb248L3RpdGxl
PjxzZWNvbmRhcnktdGl0bGU+UHJvY2VlZGluZ3Mgb2YgdGhlIDI2dGggQUNNIFNJR0tERCBJbnRl
cm5hdGlvbmFsIENvbmZlcmVuY2Ugb24gS25vd2xlZGdlIERpc2NvdmVyeSAmYW1wO2FtcDsgRGF0
YSBNaW5pbmc8L3NlY29uZGFyeS10aXRsZT48L3RpdGxlcz48cGFnZXM+MjM44oCTMjQ4PC9wYWdl
cz48a2V5d29yZHM+PGtleXdvcmQ+Y291bnRlcmZhY3R1YWwgc2FtcGxlcywgZXhwbGFpbmFiaWxp
dHksIGNvbnRyYXN0aXZlIHNhbXBsZXMsIGRlZXAgbGVhcm5pbmcsIGRhdGEgZ2VuZXJhdGlvbiwg
aW50ZXJwcmV0YWJpbGl0eSwgbmV1cmFsIG5ldHdvcmtzPC9rZXl3b3JkPjwva2V5d29yZHM+PGRh
dGVzPjx5ZWFyPjIwMjA8L3llYXI+PC9kYXRlcz48cHViLWxvY2F0aW9uPlZpcnR1YWwgRXZlbnQs
IENBLCBVU0E8L3B1Yi1sb2NhdGlvbj48cHVibGlzaGVyPkFzc29jaWF0aW9uIGZvciBDb21wdXRp
bmcgTWFjaGluZXJ5PC9wdWJsaXNoZXI+PHVybHM+PHJlbGF0ZWQtdXJscz48dXJsPmh0dHBzOi8v
ZG9pLm9yZy8xMC4xMTQ1LzMzOTQ0ODYuMzQwMzA2NjwvdXJsPjwvcmVsYXRlZC11cmxzPjwvdXJs
cz48ZWxlY3Ryb25pYy1yZXNvdXJjZS1udW0+MTAuMTE0NS8zMzk0NDg2LjM0MDMwNjY8L2VsZWN0
cm9uaWMtcmVzb3VyY2UtbnVtPjwvcmVjb3JkPjwvQ2l0ZT48Q2l0ZT48QXV0aG9yPkJhcnJlZG8g
QXJyaWV0YTwvQXV0aG9yPjxZZWFyPjIwMjA8L1llYXI+PFJlY051bT44PC9SZWNOdW0+PHJlY29y
ZD48cmVjLW51bWJlcj44PC9yZWMtbnVtYmVyPjxmb3JlaWduLWtleXM+PGtleSBhcHA9IkVOIiBk
Yi1pZD0iOXN0ZXQycmE1ZndwZXZlMmV6bnZwcHJiZHRyZTJkczJ3YXM5IiB0aW1lc3RhbXA9IjE2
MDAzNjE0MTciPjg8L2tleT48L2ZvcmVpZ24ta2V5cz48cmVmLXR5cGUgbmFtZT0iSm91cm5hbCBB
cnRpY2xlIj4xNzwvcmVmLXR5cGU+PGNvbnRyaWJ1dG9ycz48YXV0aG9ycz48YXV0aG9yPkJhcnJl
ZG8gQXJyaWV0YSwgQWxlamFuZHJvPC9hdXRob3I+PGF1dGhvcj5EaWF6LVJvZHJpZ3VleiwgTmF0
YWxpYTwvYXV0aG9yPjxhdXRob3I+RGVsIFNlciwgSmF2aWVyPC9hdXRob3I+PGF1dGhvcj5CZW5u
ZXRvdCwgQWRyaWVuPC9hdXRob3I+PGF1dGhvcj5UYWJpaywgU2loYW08L2F1dGhvcj48YXV0aG9y
PkJhcmJhZG8sIEFsYmVydG88L2F1dGhvcj48YXV0aG9yPkdhcmNpYSwgU2FsdmFkb3I8L2F1dGhv
cj48YXV0aG9yPkdpbC1Mb3BleiwgU2VyZ2lvPC9hdXRob3I+PGF1dGhvcj5Nb2xpbmEsIERhbmll
bDwvYXV0aG9yPjxhdXRob3I+QmVuamFtaW5zLCBSaWNoYXJkPC9hdXRob3I+PGF1dGhvcj5DaGF0
aWxhLCBSYWphPC9hdXRob3I+PGF1dGhvcj5IZXJyZXJhLCBGcmFuY2lzY288L2F1dGhvcj48L2F1
dGhvcnM+PC9jb250cmlidXRvcnM+PHRpdGxlcz48dGl0bGU+RXhwbGFpbmFibGUgQXJ0aWZpY2lh
bCBJbnRlbGxpZ2VuY2UgKFhBSSk6IENvbmNlcHRzLCB0YXhvbm9taWVzLCBvcHBvcnR1bml0aWVz
IGFuZCBjaGFsbGVuZ2VzIHRvd2FyZCByZXNwb25zaWJsZSBBSTwvdGl0bGU+PHNlY29uZGFyeS10
aXRsZT5JbmZvcm1hdGlvbiBGdXNpb248L3NlY29uZGFyeS10aXRsZT48L3RpdGxlcz48cGVyaW9k
aWNhbD48ZnVsbC10aXRsZT5JbmZvcm1hdGlvbiBGdXNpb248L2Z1bGwtdGl0bGU+PC9wZXJpb2Rp
Y2FsPjxwYWdlcz44Mi0xMTU8L3BhZ2VzPjx2b2x1bWU+NTg8L3ZvbHVtZT48ZGF0ZXM+PHllYXI+
MjAyMDwveWVhcj48cHViLWRhdGVzPjxkYXRlPkp1bjwvZGF0ZT48L3B1Yi1kYXRlcz48L2RhdGVz
Pjxpc2JuPjE1NjYtMjUzNTwvaXNibj48YWNjZXNzaW9uLW51bT5XT1M6MDAwNTE2Nzk5MjAwMDA3
PC9hY2Nlc3Npb24tbnVtPjx1cmxzPjxyZWxhdGVkLXVybHM+PHVybD48c3R5bGUgZmFjZT0idW5k
ZXJsaW5lIiBmb250PSJkZWZhdWx0IiBzaXplPSIxMDAlIj4mbHQ7R28gdG8gSVNJJmd0OzovL1dP
UzowMDA1MTY3OTkyMDAwMDc8L3N0eWxlPjwvdXJsPjwvcmVsYXRlZC11cmxzPjwvdXJscz48ZWxl
Y3Ryb25pYy1yZXNvdXJjZS1udW0+MTAuMTAxNi9qLmluZmZ1cy4yMDE5LjEyLjAxMjwvZWxlY3Ry
b25pYy1yZXNvdXJjZS1udW0+PC9yZWNvcmQ+PC9DaXRlPjxDaXRlPjxBdXRob3I+Q2hhdHppbXBh
cm1wYXM8L0F1dGhvcj48WWVhcj4yMDIwPC9ZZWFyPjxSZWNOdW0+MTE8L1JlY051bT48cmVjb3Jk
PjxyZWMtbnVtYmVyPjExPC9yZWMtbnVtYmVyPjxmb3JlaWduLWtleXM+PGtleSBhcHA9IkVOIiBk
Yi1pZD0iOXN0ZXQycmE1ZndwZXZlMmV6bnZwcHJiZHRyZTJkczJ3YXM5IiB0aW1lc3RhbXA9IjE2
MDAzNjE0MTciPjExPC9rZXk+PC9mb3JlaWduLWtleXM+PHJlZi10eXBlIG5hbWU9IkpvdXJuYWwg
QXJ0aWNsZSI+MTc8L3JlZi10eXBlPjxjb250cmlidXRvcnM+PGF1dGhvcnM+PGF1dGhvcj5DaGF0
emltcGFybXBhcywgQW5nZWxvczwvYXV0aG9yPjxhdXRob3I+TWFydGlucywgUmFmYWVsIE0uPC9h
dXRob3I+PGF1dGhvcj5KdXN1ZmksIElsaXI8L2F1dGhvcj48YXV0aG9yPktlcnJlbiwgQW5kcmVh
czwvYXV0aG9yPjwvYXV0aG9ycz48L2NvbnRyaWJ1dG9ycz48dGl0bGVzPjx0aXRsZT5BIHN1cnZl
eSBvZiBzdXJ2ZXlzIG9uIHRoZSB1c2Ugb2YgdmlzdWFsaXphdGlvbiBmb3IgaW50ZXJwcmV0aW5n
IG1hY2hpbmUgbGVhcm5pbmcgbW9kZWxzPC90aXRsZT48c2Vjb25kYXJ5LXRpdGxlPkluZm9ybWF0
aW9uIFZpc3VhbGl6YXRpb248L3NlY29uZGFyeS10aXRsZT48L3RpdGxlcz48cGVyaW9kaWNhbD48
ZnVsbC10aXRsZT5JbmZvcm1hdGlvbiBWaXN1YWxpemF0aW9uPC9mdWxsLXRpdGxlPjwvcGVyaW9k
aWNhbD48cGFnZXM+MjA3LTIzMzwvcGFnZXM+PHZvbHVtZT4xOTwvdm9sdW1lPjxudW1iZXI+Mzwv
bnVtYmVyPjxkYXRlcz48eWVhcj4yMDIwPC95ZWFyPjxwdWItZGF0ZXM+PGRhdGU+SnVsPC9kYXRl
PjwvcHViLWRhdGVzPjwvZGF0ZXM+PGlzYm4+MTQ3My04NzE2PC9pc2JuPjxhY2Nlc3Npb24tbnVt
PldPUzowMDA1MjM5MzUzMDAwMDE8L2FjY2Vzc2lvbi1udW0+PHVybHM+PHJlbGF0ZWQtdXJscz48
dXJsPiZsdDtHbyB0byBJU0kmZ3Q7Oi8vV09TOjAwMDUyMzkzNTMwMDAwMTwvdXJsPjx1cmw+aHR0
cHM6Ly9qb3VybmFscy5zYWdlcHViLmNvbS9kb2kvcGRmLzEwLjExNzcvMTQ3Mzg3MTYyMDkwNDY3
MTwvdXJsPjwvcmVsYXRlZC11cmxzPjwvdXJscz48Y3VzdG9tNz5VbnNwIDE0NzM4NzE2MjA5MDQ2
NzE8L2N1c3RvbTc+PGVsZWN0cm9uaWMtcmVzb3VyY2UtbnVtPjEwLjExNzcvMTQ3Mzg3MTYyMDkw
NDY3MTwvZWxlY3Ryb25pYy1yZXNvdXJjZS1udW0+PC9yZWNvcmQ+PC9DaXRlPjwvRW5kTm90ZT4A
</w:fldData>
        </w:fldChar>
      </w:r>
      <w:r w:rsidR="003A7A91">
        <w:instrText xml:space="preserve"> ADDIN EN.CITE </w:instrText>
      </w:r>
      <w:r w:rsidR="003A7A91">
        <w:fldChar w:fldCharType="begin">
          <w:fldData xml:space="preserve">PEVuZE5vdGU+PENpdGU+PEF1dGhvcj5MZTwvQXV0aG9yPjxZZWFyPjIwMjA8L1llYXI+PFJlY051
bT45NzwvUmVjTnVtPjxEaXNwbGF5VGV4dD5bMTMsIDE4LCAxOV08L0Rpc3BsYXlUZXh0PjxyZWNv
cmQ+PHJlYy1udW1iZXI+OTc8L3JlYy1udW1iZXI+PGZvcmVpZ24ta2V5cz48a2V5IGFwcD0iRU4i
IGRiLWlkPSI5c3RldDJyYTVmd3BldmUyZXpudnBwcmJkdHJlMmRzMndhczkiIHRpbWVzdGFtcD0i
MTYwMzQ4MjQwNSI+OTc8L2tleT48L2ZvcmVpZ24ta2V5cz48cmVmLXR5cGUgbmFtZT0iQ29uZmVy
ZW5jZSBQYXBlciI+NDc8L3JlZi10eXBlPjxjb250cmlidXRvcnM+PGF1dGhvcnM+PGF1dGhvcj5U
aGFpIExlPC9hdXRob3I+PGF1dGhvcj5TdWhhbmcgV2FuZzwvYXV0aG9yPjxhdXRob3I+RG9uZ3dv
biBMZWU8L2F1dGhvcj48L2F1dGhvcnM+PC9jb250cmlidXRvcnM+PHRpdGxlcz48dGl0bGU+R1JB
Q0U6IEdlbmVyYXRpbmcgQ29uY2lzZSBhbmQgSW5mb3JtYXRpdmUgQ29udHJhc3RpdmUgU2FtcGxl
IHRvIEV4cGxhaW4gTmV1cmFsIE5ldHdvcmsgTW9kZWwmYXBvcztzIFByZWRpY3Rpb248L3RpdGxl
PjxzZWNvbmRhcnktdGl0bGU+UHJvY2VlZGluZ3Mgb2YgdGhlIDI2dGggQUNNIFNJR0tERCBJbnRl
cm5hdGlvbmFsIENvbmZlcmVuY2Ugb24gS25vd2xlZGdlIERpc2NvdmVyeSAmYW1wO2FtcDsgRGF0
YSBNaW5pbmc8L3NlY29uZGFyeS10aXRsZT48L3RpdGxlcz48cGFnZXM+MjM44oCTMjQ4PC9wYWdl
cz48a2V5d29yZHM+PGtleXdvcmQ+Y291bnRlcmZhY3R1YWwgc2FtcGxlcywgZXhwbGFpbmFiaWxp
dHksIGNvbnRyYXN0aXZlIHNhbXBsZXMsIGRlZXAgbGVhcm5pbmcsIGRhdGEgZ2VuZXJhdGlvbiwg
aW50ZXJwcmV0YWJpbGl0eSwgbmV1cmFsIG5ldHdvcmtzPC9rZXl3b3JkPjwva2V5d29yZHM+PGRh
dGVzPjx5ZWFyPjIwMjA8L3llYXI+PC9kYXRlcz48cHViLWxvY2F0aW9uPlZpcnR1YWwgRXZlbnQs
IENBLCBVU0E8L3B1Yi1sb2NhdGlvbj48cHVibGlzaGVyPkFzc29jaWF0aW9uIGZvciBDb21wdXRp
bmcgTWFjaGluZXJ5PC9wdWJsaXNoZXI+PHVybHM+PHJlbGF0ZWQtdXJscz48dXJsPmh0dHBzOi8v
ZG9pLm9yZy8xMC4xMTQ1LzMzOTQ0ODYuMzQwMzA2NjwvdXJsPjwvcmVsYXRlZC11cmxzPjwvdXJs
cz48ZWxlY3Ryb25pYy1yZXNvdXJjZS1udW0+MTAuMTE0NS8zMzk0NDg2LjM0MDMwNjY8L2VsZWN0
cm9uaWMtcmVzb3VyY2UtbnVtPjwvcmVjb3JkPjwvQ2l0ZT48Q2l0ZT48QXV0aG9yPkJhcnJlZG8g
QXJyaWV0YTwvQXV0aG9yPjxZZWFyPjIwMjA8L1llYXI+PFJlY051bT44PC9SZWNOdW0+PHJlY29y
ZD48cmVjLW51bWJlcj44PC9yZWMtbnVtYmVyPjxmb3JlaWduLWtleXM+PGtleSBhcHA9IkVOIiBk
Yi1pZD0iOXN0ZXQycmE1ZndwZXZlMmV6bnZwcHJiZHRyZTJkczJ3YXM5IiB0aW1lc3RhbXA9IjE2
MDAzNjE0MTciPjg8L2tleT48L2ZvcmVpZ24ta2V5cz48cmVmLXR5cGUgbmFtZT0iSm91cm5hbCBB
cnRpY2xlIj4xNzwvcmVmLXR5cGU+PGNvbnRyaWJ1dG9ycz48YXV0aG9ycz48YXV0aG9yPkJhcnJl
ZG8gQXJyaWV0YSwgQWxlamFuZHJvPC9hdXRob3I+PGF1dGhvcj5EaWF6LVJvZHJpZ3VleiwgTmF0
YWxpYTwvYXV0aG9yPjxhdXRob3I+RGVsIFNlciwgSmF2aWVyPC9hdXRob3I+PGF1dGhvcj5CZW5u
ZXRvdCwgQWRyaWVuPC9hdXRob3I+PGF1dGhvcj5UYWJpaywgU2loYW08L2F1dGhvcj48YXV0aG9y
PkJhcmJhZG8sIEFsYmVydG88L2F1dGhvcj48YXV0aG9yPkdhcmNpYSwgU2FsdmFkb3I8L2F1dGhv
cj48YXV0aG9yPkdpbC1Mb3BleiwgU2VyZ2lvPC9hdXRob3I+PGF1dGhvcj5Nb2xpbmEsIERhbmll
bDwvYXV0aG9yPjxhdXRob3I+QmVuamFtaW5zLCBSaWNoYXJkPC9hdXRob3I+PGF1dGhvcj5DaGF0
aWxhLCBSYWphPC9hdXRob3I+PGF1dGhvcj5IZXJyZXJhLCBGcmFuY2lzY288L2F1dGhvcj48L2F1
dGhvcnM+PC9jb250cmlidXRvcnM+PHRpdGxlcz48dGl0bGU+RXhwbGFpbmFibGUgQXJ0aWZpY2lh
bCBJbnRlbGxpZ2VuY2UgKFhBSSk6IENvbmNlcHRzLCB0YXhvbm9taWVzLCBvcHBvcnR1bml0aWVz
IGFuZCBjaGFsbGVuZ2VzIHRvd2FyZCByZXNwb25zaWJsZSBBSTwvdGl0bGU+PHNlY29uZGFyeS10
aXRsZT5JbmZvcm1hdGlvbiBGdXNpb248L3NlY29uZGFyeS10aXRsZT48L3RpdGxlcz48cGVyaW9k
aWNhbD48ZnVsbC10aXRsZT5JbmZvcm1hdGlvbiBGdXNpb248L2Z1bGwtdGl0bGU+PC9wZXJpb2Rp
Y2FsPjxwYWdlcz44Mi0xMTU8L3BhZ2VzPjx2b2x1bWU+NTg8L3ZvbHVtZT48ZGF0ZXM+PHllYXI+
MjAyMDwveWVhcj48cHViLWRhdGVzPjxkYXRlPkp1bjwvZGF0ZT48L3B1Yi1kYXRlcz48L2RhdGVz
Pjxpc2JuPjE1NjYtMjUzNTwvaXNibj48YWNjZXNzaW9uLW51bT5XT1M6MDAwNTE2Nzk5MjAwMDA3
PC9hY2Nlc3Npb24tbnVtPjx1cmxzPjxyZWxhdGVkLXVybHM+PHVybD48c3R5bGUgZmFjZT0idW5k
ZXJsaW5lIiBmb250PSJkZWZhdWx0IiBzaXplPSIxMDAlIj4mbHQ7R28gdG8gSVNJJmd0OzovL1dP
UzowMDA1MTY3OTkyMDAwMDc8L3N0eWxlPjwvdXJsPjwvcmVsYXRlZC11cmxzPjwvdXJscz48ZWxl
Y3Ryb25pYy1yZXNvdXJjZS1udW0+MTAuMTAxNi9qLmluZmZ1cy4yMDE5LjEyLjAxMjwvZWxlY3Ry
b25pYy1yZXNvdXJjZS1udW0+PC9yZWNvcmQ+PC9DaXRlPjxDaXRlPjxBdXRob3I+Q2hhdHppbXBh
cm1wYXM8L0F1dGhvcj48WWVhcj4yMDIwPC9ZZWFyPjxSZWNOdW0+MTE8L1JlY051bT48cmVjb3Jk
PjxyZWMtbnVtYmVyPjExPC9yZWMtbnVtYmVyPjxmb3JlaWduLWtleXM+PGtleSBhcHA9IkVOIiBk
Yi1pZD0iOXN0ZXQycmE1ZndwZXZlMmV6bnZwcHJiZHRyZTJkczJ3YXM5IiB0aW1lc3RhbXA9IjE2
MDAzNjE0MTciPjExPC9rZXk+PC9mb3JlaWduLWtleXM+PHJlZi10eXBlIG5hbWU9IkpvdXJuYWwg
QXJ0aWNsZSI+MTc8L3JlZi10eXBlPjxjb250cmlidXRvcnM+PGF1dGhvcnM+PGF1dGhvcj5DaGF0
emltcGFybXBhcywgQW5nZWxvczwvYXV0aG9yPjxhdXRob3I+TWFydGlucywgUmFmYWVsIE0uPC9h
dXRob3I+PGF1dGhvcj5KdXN1ZmksIElsaXI8L2F1dGhvcj48YXV0aG9yPktlcnJlbiwgQW5kcmVh
czwvYXV0aG9yPjwvYXV0aG9ycz48L2NvbnRyaWJ1dG9ycz48dGl0bGVzPjx0aXRsZT5BIHN1cnZl
eSBvZiBzdXJ2ZXlzIG9uIHRoZSB1c2Ugb2YgdmlzdWFsaXphdGlvbiBmb3IgaW50ZXJwcmV0aW5n
IG1hY2hpbmUgbGVhcm5pbmcgbW9kZWxzPC90aXRsZT48c2Vjb25kYXJ5LXRpdGxlPkluZm9ybWF0
aW9uIFZpc3VhbGl6YXRpb248L3NlY29uZGFyeS10aXRsZT48L3RpdGxlcz48cGVyaW9kaWNhbD48
ZnVsbC10aXRsZT5JbmZvcm1hdGlvbiBWaXN1YWxpemF0aW9uPC9mdWxsLXRpdGxlPjwvcGVyaW9k
aWNhbD48cGFnZXM+MjA3LTIzMzwvcGFnZXM+PHZvbHVtZT4xOTwvdm9sdW1lPjxudW1iZXI+Mzwv
bnVtYmVyPjxkYXRlcz48eWVhcj4yMDIwPC95ZWFyPjxwdWItZGF0ZXM+PGRhdGU+SnVsPC9kYXRl
PjwvcHViLWRhdGVzPjwvZGF0ZXM+PGlzYm4+MTQ3My04NzE2PC9pc2JuPjxhY2Nlc3Npb24tbnVt
PldPUzowMDA1MjM5MzUzMDAwMDE8L2FjY2Vzc2lvbi1udW0+PHVybHM+PHJlbGF0ZWQtdXJscz48
dXJsPiZsdDtHbyB0byBJU0kmZ3Q7Oi8vV09TOjAwMDUyMzkzNTMwMDAwMTwvdXJsPjx1cmw+aHR0
cHM6Ly9qb3VybmFscy5zYWdlcHViLmNvbS9kb2kvcGRmLzEwLjExNzcvMTQ3Mzg3MTYyMDkwNDY3
MTwvdXJsPjwvcmVsYXRlZC11cmxzPjwvdXJscz48Y3VzdG9tNz5VbnNwIDE0NzM4NzE2MjA5MDQ2
NzE8L2N1c3RvbTc+PGVsZWN0cm9uaWMtcmVzb3VyY2UtbnVtPjEwLjExNzcvMTQ3Mzg3MTYyMDkw
NDY3MTwvZWxlY3Ryb25pYy1yZXNvdXJjZS1udW0+PC9yZWNvcmQ+PC9DaXRlPjwvRW5kTm90ZT4A
</w:fldData>
        </w:fldChar>
      </w:r>
      <w:r w:rsidR="003A7A91">
        <w:instrText xml:space="preserve"> ADDIN EN.CITE.DATA </w:instrText>
      </w:r>
      <w:r w:rsidR="003A7A91">
        <w:fldChar w:fldCharType="end"/>
      </w:r>
      <w:r w:rsidR="004E29D8">
        <w:fldChar w:fldCharType="separate"/>
      </w:r>
      <w:r w:rsidR="003A7A91">
        <w:rPr>
          <w:noProof/>
        </w:rPr>
        <w:t>[13, 18, 19]</w:t>
      </w:r>
      <w:r w:rsidR="004E29D8">
        <w:fldChar w:fldCharType="end"/>
      </w:r>
      <w:r w:rsidR="00DE2153" w:rsidRPr="00824425">
        <w:t xml:space="preserve">. Therefore, this paper aims to shed more light on </w:t>
      </w:r>
      <w:r w:rsidR="00DE2153" w:rsidRPr="000C02AC">
        <w:rPr>
          <w:i/>
          <w:iCs/>
        </w:rPr>
        <w:t>tabular data</w:t>
      </w:r>
      <w:r w:rsidR="00DE2153" w:rsidRPr="00824425">
        <w:t xml:space="preserve">, which is widely used in domains where </w:t>
      </w:r>
      <w:r>
        <w:t>explanations are important</w:t>
      </w:r>
      <w:r w:rsidR="002B651F">
        <w:t xml:space="preserve"> </w:t>
      </w:r>
      <w:r w:rsidR="002B651F">
        <w:fldChar w:fldCharType="begin"/>
      </w:r>
      <w:r w:rsidR="002B651F">
        <w:instrText xml:space="preserve"> ADDIN EN.CITE &lt;EndNote&gt;&lt;Cite&gt;&lt;Author&gt;Rudin&lt;/Author&gt;&lt;Year&gt;2019&lt;/Year&gt;&lt;RecNum&gt;21&lt;/RecNum&gt;&lt;DisplayText&gt;[16]&lt;/DisplayText&gt;&lt;record&gt;&lt;rec-number&gt;21&lt;/rec-number&gt;&lt;foreign-keys&gt;&lt;key app="EN" db-id="9stet2ra5fwpeve2eznvpprbdtre2ds2was9" timestamp="1600770563"&gt;21&lt;/key&gt;&lt;/foreign-keys&gt;&lt;ref-type name="Journal Article"&gt;17&lt;/ref-type&gt;&lt;contributors&gt;&lt;authors&gt;&lt;author&gt;Rudin, C.&lt;/author&gt;&lt;/authors&gt;&lt;/contributors&gt;&lt;titles&gt;&lt;title&gt;Stop explaining black box machine learning models for high stakes decisions and use interpretable models instead&lt;/title&gt;&lt;secondary-title&gt;Nature Machine Intelligence&lt;/secondary-title&gt;&lt;/titles&gt;&lt;periodical&gt;&lt;full-title&gt;Nature Machine Intelligence&lt;/full-title&gt;&lt;/periodical&gt;&lt;pages&gt;206-215&lt;/pages&gt;&lt;volume&gt;1&lt;/volume&gt;&lt;number&gt;5&lt;/number&gt;&lt;dates&gt;&lt;year&gt;2019&lt;/year&gt;&lt;/dates&gt;&lt;work-type&gt;Review&lt;/work-type&gt;&lt;urls&gt;&lt;related-urls&gt;&lt;url&gt;https://www.scopus.com/inward/record.uri?eid=2-s2.0-85069492292&amp;amp;doi=10.1038%2fs42256-019-0048-x&amp;amp;partnerID=40&amp;amp;md5=be8fbc500efef0b2332fac4355bea0c3&lt;/url&gt;&lt;url&gt;https://www.nature.com/articles/s42256-019-0048-x.pdf&lt;/url&gt;&lt;/related-urls&gt;&lt;/urls&gt;&lt;electronic-resource-num&gt;10.1038/s42256-019-0048-x&lt;/electronic-resource-num&gt;&lt;remote-database-name&gt;Scopus&lt;/remote-database-name&gt;&lt;/record&gt;&lt;/Cite&gt;&lt;/EndNote&gt;</w:instrText>
      </w:r>
      <w:r w:rsidR="002B651F">
        <w:fldChar w:fldCharType="separate"/>
      </w:r>
      <w:r w:rsidR="002B651F">
        <w:rPr>
          <w:noProof/>
        </w:rPr>
        <w:t>[16]</w:t>
      </w:r>
      <w:r w:rsidR="002B651F">
        <w:fldChar w:fldCharType="end"/>
      </w:r>
      <w:r w:rsidR="00DE2153" w:rsidRPr="00824425">
        <w:t xml:space="preserve">. </w:t>
      </w:r>
      <w:r w:rsidR="008E5D5E" w:rsidRPr="008E5D5E">
        <w:t xml:space="preserve">We consider tabular data to be </w:t>
      </w:r>
      <w:r w:rsidR="00374254">
        <w:t>information</w:t>
      </w:r>
      <w:r w:rsidR="008E5D5E" w:rsidRPr="008E5D5E">
        <w:t xml:space="preserve"> arranged in rows and columns</w:t>
      </w:r>
      <w:r w:rsidR="000C02AC">
        <w:t>, where</w:t>
      </w:r>
      <w:r w:rsidR="008E5D5E" w:rsidRPr="008E5D5E">
        <w:t xml:space="preserve"> row</w:t>
      </w:r>
      <w:r w:rsidR="000C02AC">
        <w:t>s</w:t>
      </w:r>
      <w:r w:rsidR="008E5D5E" w:rsidRPr="008E5D5E">
        <w:t xml:space="preserve"> represent instance</w:t>
      </w:r>
      <w:r w:rsidR="000C02AC">
        <w:t>s</w:t>
      </w:r>
      <w:r w:rsidR="008E5D5E" w:rsidRPr="008E5D5E">
        <w:t>, and column</w:t>
      </w:r>
      <w:r w:rsidR="00C937B0">
        <w:t>s</w:t>
      </w:r>
      <w:r w:rsidR="008E5D5E" w:rsidRPr="008E5D5E">
        <w:t xml:space="preserve"> </w:t>
      </w:r>
      <w:r w:rsidR="00C937B0">
        <w:t>encode</w:t>
      </w:r>
      <w:r w:rsidR="008E5D5E" w:rsidRPr="008E5D5E">
        <w:t xml:space="preserve"> certain feature</w:t>
      </w:r>
      <w:r w:rsidR="00C937B0">
        <w:t>s</w:t>
      </w:r>
      <w:r w:rsidR="008E5D5E" w:rsidRPr="008E5D5E">
        <w:t xml:space="preserve"> (or vice versa).</w:t>
      </w:r>
      <w:r w:rsidR="008E5D5E">
        <w:t xml:space="preserve"> </w:t>
      </w:r>
    </w:p>
    <w:p w14:paraId="0DC38139" w14:textId="2C5F4C0E" w:rsidR="009C229A" w:rsidRDefault="00DE2153" w:rsidP="00A115B6">
      <w:r w:rsidRPr="00824425">
        <w:t xml:space="preserve">In short, the contribution of this paper is to </w:t>
      </w:r>
      <w:r w:rsidRPr="00CA202E">
        <w:rPr>
          <w:i/>
          <w:iCs/>
        </w:rPr>
        <w:t xml:space="preserve">provide a </w:t>
      </w:r>
      <w:r w:rsidR="00C314C0" w:rsidRPr="00CA202E">
        <w:rPr>
          <w:i/>
          <w:iCs/>
        </w:rPr>
        <w:t>survey</w:t>
      </w:r>
      <w:r w:rsidR="009F7C36" w:rsidRPr="00CA202E">
        <w:rPr>
          <w:i/>
          <w:iCs/>
        </w:rPr>
        <w:t xml:space="preserve"> of the recent techniques </w:t>
      </w:r>
      <w:r w:rsidR="00C937B0" w:rsidRPr="00CA202E">
        <w:rPr>
          <w:i/>
          <w:iCs/>
        </w:rPr>
        <w:t>for</w:t>
      </w:r>
      <w:r w:rsidR="009F7C36" w:rsidRPr="00CA202E">
        <w:rPr>
          <w:i/>
          <w:iCs/>
        </w:rPr>
        <w:t xml:space="preserve"> obtain</w:t>
      </w:r>
      <w:r w:rsidR="00C937B0" w:rsidRPr="00CA202E">
        <w:rPr>
          <w:i/>
          <w:iCs/>
        </w:rPr>
        <w:t>ing</w:t>
      </w:r>
      <w:r w:rsidR="009F7C36" w:rsidRPr="00CA202E">
        <w:rPr>
          <w:i/>
          <w:iCs/>
        </w:rPr>
        <w:t xml:space="preserve"> post-hoc explanations for machine learning models applied to tabular data</w:t>
      </w:r>
      <w:r w:rsidR="009F7C36" w:rsidRPr="00824425">
        <w:t>.</w:t>
      </w:r>
      <w:r w:rsidR="000E307E" w:rsidRPr="00824425">
        <w:t xml:space="preserve"> </w:t>
      </w:r>
    </w:p>
    <w:p w14:paraId="3105724A" w14:textId="49786FA1" w:rsidR="009C229A" w:rsidRDefault="003A7A91" w:rsidP="00A115B6">
      <w:r>
        <w:t>The rest of the survey is structured as follows; First, this paper is grounded within a context of consensus definitions, concepts, and a taxonomy of explainable artificial intelligence as a whole. Secondly, explainable machine learning techniques will be</w:t>
      </w:r>
      <w:r w:rsidR="009C229A">
        <w:t xml:space="preserve"> </w:t>
      </w:r>
      <w:r>
        <w:t>described</w:t>
      </w:r>
      <w:r w:rsidR="009C229A">
        <w:t xml:space="preserve">, with notable </w:t>
      </w:r>
      <w:r w:rsidR="00CD10DF">
        <w:t xml:space="preserve">features </w:t>
      </w:r>
      <w:r w:rsidR="009C229A">
        <w:t>highlighted, and categorized according to our taxonomy. This section is divided based on the types of ML models they can be applied to, starting with methods that can be applied to any model (model-agnostic), and other model-specific methods. The results are summarized in Table 1 and Table 2, which could serve as starting points for researchers looking for a technique to explain their ML model results.</w:t>
      </w:r>
    </w:p>
    <w:p w14:paraId="4668539B" w14:textId="11D24077" w:rsidR="00C94454" w:rsidRPr="00824425" w:rsidRDefault="00813BCE" w:rsidP="00A115B6">
      <w:pPr>
        <w:pStyle w:val="Kop1"/>
      </w:pPr>
      <w:r w:rsidRPr="00824425">
        <w:lastRenderedPageBreak/>
        <w:t>Background</w:t>
      </w:r>
    </w:p>
    <w:p w14:paraId="36C92240" w14:textId="6D1DA6B5" w:rsidR="00E0410E" w:rsidRPr="00DD038D" w:rsidRDefault="00E32185" w:rsidP="00A115B6">
      <w:pPr>
        <w:rPr>
          <w:i/>
          <w:iCs/>
        </w:rPr>
      </w:pPr>
      <w:r w:rsidRPr="00DD038D">
        <w:rPr>
          <w:i/>
          <w:iCs/>
        </w:rPr>
        <w:t>What?</w:t>
      </w:r>
    </w:p>
    <w:p w14:paraId="6952B506" w14:textId="11EAB8B1" w:rsidR="00B263A6" w:rsidRPr="00824425" w:rsidRDefault="00F36508" w:rsidP="00A115B6">
      <w:r>
        <w:t>Explainable machine learning</w:t>
      </w:r>
      <w:r w:rsidR="00D15D13" w:rsidRPr="00824425">
        <w:t xml:space="preserve"> is a relatively underdefined subject, with a myriad of terminology being used differently and interchangeably</w:t>
      </w:r>
      <w:r w:rsidR="00283BBB" w:rsidRPr="00824425">
        <w:t xml:space="preserve"> </w:t>
      </w:r>
      <w:r w:rsidR="00283BBB" w:rsidRPr="00824425">
        <w:fldChar w:fldCharType="begin">
          <w:fldData xml:space="preserve">PEVuZE5vdGU+PENpdGU+PEF1dGhvcj5CYXJyZWRvIEFycmlldGE8L0F1dGhvcj48WWVhcj4yMDIw
PC9ZZWFyPjxSZWNOdW0+ODwvUmVjTnVtPjxEaXNwbGF5VGV4dD5bMTMsIDIwLCAyMV08L0Rpc3Bs
YXlUZXh0PjxyZWNvcmQ+PHJlYy1udW1iZXI+ODwvcmVjLW51bWJlcj48Zm9yZWlnbi1rZXlzPjxr
ZXkgYXBwPSJFTiIgZGItaWQ9IjlzdGV0MnJhNWZ3cGV2ZTJlem52cHByYmR0cmUyZHMyd2FzOSIg
dGltZXN0YW1wPSIxNjAwMzYxNDE3Ij44PC9rZXk+PC9mb3JlaWduLWtleXM+PHJlZi10eXBlIG5h
bWU9IkpvdXJuYWwgQXJ0aWNsZSI+MTc8L3JlZi10eXBlPjxjb250cmlidXRvcnM+PGF1dGhvcnM+
PGF1dGhvcj5CYXJyZWRvIEFycmlldGEsIEFsZWphbmRybzwvYXV0aG9yPjxhdXRob3I+RGlhei1S
b2RyaWd1ZXosIE5hdGFsaWE8L2F1dGhvcj48YXV0aG9yPkRlbCBTZXIsIEphdmllcjwvYXV0aG9y
PjxhdXRob3I+QmVubmV0b3QsIEFkcmllbjwvYXV0aG9yPjxhdXRob3I+VGFiaWssIFNpaGFtPC9h
dXRob3I+PGF1dGhvcj5CYXJiYWRvLCBBbGJlcnRvPC9hdXRob3I+PGF1dGhvcj5HYXJjaWEsIFNh
bHZhZG9yPC9hdXRob3I+PGF1dGhvcj5HaWwtTG9wZXosIFNlcmdpbzwvYXV0aG9yPjxhdXRob3I+
TW9saW5hLCBEYW5pZWw8L2F1dGhvcj48YXV0aG9yPkJlbmphbWlucywgUmljaGFyZDwvYXV0aG9y
PjxhdXRob3I+Q2hhdGlsYSwgUmFqYTwvYXV0aG9yPjxhdXRob3I+SGVycmVyYSwgRnJhbmNpc2Nv
PC9hdXRob3I+PC9hdXRob3JzPjwvY29udHJpYnV0b3JzPjx0aXRsZXM+PHRpdGxlPkV4cGxhaW5h
YmxlIEFydGlmaWNpYWwgSW50ZWxsaWdlbmNlIChYQUkpOiBDb25jZXB0cywgdGF4b25vbWllcywg
b3Bwb3J0dW5pdGllcyBhbmQgY2hhbGxlbmdlcyB0b3dhcmQgcmVzcG9uc2libGUgQUk8L3RpdGxl
PjxzZWNvbmRhcnktdGl0bGU+SW5mb3JtYXRpb24gRnVzaW9uPC9zZWNvbmRhcnktdGl0bGU+PC90
aXRsZXM+PHBlcmlvZGljYWw+PGZ1bGwtdGl0bGU+SW5mb3JtYXRpb24gRnVzaW9uPC9mdWxsLXRp
dGxlPjwvcGVyaW9kaWNhbD48cGFnZXM+ODItMTE1PC9wYWdlcz48dm9sdW1lPjU4PC92b2x1bWU+
PGRhdGVzPjx5ZWFyPjIwMjA8L3llYXI+PHB1Yi1kYXRlcz48ZGF0ZT5KdW48L2RhdGU+PC9wdWIt
ZGF0ZXM+PC9kYXRlcz48aXNibj4xNTY2LTI1MzU8L2lzYm4+PGFjY2Vzc2lvbi1udW0+V09TOjAw
MDUxNjc5OTIwMDAwNzwvYWNjZXNzaW9uLW51bT48dXJscz48cmVsYXRlZC11cmxzPjx1cmw+PHN0
eWxlIGZhY2U9InVuZGVybGluZSIgZm9udD0iZGVmYXVsdCIgc2l6ZT0iMTAwJSI+Jmx0O0dvIHRv
IElTSSZndDs6Ly9XT1M6MDAwNTE2Nzk5MjAwMDA3PC9zdHlsZT48L3VybD48L3JlbGF0ZWQtdXJs
cz48L3VybHM+PGVsZWN0cm9uaWMtcmVzb3VyY2UtbnVtPjEwLjEwMTYvai5pbmZmdXMuMjAxOS4x
Mi4wMTI8L2VsZWN0cm9uaWMtcmVzb3VyY2UtbnVtPjwvcmVjb3JkPjwvQ2l0ZT48Q2l0ZT48QXV0
aG9yPkxpcHRvbjwvQXV0aG9yPjxZZWFyPjIwMTg8L1llYXI+PFJlY051bT42NTwvUmVjTnVtPjxy
ZWNvcmQ+PHJlYy1udW1iZXI+NjU8L3JlYy1udW1iZXI+PGZvcmVpZ24ta2V5cz48a2V5IGFwcD0i
RU4iIGRiLWlkPSI5c3RldDJyYTVmd3BldmUyZXpudnBwcmJkdHJlMmRzMndhczkiIHRpbWVzdGFt
cD0iMTYwMTQ2MzIyOCI+NjU8L2tleT48L2ZvcmVpZ24ta2V5cz48cmVmLXR5cGUgbmFtZT0iSm91
cm5hbCBBcnRpY2xlIj4xNzwvcmVmLXR5cGU+PGNvbnRyaWJ1dG9ycz48YXV0aG9ycz48YXV0aG9y
PkxpcHRvbiwgWi4gQy48L2F1dGhvcj48L2F1dGhvcnM+PC9jb250cmlidXRvcnM+PHRpdGxlcz48
dGl0bGU+VGhlIG15dGhvcyBvZiBtb2RlbCBpbnRlcnByZXRhYmlsaXR5OiBJbiBtYWNoaW5lIGxl
YXJuaW5nLCB0aGUgY29uY2VwdCBvZiBpbnRlcnByZXRhYmlsaXR5IGlzIGJvdGggaW1wb3J0YW50
IGFuZCBzbGlwcGVyeTwvdGl0bGU+PHNlY29uZGFyeS10aXRsZT5RdWV1ZTwvc2Vjb25kYXJ5LXRp
dGxlPjwvdGl0bGVzPjxwZXJpb2RpY2FsPjxmdWxsLXRpdGxlPlF1ZXVlPC9mdWxsLXRpdGxlPjwv
cGVyaW9kaWNhbD48dm9sdW1lPjE2PC92b2x1bWU+PG51bWJlcj4zPC9udW1iZXI+PGRhdGVzPjx5
ZWFyPjIwMTg8L3llYXI+PC9kYXRlcz48d29yay10eXBlPkFydGljbGU8L3dvcmstdHlwZT48dXJs
cz48cmVsYXRlZC11cmxzPjx1cmw+aHR0cHM6Ly93d3cuc2NvcHVzLmNvbS9pbndhcmQvcmVjb3Jk
LnVyaT9laWQ9Mi1zMi4wLTg1MDUxNzkyMzM4JmFtcDtwYXJ0bmVySUQ9NDAmYW1wO21kNT1lNDE5
MDI5Nzc0MDFhMjgzOGRjNmRlM2M0NDdkYWYyMzwvdXJsPjwvcmVsYXRlZC11cmxzPjwvdXJscz48
cmVtb3RlLWRhdGFiYXNlLW5hbWU+U2NvcHVzPC9yZW1vdGUtZGF0YWJhc2UtbmFtZT48L3JlY29y
ZD48L0NpdGU+PENpdGU+PEF1dGhvcj5EdTwvQXV0aG9yPjxZZWFyPjIwMjA8L1llYXI+PFJlY051
bT41MDwvUmVjTnVtPjxyZWNvcmQ+PHJlYy1udW1iZXI+NTA8L3JlYy1udW1iZXI+PGZvcmVpZ24t
a2V5cz48a2V5IGFwcD0iRU4iIGRiLWlkPSI5c3RldDJyYTVmd3BldmUyZXpudnBwcmJkdHJlMmRz
MndhczkiIHRpbWVzdGFtcD0iMTYwMDk1Nzc1MSI+NTA8L2tleT48L2ZvcmVpZ24ta2V5cz48cmVm
LXR5cGUgbmFtZT0iSm91cm5hbCBBcnRpY2xlIj4xNzwvcmVmLXR5cGU+PGNvbnRyaWJ1dG9ycz48
YXV0aG9ycz48YXV0aG9yPkR1LCBNLjwvYXV0aG9yPjxhdXRob3I+TGl1LCBOLjwvYXV0aG9yPjxh
dXRob3I+SHUsIFguPC9hdXRob3I+PC9hdXRob3JzPjwvY29udHJpYnV0b3JzPjx0aXRsZXM+PHRp
dGxlPlRlY2huaXF1ZXMgZm9yIGludGVycHJldGFibGUgbWFjaGluZSBsZWFybmluZzwvdGl0bGU+
PHNlY29uZGFyeS10aXRsZT5Db21tdW5pY2F0aW9ucyBvZiB0aGUgQUNNPC9zZWNvbmRhcnktdGl0
bGU+PC90aXRsZXM+PHBlcmlvZGljYWw+PGZ1bGwtdGl0bGU+Q29tbXVuaWNhdGlvbnMgb2YgdGhl
IEFDTTwvZnVsbC10aXRsZT48L3BlcmlvZGljYWw+PHBhZ2VzPjY4LTc3PC9wYWdlcz48dm9sdW1l
PjYzPC92b2x1bWU+PG51bWJlcj4xPC9udW1iZXI+PGRhdGVzPjx5ZWFyPjIwMjA8L3llYXI+PC9k
YXRlcz48d29yay10eXBlPkFydGljbGU8L3dvcmstdHlwZT48dXJscz48cmVsYXRlZC11cmxzPjx1
cmw+aHR0cHM6Ly93d3cuc2NvcHVzLmNvbS9pbndhcmQvcmVjb3JkLnVyaT9laWQ9Mi1zMi4wLTg1
MDc3NDU4MzA0JmFtcDtkb2k9MTAuMTE0NSUyZjMzNTk3ODYmYW1wO3BhcnRuZXJJRD00MCZhbXA7
bWQ1PTA4Zjk1ZTdmNmY5NDc4N2M3Zjg5ZTljMTk4OTMwZTg2PC91cmw+PHVybD5odHRwczovL2Rs
LmFjbS5vcmcvZG9pL3BkZi8xMC4xMTQ1LzMzNTk3ODY8L3VybD48L3JlbGF0ZWQtdXJscz48L3Vy
bHM+PGVsZWN0cm9uaWMtcmVzb3VyY2UtbnVtPjEwLjExNDUvMzM1OTc4NjwvZWxlY3Ryb25pYy1y
ZXNvdXJjZS1udW0+PHJlbW90ZS1kYXRhYmFzZS1uYW1lPlNjb3B1czwvcmVtb3RlLWRhdGFiYXNl
LW5hbWU+PC9yZWNvcmQ+PC9DaXRlPjwvRW5kTm90ZT4A
</w:fldData>
        </w:fldChar>
      </w:r>
      <w:r w:rsidR="003A7A91">
        <w:instrText xml:space="preserve"> ADDIN EN.CITE </w:instrText>
      </w:r>
      <w:r w:rsidR="003A7A91">
        <w:fldChar w:fldCharType="begin">
          <w:fldData xml:space="preserve">PEVuZE5vdGU+PENpdGU+PEF1dGhvcj5CYXJyZWRvIEFycmlldGE8L0F1dGhvcj48WWVhcj4yMDIw
PC9ZZWFyPjxSZWNOdW0+ODwvUmVjTnVtPjxEaXNwbGF5VGV4dD5bMTMsIDIwLCAyMV08L0Rpc3Bs
YXlUZXh0PjxyZWNvcmQ+PHJlYy1udW1iZXI+ODwvcmVjLW51bWJlcj48Zm9yZWlnbi1rZXlzPjxr
ZXkgYXBwPSJFTiIgZGItaWQ9IjlzdGV0MnJhNWZ3cGV2ZTJlem52cHByYmR0cmUyZHMyd2FzOSIg
dGltZXN0YW1wPSIxNjAwMzYxNDE3Ij44PC9rZXk+PC9mb3JlaWduLWtleXM+PHJlZi10eXBlIG5h
bWU9IkpvdXJuYWwgQXJ0aWNsZSI+MTc8L3JlZi10eXBlPjxjb250cmlidXRvcnM+PGF1dGhvcnM+
PGF1dGhvcj5CYXJyZWRvIEFycmlldGEsIEFsZWphbmRybzwvYXV0aG9yPjxhdXRob3I+RGlhei1S
b2RyaWd1ZXosIE5hdGFsaWE8L2F1dGhvcj48YXV0aG9yPkRlbCBTZXIsIEphdmllcjwvYXV0aG9y
PjxhdXRob3I+QmVubmV0b3QsIEFkcmllbjwvYXV0aG9yPjxhdXRob3I+VGFiaWssIFNpaGFtPC9h
dXRob3I+PGF1dGhvcj5CYXJiYWRvLCBBbGJlcnRvPC9hdXRob3I+PGF1dGhvcj5HYXJjaWEsIFNh
bHZhZG9yPC9hdXRob3I+PGF1dGhvcj5HaWwtTG9wZXosIFNlcmdpbzwvYXV0aG9yPjxhdXRob3I+
TW9saW5hLCBEYW5pZWw8L2F1dGhvcj48YXV0aG9yPkJlbmphbWlucywgUmljaGFyZDwvYXV0aG9y
PjxhdXRob3I+Q2hhdGlsYSwgUmFqYTwvYXV0aG9yPjxhdXRob3I+SGVycmVyYSwgRnJhbmNpc2Nv
PC9hdXRob3I+PC9hdXRob3JzPjwvY29udHJpYnV0b3JzPjx0aXRsZXM+PHRpdGxlPkV4cGxhaW5h
YmxlIEFydGlmaWNpYWwgSW50ZWxsaWdlbmNlIChYQUkpOiBDb25jZXB0cywgdGF4b25vbWllcywg
b3Bwb3J0dW5pdGllcyBhbmQgY2hhbGxlbmdlcyB0b3dhcmQgcmVzcG9uc2libGUgQUk8L3RpdGxl
PjxzZWNvbmRhcnktdGl0bGU+SW5mb3JtYXRpb24gRnVzaW9uPC9zZWNvbmRhcnktdGl0bGU+PC90
aXRsZXM+PHBlcmlvZGljYWw+PGZ1bGwtdGl0bGU+SW5mb3JtYXRpb24gRnVzaW9uPC9mdWxsLXRp
dGxlPjwvcGVyaW9kaWNhbD48cGFnZXM+ODItMTE1PC9wYWdlcz48dm9sdW1lPjU4PC92b2x1bWU+
PGRhdGVzPjx5ZWFyPjIwMjA8L3llYXI+PHB1Yi1kYXRlcz48ZGF0ZT5KdW48L2RhdGU+PC9wdWIt
ZGF0ZXM+PC9kYXRlcz48aXNibj4xNTY2LTI1MzU8L2lzYm4+PGFjY2Vzc2lvbi1udW0+V09TOjAw
MDUxNjc5OTIwMDAwNzwvYWNjZXNzaW9uLW51bT48dXJscz48cmVsYXRlZC11cmxzPjx1cmw+PHN0
eWxlIGZhY2U9InVuZGVybGluZSIgZm9udD0iZGVmYXVsdCIgc2l6ZT0iMTAwJSI+Jmx0O0dvIHRv
IElTSSZndDs6Ly9XT1M6MDAwNTE2Nzk5MjAwMDA3PC9zdHlsZT48L3VybD48L3JlbGF0ZWQtdXJs
cz48L3VybHM+PGVsZWN0cm9uaWMtcmVzb3VyY2UtbnVtPjEwLjEwMTYvai5pbmZmdXMuMjAxOS4x
Mi4wMTI8L2VsZWN0cm9uaWMtcmVzb3VyY2UtbnVtPjwvcmVjb3JkPjwvQ2l0ZT48Q2l0ZT48QXV0
aG9yPkxpcHRvbjwvQXV0aG9yPjxZZWFyPjIwMTg8L1llYXI+PFJlY051bT42NTwvUmVjTnVtPjxy
ZWNvcmQ+PHJlYy1udW1iZXI+NjU8L3JlYy1udW1iZXI+PGZvcmVpZ24ta2V5cz48a2V5IGFwcD0i
RU4iIGRiLWlkPSI5c3RldDJyYTVmd3BldmUyZXpudnBwcmJkdHJlMmRzMndhczkiIHRpbWVzdGFt
cD0iMTYwMTQ2MzIyOCI+NjU8L2tleT48L2ZvcmVpZ24ta2V5cz48cmVmLXR5cGUgbmFtZT0iSm91
cm5hbCBBcnRpY2xlIj4xNzwvcmVmLXR5cGU+PGNvbnRyaWJ1dG9ycz48YXV0aG9ycz48YXV0aG9y
PkxpcHRvbiwgWi4gQy48L2F1dGhvcj48L2F1dGhvcnM+PC9jb250cmlidXRvcnM+PHRpdGxlcz48
dGl0bGU+VGhlIG15dGhvcyBvZiBtb2RlbCBpbnRlcnByZXRhYmlsaXR5OiBJbiBtYWNoaW5lIGxl
YXJuaW5nLCB0aGUgY29uY2VwdCBvZiBpbnRlcnByZXRhYmlsaXR5IGlzIGJvdGggaW1wb3J0YW50
IGFuZCBzbGlwcGVyeTwvdGl0bGU+PHNlY29uZGFyeS10aXRsZT5RdWV1ZTwvc2Vjb25kYXJ5LXRp
dGxlPjwvdGl0bGVzPjxwZXJpb2RpY2FsPjxmdWxsLXRpdGxlPlF1ZXVlPC9mdWxsLXRpdGxlPjwv
cGVyaW9kaWNhbD48dm9sdW1lPjE2PC92b2x1bWU+PG51bWJlcj4zPC9udW1iZXI+PGRhdGVzPjx5
ZWFyPjIwMTg8L3llYXI+PC9kYXRlcz48d29yay10eXBlPkFydGljbGU8L3dvcmstdHlwZT48dXJs
cz48cmVsYXRlZC11cmxzPjx1cmw+aHR0cHM6Ly93d3cuc2NvcHVzLmNvbS9pbndhcmQvcmVjb3Jk
LnVyaT9laWQ9Mi1zMi4wLTg1MDUxNzkyMzM4JmFtcDtwYXJ0bmVySUQ9NDAmYW1wO21kNT1lNDE5
MDI5Nzc0MDFhMjgzOGRjNmRlM2M0NDdkYWYyMzwvdXJsPjwvcmVsYXRlZC11cmxzPjwvdXJscz48
cmVtb3RlLWRhdGFiYXNlLW5hbWU+U2NvcHVzPC9yZW1vdGUtZGF0YWJhc2UtbmFtZT48L3JlY29y
ZD48L0NpdGU+PENpdGU+PEF1dGhvcj5EdTwvQXV0aG9yPjxZZWFyPjIwMjA8L1llYXI+PFJlY051
bT41MDwvUmVjTnVtPjxyZWNvcmQ+PHJlYy1udW1iZXI+NTA8L3JlYy1udW1iZXI+PGZvcmVpZ24t
a2V5cz48a2V5IGFwcD0iRU4iIGRiLWlkPSI5c3RldDJyYTVmd3BldmUyZXpudnBwcmJkdHJlMmRz
MndhczkiIHRpbWVzdGFtcD0iMTYwMDk1Nzc1MSI+NTA8L2tleT48L2ZvcmVpZ24ta2V5cz48cmVm
LXR5cGUgbmFtZT0iSm91cm5hbCBBcnRpY2xlIj4xNzwvcmVmLXR5cGU+PGNvbnRyaWJ1dG9ycz48
YXV0aG9ycz48YXV0aG9yPkR1LCBNLjwvYXV0aG9yPjxhdXRob3I+TGl1LCBOLjwvYXV0aG9yPjxh
dXRob3I+SHUsIFguPC9hdXRob3I+PC9hdXRob3JzPjwvY29udHJpYnV0b3JzPjx0aXRsZXM+PHRp
dGxlPlRlY2huaXF1ZXMgZm9yIGludGVycHJldGFibGUgbWFjaGluZSBsZWFybmluZzwvdGl0bGU+
PHNlY29uZGFyeS10aXRsZT5Db21tdW5pY2F0aW9ucyBvZiB0aGUgQUNNPC9zZWNvbmRhcnktdGl0
bGU+PC90aXRsZXM+PHBlcmlvZGljYWw+PGZ1bGwtdGl0bGU+Q29tbXVuaWNhdGlvbnMgb2YgdGhl
IEFDTTwvZnVsbC10aXRsZT48L3BlcmlvZGljYWw+PHBhZ2VzPjY4LTc3PC9wYWdlcz48dm9sdW1l
PjYzPC92b2x1bWU+PG51bWJlcj4xPC9udW1iZXI+PGRhdGVzPjx5ZWFyPjIwMjA8L3llYXI+PC9k
YXRlcz48d29yay10eXBlPkFydGljbGU8L3dvcmstdHlwZT48dXJscz48cmVsYXRlZC11cmxzPjx1
cmw+aHR0cHM6Ly93d3cuc2NvcHVzLmNvbS9pbndhcmQvcmVjb3JkLnVyaT9laWQ9Mi1zMi4wLTg1
MDc3NDU4MzA0JmFtcDtkb2k9MTAuMTE0NSUyZjMzNTk3ODYmYW1wO3BhcnRuZXJJRD00MCZhbXA7
bWQ1PTA4Zjk1ZTdmNmY5NDc4N2M3Zjg5ZTljMTk4OTMwZTg2PC91cmw+PHVybD5odHRwczovL2Rs
LmFjbS5vcmcvZG9pL3BkZi8xMC4xMTQ1LzMzNTk3ODY8L3VybD48L3JlbGF0ZWQtdXJscz48L3Vy
bHM+PGVsZWN0cm9uaWMtcmVzb3VyY2UtbnVtPjEwLjExNDUvMzM1OTc4NjwvZWxlY3Ryb25pYy1y
ZXNvdXJjZS1udW0+PHJlbW90ZS1kYXRhYmFzZS1uYW1lPlNjb3B1czwvcmVtb3RlLWRhdGFiYXNl
LW5hbWU+PC9yZWNvcmQ+PC9DaXRlPjwvRW5kTm90ZT4A
</w:fldData>
        </w:fldChar>
      </w:r>
      <w:r w:rsidR="003A7A91">
        <w:instrText xml:space="preserve"> ADDIN EN.CITE.DATA </w:instrText>
      </w:r>
      <w:r w:rsidR="003A7A91">
        <w:fldChar w:fldCharType="end"/>
      </w:r>
      <w:r w:rsidR="00283BBB" w:rsidRPr="00824425">
        <w:fldChar w:fldCharType="separate"/>
      </w:r>
      <w:r w:rsidR="003A7A91">
        <w:rPr>
          <w:noProof/>
        </w:rPr>
        <w:t>[13, 20, 21]</w:t>
      </w:r>
      <w:r w:rsidR="00283BBB" w:rsidRPr="00824425">
        <w:fldChar w:fldCharType="end"/>
      </w:r>
      <w:r w:rsidR="00D15D13" w:rsidRPr="00824425">
        <w:t xml:space="preserve">. </w:t>
      </w:r>
      <w:r>
        <w:t xml:space="preserve">An extensive analysis of the terminology within the field </w:t>
      </w:r>
      <w:r w:rsidR="00E471C3">
        <w:t>has been</w:t>
      </w:r>
      <w:r>
        <w:t xml:space="preserve"> conducted, since no universally</w:t>
      </w:r>
      <w:r w:rsidR="00911926" w:rsidRPr="00824425">
        <w:t xml:space="preserve"> accepted terms </w:t>
      </w:r>
      <w:r w:rsidR="00E471C3">
        <w:t>were</w:t>
      </w:r>
      <w:r w:rsidR="00911926" w:rsidRPr="00824425">
        <w:t xml:space="preserve"> define</w:t>
      </w:r>
      <w:r w:rsidR="00283BBB" w:rsidRPr="00824425">
        <w:t>d</w:t>
      </w:r>
      <w:r>
        <w:t xml:space="preserve"> </w:t>
      </w:r>
      <w:r w:rsidRPr="00824425">
        <w:fldChar w:fldCharType="begin"/>
      </w:r>
      <w:r>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Pr>
          <w:noProof/>
        </w:rPr>
        <w:t>[13]</w:t>
      </w:r>
      <w:r w:rsidRPr="00824425">
        <w:fldChar w:fldCharType="end"/>
      </w:r>
      <w:r w:rsidR="00911926" w:rsidRPr="00824425">
        <w:t xml:space="preserve">. </w:t>
      </w:r>
      <w:r w:rsidR="00793A1E" w:rsidRPr="00824425">
        <w:t>From their analysis, we aim to follow their definition of</w:t>
      </w:r>
      <w:r>
        <w:t xml:space="preserve"> the umbrella term</w:t>
      </w:r>
      <w:r w:rsidR="00793A1E" w:rsidRPr="00824425">
        <w:t xml:space="preserve"> </w:t>
      </w:r>
      <w:r>
        <w:t>“</w:t>
      </w:r>
      <w:r w:rsidR="00793A1E" w:rsidRPr="00824425">
        <w:t>XAI</w:t>
      </w:r>
      <w:r>
        <w:t>”</w:t>
      </w:r>
      <w:r w:rsidR="00793A1E" w:rsidRPr="00824425">
        <w:t xml:space="preserve">: </w:t>
      </w:r>
      <w:r w:rsidR="00793A1E" w:rsidRPr="00824425">
        <w:rPr>
          <w:i/>
          <w:iCs/>
        </w:rPr>
        <w:t>“Given an audience, an explainable Artificial Intelligence is one that produces details or reasons to make its functioning clear or easy to understand”</w:t>
      </w:r>
      <w:r w:rsidR="00E471C3">
        <w:rPr>
          <w:i/>
          <w:iCs/>
        </w:rPr>
        <w:t xml:space="preserve"> </w:t>
      </w:r>
      <w:r w:rsidR="00E471C3" w:rsidRPr="00824425">
        <w:fldChar w:fldCharType="begin"/>
      </w:r>
      <w:r w:rsidR="00E471C3">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00E471C3" w:rsidRPr="00824425">
        <w:fldChar w:fldCharType="separate"/>
      </w:r>
      <w:r w:rsidR="00E471C3">
        <w:rPr>
          <w:noProof/>
        </w:rPr>
        <w:t>[13]</w:t>
      </w:r>
      <w:r w:rsidR="00E471C3" w:rsidRPr="00824425">
        <w:fldChar w:fldCharType="end"/>
      </w:r>
      <w:r w:rsidR="00793A1E" w:rsidRPr="00824425">
        <w:t>. This definition is quite broad</w:t>
      </w:r>
      <w:r w:rsidR="00E471C3">
        <w:t>,</w:t>
      </w:r>
      <w:r w:rsidR="00793A1E" w:rsidRPr="00824425">
        <w:t xml:space="preserve"> but therefore captures the various other terms used to describe parts of the same idea.</w:t>
      </w:r>
    </w:p>
    <w:p w14:paraId="2BF86770" w14:textId="67667B3A" w:rsidR="005818AA" w:rsidRPr="00824425" w:rsidRDefault="00793A1E" w:rsidP="00A115B6">
      <w:r w:rsidRPr="00824425">
        <w:t xml:space="preserve">Two of the most frequently mentioned terms besides XAI are </w:t>
      </w:r>
      <w:r w:rsidR="00B5518E">
        <w:t>“</w:t>
      </w:r>
      <w:r w:rsidRPr="00B5518E">
        <w:t>explainability</w:t>
      </w:r>
      <w:r w:rsidR="00B5518E">
        <w:t>”</w:t>
      </w:r>
      <w:r w:rsidRPr="00824425">
        <w:t xml:space="preserve"> and </w:t>
      </w:r>
      <w:r w:rsidR="00B5518E">
        <w:t>“</w:t>
      </w:r>
      <w:r w:rsidRPr="00B5518E">
        <w:t>interpretability</w:t>
      </w:r>
      <w:r w:rsidR="00B5518E">
        <w:t>”</w:t>
      </w:r>
      <w:r w:rsidRPr="00824425">
        <w:rPr>
          <w:i/>
          <w:iCs/>
        </w:rPr>
        <w:t>.</w:t>
      </w:r>
      <w:r w:rsidRPr="00824425">
        <w:t xml:space="preserve"> Quite often these terms are used</w:t>
      </w:r>
      <w:r w:rsidR="00911926" w:rsidRPr="00824425">
        <w:t xml:space="preserve"> interchangeably </w:t>
      </w:r>
      <w:r w:rsidR="00911926" w:rsidRPr="00824425">
        <w:fldChar w:fldCharType="begin">
          <w:fldData xml:space="preserve">PEVuZE5vdGU+PENpdGU+PEF1dGhvcj5NdXJkb2NoPC9BdXRob3I+PFllYXI+MjAxOTwvWWVhcj48
UmVjTnVtPjU3PC9SZWNOdW0+PERpc3BsYXlUZXh0PlsyMS0yM108L0Rpc3BsYXlUZXh0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Q2l0ZT48QXV0aG9yPkR1PC9BdXRob3I+PFllYXI+MjAyMDwvWWVhcj48UmVjTnVt
PjUwPC9SZWNOdW0+PHJlY29yZD48cmVjLW51bWJlcj41MDwvcmVjLW51bWJlcj48Zm9yZWlnbi1r
ZXlzPjxrZXkgYXBwPSJFTiIgZGItaWQ9IjlzdGV0MnJhNWZ3cGV2ZTJlem52cHByYmR0cmUyZHMy
d2FzOSIgdGltZXN0YW1wPSIxNjAwOTU3NzUxIj41MDwva2V5PjwvZm9yZWlnbi1rZXlzPjxyZWYt
dHlwZSBuYW1lPSJKb3VybmFsIEFydGljbGUiPjE3PC9yZWYtdHlwZT48Y29udHJpYnV0b3JzPjxh
dXRob3JzPjxhdXRob3I+RHUsIE0uPC9hdXRob3I+PGF1dGhvcj5MaXUsIE4uPC9hdXRob3I+PGF1
dGhvcj5IdSwgWC48L2F1dGhvcj48L2F1dGhvcnM+PC9jb250cmlidXRvcnM+PHRpdGxlcz48dGl0
bGU+VGVjaG5pcXVlcyBmb3IgaW50ZXJwcmV0YWJsZSBtYWNoaW5lIGxlYXJuaW5nPC90aXRsZT48
c2Vjb25kYXJ5LXRpdGxlPkNvbW11bmljYXRpb25zIG9mIHRoZSBBQ008L3NlY29uZGFyeS10aXRs
ZT48L3RpdGxlcz48cGVyaW9kaWNhbD48ZnVsbC10aXRsZT5Db21tdW5pY2F0aW9ucyBvZiB0aGUg
QUNNPC9mdWxsLXRpdGxlPjwvcGVyaW9kaWNhbD48cGFnZXM+NjgtNzc8L3BhZ2VzPjx2b2x1bWU+
NjM8L3ZvbHVtZT48bnVtYmVyPjE8L251bWJlcj48ZGF0ZXM+PHllYXI+MjAyMDwveWVhcj48L2Rh
dGVzPjx3b3JrLXR5cGU+QXJ0aWNsZTwvd29yay10eXBlPjx1cmxzPjxyZWxhdGVkLXVybHM+PHVy
bD5odHRwczovL3d3dy5zY29wdXMuY29tL2lud2FyZC9yZWNvcmQudXJpP2VpZD0yLXMyLjAtODUw
Nzc0NTgzMDQmYW1wO2RvaT0xMC4xMTQ1JTJmMzM1OTc4NiZhbXA7cGFydG5lcklEPTQwJmFtcDtt
ZDU9MDhmOTVlN2Y2Zjk0Nzg3YzdmODllOWMxOTg5MzBlODY8L3VybD48dXJsPmh0dHBzOi8vZGwu
YWNtLm9yZy9kb2kvcGRmLzEwLjExNDUvMzM1OTc4NjwvdXJsPjwvcmVsYXRlZC11cmxzPjwvdXJs
cz48ZWxlY3Ryb25pYy1yZXNvdXJjZS1udW0+MTAuMTE0NS8zMzU5Nzg2PC9lbGVjdHJvbmljLXJl
c291cmNlLW51bT48cmVtb3RlLWRhdGFiYXNlLW5hbWU+U2NvcHVzPC9yZW1vdGUtZGF0YWJhc2Ut
bmFtZT48L3JlY29yZD48L0NpdGU+PENpdGU+PEF1dGhvcj5DYXJ2YWxobzwvQXV0aG9yPjxZZWFy
PjIwMTk8L1llYXI+PFJlY051bT40NDwvUmVjTnVtPjxyZWNvcmQ+PHJlYy1udW1iZXI+NDQ8L3Jl
Yy1udW1iZXI+PGZvcmVpZ24ta2V5cz48a2V5IGFwcD0iRU4iIGRiLWlkPSI5c3RldDJyYTVmd3Bl
dmUyZXpudnBwcmJkdHJlMmRzMndhczkiIHRpbWVzdGFtcD0iMTYwMDg2ODQ2MCI+NDQ8L2tleT48
L2ZvcmVpZ24ta2V5cz48cmVmLXR5cGUgbmFtZT0iSm91cm5hbCBBcnRpY2xlIj4xNzwvcmVmLXR5
cGU+PGNvbnRyaWJ1dG9ycz48YXV0aG9ycz48YXV0aG9yPkNhcnZhbGhvLCBELiBWLjwvYXV0aG9y
PjxhdXRob3I+UGVyZWlyYSwgRS4gTS48L2F1dGhvcj48YXV0aG9yPkNhcmRvc28sIEouIFMuPC9h
dXRob3I+PC9hdXRob3JzPjwvY29udHJpYnV0b3JzPjx0aXRsZXM+PHRpdGxlPk1hY2hpbmUgbGVh
cm5pbmcgaW50ZXJwcmV0YWJpbGl0eTogQSBzdXJ2ZXkgb24gbWV0aG9kcyBhbmQgbWV0cmljczwv
dGl0bGU+PHNlY29uZGFyeS10aXRsZT5FbGVjdHJvbmljcyAoU3dpdHplcmxhbmQpPC9zZWNvbmRh
cnktdGl0bGU+PC90aXRsZXM+PHBlcmlvZGljYWw+PGZ1bGwtdGl0bGU+RWxlY3Ryb25pY3MgKFN3
aXR6ZXJsYW5kKTwvZnVsbC10aXRsZT48L3BlcmlvZGljYWw+PHZvbHVtZT44PC92b2x1bWU+PG51
bWJlcj44PC9udW1iZXI+PGRhdGVzPjx5ZWFyPjIwMTk8L3llYXI+PC9kYXRlcz48d29yay10eXBl
PlJldmlldzwvd29yay10eXBlPjx1cmxzPjxyZWxhdGVkLXVybHM+PHVybD5odHRwczovL3d3dy5z
Y29wdXMuY29tL2lud2FyZC9yZWNvcmQudXJpP2VpZD0yLXMyLjAtODUwNzEyNDYxMTMmYW1wO2Rv
aT0xMC4zMzkwJTJmZWxlY3Ryb25pY3M4MDgwODMyJmFtcDtwYXJ0bmVySUQ9NDAmYW1wO21kNT1l
ZWI4ZDM2ODE0ZGE1ZjNhNTc1OGQwZDY0Yjc0MjlhMTwvdXJsPjx1cmw+aHR0cHM6Ly9yZXMubWRw
aS5jb20vZF9hdHRhY2htZW50L2VsZWN0cm9uaWNzL2VsZWN0cm9uaWNzLTA4LTAwODMyL2FydGlj
bGVfZGVwbG95L2VsZWN0cm9uaWNzLTA4LTAwODMyLnBkZjwvdXJsPjwvcmVsYXRlZC11cmxzPjwv
dXJscz48Y3VzdG9tNz44MzI8L2N1c3RvbTc+PGVsZWN0cm9uaWMtcmVzb3VyY2UtbnVtPjEwLjMz
OTAvZWxlY3Ryb25pY3M4MDgwODMyPC9lbGVjdHJvbmljLXJlc291cmNlLW51bT48cmVtb3RlLWRh
dGFiYXNlLW5hbWU+U2NvcHVzPC9yZW1vdGUtZGF0YWJhc2UtbmFtZT48L3JlY29yZD48L0NpdGU+
PC9FbmROb3RlPn==
</w:fldData>
        </w:fldChar>
      </w:r>
      <w:r w:rsidR="003A7A91">
        <w:instrText xml:space="preserve"> ADDIN EN.CITE </w:instrText>
      </w:r>
      <w:r w:rsidR="003A7A91">
        <w:fldChar w:fldCharType="begin">
          <w:fldData xml:space="preserve">PEVuZE5vdGU+PENpdGU+PEF1dGhvcj5NdXJkb2NoPC9BdXRob3I+PFllYXI+MjAxOTwvWWVhcj48
UmVjTnVtPjU3PC9SZWNOdW0+PERpc3BsYXlUZXh0PlsyMS0yM108L0Rpc3BsYXlUZXh0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Q2l0ZT48QXV0aG9yPkR1PC9BdXRob3I+PFllYXI+MjAyMDwvWWVhcj48UmVjTnVt
PjUwPC9SZWNOdW0+PHJlY29yZD48cmVjLW51bWJlcj41MDwvcmVjLW51bWJlcj48Zm9yZWlnbi1r
ZXlzPjxrZXkgYXBwPSJFTiIgZGItaWQ9IjlzdGV0MnJhNWZ3cGV2ZTJlem52cHByYmR0cmUyZHMy
d2FzOSIgdGltZXN0YW1wPSIxNjAwOTU3NzUxIj41MDwva2V5PjwvZm9yZWlnbi1rZXlzPjxyZWYt
dHlwZSBuYW1lPSJKb3VybmFsIEFydGljbGUiPjE3PC9yZWYtdHlwZT48Y29udHJpYnV0b3JzPjxh
dXRob3JzPjxhdXRob3I+RHUsIE0uPC9hdXRob3I+PGF1dGhvcj5MaXUsIE4uPC9hdXRob3I+PGF1
dGhvcj5IdSwgWC48L2F1dGhvcj48L2F1dGhvcnM+PC9jb250cmlidXRvcnM+PHRpdGxlcz48dGl0
bGU+VGVjaG5pcXVlcyBmb3IgaW50ZXJwcmV0YWJsZSBtYWNoaW5lIGxlYXJuaW5nPC90aXRsZT48
c2Vjb25kYXJ5LXRpdGxlPkNvbW11bmljYXRpb25zIG9mIHRoZSBBQ008L3NlY29uZGFyeS10aXRs
ZT48L3RpdGxlcz48cGVyaW9kaWNhbD48ZnVsbC10aXRsZT5Db21tdW5pY2F0aW9ucyBvZiB0aGUg
QUNNPC9mdWxsLXRpdGxlPjwvcGVyaW9kaWNhbD48cGFnZXM+NjgtNzc8L3BhZ2VzPjx2b2x1bWU+
NjM8L3ZvbHVtZT48bnVtYmVyPjE8L251bWJlcj48ZGF0ZXM+PHllYXI+MjAyMDwveWVhcj48L2Rh
dGVzPjx3b3JrLXR5cGU+QXJ0aWNsZTwvd29yay10eXBlPjx1cmxzPjxyZWxhdGVkLXVybHM+PHVy
bD5odHRwczovL3d3dy5zY29wdXMuY29tL2lud2FyZC9yZWNvcmQudXJpP2VpZD0yLXMyLjAtODUw
Nzc0NTgzMDQmYW1wO2RvaT0xMC4xMTQ1JTJmMzM1OTc4NiZhbXA7cGFydG5lcklEPTQwJmFtcDtt
ZDU9MDhmOTVlN2Y2Zjk0Nzg3YzdmODllOWMxOTg5MzBlODY8L3VybD48dXJsPmh0dHBzOi8vZGwu
YWNtLm9yZy9kb2kvcGRmLzEwLjExNDUvMzM1OTc4NjwvdXJsPjwvcmVsYXRlZC11cmxzPjwvdXJs
cz48ZWxlY3Ryb25pYy1yZXNvdXJjZS1udW0+MTAuMTE0NS8zMzU5Nzg2PC9lbGVjdHJvbmljLXJl
c291cmNlLW51bT48cmVtb3RlLWRhdGFiYXNlLW5hbWU+U2NvcHVzPC9yZW1vdGUtZGF0YWJhc2Ut
bmFtZT48L3JlY29yZD48L0NpdGU+PENpdGU+PEF1dGhvcj5DYXJ2YWxobzwvQXV0aG9yPjxZZWFy
PjIwMTk8L1llYXI+PFJlY051bT40NDwvUmVjTnVtPjxyZWNvcmQ+PHJlYy1udW1iZXI+NDQ8L3Jl
Yy1udW1iZXI+PGZvcmVpZ24ta2V5cz48a2V5IGFwcD0iRU4iIGRiLWlkPSI5c3RldDJyYTVmd3Bl
dmUyZXpudnBwcmJkdHJlMmRzMndhczkiIHRpbWVzdGFtcD0iMTYwMDg2ODQ2MCI+NDQ8L2tleT48
L2ZvcmVpZ24ta2V5cz48cmVmLXR5cGUgbmFtZT0iSm91cm5hbCBBcnRpY2xlIj4xNzwvcmVmLXR5
cGU+PGNvbnRyaWJ1dG9ycz48YXV0aG9ycz48YXV0aG9yPkNhcnZhbGhvLCBELiBWLjwvYXV0aG9y
PjxhdXRob3I+UGVyZWlyYSwgRS4gTS48L2F1dGhvcj48YXV0aG9yPkNhcmRvc28sIEouIFMuPC9h
dXRob3I+PC9hdXRob3JzPjwvY29udHJpYnV0b3JzPjx0aXRsZXM+PHRpdGxlPk1hY2hpbmUgbGVh
cm5pbmcgaW50ZXJwcmV0YWJpbGl0eTogQSBzdXJ2ZXkgb24gbWV0aG9kcyBhbmQgbWV0cmljczwv
dGl0bGU+PHNlY29uZGFyeS10aXRsZT5FbGVjdHJvbmljcyAoU3dpdHplcmxhbmQpPC9zZWNvbmRh
cnktdGl0bGU+PC90aXRsZXM+PHBlcmlvZGljYWw+PGZ1bGwtdGl0bGU+RWxlY3Ryb25pY3MgKFN3
aXR6ZXJsYW5kKTwvZnVsbC10aXRsZT48L3BlcmlvZGljYWw+PHZvbHVtZT44PC92b2x1bWU+PG51
bWJlcj44PC9udW1iZXI+PGRhdGVzPjx5ZWFyPjIwMTk8L3llYXI+PC9kYXRlcz48d29yay10eXBl
PlJldmlldzwvd29yay10eXBlPjx1cmxzPjxyZWxhdGVkLXVybHM+PHVybD5odHRwczovL3d3dy5z
Y29wdXMuY29tL2lud2FyZC9yZWNvcmQudXJpP2VpZD0yLXMyLjAtODUwNzEyNDYxMTMmYW1wO2Rv
aT0xMC4zMzkwJTJmZWxlY3Ryb25pY3M4MDgwODMyJmFtcDtwYXJ0bmVySUQ9NDAmYW1wO21kNT1l
ZWI4ZDM2ODE0ZGE1ZjNhNTc1OGQwZDY0Yjc0MjlhMTwvdXJsPjx1cmw+aHR0cHM6Ly9yZXMubWRw
aS5jb20vZF9hdHRhY2htZW50L2VsZWN0cm9uaWNzL2VsZWN0cm9uaWNzLTA4LTAwODMyL2FydGlj
bGVfZGVwbG95L2VsZWN0cm9uaWNzLTA4LTAwODMyLnBkZjwvdXJsPjwvcmVsYXRlZC11cmxzPjwv
dXJscz48Y3VzdG9tNz44MzI8L2N1c3RvbTc+PGVsZWN0cm9uaWMtcmVzb3VyY2UtbnVtPjEwLjMz
OTAvZWxlY3Ryb25pY3M4MDgwODMyPC9lbGVjdHJvbmljLXJlc291cmNlLW51bT48cmVtb3RlLWRh
dGFiYXNlLW5hbWU+U2NvcHVzPC9yZW1vdGUtZGF0YWJhc2UtbmFtZT48L3JlY29yZD48L0NpdGU+
PC9FbmROb3RlPn==
</w:fldData>
        </w:fldChar>
      </w:r>
      <w:r w:rsidR="003A7A91">
        <w:instrText xml:space="preserve"> ADDIN EN.CITE.DATA </w:instrText>
      </w:r>
      <w:r w:rsidR="003A7A91">
        <w:fldChar w:fldCharType="end"/>
      </w:r>
      <w:r w:rsidR="00911926" w:rsidRPr="00824425">
        <w:fldChar w:fldCharType="separate"/>
      </w:r>
      <w:r w:rsidR="003A7A91">
        <w:rPr>
          <w:noProof/>
        </w:rPr>
        <w:t>[21-23]</w:t>
      </w:r>
      <w:r w:rsidR="00911926" w:rsidRPr="00824425">
        <w:fldChar w:fldCharType="end"/>
      </w:r>
      <w:r w:rsidR="00EB0F90" w:rsidRPr="00824425">
        <w:t xml:space="preserve">, </w:t>
      </w:r>
      <w:r w:rsidR="00911926" w:rsidRPr="00824425">
        <w:t xml:space="preserve">while others point out the differences explicitly </w:t>
      </w:r>
      <w:r w:rsidR="00911926" w:rsidRPr="00824425">
        <w:fldChar w:fldCharType="begin">
          <w:fldData xml:space="preserve">PEVuZE5vdGU+PENpdGU+PEF1dGhvcj5Sb3NjaGVyPC9BdXRob3I+PFllYXI+MjAyMDwvWWVhcj48
UmVjTnVtPjEyPC9SZWNOdW0+PERpc3BsYXlUZXh0PlsxNSwgMTYsIDE5LCAyNC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NoYXR6aW1wYXJtcGFzPC9BdXRob3I+PFllYXI+MjAyMDwv
WWVhcj48UmVjTnVtPjExPC9SZWNOdW0+PHJlY29yZD48cmVjLW51bWJlcj4xMTwvcmVjLW51bWJl
cj48Zm9yZWlnbi1rZXlzPjxrZXkgYXBwPSJFTiIgZGItaWQ9IjlzdGV0MnJhNWZ3cGV2ZTJlem52
cHByYmR0cmUyZHMyd2FzOSIgdGltZXN0YW1wPSIxNjAwMzYxNDE3Ij4xMTwva2V5PjwvZm9yZWln
bi1rZXlzPjxyZWYtdHlwZSBuYW1lPSJKb3VybmFsIEFydGljbGUiPjE3PC9yZWYtdHlwZT48Y29u
dHJpYnV0b3JzPjxhdXRob3JzPjxhdXRob3I+Q2hhdHppbXBhcm1wYXMsIEFuZ2Vsb3M8L2F1dGhv
cj48YXV0aG9yPk1hcnRpbnMsIFJhZmFlbCBNLjwvYXV0aG9yPjxhdXRob3I+SnVzdWZpLCBJbGly
PC9hdXRob3I+PGF1dGhvcj5LZXJyZW4sIEFuZHJlYXM8L2F1dGhvcj48L2F1dGhvcnM+PC9jb250
cmlidXRvcnM+PHRpdGxlcz48dGl0bGU+QSBzdXJ2ZXkgb2Ygc3VydmV5cyBvbiB0aGUgdXNlIG9m
IHZpc3VhbGl6YXRpb24gZm9yIGludGVycHJldGluZyBtYWNoaW5lIGxlYXJuaW5nIG1vZGVsczwv
dGl0bGU+PHNlY29uZGFyeS10aXRsZT5JbmZvcm1hdGlvbiBWaXN1YWxpemF0aW9uPC9zZWNvbmRh
cnktdGl0bGU+PC90aXRsZXM+PHBlcmlvZGljYWw+PGZ1bGwtdGl0bGU+SW5mb3JtYXRpb24gVmlz
dWFsaXphdGlvbjwvZnVsbC10aXRsZT48L3BlcmlvZGljYWw+PHBhZ2VzPjIwNy0yMzM8L3BhZ2Vz
Pjx2b2x1bWU+MTk8L3ZvbHVtZT48bnVtYmVyPjM8L251bWJlcj48ZGF0ZXM+PHllYXI+MjAyMDwv
eWVhcj48cHViLWRhdGVzPjxkYXRlPkp1bDwvZGF0ZT48L3B1Yi1kYXRlcz48L2RhdGVzPjxpc2Ju
PjE0NzMtODcxNjwvaXNibj48YWNjZXNzaW9uLW51bT5XT1M6MDAwNTIzOTM1MzAwMDAxPC9hY2Nl
c3Npb24tbnVtPjx1cmxzPjxyZWxhdGVkLXVybHM+PHVybD4mbHQ7R28gdG8gSVNJJmd0OzovL1dP
UzowMDA1MjM5MzUzMDAwMDE8L3VybD48dXJsPmh0dHBzOi8vam91cm5hbHMuc2FnZXB1Yi5jb20v
ZG9pL3BkZi8xMC4xMTc3LzE0NzM4NzE2MjA5MDQ2NzE8L3VybD48L3JlbGF0ZWQtdXJscz48L3Vy
bHM+PGN1c3RvbTc+VW5zcCAxNDczODcxNjIwOTA0NjcxPC9jdXN0b203PjxlbGVjdHJvbmljLXJl
c291cmNlLW51bT4xMC4xMTc3LzE0NzM4NzE2MjA5MDQ2NzE8L2VsZWN0cm9uaWMtcmVzb3VyY2Ut
bnVtPjwvcmVjb3JkPjwvQ2l0ZT48Q2l0ZT48QXV0aG9yPlJ1ZGluPC9BdXRob3I+PFllYXI+MjAx
OTwvWWVhcj48UmVjTnVtPjIxPC9SZWNOdW0+PHJlY29yZD48cmVjLW51bWJlcj4yMTwvcmVjLW51
bWJlcj48Zm9yZWlnbi1rZXlzPjxrZXkgYXBwPSJFTiIgZGItaWQ9IjlzdGV0MnJhNWZ3cGV2ZTJl
em52cHByYmR0cmUyZHMyd2FzOSIgdGltZXN0YW1wPSIxNjAwNzcwNTYzIj4yMTwva2V5PjwvZm9y
ZWlnbi1rZXlzPjxyZWYtdHlwZSBuYW1lPSJKb3VybmFsIEFydGljbGUiPjE3PC9yZWYtdHlwZT48
Y29udHJpYnV0b3JzPjxhdXRob3JzPjxhdXRob3I+UnVkaW4sIEMuPC9hdXRob3I+PC9hdXRob3Jz
PjwvY29udHJpYnV0b3JzPjx0aXRsZXM+PHRpdGxlPlN0b3AgZXhwbGFpbmluZyBibGFjayBib3gg
bWFjaGluZSBsZWFybmluZyBtb2RlbHMgZm9yIGhpZ2ggc3Rha2VzIGRlY2lzaW9ucyBhbmQgdXNl
IGludGVycHJldGFibGUgbW9kZWxzIGluc3RlYWQ8L3RpdGxlPjxzZWNvbmRhcnktdGl0bGU+TmF0
dXJlIE1hY2hpbmUgSW50ZWxsaWdlbmNlPC9zZWNvbmRhcnktdGl0bGU+PC90aXRsZXM+PHBlcmlv
ZGljYWw+PGZ1bGwtdGl0bGU+TmF0dXJlIE1hY2hpbmUgSW50ZWxsaWdlbmNlPC9mdWxsLXRpdGxl
PjwvcGVyaW9kaWNhbD48cGFnZXM+MjA2LTIxNTwvcGFnZXM+PHZvbHVtZT4xPC92b2x1bWU+PG51
bWJlcj41PC9udW1iZXI+PGRhdGVzPjx5ZWFyPjIwMTk8L3llYXI+PC9kYXRlcz48d29yay10eXBl
PlJldmlldzwvd29yay10eXBlPjx1cmxzPjxyZWxhdGVkLXVybHM+PHVybD5odHRwczovL3d3dy5z
Y29wdXMuY29tL2lud2FyZC9yZWNvcmQudXJpP2VpZD0yLXMyLjAtODUwNjk0OTIyOTImYW1wO2Rv
aT0xMC4xMDM4JTJmczQyMjU2LTAxOS0wMDQ4LXgmYW1wO3BhcnRuZXJJRD00MCZhbXA7bWQ1PWJl
OGZiYzUwMGVmZWYwYjIzMzJmYWM0MzU1YmVhMGMzPC91cmw+PHVybD5odHRwczovL3d3dy5uYXR1
cmUuY29tL2FydGljbGVzL3M0MjI1Ni0wMTktMDA0OC14LnBkZjwvdXJsPjwvcmVsYXRlZC11cmxz
PjwvdXJscz48ZWxlY3Ryb25pYy1yZXNvdXJjZS1udW0+MTAuMTAzOC9zNDIyNTYtMDE5LTAwNDgt
eDwvZWxlY3Ryb25pYy1yZXNvdXJjZS1udW0+PHJlbW90ZS1kYXRhYmFzZS1uYW1lPlNjb3B1czwv
cmVtb3RlLWRhdGFiYXNlLW5hbWU+PC9yZWNvcmQ+PC9DaXRlPjxDaXRlPjxBdXRob3I+R2lscGlu
PC9BdXRob3I+PFllYXI+MjAxODwvWWVhcj48UmVjTnVtPjI4PC9SZWNOdW0+PHJlY29yZD48cmVj
LW51bWJlcj4yODwvcmVjLW51bWJlcj48Zm9yZWlnbi1rZXlzPjxrZXkgYXBwPSJFTiIgZGItaWQ9
IjlzdGV0MnJhNWZ3cGV2ZTJlem52cHByYmR0cmUyZHMyd2FzOSIgdGltZXN0YW1wPSIxNjAwODU4
Mjg0Ij4yODwva2V5PjwvZm9yZWlnbi1rZXlzPjxyZWYtdHlwZSBuYW1lPSJDb25mZXJlbmNlIFBy
b2NlZWRpbmdzIj4xMDwvcmVmLXR5cGU+PGNvbnRyaWJ1dG9ycz48YXV0aG9ycz48YXV0aG9yPkwu
IEguIEdpbHBpbjwvYXV0aG9yPjxhdXRob3I+RC4gQmF1PC9hdXRob3I+PGF1dGhvcj5CLiBaLiBZ
dWFuPC9hdXRob3I+PGF1dGhvcj5BLiBCYWp3YTwvYXV0aG9yPjxhdXRob3I+TS4gU3BlY3Rlcjwv
YXV0aG9yPjxhdXRob3I+TC4gS2FnYWw8L2F1dGhvcj48L2F1dGhvcnM+PC9jb250cmlidXRvcnM+
PHRpdGxlcz48dGl0bGU+RXhwbGFpbmluZyBFeHBsYW5hdGlvbnM6IEFuIE92ZXJ2aWV3IG9mIElu
dGVycHJldGFiaWxpdHkgb2YgTWFjaGluZSBMZWFybmluZzwvdGl0bGU+PHNlY29uZGFyeS10aXRs
ZT4yMDE4IElFRUUgNXRoIEludGVybmF0aW9uYWwgQ29uZmVyZW5jZSBvbiBEYXRhIFNjaWVuY2Ug
YW5kIEFkdmFuY2VkIEFuYWx5dGljcyAoRFNBQSk8L3NlY29uZGFyeS10aXRsZT48YWx0LXRpdGxl
PjIwMTggSUVFRSA1dGggSW50ZXJuYXRpb25hbCBDb25mZXJlbmNlIG9uIERhdGEgU2NpZW5jZSBh
bmQgQWR2YW5jZWQgQW5hbHl0aWNzIChEU0FBKTwvYWx0LXRpdGxlPjwvdGl0bGVzPjxwYWdlcz44
MC04OTwvcGFnZXM+PGtleXdvcmRzPjxrZXl3b3JkPmFydGlmaWNpYWwgaW50ZWxsaWdlbmNlPC9r
ZXl3b3JkPjxrZXl3b3JkPmRhdGEgYW5hbHlzaXM8L2tleXdvcmQ+PGtleXdvcmQ+bGVhcm5pbmcg
KGFydGlmaWNpYWwgaW50ZWxsaWdlbmNlKTwva2V5d29yZD48a2V5d29yZD5uZXVyYWwgbmV0czwv
a2V5d29yZD48a2V5d29yZD5jb21wbGV4IG1hY2hpbmVzPC9rZXl3b3JkPjxrZXl3b3JkPmFsZ29y
aXRobWljIGZhaXJuZXNzPC9rZXl3b3JkPjxrZXl3b3JkPnRyYWluaW5nIGRhdGE8L2tleXdvcmQ+
PGtleXdvcmQ+c3VnZ2VzdGVkIGZ1dHVyZSByZXNlYXJjaCBkaXJlY3Rpb25zPC9rZXl3b3JkPjxr
ZXl3b3JkPmV4cGxhbmF0b3J5IGFydGlmaWNpYWwgaW50ZWxsaWdlbmNlPC9rZXl3b3JkPjxrZXl3
b3JkPmV4cGxhaW5pbmcgZXhwbGFuYXRpb25zPC9rZXl3b3JkPjxrZXl3b3JkPm1hY2hpbmUgbGVh
cm5pbmc8L2tleXdvcmQ+PGtleXdvcmQ+WEFJPC9rZXl3b3JkPjxrZXl3b3JkPnBvdGVudGlhbCBi
aWFzLXByb2JsZW1zPC9rZXl3b3JkPjxrZXl3b3JkPkNvbXB1dGF0aW9uYWwgbW9kZWxpbmc8L2tl
eXdvcmQ+PGtleXdvcmQ+RGVjaXNpb24gdHJlZXM8L2tleXdvcmQ+PGtleXdvcmQ+QmlvbG9naWNh
bCBuZXVyYWwgbmV0d29ya3M8L2tleXdvcmQ+PGtleXdvcmQ+VGF4b25vbXk8L2tleXdvcmQ+PGtl
eXdvcmQ+Q29tcGxleGl0eSB0aGVvcnk8L2tleXdvcmQ+PGtleXdvcmQ+TWFjaGluZSBsZWFybmlu
ZyB0aGVvcmllczwva2V5d29yZD48a2V5d29yZD5Nb2RlbHMgYW5kIHN5c3RlbXM8L2tleXdvcmQ+
PGtleXdvcmQ+RGVlcCBsZWFybmluZyBhbmQgZGVlcCBhbmFseXRpY3M8L2tleXdvcmQ+PGtleXdv
cmQ+RmFpcm5lc3MgYW5kIHRyYW5zcGFyZW5jeSBpbiBkYXRhIHNjaWVuY2U8L2tleXdvcmQ+PC9r
ZXl3b3Jkcz48ZGF0ZXM+PHllYXI+MjAxODwveWVhcj48cHViLWRhdGVzPjxkYXRlPjEtMyBPY3Qu
IDIwMTg8L2RhdGU+PC9wdWItZGF0ZXM+PC9kYXRlcz48dXJscz48cmVsYXRlZC11cmxzPjx1cmw+
aHR0cHM6Ly9pZWVleHBsb3JlLmllZWUub3JnL2RvY3VtZW50Lzg2MzE0NDgvPC91cmw+PC9yZWxh
dGVkLXVybHM+PC91cmxzPjxlbGVjdHJvbmljLXJlc291cmNlLW51bT4xMC4xMTA5L0RTQUEuMjAx
OC4wMDAxODwvZWxlY3Ryb25pYy1yZXNvdXJjZS1udW0+PC9yZWNvcmQ+PC9DaXRlPjxDaXRlPjxB
dXRob3I+TWl0dGVsc3RhZHQ8L0F1dGhvcj48WWVhcj4yMDE4PC9ZZWFyPjxSZWNOdW0+MzA8L1Jl
Y051bT48cmVjb3JkPjxyZWMtbnVtYmVyPjMwPC9yZWMtbnVtYmVyPjxmb3JlaWduLWtleXM+PGtl
eSBhcHA9IkVOIiBkYi1pZD0iOXN0ZXQycmE1ZndwZXZlMmV6bnZwcHJiZHRyZTJkczJ3YXM5IiB0
aW1lc3RhbXA9IjE2MDA4NTg1MzQiPjMwPC9rZXk+PC9mb3JlaWduLWtleXM+PHJlZi10eXBlIG5h
bWU9IkJvb2siPjY8L3JlZi10eXBlPjxjb250cmlidXRvcnM+PGF1dGhvcnM+PGF1dGhvcj5NaXR0
ZWxzdGFkdCwgQnJlbnQ8L2F1dGhvcj48YXV0aG9yPlJ1c3NlbGwsIENocmlzPC9hdXRob3I+PGF1
dGhvcj5XYWNodGVyLCBTYW5kcmE8L2F1dGhvcj48L2F1dGhvcnM+PC9jb250cmlidXRvcnM+PHRp
dGxlcz48dGl0bGU+RXhwbGFpbmluZyBFeHBsYW5hdGlvbnMgaW4gQUk8L3RpdGxlPjwvdGl0bGVz
PjxkYXRlcz48eWVhcj4yMDE4PC95ZWFyPjwvZGF0ZXM+PHVybHM+PC91cmxzPjxlbGVjdHJvbmlj
LXJlc291cmNlLW51bT4xMC4xMTQ1LzMyODc1NjAuMzI4NzU3NDwvZWxlY3Ryb25pYy1yZXNvdXJj
ZS1udW0+PC9yZWNvcmQ+PC9DaXRlPjwvRW5kTm90ZT5=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NSwgMTYsIDE5LCAyNC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NoYXR6aW1wYXJtcGFzPC9BdXRob3I+PFllYXI+MjAyMDwv
WWVhcj48UmVjTnVtPjExPC9SZWNOdW0+PHJlY29yZD48cmVjLW51bWJlcj4xMTwvcmVjLW51bWJl
cj48Zm9yZWlnbi1rZXlzPjxrZXkgYXBwPSJFTiIgZGItaWQ9IjlzdGV0MnJhNWZ3cGV2ZTJlem52
cHByYmR0cmUyZHMyd2FzOSIgdGltZXN0YW1wPSIxNjAwMzYxNDE3Ij4xMTwva2V5PjwvZm9yZWln
bi1rZXlzPjxyZWYtdHlwZSBuYW1lPSJKb3VybmFsIEFydGljbGUiPjE3PC9yZWYtdHlwZT48Y29u
dHJpYnV0b3JzPjxhdXRob3JzPjxhdXRob3I+Q2hhdHppbXBhcm1wYXMsIEFuZ2Vsb3M8L2F1dGhv
cj48YXV0aG9yPk1hcnRpbnMsIFJhZmFlbCBNLjwvYXV0aG9yPjxhdXRob3I+SnVzdWZpLCBJbGly
PC9hdXRob3I+PGF1dGhvcj5LZXJyZW4sIEFuZHJlYXM8L2F1dGhvcj48L2F1dGhvcnM+PC9jb250
cmlidXRvcnM+PHRpdGxlcz48dGl0bGU+QSBzdXJ2ZXkgb2Ygc3VydmV5cyBvbiB0aGUgdXNlIG9m
IHZpc3VhbGl6YXRpb24gZm9yIGludGVycHJldGluZyBtYWNoaW5lIGxlYXJuaW5nIG1vZGVsczwv
dGl0bGU+PHNlY29uZGFyeS10aXRsZT5JbmZvcm1hdGlvbiBWaXN1YWxpemF0aW9uPC9zZWNvbmRh
cnktdGl0bGU+PC90aXRsZXM+PHBlcmlvZGljYWw+PGZ1bGwtdGl0bGU+SW5mb3JtYXRpb24gVmlz
dWFsaXphdGlvbjwvZnVsbC10aXRsZT48L3BlcmlvZGljYWw+PHBhZ2VzPjIwNy0yMzM8L3BhZ2Vz
Pjx2b2x1bWU+MTk8L3ZvbHVtZT48bnVtYmVyPjM8L251bWJlcj48ZGF0ZXM+PHllYXI+MjAyMDwv
eWVhcj48cHViLWRhdGVzPjxkYXRlPkp1bDwvZGF0ZT48L3B1Yi1kYXRlcz48L2RhdGVzPjxpc2Ju
PjE0NzMtODcxNjwvaXNibj48YWNjZXNzaW9uLW51bT5XT1M6MDAwNTIzOTM1MzAwMDAxPC9hY2Nl
c3Npb24tbnVtPjx1cmxzPjxyZWxhdGVkLXVybHM+PHVybD4mbHQ7R28gdG8gSVNJJmd0OzovL1dP
UzowMDA1MjM5MzUzMDAwMDE8L3VybD48dXJsPmh0dHBzOi8vam91cm5hbHMuc2FnZXB1Yi5jb20v
ZG9pL3BkZi8xMC4xMTc3LzE0NzM4NzE2MjA5MDQ2NzE8L3VybD48L3JlbGF0ZWQtdXJscz48L3Vy
bHM+PGN1c3RvbTc+VW5zcCAxNDczODcxNjIwOTA0NjcxPC9jdXN0b203PjxlbGVjdHJvbmljLXJl
c291cmNlLW51bT4xMC4xMTc3LzE0NzM4NzE2MjA5MDQ2NzE8L2VsZWN0cm9uaWMtcmVzb3VyY2Ut
bnVtPjwvcmVjb3JkPjwvQ2l0ZT48Q2l0ZT48QXV0aG9yPlJ1ZGluPC9BdXRob3I+PFllYXI+MjAx
OTwvWWVhcj48UmVjTnVtPjIxPC9SZWNOdW0+PHJlY29yZD48cmVjLW51bWJlcj4yMTwvcmVjLW51
bWJlcj48Zm9yZWlnbi1rZXlzPjxrZXkgYXBwPSJFTiIgZGItaWQ9IjlzdGV0MnJhNWZ3cGV2ZTJl
em52cHByYmR0cmUyZHMyd2FzOSIgdGltZXN0YW1wPSIxNjAwNzcwNTYzIj4yMTwva2V5PjwvZm9y
ZWlnbi1rZXlzPjxyZWYtdHlwZSBuYW1lPSJKb3VybmFsIEFydGljbGUiPjE3PC9yZWYtdHlwZT48
Y29udHJpYnV0b3JzPjxhdXRob3JzPjxhdXRob3I+UnVkaW4sIEMuPC9hdXRob3I+PC9hdXRob3Jz
PjwvY29udHJpYnV0b3JzPjx0aXRsZXM+PHRpdGxlPlN0b3AgZXhwbGFpbmluZyBibGFjayBib3gg
bWFjaGluZSBsZWFybmluZyBtb2RlbHMgZm9yIGhpZ2ggc3Rha2VzIGRlY2lzaW9ucyBhbmQgdXNl
IGludGVycHJldGFibGUgbW9kZWxzIGluc3RlYWQ8L3RpdGxlPjxzZWNvbmRhcnktdGl0bGU+TmF0
dXJlIE1hY2hpbmUgSW50ZWxsaWdlbmNlPC9zZWNvbmRhcnktdGl0bGU+PC90aXRsZXM+PHBlcmlv
ZGljYWw+PGZ1bGwtdGl0bGU+TmF0dXJlIE1hY2hpbmUgSW50ZWxsaWdlbmNlPC9mdWxsLXRpdGxl
PjwvcGVyaW9kaWNhbD48cGFnZXM+MjA2LTIxNTwvcGFnZXM+PHZvbHVtZT4xPC92b2x1bWU+PG51
bWJlcj41PC9udW1iZXI+PGRhdGVzPjx5ZWFyPjIwMTk8L3llYXI+PC9kYXRlcz48d29yay10eXBl
PlJldmlldzwvd29yay10eXBlPjx1cmxzPjxyZWxhdGVkLXVybHM+PHVybD5odHRwczovL3d3dy5z
Y29wdXMuY29tL2lud2FyZC9yZWNvcmQudXJpP2VpZD0yLXMyLjAtODUwNjk0OTIyOTImYW1wO2Rv
aT0xMC4xMDM4JTJmczQyMjU2LTAxOS0wMDQ4LXgmYW1wO3BhcnRuZXJJRD00MCZhbXA7bWQ1PWJl
OGZiYzUwMGVmZWYwYjIzMzJmYWM0MzU1YmVhMGMzPC91cmw+PHVybD5odHRwczovL3d3dy5uYXR1
cmUuY29tL2FydGljbGVzL3M0MjI1Ni0wMTktMDA0OC14LnBkZjwvdXJsPjwvcmVsYXRlZC11cmxz
PjwvdXJscz48ZWxlY3Ryb25pYy1yZXNvdXJjZS1udW0+MTAuMTAzOC9zNDIyNTYtMDE5LTAwNDgt
eDwvZWxlY3Ryb25pYy1yZXNvdXJjZS1udW0+PHJlbW90ZS1kYXRhYmFzZS1uYW1lPlNjb3B1czwv
cmVtb3RlLWRhdGFiYXNlLW5hbWU+PC9yZWNvcmQ+PC9DaXRlPjxDaXRlPjxBdXRob3I+R2lscGlu
PC9BdXRob3I+PFllYXI+MjAxODwvWWVhcj48UmVjTnVtPjI4PC9SZWNOdW0+PHJlY29yZD48cmVj
LW51bWJlcj4yODwvcmVjLW51bWJlcj48Zm9yZWlnbi1rZXlzPjxrZXkgYXBwPSJFTiIgZGItaWQ9
IjlzdGV0MnJhNWZ3cGV2ZTJlem52cHByYmR0cmUyZHMyd2FzOSIgdGltZXN0YW1wPSIxNjAwODU4
Mjg0Ij4yODwva2V5PjwvZm9yZWlnbi1rZXlzPjxyZWYtdHlwZSBuYW1lPSJDb25mZXJlbmNlIFBy
b2NlZWRpbmdzIj4xMDwvcmVmLXR5cGU+PGNvbnRyaWJ1dG9ycz48YXV0aG9ycz48YXV0aG9yPkwu
IEguIEdpbHBpbjwvYXV0aG9yPjxhdXRob3I+RC4gQmF1PC9hdXRob3I+PGF1dGhvcj5CLiBaLiBZ
dWFuPC9hdXRob3I+PGF1dGhvcj5BLiBCYWp3YTwvYXV0aG9yPjxhdXRob3I+TS4gU3BlY3Rlcjwv
YXV0aG9yPjxhdXRob3I+TC4gS2FnYWw8L2F1dGhvcj48L2F1dGhvcnM+PC9jb250cmlidXRvcnM+
PHRpdGxlcz48dGl0bGU+RXhwbGFpbmluZyBFeHBsYW5hdGlvbnM6IEFuIE92ZXJ2aWV3IG9mIElu
dGVycHJldGFiaWxpdHkgb2YgTWFjaGluZSBMZWFybmluZzwvdGl0bGU+PHNlY29uZGFyeS10aXRs
ZT4yMDE4IElFRUUgNXRoIEludGVybmF0aW9uYWwgQ29uZmVyZW5jZSBvbiBEYXRhIFNjaWVuY2Ug
YW5kIEFkdmFuY2VkIEFuYWx5dGljcyAoRFNBQSk8L3NlY29uZGFyeS10aXRsZT48YWx0LXRpdGxl
PjIwMTggSUVFRSA1dGggSW50ZXJuYXRpb25hbCBDb25mZXJlbmNlIG9uIERhdGEgU2NpZW5jZSBh
bmQgQWR2YW5jZWQgQW5hbHl0aWNzIChEU0FBKTwvYWx0LXRpdGxlPjwvdGl0bGVzPjxwYWdlcz44
MC04OTwvcGFnZXM+PGtleXdvcmRzPjxrZXl3b3JkPmFydGlmaWNpYWwgaW50ZWxsaWdlbmNlPC9r
ZXl3b3JkPjxrZXl3b3JkPmRhdGEgYW5hbHlzaXM8L2tleXdvcmQ+PGtleXdvcmQ+bGVhcm5pbmcg
KGFydGlmaWNpYWwgaW50ZWxsaWdlbmNlKTwva2V5d29yZD48a2V5d29yZD5uZXVyYWwgbmV0czwv
a2V5d29yZD48a2V5d29yZD5jb21wbGV4IG1hY2hpbmVzPC9rZXl3b3JkPjxrZXl3b3JkPmFsZ29y
aXRobWljIGZhaXJuZXNzPC9rZXl3b3JkPjxrZXl3b3JkPnRyYWluaW5nIGRhdGE8L2tleXdvcmQ+
PGtleXdvcmQ+c3VnZ2VzdGVkIGZ1dHVyZSByZXNlYXJjaCBkaXJlY3Rpb25zPC9rZXl3b3JkPjxr
ZXl3b3JkPmV4cGxhbmF0b3J5IGFydGlmaWNpYWwgaW50ZWxsaWdlbmNlPC9rZXl3b3JkPjxrZXl3
b3JkPmV4cGxhaW5pbmcgZXhwbGFuYXRpb25zPC9rZXl3b3JkPjxrZXl3b3JkPm1hY2hpbmUgbGVh
cm5pbmc8L2tleXdvcmQ+PGtleXdvcmQ+WEFJPC9rZXl3b3JkPjxrZXl3b3JkPnBvdGVudGlhbCBi
aWFzLXByb2JsZW1zPC9rZXl3b3JkPjxrZXl3b3JkPkNvbXB1dGF0aW9uYWwgbW9kZWxpbmc8L2tl
eXdvcmQ+PGtleXdvcmQ+RGVjaXNpb24gdHJlZXM8L2tleXdvcmQ+PGtleXdvcmQ+QmlvbG9naWNh
bCBuZXVyYWwgbmV0d29ya3M8L2tleXdvcmQ+PGtleXdvcmQ+VGF4b25vbXk8L2tleXdvcmQ+PGtl
eXdvcmQ+Q29tcGxleGl0eSB0aGVvcnk8L2tleXdvcmQ+PGtleXdvcmQ+TWFjaGluZSBsZWFybmlu
ZyB0aGVvcmllczwva2V5d29yZD48a2V5d29yZD5Nb2RlbHMgYW5kIHN5c3RlbXM8L2tleXdvcmQ+
PGtleXdvcmQ+RGVlcCBsZWFybmluZyBhbmQgZGVlcCBhbmFseXRpY3M8L2tleXdvcmQ+PGtleXdv
cmQ+RmFpcm5lc3MgYW5kIHRyYW5zcGFyZW5jeSBpbiBkYXRhIHNjaWVuY2U8L2tleXdvcmQ+PC9r
ZXl3b3Jkcz48ZGF0ZXM+PHllYXI+MjAxODwveWVhcj48cHViLWRhdGVzPjxkYXRlPjEtMyBPY3Qu
IDIwMTg8L2RhdGU+PC9wdWItZGF0ZXM+PC9kYXRlcz48dXJscz48cmVsYXRlZC11cmxzPjx1cmw+
aHR0cHM6Ly9pZWVleHBsb3JlLmllZWUub3JnL2RvY3VtZW50Lzg2MzE0NDgvPC91cmw+PC9yZWxh
dGVkLXVybHM+PC91cmxzPjxlbGVjdHJvbmljLXJlc291cmNlLW51bT4xMC4xMTA5L0RTQUEuMjAx
OC4wMDAxODwvZWxlY3Ryb25pYy1yZXNvdXJjZS1udW0+PC9yZWNvcmQ+PC9DaXRlPjxDaXRlPjxB
dXRob3I+TWl0dGVsc3RhZHQ8L0F1dGhvcj48WWVhcj4yMDE4PC9ZZWFyPjxSZWNOdW0+MzA8L1Jl
Y051bT48cmVjb3JkPjxyZWMtbnVtYmVyPjMwPC9yZWMtbnVtYmVyPjxmb3JlaWduLWtleXM+PGtl
eSBhcHA9IkVOIiBkYi1pZD0iOXN0ZXQycmE1ZndwZXZlMmV6bnZwcHJiZHRyZTJkczJ3YXM5IiB0
aW1lc3RhbXA9IjE2MDA4NTg1MzQiPjMwPC9rZXk+PC9mb3JlaWduLWtleXM+PHJlZi10eXBlIG5h
bWU9IkJvb2siPjY8L3JlZi10eXBlPjxjb250cmlidXRvcnM+PGF1dGhvcnM+PGF1dGhvcj5NaXR0
ZWxzdGFkdCwgQnJlbnQ8L2F1dGhvcj48YXV0aG9yPlJ1c3NlbGwsIENocmlzPC9hdXRob3I+PGF1
dGhvcj5XYWNodGVyLCBTYW5kcmE8L2F1dGhvcj48L2F1dGhvcnM+PC9jb250cmlidXRvcnM+PHRp
dGxlcz48dGl0bGU+RXhwbGFpbmluZyBFeHBsYW5hdGlvbnMgaW4gQUk8L3RpdGxlPjwvdGl0bGVz
PjxkYXRlcz48eWVhcj4yMDE4PC95ZWFyPjwvZGF0ZXM+PHVybHM+PC91cmxzPjxlbGVjdHJvbmlj
LXJlc291cmNlLW51bT4xMC4xMTQ1LzMyODc1NjAuMzI4NzU3NDwvZWxlY3Ryb25pYy1yZXNvdXJj
ZS1udW0+PC9yZWNvcmQ+PC9DaXRlPjwvRW5kTm90ZT5=
</w:fldData>
        </w:fldChar>
      </w:r>
      <w:r w:rsidR="003A7A91">
        <w:instrText xml:space="preserve"> ADDIN EN.CITE.DATA </w:instrText>
      </w:r>
      <w:r w:rsidR="003A7A91">
        <w:fldChar w:fldCharType="end"/>
      </w:r>
      <w:r w:rsidR="00911926" w:rsidRPr="00824425">
        <w:fldChar w:fldCharType="separate"/>
      </w:r>
      <w:r w:rsidR="003A7A91">
        <w:rPr>
          <w:noProof/>
        </w:rPr>
        <w:t>[15, 16, 19, 24, 25]</w:t>
      </w:r>
      <w:r w:rsidR="00911926" w:rsidRPr="00824425">
        <w:fldChar w:fldCharType="end"/>
      </w:r>
      <w:r w:rsidR="007078A0" w:rsidRPr="00824425">
        <w:t xml:space="preserve">. </w:t>
      </w:r>
      <w:r w:rsidR="0063516B" w:rsidRPr="00824425">
        <w:t>For instance,</w:t>
      </w:r>
      <w:r w:rsidR="00EB0F90" w:rsidRPr="00824425">
        <w:t xml:space="preserve"> </w:t>
      </w:r>
      <w:r w:rsidR="008973E3">
        <w:t>“</w:t>
      </w:r>
      <w:r w:rsidR="008973E3" w:rsidRPr="00B5518E">
        <w:t>interpretability</w:t>
      </w:r>
      <w:r w:rsidR="008973E3">
        <w:t xml:space="preserve">” </w:t>
      </w:r>
      <w:r w:rsidR="00F36508">
        <w:t xml:space="preserve">can be </w:t>
      </w:r>
      <w:r w:rsidR="00D7750D">
        <w:t>understood</w:t>
      </w:r>
      <w:r w:rsidR="00F36508">
        <w:t xml:space="preserve"> as a way </w:t>
      </w:r>
      <w:r w:rsidR="0063516B" w:rsidRPr="00824425">
        <w:t xml:space="preserve">to </w:t>
      </w:r>
      <w:r w:rsidR="00D15D13" w:rsidRPr="00824425">
        <w:t>show</w:t>
      </w:r>
      <w:r w:rsidR="0063516B" w:rsidRPr="00824425">
        <w:t xml:space="preserve"> the model internals in a human-understandable way</w:t>
      </w:r>
      <w:r w:rsidR="00F36508">
        <w:t xml:space="preserve"> </w:t>
      </w:r>
      <w:r w:rsidR="00F36508" w:rsidRPr="00824425">
        <w:fldChar w:fldCharType="begin"/>
      </w:r>
      <w:r w:rsidR="00F36508">
        <w:instrText xml:space="preserve"> ADDIN EN.CITE &lt;EndNote&gt;&lt;Cite&gt;&lt;Author&gt;Chatzimparmpas&lt;/Author&gt;&lt;Year&gt;2020&lt;/Year&gt;&lt;RecNum&gt;11&lt;/RecNum&gt;&lt;DisplayText&gt;[19]&lt;/DisplayText&gt;&lt;record&gt;&lt;rec-number&gt;11&lt;/rec-number&gt;&lt;foreign-keys&gt;&lt;key app="EN" db-id="9stet2ra5fwpeve2eznvpprbdtre2ds2was9" timestamp="1600361417"&gt;11&lt;/key&gt;&lt;/foreign-keys&gt;&lt;ref-type name="Journal Article"&gt;17&lt;/ref-type&gt;&lt;contributors&gt;&lt;authors&gt;&lt;author&gt;Chatzimparmpas, Angelos&lt;/author&gt;&lt;author&gt;Martins, Rafael M.&lt;/author&gt;&lt;author&gt;Jusufi, Ilir&lt;/author&gt;&lt;author&gt;Kerren, Andreas&lt;/author&gt;&lt;/authors&gt;&lt;/contributors&gt;&lt;titles&gt;&lt;title&gt;A survey of surveys on the use of visualization for interpreting machine learning models&lt;/title&gt;&lt;secondary-title&gt;Information Visualization&lt;/secondary-title&gt;&lt;/titles&gt;&lt;periodical&gt;&lt;full-title&gt;Information Visualization&lt;/full-title&gt;&lt;/periodical&gt;&lt;pages&gt;207-233&lt;/pages&gt;&lt;volume&gt;19&lt;/volume&gt;&lt;number&gt;3&lt;/number&gt;&lt;dates&gt;&lt;year&gt;2020&lt;/year&gt;&lt;pub-dates&gt;&lt;date&gt;Jul&lt;/date&gt;&lt;/pub-dates&gt;&lt;/dates&gt;&lt;isbn&gt;1473-8716&lt;/isbn&gt;&lt;accession-num&gt;WOS:000523935300001&lt;/accession-num&gt;&lt;urls&gt;&lt;related-urls&gt;&lt;url&gt;&amp;lt;Go to ISI&amp;gt;://WOS:000523935300001&lt;/url&gt;&lt;url&gt;https://journals.sagepub.com/doi/pdf/10.1177/1473871620904671&lt;/url&gt;&lt;/related-urls&gt;&lt;/urls&gt;&lt;custom7&gt;Unsp 1473871620904671&lt;/custom7&gt;&lt;electronic-resource-num&gt;10.1177/1473871620904671&lt;/electronic-resource-num&gt;&lt;/record&gt;&lt;/Cite&gt;&lt;/EndNote&gt;</w:instrText>
      </w:r>
      <w:r w:rsidR="00F36508" w:rsidRPr="00824425">
        <w:fldChar w:fldCharType="separate"/>
      </w:r>
      <w:r w:rsidR="00F36508">
        <w:rPr>
          <w:noProof/>
        </w:rPr>
        <w:t>[19]</w:t>
      </w:r>
      <w:r w:rsidR="00F36508" w:rsidRPr="00824425">
        <w:fldChar w:fldCharType="end"/>
      </w:r>
      <w:r w:rsidR="0063516B" w:rsidRPr="00824425">
        <w:t xml:space="preserve">. While </w:t>
      </w:r>
      <w:r w:rsidR="008973E3">
        <w:t>“</w:t>
      </w:r>
      <w:r w:rsidR="008973E3" w:rsidRPr="00B5518E">
        <w:t>explainability</w:t>
      </w:r>
      <w:r w:rsidR="008973E3">
        <w:t>”</w:t>
      </w:r>
      <w:r w:rsidR="008973E3" w:rsidRPr="00824425">
        <w:t xml:space="preserve"> </w:t>
      </w:r>
      <w:r w:rsidR="0063516B" w:rsidRPr="00824425">
        <w:t xml:space="preserve">aims to inform humans of the reasons why a decision has been made by an already interpretable model. </w:t>
      </w:r>
      <w:r w:rsidR="00254284" w:rsidRPr="00824425">
        <w:t xml:space="preserve">In this way, explainable models are always interpretable, but the reverse does not have to be true </w:t>
      </w:r>
      <w:r w:rsidR="00254284" w:rsidRPr="00824425">
        <w:fldChar w:fldCharType="begin">
          <w:fldData xml:space="preserve">PEVuZE5vdGU+PENpdGU+PEF1dGhvcj5DaGF0emltcGFybXBhczwvQXV0aG9yPjxZZWFyPjIwMjA8
L1llYXI+PFJlY051bT4xMTwvUmVjTnVtPjxEaXNwbGF5VGV4dD5bMTksIDI0XTwvRGlzcGxheVRl
eHQ+PHJlY29yZD48cmVjLW51bWJlcj4xMTwvcmVjLW51bWJlcj48Zm9yZWlnbi1rZXlzPjxrZXkg
YXBwPSJFTiIgZGItaWQ9IjlzdGV0MnJhNWZ3cGV2ZTJlem52cHByYmR0cmUyZHMyd2FzOSIgdGlt
ZXN0YW1wPSIxNjAwMzYxNDE3Ij4xMTwva2V5PjwvZm9yZWlnbi1rZXlzPjxyZWYtdHlwZSBuYW1l
PSJKb3VybmFsIEFydGljbGUiPjE3PC9yZWYtdHlwZT48Y29udHJpYnV0b3JzPjxhdXRob3JzPjxh
dXRob3I+Q2hhdHppbXBhcm1wYXMsIEFuZ2Vsb3M8L2F1dGhvcj48YXV0aG9yPk1hcnRpbnMsIFJh
ZmFlbCBNLjwvYXV0aG9yPjxhdXRob3I+SnVzdWZpLCBJbGlyPC9hdXRob3I+PGF1dGhvcj5LZXJy
ZW4sIEFuZHJlYXM8L2F1dGhvcj48L2F1dGhvcnM+PC9jb250cmlidXRvcnM+PHRpdGxlcz48dGl0
bGU+QSBzdXJ2ZXkgb2Ygc3VydmV5cyBvbiB0aGUgdXNlIG9mIHZpc3VhbGl6YXRpb24gZm9yIGlu
dGVycHJldGluZyBtYWNoaW5lIGxlYXJuaW5nIG1vZGVsczwvdGl0bGU+PHNlY29uZGFyeS10aXRs
ZT5JbmZvcm1hdGlvbiBWaXN1YWxpemF0aW9uPC9zZWNvbmRhcnktdGl0bGU+PC90aXRsZXM+PHBl
cmlvZGljYWw+PGZ1bGwtdGl0bGU+SW5mb3JtYXRpb24gVmlzdWFsaXphdGlvbjwvZnVsbC10aXRs
ZT48L3BlcmlvZGljYWw+PHBhZ2VzPjIwNy0yMzM8L3BhZ2VzPjx2b2x1bWU+MTk8L3ZvbHVtZT48
bnVtYmVyPjM8L251bWJlcj48ZGF0ZXM+PHllYXI+MjAyMDwveWVhcj48cHViLWRhdGVzPjxkYXRl
Pkp1bDwvZGF0ZT48L3B1Yi1kYXRlcz48L2RhdGVzPjxpc2JuPjE0NzMtODcxNjwvaXNibj48YWNj
ZXNzaW9uLW51bT5XT1M6MDAwNTIzOTM1MzAwMDAxPC9hY2Nlc3Npb24tbnVtPjx1cmxzPjxyZWxh
dGVkLXVybHM+PHVybD4mbHQ7R28gdG8gSVNJJmd0OzovL1dPUzowMDA1MjM5MzUzMDAwMDE8L3Vy
bD48dXJsPmh0dHBzOi8vam91cm5hbHMuc2FnZXB1Yi5jb20vZG9pL3BkZi8xMC4xMTc3LzE0NzM4
NzE2MjA5MDQ2NzE8L3VybD48L3JlbGF0ZWQtdXJscz48L3VybHM+PGN1c3RvbTc+VW5zcCAxNDcz
ODcxNjIwOTA0NjcxPC9jdXN0b203PjxlbGVjdHJvbmljLXJlc291cmNlLW51bT4xMC4xMTc3LzE0
NzM4NzE2MjA5MDQ2NzE8L2VsZWN0cm9uaWMtcmVzb3VyY2UtbnVtPjwvcmVjb3JkPjwvQ2l0ZT48
Q2l0ZT48QXV0aG9yPkdpbHBpbjwvQXV0aG9yPjxZZWFyPjIwMTg8L1llYXI+PFJlY051bT4yODwv
UmVjTnVtPjxyZWNvcmQ+PHJlYy1udW1iZXI+Mjg8L3JlYy1udW1iZXI+PGZvcmVpZ24ta2V5cz48
a2V5IGFwcD0iRU4iIGRiLWlkPSI5c3RldDJyYTVmd3BldmUyZXpudnBwcmJkdHJlMmRzMndhczki
IHRpbWVzdGFtcD0iMTYwMDg1ODI4NCI+Mjg8L2tleT48L2ZvcmVpZ24ta2V5cz48cmVmLXR5cGUg
bmFtZT0iQ29uZmVyZW5jZSBQcm9jZWVkaW5ncyI+MTA8L3JlZi10eXBlPjxjb250cmlidXRvcnM+
PGF1dGhvcnM+PGF1dGhvcj5MLiBILiBHaWxwaW48L2F1dGhvcj48YXV0aG9yPkQuIEJhdTwvYXV0
aG9yPjxhdXRob3I+Qi4gWi4gWXVhbjwvYXV0aG9yPjxhdXRob3I+QS4gQmFqd2E8L2F1dGhvcj48
YXV0aG9yPk0uIFNwZWN0ZXI8L2F1dGhvcj48YXV0aG9yPkwuIEthZ2FsPC9hdXRob3I+PC9hdXRo
b3JzPjwvY29udHJpYnV0b3JzPjx0aXRsZXM+PHRpdGxlPkV4cGxhaW5pbmcgRXhwbGFuYXRpb25z
OiBBbiBPdmVydmlldyBvZiBJbnRlcnByZXRhYmlsaXR5IG9mIE1hY2hpbmUgTGVhcm5pbmc8L3Rp
dGxlPjxzZWNvbmRhcnktdGl0bGU+MjAxOCBJRUVFIDV0aCBJbnRlcm5hdGlvbmFsIENvbmZlcmVu
Y2Ugb24gRGF0YSBTY2llbmNlIGFuZCBBZHZhbmNlZCBBbmFseXRpY3MgKERTQUEpPC9zZWNvbmRh
cnktdGl0bGU+PGFsdC10aXRsZT4yMDE4IElFRUUgNXRoIEludGVybmF0aW9uYWwgQ29uZmVyZW5j
ZSBvbiBEYXRhIFNjaWVuY2UgYW5kIEFkdmFuY2VkIEFuYWx5dGljcyAoRFNBQSk8L2FsdC10aXRs
ZT48L3RpdGxlcz48cGFnZXM+ODAtODk8L3BhZ2VzPjxrZXl3b3Jkcz48a2V5d29yZD5hcnRpZmlj
aWFsIGludGVsbGlnZW5jZTwva2V5d29yZD48a2V5d29yZD5kYXRhIGFuYWx5c2lzPC9rZXl3b3Jk
PjxrZXl3b3JkPmxlYXJuaW5nIChhcnRpZmljaWFsIGludGVsbGlnZW5jZSk8L2tleXdvcmQ+PGtl
eXdvcmQ+bmV1cmFsIG5ldHM8L2tleXdvcmQ+PGtleXdvcmQ+Y29tcGxleCBtYWNoaW5lczwva2V5
d29yZD48a2V5d29yZD5hbGdvcml0aG1pYyBmYWlybmVzczwva2V5d29yZD48a2V5d29yZD50cmFp
bmluZyBkYXRhPC9rZXl3b3JkPjxrZXl3b3JkPnN1Z2dlc3RlZCBmdXR1cmUgcmVzZWFyY2ggZGly
ZWN0aW9uczwva2V5d29yZD48a2V5d29yZD5leHBsYW5hdG9yeSBhcnRpZmljaWFsIGludGVsbGln
ZW5jZTwva2V5d29yZD48a2V5d29yZD5leHBsYWluaW5nIGV4cGxhbmF0aW9uczwva2V5d29yZD48
a2V5d29yZD5tYWNoaW5lIGxlYXJuaW5nPC9rZXl3b3JkPjxrZXl3b3JkPlhBSTwva2V5d29yZD48
a2V5d29yZD5wb3RlbnRpYWwgYmlhcy1wcm9ibGVtczwva2V5d29yZD48a2V5d29yZD5Db21wdXRh
dGlvbmFsIG1vZGVsaW5nPC9rZXl3b3JkPjxrZXl3b3JkPkRlY2lzaW9uIHRyZWVzPC9rZXl3b3Jk
PjxrZXl3b3JkPkJpb2xvZ2ljYWwgbmV1cmFsIG5ldHdvcmtzPC9rZXl3b3JkPjxrZXl3b3JkPlRh
eG9ub215PC9rZXl3b3JkPjxrZXl3b3JkPkNvbXBsZXhpdHkgdGhlb3J5PC9rZXl3b3JkPjxrZXl3
b3JkPk1hY2hpbmUgbGVhcm5pbmcgdGhlb3JpZXM8L2tleXdvcmQ+PGtleXdvcmQ+TW9kZWxzIGFu
ZCBzeXN0ZW1zPC9rZXl3b3JkPjxrZXl3b3JkPkRlZXAgbGVhcm5pbmcgYW5kIGRlZXAgYW5hbHl0
aWNzPC9rZXl3b3JkPjxrZXl3b3JkPkZhaXJuZXNzIGFuZCB0cmFuc3BhcmVuY3kgaW4gZGF0YSBz
Y2llbmNlPC9rZXl3b3JkPjwva2V5d29yZHM+PGRhdGVzPjx5ZWFyPjIwMTg8L3llYXI+PHB1Yi1k
YXRlcz48ZGF0ZT4xLTMgT2N0LiAyMDE4PC9kYXRlPjwvcHViLWRhdGVzPjwvZGF0ZXM+PHVybHM+
PHJlbGF0ZWQtdXJscz48dXJsPmh0dHBzOi8vaWVlZXhwbG9yZS5pZWVlLm9yZy9kb2N1bWVudC84
NjMxNDQ4LzwvdXJsPjwvcmVsYXRlZC11cmxzPjwvdXJscz48ZWxlY3Ryb25pYy1yZXNvdXJjZS1u
dW0+MTAuMTEwOS9EU0FBLjIwMTguMDAwMTg8L2VsZWN0cm9uaWMtcmVzb3VyY2UtbnVtPjwvcmVj
b3JkPjwvQ2l0ZT48L0VuZE5vdGU+
</w:fldData>
        </w:fldChar>
      </w:r>
      <w:r w:rsidR="003A7A91">
        <w:instrText xml:space="preserve"> ADDIN EN.CITE </w:instrText>
      </w:r>
      <w:r w:rsidR="003A7A91">
        <w:fldChar w:fldCharType="begin">
          <w:fldData xml:space="preserve">PEVuZE5vdGU+PENpdGU+PEF1dGhvcj5DaGF0emltcGFybXBhczwvQXV0aG9yPjxZZWFyPjIwMjA8
L1llYXI+PFJlY051bT4xMTwvUmVjTnVtPjxEaXNwbGF5VGV4dD5bMTksIDI0XTwvRGlzcGxheVRl
eHQ+PHJlY29yZD48cmVjLW51bWJlcj4xMTwvcmVjLW51bWJlcj48Zm9yZWlnbi1rZXlzPjxrZXkg
YXBwPSJFTiIgZGItaWQ9IjlzdGV0MnJhNWZ3cGV2ZTJlem52cHByYmR0cmUyZHMyd2FzOSIgdGlt
ZXN0YW1wPSIxNjAwMzYxNDE3Ij4xMTwva2V5PjwvZm9yZWlnbi1rZXlzPjxyZWYtdHlwZSBuYW1l
PSJKb3VybmFsIEFydGljbGUiPjE3PC9yZWYtdHlwZT48Y29udHJpYnV0b3JzPjxhdXRob3JzPjxh
dXRob3I+Q2hhdHppbXBhcm1wYXMsIEFuZ2Vsb3M8L2F1dGhvcj48YXV0aG9yPk1hcnRpbnMsIFJh
ZmFlbCBNLjwvYXV0aG9yPjxhdXRob3I+SnVzdWZpLCBJbGlyPC9hdXRob3I+PGF1dGhvcj5LZXJy
ZW4sIEFuZHJlYXM8L2F1dGhvcj48L2F1dGhvcnM+PC9jb250cmlidXRvcnM+PHRpdGxlcz48dGl0
bGU+QSBzdXJ2ZXkgb2Ygc3VydmV5cyBvbiB0aGUgdXNlIG9mIHZpc3VhbGl6YXRpb24gZm9yIGlu
dGVycHJldGluZyBtYWNoaW5lIGxlYXJuaW5nIG1vZGVsczwvdGl0bGU+PHNlY29uZGFyeS10aXRs
ZT5JbmZvcm1hdGlvbiBWaXN1YWxpemF0aW9uPC9zZWNvbmRhcnktdGl0bGU+PC90aXRsZXM+PHBl
cmlvZGljYWw+PGZ1bGwtdGl0bGU+SW5mb3JtYXRpb24gVmlzdWFsaXphdGlvbjwvZnVsbC10aXRs
ZT48L3BlcmlvZGljYWw+PHBhZ2VzPjIwNy0yMzM8L3BhZ2VzPjx2b2x1bWU+MTk8L3ZvbHVtZT48
bnVtYmVyPjM8L251bWJlcj48ZGF0ZXM+PHllYXI+MjAyMDwveWVhcj48cHViLWRhdGVzPjxkYXRl
Pkp1bDwvZGF0ZT48L3B1Yi1kYXRlcz48L2RhdGVzPjxpc2JuPjE0NzMtODcxNjwvaXNibj48YWNj
ZXNzaW9uLW51bT5XT1M6MDAwNTIzOTM1MzAwMDAxPC9hY2Nlc3Npb24tbnVtPjx1cmxzPjxyZWxh
dGVkLXVybHM+PHVybD4mbHQ7R28gdG8gSVNJJmd0OzovL1dPUzowMDA1MjM5MzUzMDAwMDE8L3Vy
bD48dXJsPmh0dHBzOi8vam91cm5hbHMuc2FnZXB1Yi5jb20vZG9pL3BkZi8xMC4xMTc3LzE0NzM4
NzE2MjA5MDQ2NzE8L3VybD48L3JlbGF0ZWQtdXJscz48L3VybHM+PGN1c3RvbTc+VW5zcCAxNDcz
ODcxNjIwOTA0NjcxPC9jdXN0b203PjxlbGVjdHJvbmljLXJlc291cmNlLW51bT4xMC4xMTc3LzE0
NzM4NzE2MjA5MDQ2NzE8L2VsZWN0cm9uaWMtcmVzb3VyY2UtbnVtPjwvcmVjb3JkPjwvQ2l0ZT48
Q2l0ZT48QXV0aG9yPkdpbHBpbjwvQXV0aG9yPjxZZWFyPjIwMTg8L1llYXI+PFJlY051bT4yODwv
UmVjTnVtPjxyZWNvcmQ+PHJlYy1udW1iZXI+Mjg8L3JlYy1udW1iZXI+PGZvcmVpZ24ta2V5cz48
a2V5IGFwcD0iRU4iIGRiLWlkPSI5c3RldDJyYTVmd3BldmUyZXpudnBwcmJkdHJlMmRzMndhczki
IHRpbWVzdGFtcD0iMTYwMDg1ODI4NCI+Mjg8L2tleT48L2ZvcmVpZ24ta2V5cz48cmVmLXR5cGUg
bmFtZT0iQ29uZmVyZW5jZSBQcm9jZWVkaW5ncyI+MTA8L3JlZi10eXBlPjxjb250cmlidXRvcnM+
PGF1dGhvcnM+PGF1dGhvcj5MLiBILiBHaWxwaW48L2F1dGhvcj48YXV0aG9yPkQuIEJhdTwvYXV0
aG9yPjxhdXRob3I+Qi4gWi4gWXVhbjwvYXV0aG9yPjxhdXRob3I+QS4gQmFqd2E8L2F1dGhvcj48
YXV0aG9yPk0uIFNwZWN0ZXI8L2F1dGhvcj48YXV0aG9yPkwuIEthZ2FsPC9hdXRob3I+PC9hdXRo
b3JzPjwvY29udHJpYnV0b3JzPjx0aXRsZXM+PHRpdGxlPkV4cGxhaW5pbmcgRXhwbGFuYXRpb25z
OiBBbiBPdmVydmlldyBvZiBJbnRlcnByZXRhYmlsaXR5IG9mIE1hY2hpbmUgTGVhcm5pbmc8L3Rp
dGxlPjxzZWNvbmRhcnktdGl0bGU+MjAxOCBJRUVFIDV0aCBJbnRlcm5hdGlvbmFsIENvbmZlcmVu
Y2Ugb24gRGF0YSBTY2llbmNlIGFuZCBBZHZhbmNlZCBBbmFseXRpY3MgKERTQUEpPC9zZWNvbmRh
cnktdGl0bGU+PGFsdC10aXRsZT4yMDE4IElFRUUgNXRoIEludGVybmF0aW9uYWwgQ29uZmVyZW5j
ZSBvbiBEYXRhIFNjaWVuY2UgYW5kIEFkdmFuY2VkIEFuYWx5dGljcyAoRFNBQSk8L2FsdC10aXRs
ZT48L3RpdGxlcz48cGFnZXM+ODAtODk8L3BhZ2VzPjxrZXl3b3Jkcz48a2V5d29yZD5hcnRpZmlj
aWFsIGludGVsbGlnZW5jZTwva2V5d29yZD48a2V5d29yZD5kYXRhIGFuYWx5c2lzPC9rZXl3b3Jk
PjxrZXl3b3JkPmxlYXJuaW5nIChhcnRpZmljaWFsIGludGVsbGlnZW5jZSk8L2tleXdvcmQ+PGtl
eXdvcmQ+bmV1cmFsIG5ldHM8L2tleXdvcmQ+PGtleXdvcmQ+Y29tcGxleCBtYWNoaW5lczwva2V5
d29yZD48a2V5d29yZD5hbGdvcml0aG1pYyBmYWlybmVzczwva2V5d29yZD48a2V5d29yZD50cmFp
bmluZyBkYXRhPC9rZXl3b3JkPjxrZXl3b3JkPnN1Z2dlc3RlZCBmdXR1cmUgcmVzZWFyY2ggZGly
ZWN0aW9uczwva2V5d29yZD48a2V5d29yZD5leHBsYW5hdG9yeSBhcnRpZmljaWFsIGludGVsbGln
ZW5jZTwva2V5d29yZD48a2V5d29yZD5leHBsYWluaW5nIGV4cGxhbmF0aW9uczwva2V5d29yZD48
a2V5d29yZD5tYWNoaW5lIGxlYXJuaW5nPC9rZXl3b3JkPjxrZXl3b3JkPlhBSTwva2V5d29yZD48
a2V5d29yZD5wb3RlbnRpYWwgYmlhcy1wcm9ibGVtczwva2V5d29yZD48a2V5d29yZD5Db21wdXRh
dGlvbmFsIG1vZGVsaW5nPC9rZXl3b3JkPjxrZXl3b3JkPkRlY2lzaW9uIHRyZWVzPC9rZXl3b3Jk
PjxrZXl3b3JkPkJpb2xvZ2ljYWwgbmV1cmFsIG5ldHdvcmtzPC9rZXl3b3JkPjxrZXl3b3JkPlRh
eG9ub215PC9rZXl3b3JkPjxrZXl3b3JkPkNvbXBsZXhpdHkgdGhlb3J5PC9rZXl3b3JkPjxrZXl3
b3JkPk1hY2hpbmUgbGVhcm5pbmcgdGhlb3JpZXM8L2tleXdvcmQ+PGtleXdvcmQ+TW9kZWxzIGFu
ZCBzeXN0ZW1zPC9rZXl3b3JkPjxrZXl3b3JkPkRlZXAgbGVhcm5pbmcgYW5kIGRlZXAgYW5hbHl0
aWNzPC9rZXl3b3JkPjxrZXl3b3JkPkZhaXJuZXNzIGFuZCB0cmFuc3BhcmVuY3kgaW4gZGF0YSBz
Y2llbmNlPC9rZXl3b3JkPjwva2V5d29yZHM+PGRhdGVzPjx5ZWFyPjIwMTg8L3llYXI+PHB1Yi1k
YXRlcz48ZGF0ZT4xLTMgT2N0LiAyMDE4PC9kYXRlPjwvcHViLWRhdGVzPjwvZGF0ZXM+PHVybHM+
PHJlbGF0ZWQtdXJscz48dXJsPmh0dHBzOi8vaWVlZXhwbG9yZS5pZWVlLm9yZy9kb2N1bWVudC84
NjMxNDQ4LzwvdXJsPjwvcmVsYXRlZC11cmxzPjwvdXJscz48ZWxlY3Ryb25pYy1yZXNvdXJjZS1u
dW0+MTAuMTEwOS9EU0FBLjIwMTguMDAwMTg8L2VsZWN0cm9uaWMtcmVzb3VyY2UtbnVtPjwvcmVj
b3JkPjwvQ2l0ZT48L0VuZE5vdGU+
</w:fldData>
        </w:fldChar>
      </w:r>
      <w:r w:rsidR="003A7A91">
        <w:instrText xml:space="preserve"> ADDIN EN.CITE.DATA </w:instrText>
      </w:r>
      <w:r w:rsidR="003A7A91">
        <w:fldChar w:fldCharType="end"/>
      </w:r>
      <w:r w:rsidR="00254284" w:rsidRPr="00824425">
        <w:fldChar w:fldCharType="separate"/>
      </w:r>
      <w:r w:rsidR="003A7A91">
        <w:rPr>
          <w:noProof/>
        </w:rPr>
        <w:t>[19, 24]</w:t>
      </w:r>
      <w:r w:rsidR="00254284" w:rsidRPr="00824425">
        <w:fldChar w:fldCharType="end"/>
      </w:r>
      <w:r w:rsidR="00254284" w:rsidRPr="00824425">
        <w:t xml:space="preserve">. </w:t>
      </w:r>
      <w:r w:rsidR="00D15D13" w:rsidRPr="00824425">
        <w:t xml:space="preserve">Rudin calls to make all models interpretable, </w:t>
      </w:r>
      <w:r w:rsidR="00236E9A" w:rsidRPr="00824425">
        <w:t xml:space="preserve">meaning that the models itself provide explanations </w:t>
      </w:r>
      <w:r w:rsidR="00D15D13" w:rsidRPr="00824425">
        <w:t>and</w:t>
      </w:r>
      <w:r w:rsidR="00236E9A" w:rsidRPr="00824425">
        <w:t xml:space="preserve"> to remove the term </w:t>
      </w:r>
      <w:r w:rsidR="008973E3">
        <w:t>“</w:t>
      </w:r>
      <w:r w:rsidR="008973E3" w:rsidRPr="00B5518E">
        <w:t>explainability</w:t>
      </w:r>
      <w:r w:rsidR="008973E3">
        <w:t>”</w:t>
      </w:r>
      <w:r w:rsidR="008973E3" w:rsidRPr="00824425">
        <w:t xml:space="preserve"> </w:t>
      </w:r>
      <w:r w:rsidR="00236E9A" w:rsidRPr="00824425">
        <w:t xml:space="preserve">altogether by arguing that this terms often just provides </w:t>
      </w:r>
      <w:r w:rsidR="008973E3">
        <w:t>“</w:t>
      </w:r>
      <w:r w:rsidR="00236E9A" w:rsidRPr="008973E3">
        <w:t>summary statistics</w:t>
      </w:r>
      <w:r w:rsidR="008973E3">
        <w:t>”</w:t>
      </w:r>
      <w:r w:rsidR="00F36508">
        <w:t xml:space="preserve"> </w:t>
      </w:r>
      <w:r w:rsidR="00F36508" w:rsidRPr="00824425">
        <w:fldChar w:fldCharType="begin"/>
      </w:r>
      <w:r w:rsidR="00F36508">
        <w:instrText xml:space="preserve"> ADDIN EN.CITE &lt;EndNote&gt;&lt;Cite&gt;&lt;Author&gt;Rudin&lt;/Author&gt;&lt;Year&gt;2019&lt;/Year&gt;&lt;RecNum&gt;21&lt;/RecNum&gt;&lt;DisplayText&gt;[16]&lt;/DisplayText&gt;&lt;record&gt;&lt;rec-number&gt;21&lt;/rec-number&gt;&lt;foreign-keys&gt;&lt;key app="EN" db-id="9stet2ra5fwpeve2eznvpprbdtre2ds2was9" timestamp="1600770563"&gt;21&lt;/key&gt;&lt;/foreign-keys&gt;&lt;ref-type name="Journal Article"&gt;17&lt;/ref-type&gt;&lt;contributors&gt;&lt;authors&gt;&lt;author&gt;Rudin, C.&lt;/author&gt;&lt;/authors&gt;&lt;/contributors&gt;&lt;titles&gt;&lt;title&gt;Stop explaining black box machine learning models for high stakes decisions and use interpretable models instead&lt;/title&gt;&lt;secondary-title&gt;Nature Machine Intelligence&lt;/secondary-title&gt;&lt;/titles&gt;&lt;periodical&gt;&lt;full-title&gt;Nature Machine Intelligence&lt;/full-title&gt;&lt;/periodical&gt;&lt;pages&gt;206-215&lt;/pages&gt;&lt;volume&gt;1&lt;/volume&gt;&lt;number&gt;5&lt;/number&gt;&lt;dates&gt;&lt;year&gt;2019&lt;/year&gt;&lt;/dates&gt;&lt;work-type&gt;Review&lt;/work-type&gt;&lt;urls&gt;&lt;related-urls&gt;&lt;url&gt;https://www.scopus.com/inward/record.uri?eid=2-s2.0-85069492292&amp;amp;doi=10.1038%2fs42256-019-0048-x&amp;amp;partnerID=40&amp;amp;md5=be8fbc500efef0b2332fac4355bea0c3&lt;/url&gt;&lt;url&gt;https://www.nature.com/articles/s42256-019-0048-x.pdf&lt;/url&gt;&lt;/related-urls&gt;&lt;/urls&gt;&lt;electronic-resource-num&gt;10.1038/s42256-019-0048-x&lt;/electronic-resource-num&gt;&lt;remote-database-name&gt;Scopus&lt;/remote-database-name&gt;&lt;/record&gt;&lt;/Cite&gt;&lt;/EndNote&gt;</w:instrText>
      </w:r>
      <w:r w:rsidR="00F36508" w:rsidRPr="00824425">
        <w:fldChar w:fldCharType="separate"/>
      </w:r>
      <w:r w:rsidR="00F36508">
        <w:rPr>
          <w:noProof/>
        </w:rPr>
        <w:t>[16]</w:t>
      </w:r>
      <w:r w:rsidR="00F36508" w:rsidRPr="00824425">
        <w:fldChar w:fldCharType="end"/>
      </w:r>
      <w:r w:rsidR="00236E9A" w:rsidRPr="00824425">
        <w:t>.</w:t>
      </w:r>
    </w:p>
    <w:p w14:paraId="0DB98A34" w14:textId="29AD721B" w:rsidR="00E32185" w:rsidRPr="00824425" w:rsidRDefault="006B2FD9" w:rsidP="00A115B6">
      <w:r w:rsidRPr="00824425">
        <w:t xml:space="preserve">Throughout this paper, </w:t>
      </w:r>
      <w:r w:rsidR="00B263A6" w:rsidRPr="00824425">
        <w:rPr>
          <w:i/>
          <w:iCs/>
        </w:rPr>
        <w:t>e</w:t>
      </w:r>
      <w:r w:rsidR="00BE1B88" w:rsidRPr="00824425">
        <w:rPr>
          <w:i/>
          <w:iCs/>
        </w:rPr>
        <w:t xml:space="preserve">xplainable </w:t>
      </w:r>
      <w:r w:rsidR="00B263A6" w:rsidRPr="00824425">
        <w:rPr>
          <w:i/>
          <w:iCs/>
        </w:rPr>
        <w:t>m</w:t>
      </w:r>
      <w:r w:rsidR="00BE1B88" w:rsidRPr="00824425">
        <w:rPr>
          <w:i/>
          <w:iCs/>
        </w:rPr>
        <w:t xml:space="preserve">achine </w:t>
      </w:r>
      <w:r w:rsidR="00B263A6" w:rsidRPr="00824425">
        <w:rPr>
          <w:i/>
          <w:iCs/>
        </w:rPr>
        <w:t>l</w:t>
      </w:r>
      <w:r w:rsidR="00BE1B88" w:rsidRPr="00824425">
        <w:rPr>
          <w:i/>
          <w:iCs/>
        </w:rPr>
        <w:t>earning</w:t>
      </w:r>
      <w:r w:rsidR="00BE1B88" w:rsidRPr="00824425">
        <w:t xml:space="preserve"> will primarily be used to describe the topic at hand. This is derived from the </w:t>
      </w:r>
      <w:r w:rsidR="00B56D6E" w:rsidRPr="00824425">
        <w:t>prior</w:t>
      </w:r>
      <w:r w:rsidR="00BE1B88" w:rsidRPr="00824425">
        <w:t xml:space="preserve"> definition of the umbrella term XAI, yet refers specifically to ML applications. Note that this does not refer to the term </w:t>
      </w:r>
      <w:r w:rsidR="008973E3">
        <w:t>“</w:t>
      </w:r>
      <w:r w:rsidR="008973E3" w:rsidRPr="00B5518E">
        <w:t>explainability</w:t>
      </w:r>
      <w:r w:rsidR="008973E3">
        <w:t>”</w:t>
      </w:r>
      <w:r w:rsidR="00BE1B88" w:rsidRPr="00824425">
        <w:t xml:space="preserve">, which is defined differently among the literature as discussed </w:t>
      </w:r>
      <w:r w:rsidR="00B56D6E" w:rsidRPr="00824425">
        <w:t>above</w:t>
      </w:r>
      <w:r w:rsidR="00BE1B88" w:rsidRPr="00824425">
        <w:t xml:space="preserve"> (alongside </w:t>
      </w:r>
      <w:r w:rsidR="008973E3">
        <w:t>“</w:t>
      </w:r>
      <w:r w:rsidR="008973E3" w:rsidRPr="00B5518E">
        <w:t>interpretability</w:t>
      </w:r>
      <w:r w:rsidR="008973E3">
        <w:t>”</w:t>
      </w:r>
      <w:r w:rsidR="00BE1B88" w:rsidRPr="00824425">
        <w:t xml:space="preserve">). </w:t>
      </w:r>
      <w:r w:rsidR="00BE2051" w:rsidRPr="00824425">
        <w:t>As such, w</w:t>
      </w:r>
      <w:r w:rsidR="00BE1B88" w:rsidRPr="00824425">
        <w:t xml:space="preserve">e intent to steer clear of these terms, either by choosing </w:t>
      </w:r>
      <w:r w:rsidR="00B56D6E" w:rsidRPr="00824425">
        <w:t xml:space="preserve">more </w:t>
      </w:r>
      <w:r w:rsidR="00BE1B88" w:rsidRPr="00824425">
        <w:t xml:space="preserve">specific terms, descriptions, </w:t>
      </w:r>
      <w:r w:rsidR="00BE2051" w:rsidRPr="00824425">
        <w:t>or by using the more general explainable machine learning.</w:t>
      </w:r>
    </w:p>
    <w:p w14:paraId="7A84D28A" w14:textId="352A256B" w:rsidR="00E32185" w:rsidRPr="00DD038D" w:rsidRDefault="00E32185" w:rsidP="00A115B6">
      <w:pPr>
        <w:rPr>
          <w:i/>
          <w:iCs/>
        </w:rPr>
      </w:pPr>
      <w:r w:rsidRPr="00DD038D">
        <w:rPr>
          <w:i/>
          <w:iCs/>
        </w:rPr>
        <w:t>Why?</w:t>
      </w:r>
    </w:p>
    <w:p w14:paraId="7D09FE17" w14:textId="2D9523AF" w:rsidR="00511E97" w:rsidRPr="00824425" w:rsidRDefault="00511E97" w:rsidP="00A115B6">
      <w:r w:rsidRPr="00824425">
        <w:t xml:space="preserve">There are a number of main reasons that the literature discusses when it comes to the demand for XAI. The first of which is to increase </w:t>
      </w:r>
      <w:r w:rsidRPr="00421AD0">
        <w:rPr>
          <w:i/>
          <w:iCs/>
        </w:rPr>
        <w:t>trust</w:t>
      </w:r>
      <w:r w:rsidRPr="00824425">
        <w:t xml:space="preserve"> in the model </w:t>
      </w:r>
      <w:r w:rsidRPr="00824425">
        <w:fldChar w:fldCharType="begin">
          <w:fldData xml:space="preserve">PEVuZE5vdGU+PENpdGU+PEF1dGhvcj5XYW5nPC9BdXRob3I+PFllYXI+MjAxOTwvWWVhcj48UmVj
TnVtPjQzPC9SZWNOdW0+PERpc3BsYXlUZXh0PlsxMywgMjAsIDIxLCAyMywgMjZdPC9EaXNwbGF5
VGV4dD48cmVjb3JkPjxyZWMtbnVtYmVyPjQzPC9yZWMtbnVtYmVyPjxmb3JlaWduLWtleXM+PGtl
eSBhcHA9IkVOIiBkYi1pZD0iOXN0ZXQycmE1ZndwZXZlMmV6bnZwcHJiZHRyZTJkczJ3YXM5IiB0
aW1lc3RhbXA9IjE2MDA4NjgyMjUiPjQzPC9rZXk+PC9mb3JlaWduLWtleXM+PHJlZi10eXBlIG5h
bWU9IkNvbmZlcmVuY2UgUHJvY2VlZGluZ3MiPjEwPC9yZWYtdHlwZT48Y29udHJpYnV0b3JzPjxh
dXRob3JzPjxhdXRob3I+V2FuZywgRC48L2F1dGhvcj48YXV0aG9yPllhbmcsIFEuPC9hdXRob3I+
PGF1dGhvcj5BYmR1bCwgQS48L2F1dGhvcj48YXV0aG9yPkxpbSwgQi4gWS48L2F1dGhvcj48L2F1
dGhvcnM+PC9jb250cmlidXRvcnM+PHRpdGxlcz48dGl0bGU+RGVzaWduaW5nIHRoZW9yeS1kcml2
ZW4gdXNlci1jZW50cmljIGV4cGxhaW5hYmxlIEFJPC90aXRsZT48c2Vjb25kYXJ5LXRpdGxlPkNv
bmZlcmVuY2Ugb24gSHVtYW4gRmFjdG9ycyBpbiBDb21wdXRpbmcgU3lzdGVtcyAtIFByb2NlZWRp
bmdzPC9zZWNvbmRhcnktdGl0bGU+PC90aXRsZXM+PGRhdGVzPjx5ZWFyPjIwMTk8L3llYXI+PC9k
YXRlcz48d29yay10eXBlPkNvbmZlcmVuY2UgUGFwZXI8L3dvcmstdHlwZT48dXJscz48cmVsYXRl
ZC11cmxzPjx1cmw+aHR0cHM6Ly93d3cuc2NvcHVzLmNvbS9pbndhcmQvcmVjb3JkLnVyaT9laWQ9
Mi1zMi4wLTg1MDYzMTk4NDY1JmFtcDtkb2k9MTAuMTE0NSUyZjMyOTA2MDUuMzMwMDgzMSZhbXA7
cGFydG5lcklEPTQwJmFtcDttZDU9ODZkZTY3ZGMyZjEyMDUzNmIyMmUwNWYyNDNhZDgzZjE8L3Vy
bD48L3JlbGF0ZWQtdXJscz48L3VybHM+PGVsZWN0cm9uaWMtcmVzb3VyY2UtbnVtPjEwLjExNDUv
MzI5MDYwNS4zMzAwODMxPC9lbGVjdHJvbmljLXJlc291cmNlLW51bT48cmVtb3RlLWRhdGFiYXNl
LW5hbWU+U2NvcHVzPC9yZW1vdGUtZGF0YWJhc2UtbmFtZT48L3JlY29yZD48L0NpdGU+PENpdGU+
PEF1dGhvcj5CYXJyZWRvIEFycmlldGE8L0F1dGhvcj48WWVhcj4yMDIwPC9ZZWFyPjxSZWNOdW0+
ODwvUmVjTnVt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xpcHRvbjwvQXV0aG9y
PjxZZWFyPjIwMTg8L1llYXI+PFJlY051bT42NTwvUmVjTnVtPjxyZWNvcmQ+PHJlYy1udW1iZXI+
NjU8L3JlYy1udW1iZXI+PGZvcmVpZ24ta2V5cz48a2V5IGFwcD0iRU4iIGRiLWlkPSI5c3RldDJy
YTVmd3BldmUyZXpudnBwcmJkdHJlMmRzMndhczkiIHRpbWVzdGFtcD0iMTYwMTQ2MzIyOCI+NjU8
L2tleT48L2ZvcmVpZ24ta2V5cz48cmVmLXR5cGUgbmFtZT0iSm91cm5hbCBBcnRpY2xlIj4xNzwv
cmVmLXR5cGU+PGNvbnRyaWJ1dG9ycz48YXV0aG9ycz48YXV0aG9yPkxpcHRvbiwgWi4gQy48L2F1
dGhvcj48L2F1dGhvcnM+PC9jb250cmlidXRvcnM+PHRpdGxlcz48dGl0bGU+VGhlIG15dGhvcyBv
ZiBtb2RlbCBpbnRlcnByZXRhYmlsaXR5OiBJbiBtYWNoaW5lIGxlYXJuaW5nLCB0aGUgY29uY2Vw
dCBvZiBpbnRlcnByZXRhYmlsaXR5IGlzIGJvdGggaW1wb3J0YW50IGFuZCBzbGlwcGVyeTwvdGl0
bGU+PHNlY29uZGFyeS10aXRsZT5RdWV1ZTwvc2Vjb25kYXJ5LXRpdGxlPjwvdGl0bGVzPjxwZXJp
b2RpY2FsPjxmdWxsLXRpdGxlPlF1ZXVlPC9mdWxsLXRpdGxlPjwvcGVyaW9kaWNhbD48dm9sdW1l
PjE2PC92b2x1bWU+PG51bWJlcj4zPC9udW1iZXI+PGRhdGVzPjx5ZWFyPjIwMTg8L3llYXI+PC9k
YXRlcz48d29yay10eXBlPkFydGljbGU8L3dvcmstdHlwZT48dXJscz48cmVsYXRlZC11cmxzPjx1
cmw+aHR0cHM6Ly93d3cuc2NvcHVzLmNvbS9pbndhcmQvcmVjb3JkLnVyaT9laWQ9Mi1zMi4wLTg1
MDUxNzkyMzM4JmFtcDtwYXJ0bmVySUQ9NDAmYW1wO21kNT1lNDE5MDI5Nzc0MDFhMjgzOGRjNmRl
M2M0NDdkYWYyMzwvdXJsPjwvcmVsYXRlZC11cmxzPjwvdXJscz48cmVtb3RlLWRhdGFiYXNlLW5h
bWU+U2NvcHVzPC9yZW1vdGUtZGF0YWJhc2UtbmFtZT48L3JlY29yZD48L0NpdGU+PENpdGU+PEF1
dGhvcj5EdTwvQXV0aG9yPjxZZWFyPjIwMjA8L1llYXI+PFJlY051bT41MDwvUmVjTnVtPjxyZWNv
cmQ+PHJlYy1udW1iZXI+NTA8L3JlYy1udW1iZXI+PGZvcmVpZ24ta2V5cz48a2V5IGFwcD0iRU4i
IGRiLWlkPSI5c3RldDJyYTVmd3BldmUyZXpudnBwcmJkdHJlMmRzMndhczkiIHRpbWVzdGFtcD0i
MTYwMDk1Nzc1MSI+NTA8L2tleT48L2ZvcmVpZ24ta2V5cz48cmVmLXR5cGUgbmFtZT0iSm91cm5h
bCBBcnRpY2xlIj4xNzwvcmVmLXR5cGU+PGNvbnRyaWJ1dG9ycz48YXV0aG9ycz48YXV0aG9yPkR1
LCBNLjwvYXV0aG9yPjxhdXRob3I+TGl1LCBOLjwvYXV0aG9yPjxhdXRob3I+SHUsIFguPC9hdXRo
b3I+PC9hdXRob3JzPjwvY29udHJpYnV0b3JzPjx0aXRsZXM+PHRpdGxlPlRlY2huaXF1ZXMgZm9y
IGludGVycHJldGFibGUgbWFjaGluZSBsZWFybmluZzwvdGl0bGU+PHNlY29uZGFyeS10aXRsZT5D
b21tdW5pY2F0aW9ucyBvZiB0aGUgQUNNPC9zZWNvbmRhcnktdGl0bGU+PC90aXRsZXM+PHBlcmlv
ZGljYWw+PGZ1bGwtdGl0bGU+Q29tbXVuaWNhdGlvbnMgb2YgdGhlIEFDTTwvZnVsbC10aXRsZT48
L3BlcmlvZGljYWw+PHBhZ2VzPjY4LTc3PC9wYWdlcz48dm9sdW1lPjYzPC92b2x1bWU+PG51bWJl
cj4xPC9udW1iZXI+PGRhdGVzPjx5ZWFyPjIwMjA8L3llYXI+PC9kYXRlcz48d29yay10eXBlPkFy
dGljbGU8L3dvcmstdHlwZT48dXJscz48cmVsYXRlZC11cmxzPjx1cmw+aHR0cHM6Ly93d3cuc2Nv
cHVzLmNvbS9pbndhcmQvcmVjb3JkLnVyaT9laWQ9Mi1zMi4wLTg1MDc3NDU4MzA0JmFtcDtkb2k9
MTAuMTE0NSUyZjMzNTk3ODYmYW1wO3BhcnRuZXJJRD00MCZhbXA7bWQ1PTA4Zjk1ZTdmNmY5NDc4
N2M3Zjg5ZTljMTk4OTMwZTg2PC91cmw+PHVybD5odHRwczovL2RsLmFjbS5vcmcvZG9pL3BkZi8x
MC4xMTQ1LzMzNTk3ODY8L3VybD48L3JlbGF0ZWQtdXJscz48L3VybHM+PGVsZWN0cm9uaWMtcmVz
b3VyY2UtbnVtPjEwLjExNDUvMzM1OTc4NjwvZWxlY3Ryb25pYy1yZXNvdXJjZS1udW0+PHJlbW90
ZS1kYXRhYmFzZS1uYW1lPlNjb3B1czwvcmVtb3RlLWRhdGFiYXNlLW5hbWU+PC9yZWNvcmQ+PC9D
aXRlPjwvRW5kTm90ZT4A
</w:fldData>
        </w:fldChar>
      </w:r>
      <w:r w:rsidR="003A7A91">
        <w:instrText xml:space="preserve"> ADDIN EN.CITE </w:instrText>
      </w:r>
      <w:r w:rsidR="003A7A91">
        <w:fldChar w:fldCharType="begin">
          <w:fldData xml:space="preserve">PEVuZE5vdGU+PENpdGU+PEF1dGhvcj5XYW5nPC9BdXRob3I+PFllYXI+MjAxOTwvWWVhcj48UmVj
TnVtPjQzPC9SZWNOdW0+PERpc3BsYXlUZXh0PlsxMywgMjAsIDIxLCAyMywgMjZdPC9EaXNwbGF5
VGV4dD48cmVjb3JkPjxyZWMtbnVtYmVyPjQzPC9yZWMtbnVtYmVyPjxmb3JlaWduLWtleXM+PGtl
eSBhcHA9IkVOIiBkYi1pZD0iOXN0ZXQycmE1ZndwZXZlMmV6bnZwcHJiZHRyZTJkczJ3YXM5IiB0
aW1lc3RhbXA9IjE2MDA4NjgyMjUiPjQzPC9rZXk+PC9mb3JlaWduLWtleXM+PHJlZi10eXBlIG5h
bWU9IkNvbmZlcmVuY2UgUHJvY2VlZGluZ3MiPjEwPC9yZWYtdHlwZT48Y29udHJpYnV0b3JzPjxh
dXRob3JzPjxhdXRob3I+V2FuZywgRC48L2F1dGhvcj48YXV0aG9yPllhbmcsIFEuPC9hdXRob3I+
PGF1dGhvcj5BYmR1bCwgQS48L2F1dGhvcj48YXV0aG9yPkxpbSwgQi4gWS48L2F1dGhvcj48L2F1
dGhvcnM+PC9jb250cmlidXRvcnM+PHRpdGxlcz48dGl0bGU+RGVzaWduaW5nIHRoZW9yeS1kcml2
ZW4gdXNlci1jZW50cmljIGV4cGxhaW5hYmxlIEFJPC90aXRsZT48c2Vjb25kYXJ5LXRpdGxlPkNv
bmZlcmVuY2Ugb24gSHVtYW4gRmFjdG9ycyBpbiBDb21wdXRpbmcgU3lzdGVtcyAtIFByb2NlZWRp
bmdzPC9zZWNvbmRhcnktdGl0bGU+PC90aXRsZXM+PGRhdGVzPjx5ZWFyPjIwMTk8L3llYXI+PC9k
YXRlcz48d29yay10eXBlPkNvbmZlcmVuY2UgUGFwZXI8L3dvcmstdHlwZT48dXJscz48cmVsYXRl
ZC11cmxzPjx1cmw+aHR0cHM6Ly93d3cuc2NvcHVzLmNvbS9pbndhcmQvcmVjb3JkLnVyaT9laWQ9
Mi1zMi4wLTg1MDYzMTk4NDY1JmFtcDtkb2k9MTAuMTE0NSUyZjMyOTA2MDUuMzMwMDgzMSZhbXA7
cGFydG5lcklEPTQwJmFtcDttZDU9ODZkZTY3ZGMyZjEyMDUzNmIyMmUwNWYyNDNhZDgzZjE8L3Vy
bD48L3JlbGF0ZWQtdXJscz48L3VybHM+PGVsZWN0cm9uaWMtcmVzb3VyY2UtbnVtPjEwLjExNDUv
MzI5MDYwNS4zMzAwODMxPC9lbGVjdHJvbmljLXJlc291cmNlLW51bT48cmVtb3RlLWRhdGFiYXNl
LW5hbWU+U2NvcHVzPC9yZW1vdGUtZGF0YWJhc2UtbmFtZT48L3JlY29yZD48L0NpdGU+PENpdGU+
PEF1dGhvcj5CYXJyZWRvIEFycmlldGE8L0F1dGhvcj48WWVhcj4yMDIwPC9ZZWFyPjxSZWNOdW0+
ODwvUmVjTnVt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xpcHRvbjwvQXV0aG9y
PjxZZWFyPjIwMTg8L1llYXI+PFJlY051bT42NTwvUmVjTnVtPjxyZWNvcmQ+PHJlYy1udW1iZXI+
NjU8L3JlYy1udW1iZXI+PGZvcmVpZ24ta2V5cz48a2V5IGFwcD0iRU4iIGRiLWlkPSI5c3RldDJy
YTVmd3BldmUyZXpudnBwcmJkdHJlMmRzMndhczkiIHRpbWVzdGFtcD0iMTYwMTQ2MzIyOCI+NjU8
L2tleT48L2ZvcmVpZ24ta2V5cz48cmVmLXR5cGUgbmFtZT0iSm91cm5hbCBBcnRpY2xlIj4xNzwv
cmVmLXR5cGU+PGNvbnRyaWJ1dG9ycz48YXV0aG9ycz48YXV0aG9yPkxpcHRvbiwgWi4gQy48L2F1
dGhvcj48L2F1dGhvcnM+PC9jb250cmlidXRvcnM+PHRpdGxlcz48dGl0bGU+VGhlIG15dGhvcyBv
ZiBtb2RlbCBpbnRlcnByZXRhYmlsaXR5OiBJbiBtYWNoaW5lIGxlYXJuaW5nLCB0aGUgY29uY2Vw
dCBvZiBpbnRlcnByZXRhYmlsaXR5IGlzIGJvdGggaW1wb3J0YW50IGFuZCBzbGlwcGVyeTwvdGl0
bGU+PHNlY29uZGFyeS10aXRsZT5RdWV1ZTwvc2Vjb25kYXJ5LXRpdGxlPjwvdGl0bGVzPjxwZXJp
b2RpY2FsPjxmdWxsLXRpdGxlPlF1ZXVlPC9mdWxsLXRpdGxlPjwvcGVyaW9kaWNhbD48dm9sdW1l
PjE2PC92b2x1bWU+PG51bWJlcj4zPC9udW1iZXI+PGRhdGVzPjx5ZWFyPjIwMTg8L3llYXI+PC9k
YXRlcz48d29yay10eXBlPkFydGljbGU8L3dvcmstdHlwZT48dXJscz48cmVsYXRlZC11cmxzPjx1
cmw+aHR0cHM6Ly93d3cuc2NvcHVzLmNvbS9pbndhcmQvcmVjb3JkLnVyaT9laWQ9Mi1zMi4wLTg1
MDUxNzkyMzM4JmFtcDtwYXJ0bmVySUQ9NDAmYW1wO21kNT1lNDE5MDI5Nzc0MDFhMjgzOGRjNmRl
M2M0NDdkYWYyMzwvdXJsPjwvcmVsYXRlZC11cmxzPjwvdXJscz48cmVtb3RlLWRhdGFiYXNlLW5h
bWU+U2NvcHVzPC9yZW1vdGUtZGF0YWJhc2UtbmFtZT48L3JlY29yZD48L0NpdGU+PENpdGU+PEF1
dGhvcj5EdTwvQXV0aG9yPjxZZWFyPjIwMjA8L1llYXI+PFJlY051bT41MDwvUmVjTnVtPjxyZWNv
cmQ+PHJlYy1udW1iZXI+NTA8L3JlYy1udW1iZXI+PGZvcmVpZ24ta2V5cz48a2V5IGFwcD0iRU4i
IGRiLWlkPSI5c3RldDJyYTVmd3BldmUyZXpudnBwcmJkdHJlMmRzMndhczkiIHRpbWVzdGFtcD0i
MTYwMDk1Nzc1MSI+NTA8L2tleT48L2ZvcmVpZ24ta2V5cz48cmVmLXR5cGUgbmFtZT0iSm91cm5h
bCBBcnRpY2xlIj4xNzwvcmVmLXR5cGU+PGNvbnRyaWJ1dG9ycz48YXV0aG9ycz48YXV0aG9yPkR1
LCBNLjwvYXV0aG9yPjxhdXRob3I+TGl1LCBOLjwvYXV0aG9yPjxhdXRob3I+SHUsIFguPC9hdXRo
b3I+PC9hdXRob3JzPjwvY29udHJpYnV0b3JzPjx0aXRsZXM+PHRpdGxlPlRlY2huaXF1ZXMgZm9y
IGludGVycHJldGFibGUgbWFjaGluZSBsZWFybmluZzwvdGl0bGU+PHNlY29uZGFyeS10aXRsZT5D
b21tdW5pY2F0aW9ucyBvZiB0aGUgQUNNPC9zZWNvbmRhcnktdGl0bGU+PC90aXRsZXM+PHBlcmlv
ZGljYWw+PGZ1bGwtdGl0bGU+Q29tbXVuaWNhdGlvbnMgb2YgdGhlIEFDTTwvZnVsbC10aXRsZT48
L3BlcmlvZGljYWw+PHBhZ2VzPjY4LTc3PC9wYWdlcz48dm9sdW1lPjYzPC92b2x1bWU+PG51bWJl
cj4xPC9udW1iZXI+PGRhdGVzPjx5ZWFyPjIwMjA8L3llYXI+PC9kYXRlcz48d29yay10eXBlPkFy
dGljbGU8L3dvcmstdHlwZT48dXJscz48cmVsYXRlZC11cmxzPjx1cmw+aHR0cHM6Ly93d3cuc2Nv
cHVzLmNvbS9pbndhcmQvcmVjb3JkLnVyaT9laWQ9Mi1zMi4wLTg1MDc3NDU4MzA0JmFtcDtkb2k9
MTAuMTE0NSUyZjMzNTk3ODYmYW1wO3BhcnRuZXJJRD00MCZhbXA7bWQ1PTA4Zjk1ZTdmNmY5NDc4
N2M3Zjg5ZTljMTk4OTMwZTg2PC91cmw+PHVybD5odHRwczovL2RsLmFjbS5vcmcvZG9pL3BkZi8x
MC4xMTQ1LzMzNTk3ODY8L3VybD48L3JlbGF0ZWQtdXJscz48L3VybHM+PGVsZWN0cm9uaWMtcmVz
b3VyY2UtbnVtPjEwLjExNDUvMzM1OTc4NjwvZWxlY3Ryb25pYy1yZXNvdXJjZS1udW0+PHJlbW90
ZS1kYXRhYmFzZS1uYW1lPlNjb3B1czwvcmVtb3RlLWRhdGFiYXNlLW5hbWU+PC9yZWNvcmQ+PC9D
aXRlPjwvRW5kTm90ZT4A
</w:fldData>
        </w:fldChar>
      </w:r>
      <w:r w:rsidR="003A7A91">
        <w:instrText xml:space="preserve"> ADDIN EN.CITE.DATA </w:instrText>
      </w:r>
      <w:r w:rsidR="003A7A91">
        <w:fldChar w:fldCharType="end"/>
      </w:r>
      <w:r w:rsidRPr="00824425">
        <w:fldChar w:fldCharType="separate"/>
      </w:r>
      <w:r w:rsidR="003A7A91">
        <w:rPr>
          <w:noProof/>
        </w:rPr>
        <w:t>[13, 20, 21, 23, 26]</w:t>
      </w:r>
      <w:r w:rsidRPr="00824425">
        <w:fldChar w:fldCharType="end"/>
      </w:r>
      <w:r w:rsidRPr="00824425">
        <w:t xml:space="preserve">, meaning that the audience has confidence that the model acts as intended when given a problem </w:t>
      </w:r>
      <w:r w:rsidRPr="00824425">
        <w:fldChar w:fldCharType="begin"/>
      </w:r>
      <w:r w:rsidR="001B5C3F">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sidR="001B5C3F">
        <w:rPr>
          <w:noProof/>
        </w:rPr>
        <w:t>[13]</w:t>
      </w:r>
      <w:r w:rsidRPr="00824425">
        <w:fldChar w:fldCharType="end"/>
      </w:r>
      <w:r w:rsidRPr="00824425">
        <w:t xml:space="preserve">. This concept of trust also </w:t>
      </w:r>
      <w:r w:rsidR="004B312E" w:rsidRPr="00824425">
        <w:t xml:space="preserve">relates to how it performs in relation to humans; if it only makes mistakes that a human would make as well, it might be easier for humans to trust the model to be in control, knowing that it will not make mistakes that could be prevented by having a human perform the same task </w:t>
      </w:r>
      <w:r w:rsidR="004B312E" w:rsidRPr="00824425">
        <w:fldChar w:fldCharType="begin"/>
      </w:r>
      <w:r w:rsidR="003A7A91">
        <w:instrText xml:space="preserve"> ADDIN EN.CITE &lt;EndNote&gt;&lt;Cite&gt;&lt;Author&gt;Lipton&lt;/Author&gt;&lt;Year&gt;2018&lt;/Year&gt;&lt;RecNum&gt;65&lt;/RecNum&gt;&lt;DisplayText&gt;[20]&lt;/DisplayText&gt;&lt;record&gt;&lt;rec-number&gt;65&lt;/rec-number&gt;&lt;foreign-keys&gt;&lt;key app="EN" db-id="9stet2ra5fwpeve2eznvpprbdtre2ds2was9" timestamp="1601463228"&gt;65&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4B312E" w:rsidRPr="00824425">
        <w:fldChar w:fldCharType="separate"/>
      </w:r>
      <w:r w:rsidR="003A7A91">
        <w:rPr>
          <w:noProof/>
        </w:rPr>
        <w:t>[20]</w:t>
      </w:r>
      <w:r w:rsidR="004B312E" w:rsidRPr="00824425">
        <w:fldChar w:fldCharType="end"/>
      </w:r>
      <w:r w:rsidR="004B312E" w:rsidRPr="00824425">
        <w:t>.</w:t>
      </w:r>
    </w:p>
    <w:p w14:paraId="5689711A" w14:textId="2CA6A6D4" w:rsidR="006B2FD9" w:rsidRPr="00824425" w:rsidRDefault="00D7750D" w:rsidP="00A115B6">
      <w:r>
        <w:t>Explanations</w:t>
      </w:r>
      <w:r w:rsidR="004B312E" w:rsidRPr="00824425">
        <w:t xml:space="preserve"> can also help manage and </w:t>
      </w:r>
      <w:r w:rsidR="004B312E" w:rsidRPr="00421AD0">
        <w:t>improve the model</w:t>
      </w:r>
      <w:r w:rsidR="004B312E" w:rsidRPr="00824425">
        <w:t xml:space="preserve">, or </w:t>
      </w:r>
      <w:r w:rsidR="004B312E" w:rsidRPr="00421AD0">
        <w:rPr>
          <w:i/>
          <w:iCs/>
        </w:rPr>
        <w:t>identify mistakes</w:t>
      </w:r>
      <w:r w:rsidR="004B312E" w:rsidRPr="00824425">
        <w:t xml:space="preserve"> </w:t>
      </w:r>
      <w:r w:rsidR="004B312E" w:rsidRPr="00824425">
        <w:fldChar w:fldCharType="begin">
          <w:fldData xml:space="preserve">PEVuZE5vdGU+PENpdGU+PEF1dGhvcj5XYW5nPC9BdXRob3I+PFllYXI+MjAxOTwvWWVhcj48UmVj
TnVtPjQzPC9SZWNOdW0+PERpc3BsYXlUZXh0PlsyMCwgMjUtMjddPC9EaXNwbGF5VGV4dD48cmVj
b3JkPjxyZWMtbnVtYmVyPjQzPC9yZWMtbnVtYmVyPjxmb3JlaWduLWtleXM+PGtleSBhcHA9IkVO
IiBkYi1pZD0iOXN0ZXQycmE1ZndwZXZlMmV6bnZwcHJiZHRyZTJkczJ3YXM5IiB0aW1lc3RhbXA9
IjE2MDA4NjgyMjUiPjQzPC9rZXk+PC9mb3JlaWduLWtleXM+PHJlZi10eXBlIG5hbWU9IkNvbmZl
cmVuY2UgUHJvY2VlZGluZ3MiPjEwPC9yZWYtdHlwZT48Y29udHJpYnV0b3JzPjxhdXRob3JzPjxh
dXRob3I+V2FuZywgRC48L2F1dGhvcj48YXV0aG9yPllhbmcsIFEuPC9hdXRob3I+PGF1dGhvcj5B
YmR1bCwgQS48L2F1dGhvcj48YXV0aG9yPkxpbSwgQi4gWS48L2F1dGhvcj48L2F1dGhvcnM+PC9j
b250cmlidXRvcnM+PHRpdGxlcz48dGl0bGU+RGVzaWduaW5nIHRoZW9yeS1kcml2ZW4gdXNlci1j
ZW50cmljIGV4cGxhaW5hYmxlIEFJPC90aXRsZT48c2Vjb25kYXJ5LXRpdGxlPkNvbmZlcmVuY2Ug
b24gSHVtYW4gRmFjdG9ycyBpbiBDb21wdXRpbmcgU3lzdGVtcyAtIFByb2NlZWRpbmdzPC9zZWNv
bmRhcnktdGl0bGU+PC90aXRsZXM+PGRhdGVzPjx5ZWFyPjIwMTk8L3llYXI+PC9kYXRlcz48d29y
ay10eXBlPkNvbmZlcmVuY2UgUGFwZXI8L3dvcmstdHlwZT48dXJscz48cmVsYXRlZC11cmxzPjx1
cmw+aHR0cHM6Ly93d3cuc2NvcHVzLmNvbS9pbndhcmQvcmVjb3JkLnVyaT9laWQ9Mi1zMi4wLTg1
MDYzMTk4NDY1JmFtcDtkb2k9MTAuMTE0NSUyZjMyOTA2MDUuMzMwMDgzMSZhbXA7cGFydG5lcklE
PTQwJmFtcDttZDU9ODZkZTY3ZGMyZjEyMDUzNmIyMmUwNWYyNDNhZDgzZjE8L3VybD48L3JlbGF0
ZWQtdXJscz48L3VybHM+PGVsZWN0cm9uaWMtcmVzb3VyY2UtbnVtPjEwLjExNDUvMzI5MDYwNS4z
MzAwODMxPC9lbGVjdHJvbmljLXJlc291cmNlLW51bT48cmVtb3RlLWRhdGFiYXNlLW5hbWU+U2Nv
cHVzPC9yZW1vdGUtZGF0YWJhc2UtbmFtZT48L3JlY29yZD48L0NpdGU+PENpdGU+PEF1dGhvcj5M
aXB0b248L0F1dGhvcj48WWVhcj4yMDE4PC9ZZWFyPjxSZWNOdW0+NjU8L1JlY051bT48cmVjb3Jk
PjxyZWMtbnVtYmVyPjY1PC9yZWMtbnVtYmVyPjxmb3JlaWduLWtleXM+PGtleSBhcHA9IkVOIiBk
Yi1pZD0iOXN0ZXQycmE1ZndwZXZlMmV6bnZwcHJiZHRyZTJkczJ3YXM5IiB0aW1lc3RhbXA9IjE2
MDE0NjMyMjgiPjY1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Mjc8L1JlY051bT48cmVjb3JkPjxyZWMtbnVtYmVyPjI3PC9yZWMtbnVtYmVyPjxmb3JlaWduLWtl
eXM+PGtleSBhcHA9IkVOIiBkYi1pZD0iOXN0ZXQycmE1ZndwZXZlMmV6bnZwcHJiZHRyZTJkczJ3
YXM5IiB0aW1lc3RhbXA9IjE2MDA3NzQxMTIiPjI3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WVlZ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C9FbmROb3RlPn==
</w:fldData>
        </w:fldChar>
      </w:r>
      <w:r w:rsidR="003A7A91">
        <w:instrText xml:space="preserve"> ADDIN EN.CITE </w:instrText>
      </w:r>
      <w:r w:rsidR="003A7A91">
        <w:fldChar w:fldCharType="begin">
          <w:fldData xml:space="preserve">PEVuZE5vdGU+PENpdGU+PEF1dGhvcj5XYW5nPC9BdXRob3I+PFllYXI+MjAxOTwvWWVhcj48UmVj
TnVtPjQzPC9SZWNOdW0+PERpc3BsYXlUZXh0PlsyMCwgMjUtMjddPC9EaXNwbGF5VGV4dD48cmVj
b3JkPjxyZWMtbnVtYmVyPjQzPC9yZWMtbnVtYmVyPjxmb3JlaWduLWtleXM+PGtleSBhcHA9IkVO
IiBkYi1pZD0iOXN0ZXQycmE1ZndwZXZlMmV6bnZwcHJiZHRyZTJkczJ3YXM5IiB0aW1lc3RhbXA9
IjE2MDA4NjgyMjUiPjQzPC9rZXk+PC9mb3JlaWduLWtleXM+PHJlZi10eXBlIG5hbWU9IkNvbmZl
cmVuY2UgUHJvY2VlZGluZ3MiPjEwPC9yZWYtdHlwZT48Y29udHJpYnV0b3JzPjxhdXRob3JzPjxh
dXRob3I+V2FuZywgRC48L2F1dGhvcj48YXV0aG9yPllhbmcsIFEuPC9hdXRob3I+PGF1dGhvcj5B
YmR1bCwgQS48L2F1dGhvcj48YXV0aG9yPkxpbSwgQi4gWS48L2F1dGhvcj48L2F1dGhvcnM+PC9j
b250cmlidXRvcnM+PHRpdGxlcz48dGl0bGU+RGVzaWduaW5nIHRoZW9yeS1kcml2ZW4gdXNlci1j
ZW50cmljIGV4cGxhaW5hYmxlIEFJPC90aXRsZT48c2Vjb25kYXJ5LXRpdGxlPkNvbmZlcmVuY2Ug
b24gSHVtYW4gRmFjdG9ycyBpbiBDb21wdXRpbmcgU3lzdGVtcyAtIFByb2NlZWRpbmdzPC9zZWNv
bmRhcnktdGl0bGU+PC90aXRsZXM+PGRhdGVzPjx5ZWFyPjIwMTk8L3llYXI+PC9kYXRlcz48d29y
ay10eXBlPkNvbmZlcmVuY2UgUGFwZXI8L3dvcmstdHlwZT48dXJscz48cmVsYXRlZC11cmxzPjx1
cmw+aHR0cHM6Ly93d3cuc2NvcHVzLmNvbS9pbndhcmQvcmVjb3JkLnVyaT9laWQ9Mi1zMi4wLTg1
MDYzMTk4NDY1JmFtcDtkb2k9MTAuMTE0NSUyZjMyOTA2MDUuMzMwMDgzMSZhbXA7cGFydG5lcklE
PTQwJmFtcDttZDU9ODZkZTY3ZGMyZjEyMDUzNmIyMmUwNWYyNDNhZDgzZjE8L3VybD48L3JlbGF0
ZWQtdXJscz48L3VybHM+PGVsZWN0cm9uaWMtcmVzb3VyY2UtbnVtPjEwLjExNDUvMzI5MDYwNS4z
MzAwODMxPC9lbGVjdHJvbmljLXJlc291cmNlLW51bT48cmVtb3RlLWRhdGFiYXNlLW5hbWU+U2Nv
cHVzPC9yZW1vdGUtZGF0YWJhc2UtbmFtZT48L3JlY29yZD48L0NpdGU+PENpdGU+PEF1dGhvcj5M
aXB0b248L0F1dGhvcj48WWVhcj4yMDE4PC9ZZWFyPjxSZWNOdW0+NjU8L1JlY051bT48cmVjb3Jk
PjxyZWMtbnVtYmVyPjY1PC9yZWMtbnVtYmVyPjxmb3JlaWduLWtleXM+PGtleSBhcHA9IkVOIiBk
Yi1pZD0iOXN0ZXQycmE1ZndwZXZlMmV6bnZwcHJiZHRyZTJkczJ3YXM5IiB0aW1lc3RhbXA9IjE2
MDE0NjMyMjgiPjY1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Mjc8L1JlY051bT48cmVjb3JkPjxyZWMtbnVtYmVyPjI3PC9yZWMtbnVtYmVyPjxmb3JlaWduLWtl
eXM+PGtleSBhcHA9IkVOIiBkYi1pZD0iOXN0ZXQycmE1ZndwZXZlMmV6bnZwcHJiZHRyZTJkczJ3
YXM5IiB0aW1lc3RhbXA9IjE2MDA3NzQxMTIiPjI3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WVlZ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C9FbmROb3RlPn==
</w:fldData>
        </w:fldChar>
      </w:r>
      <w:r w:rsidR="003A7A91">
        <w:instrText xml:space="preserve"> ADDIN EN.CITE.DATA </w:instrText>
      </w:r>
      <w:r w:rsidR="003A7A91">
        <w:fldChar w:fldCharType="end"/>
      </w:r>
      <w:r w:rsidR="004B312E" w:rsidRPr="00824425">
        <w:fldChar w:fldCharType="separate"/>
      </w:r>
      <w:r w:rsidR="003A7A91">
        <w:rPr>
          <w:noProof/>
        </w:rPr>
        <w:t>[20, 25-27]</w:t>
      </w:r>
      <w:r w:rsidR="004B312E" w:rsidRPr="00824425">
        <w:fldChar w:fldCharType="end"/>
      </w:r>
      <w:r w:rsidR="004B312E" w:rsidRPr="00824425">
        <w:t xml:space="preserve">. For instance, to make sure that the model does not make decisions based on non-predictive features </w:t>
      </w:r>
      <w:r w:rsidR="004B312E" w:rsidRPr="00824425">
        <w:fldChar w:fldCharType="begin"/>
      </w:r>
      <w:r w:rsidR="003A7A91">
        <w:instrText xml:space="preserve"> ADDIN EN.CITE &lt;EndNote&gt;&lt;Cite&gt;&lt;Author&gt;Lipton&lt;/Author&gt;&lt;Year&gt;2018&lt;/Year&gt;&lt;RecNum&gt;65&lt;/RecNum&gt;&lt;DisplayText&gt;[20]&lt;/DisplayText&gt;&lt;record&gt;&lt;rec-number&gt;65&lt;/rec-number&gt;&lt;foreign-keys&gt;&lt;key app="EN" db-id="9stet2ra5fwpeve2eznvpprbdtre2ds2was9" timestamp="1601463228"&gt;65&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4B312E" w:rsidRPr="00824425">
        <w:fldChar w:fldCharType="separate"/>
      </w:r>
      <w:r w:rsidR="003A7A91">
        <w:rPr>
          <w:noProof/>
        </w:rPr>
        <w:t>[20]</w:t>
      </w:r>
      <w:r w:rsidR="004B312E" w:rsidRPr="00824425">
        <w:fldChar w:fldCharType="end"/>
      </w:r>
      <w:r w:rsidR="004B312E" w:rsidRPr="00824425">
        <w:t>.</w:t>
      </w:r>
      <w:r w:rsidR="00283BBB" w:rsidRPr="00824425">
        <w:t xml:space="preserve"> In a similar fashion, this can help ensure that predictions are fair and therefore not discriminatory in nature towards protected groups </w:t>
      </w:r>
      <w:r w:rsidR="000D490C" w:rsidRPr="00824425">
        <w:fldChar w:fldCharType="begin">
          <w:fldData xml:space="preserve">PEVuZE5vdGU+PENpdGU+PEF1dGhvcj5CYXJyZWRvIEFycmlldGE8L0F1dGhvcj48WWVhcj4yMDIw
PC9ZZWFyPjxSZWNOdW0+ODwvUmVjTnVtPjxEaXNwbGF5VGV4dD5bMTMsIDIwLCAyMiwgMjN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MaXB0b248L0F1dGhv
cj48WWVhcj4yMDE4PC9ZZWFyPjxSZWNOdW0+NjU8L1JlY051bT48cmVjb3JkPjxyZWMtbnVtYmVy
PjY1PC9yZWMtbnVtYmVyPjxmb3JlaWduLWtleXM+PGtleSBhcHA9IkVOIiBkYi1pZD0iOXN0ZXQy
cmE1ZndwZXZlMmV6bnZwcHJiZHRyZTJkczJ3YXM5IiB0aW1lc3RhbXA9IjE2MDE0NjMyMjgiPjY1
PC9rZXk+PC9mb3JlaWduLWtleXM+PHJlZi10eXBlIG5hbWU9IkpvdXJuYWwgQXJ0aWNsZSI+MTc8
L3JlZi10eXBlPjxjb250cmlidXRvcnM+PGF1dGhvcnM+PGF1dGhvcj5MaXB0b24sIFouIEMuPC9h
dXRob3I+PC9hdXRob3JzPjwvY29udHJpYnV0b3JzPjx0aXRsZXM+PHRpdGxlPlRoZSBteXRob3Mg
b2YgbW9kZWwgaW50ZXJwcmV0YWJpbGl0eTogSW4gbWFjaGluZSBsZWFybmluZywgdGhlIGNvbmNl
cHQgb2YgaW50ZXJwcmV0YWJpbGl0eSBpcyBib3RoIGltcG9ydGFudCBhbmQgc2xpcHBlcnk8L3Rp
dGxlPjxzZWNvbmRhcnktdGl0bGU+UXVldWU8L3NlY29uZGFyeS10aXRsZT48L3RpdGxlcz48cGVy
aW9kaWNhbD48ZnVsbC10aXRsZT5RdWV1ZTwvZnVsbC10aXRsZT48L3BlcmlvZGljYWw+PHZvbHVt
ZT4xNjwvdm9sdW1lPjxudW1iZXI+MzwvbnVtYmVyPjxkYXRlcz48eWVhcj4yMDE4PC95ZWFyPjwv
ZGF0ZXM+PHdvcmstdHlwZT5BcnRpY2xlPC93b3JrLXR5cGU+PHVybHM+PHJlbGF0ZWQtdXJscz48
dXJsPmh0dHBzOi8vd3d3LnNjb3B1cy5jb20vaW53YXJkL3JlY29yZC51cmk/ZWlkPTItczIuMC04
NTA1MTc5MjMzOCZhbXA7cGFydG5lcklEPTQwJmFtcDttZDU9ZTQxOTAyOTc3NDAxYTI4MzhkYzZk
ZTNjNDQ3ZGFmMjM8L3VybD48L3JlbGF0ZWQtdXJscz48L3VybHM+PHJlbW90ZS1kYXRhYmFzZS1u
YW1lPlNjb3B1czwvcmVtb3RlLWRhdGFiYXNlLW5hbWU+PC9yZWNvcmQ+PC9DaXRlPjxDaXRlPjxB
dXRob3I+TXVyZG9jaDwvQXV0aG9yPjxZZWFyPjIwMTk8L1llYXI+PFJlY051bT41NzwvUmVjTnVt
PjxyZWNvcmQ+PHJlYy1udW1iZXI+NTc8L3JlYy1udW1iZXI+PGZvcmVpZ24ta2V5cz48a2V5IGFw
cD0iRU4iIGRiLWlkPSI5c3RldDJyYTVmd3BldmUyZXpudnBwcmJkdHJlMmRzMndhczkiIHRpbWVz
dGFtcD0iMTYwMTMyMTk4MCI+NTc8L2tleT48L2ZvcmVpZ24ta2V5cz48cmVmLXR5cGUgbmFtZT0i
Sm91cm5hbCBBcnRpY2xlIj4xNzwvcmVmLXR5cGU+PGNvbnRyaWJ1dG9ycz48YXV0aG9ycz48YXV0
aG9yPk11cmRvY2gsIFcuIEouPC9hdXRob3I+PGF1dGhvcj5TaW5naCwgQy48L2F1dGhvcj48YXV0
aG9yPkt1bWJpZXIsIEsuPC9hdXRob3I+PGF1dGhvcj5BYmJhc2ktQXNsLCBSLjwvYXV0aG9yPjxh
dXRob3I+WXUsIEIuPC9hdXRob3I+PC9hdXRob3JzPjwvY29udHJpYnV0b3JzPjx0aXRsZXM+PHRp
dGxlPkRlZmluaXRpb25zLCBtZXRob2RzLCBhbmQgYXBwbGljYXRpb25zIGluIGludGVycHJldGFi
bGUgbWFjaGluZSBsZWFybmluZ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IyMDcxLTIyMDgwPC9wYWdlcz48dm9sdW1lPjExNjwvdm9sdW1lPjxudW1iZXI+NDQ8L251bWJl
cj48ZGF0ZXM+PHllYXI+MjAxOTwveWVhcj48L2RhdGVzPjx3b3JrLXR5cGU+QXJ0aWNsZTwvd29y
ay10eXBlPjx1cmxzPjxyZWxhdGVkLXVybHM+PHVybD5odHRwczovL3d3dy5zY29wdXMuY29tL2lu
d2FyZC9yZWNvcmQudXJpP2VpZD0yLXMyLjAtODUwNzQyNzk0NDQmYW1wO2RvaT0xMC4xMDczJTJm
cG5hcy4xOTAwNjU0MTE2JmFtcDtwYXJ0bmVySUQ9NDAmYW1wO21kNT04OTNmNmIyMjEwNGZhNjU3
YzY2MTYxZWE5YmM0Y2ZjMjwvdXJsPjwvcmVsYXRlZC11cmxzPjwvdXJscz48ZWxlY3Ryb25pYy1y
ZXNvdXJjZS1udW0+MTAuMTA3My9wbmFzLjE5MDA2NTQxMTY8L2VsZWN0cm9uaWMtcmVzb3VyY2Ut
bnVtPjxyZW1vdGUtZGF0YWJhc2UtbmFtZT5TY29wdXM8L3JlbW90ZS1kYXRhYmFzZS1uYW1lPjwv
cmVjb3JkPjwvQ2l0ZT48L0VuZE5vdGU+
</w:fldData>
        </w:fldChar>
      </w:r>
      <w:r w:rsidR="003A7A91">
        <w:instrText xml:space="preserve"> ADDIN EN.CITE </w:instrText>
      </w:r>
      <w:r w:rsidR="003A7A91">
        <w:fldChar w:fldCharType="begin">
          <w:fldData xml:space="preserve">PEVuZE5vdGU+PENpdGU+PEF1dGhvcj5CYXJyZWRvIEFycmlldGE8L0F1dGhvcj48WWVhcj4yMDIw
PC9ZZWFyPjxSZWNOdW0+ODwvUmVjTnVtPjxEaXNwbGF5VGV4dD5bMTMsIDIwLCAyMiwgMjN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MaXB0b248L0F1dGhv
cj48WWVhcj4yMDE4PC9ZZWFyPjxSZWNOdW0+NjU8L1JlY051bT48cmVjb3JkPjxyZWMtbnVtYmVy
PjY1PC9yZWMtbnVtYmVyPjxmb3JlaWduLWtleXM+PGtleSBhcHA9IkVOIiBkYi1pZD0iOXN0ZXQy
cmE1ZndwZXZlMmV6bnZwcHJiZHRyZTJkczJ3YXM5IiB0aW1lc3RhbXA9IjE2MDE0NjMyMjgiPjY1
PC9rZXk+PC9mb3JlaWduLWtleXM+PHJlZi10eXBlIG5hbWU9IkpvdXJuYWwgQXJ0aWNsZSI+MTc8
L3JlZi10eXBlPjxjb250cmlidXRvcnM+PGF1dGhvcnM+PGF1dGhvcj5MaXB0b24sIFouIEMuPC9h
dXRob3I+PC9hdXRob3JzPjwvY29udHJpYnV0b3JzPjx0aXRsZXM+PHRpdGxlPlRoZSBteXRob3Mg
b2YgbW9kZWwgaW50ZXJwcmV0YWJpbGl0eTogSW4gbWFjaGluZSBsZWFybmluZywgdGhlIGNvbmNl
cHQgb2YgaW50ZXJwcmV0YWJpbGl0eSBpcyBib3RoIGltcG9ydGFudCBhbmQgc2xpcHBlcnk8L3Rp
dGxlPjxzZWNvbmRhcnktdGl0bGU+UXVldWU8L3NlY29uZGFyeS10aXRsZT48L3RpdGxlcz48cGVy
aW9kaWNhbD48ZnVsbC10aXRsZT5RdWV1ZTwvZnVsbC10aXRsZT48L3BlcmlvZGljYWw+PHZvbHVt
ZT4xNjwvdm9sdW1lPjxudW1iZXI+MzwvbnVtYmVyPjxkYXRlcz48eWVhcj4yMDE4PC95ZWFyPjwv
ZGF0ZXM+PHdvcmstdHlwZT5BcnRpY2xlPC93b3JrLXR5cGU+PHVybHM+PHJlbGF0ZWQtdXJscz48
dXJsPmh0dHBzOi8vd3d3LnNjb3B1cy5jb20vaW53YXJkL3JlY29yZC51cmk/ZWlkPTItczIuMC04
NTA1MTc5MjMzOCZhbXA7cGFydG5lcklEPTQwJmFtcDttZDU9ZTQxOTAyOTc3NDAxYTI4MzhkYzZk
ZTNjNDQ3ZGFmMjM8L3VybD48L3JlbGF0ZWQtdXJscz48L3VybHM+PHJlbW90ZS1kYXRhYmFzZS1u
YW1lPlNjb3B1czwvcmVtb3RlLWRhdGFiYXNlLW5hbWU+PC9yZWNvcmQ+PC9DaXRlPjxDaXRlPjxB
dXRob3I+TXVyZG9jaDwvQXV0aG9yPjxZZWFyPjIwMTk8L1llYXI+PFJlY051bT41NzwvUmVjTnVt
PjxyZWNvcmQ+PHJlYy1udW1iZXI+NTc8L3JlYy1udW1iZXI+PGZvcmVpZ24ta2V5cz48a2V5IGFw
cD0iRU4iIGRiLWlkPSI5c3RldDJyYTVmd3BldmUyZXpudnBwcmJkdHJlMmRzMndhczkiIHRpbWVz
dGFtcD0iMTYwMTMyMTk4MCI+NTc8L2tleT48L2ZvcmVpZ24ta2V5cz48cmVmLXR5cGUgbmFtZT0i
Sm91cm5hbCBBcnRpY2xlIj4xNzwvcmVmLXR5cGU+PGNvbnRyaWJ1dG9ycz48YXV0aG9ycz48YXV0
aG9yPk11cmRvY2gsIFcuIEouPC9hdXRob3I+PGF1dGhvcj5TaW5naCwgQy48L2F1dGhvcj48YXV0
aG9yPkt1bWJpZXIsIEsuPC9hdXRob3I+PGF1dGhvcj5BYmJhc2ktQXNsLCBSLjwvYXV0aG9yPjxh
dXRob3I+WXUsIEIuPC9hdXRob3I+PC9hdXRob3JzPjwvY29udHJpYnV0b3JzPjx0aXRsZXM+PHRp
dGxlPkRlZmluaXRpb25zLCBtZXRob2RzLCBhbmQgYXBwbGljYXRpb25zIGluIGludGVycHJldGFi
bGUgbWFjaGluZSBsZWFybmluZ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IyMDcxLTIyMDgwPC9wYWdlcz48dm9sdW1lPjExNjwvdm9sdW1lPjxudW1iZXI+NDQ8L251bWJl
cj48ZGF0ZXM+PHllYXI+MjAxOTwveWVhcj48L2RhdGVzPjx3b3JrLXR5cGU+QXJ0aWNsZTwvd29y
ay10eXBlPjx1cmxzPjxyZWxhdGVkLXVybHM+PHVybD5odHRwczovL3d3dy5zY29wdXMuY29tL2lu
d2FyZC9yZWNvcmQudXJpP2VpZD0yLXMyLjAtODUwNzQyNzk0NDQmYW1wO2RvaT0xMC4xMDczJTJm
cG5hcy4xOTAwNjU0MTE2JmFtcDtwYXJ0bmVySUQ9NDAmYW1wO21kNT04OTNmNmIyMjEwNGZhNjU3
YzY2MTYxZWE5YmM0Y2ZjMjwvdXJsPjwvcmVsYXRlZC11cmxzPjwvdXJscz48ZWxlY3Ryb25pYy1y
ZXNvdXJjZS1udW0+MTAuMTA3My9wbmFzLjE5MDA2NTQxMTY8L2VsZWN0cm9uaWMtcmVzb3VyY2Ut
bnVtPjxyZW1vdGUtZGF0YWJhc2UtbmFtZT5TY29wdXM8L3JlbW90ZS1kYXRhYmFzZS1uYW1lPjwv
cmVjb3JkPjwvQ2l0ZT48L0VuZE5vdGU+
</w:fldData>
        </w:fldChar>
      </w:r>
      <w:r w:rsidR="003A7A91">
        <w:instrText xml:space="preserve"> ADDIN EN.CITE.DATA </w:instrText>
      </w:r>
      <w:r w:rsidR="003A7A91">
        <w:fldChar w:fldCharType="end"/>
      </w:r>
      <w:r w:rsidR="000D490C" w:rsidRPr="00824425">
        <w:fldChar w:fldCharType="separate"/>
      </w:r>
      <w:r w:rsidR="003A7A91">
        <w:rPr>
          <w:noProof/>
        </w:rPr>
        <w:t>[13, 20, 22, 23]</w:t>
      </w:r>
      <w:r w:rsidR="000D490C" w:rsidRPr="00824425">
        <w:fldChar w:fldCharType="end"/>
      </w:r>
      <w:r w:rsidR="00283BBB" w:rsidRPr="00824425">
        <w:t>.</w:t>
      </w:r>
    </w:p>
    <w:p w14:paraId="6A969260" w14:textId="64ECA280" w:rsidR="00694C6A" w:rsidRDefault="00283BBB" w:rsidP="00A115B6">
      <w:r w:rsidRPr="00824425">
        <w:t xml:space="preserve">Lastly, inspection of a model might uncover </w:t>
      </w:r>
      <w:r w:rsidRPr="00421AD0">
        <w:rPr>
          <w:i/>
          <w:iCs/>
        </w:rPr>
        <w:t>useful information</w:t>
      </w:r>
      <w:r w:rsidRPr="00824425">
        <w:t xml:space="preserve"> </w:t>
      </w:r>
      <w:r w:rsidR="00B4639C">
        <w:t xml:space="preserve">about the problem </w:t>
      </w:r>
      <w:r w:rsidRPr="00824425">
        <w:t xml:space="preserve">that was previously unknown </w:t>
      </w:r>
      <w:r w:rsidRPr="00824425">
        <w:fldChar w:fldCharType="begin">
          <w:fldData xml:space="preserve">PEVuZE5vdGU+PENpdGU+PEF1dGhvcj5MaXB0b248L0F1dGhvcj48WWVhcj4yMDE4PC9ZZWFyPjxS
ZWNOdW0+NjU8L1JlY051bT48RGlzcGxheVRleHQ+WzE1LCAyMCwgMjddPC9EaXNwbGF5VGV4dD48
cmVjb3JkPjxyZWMtbnVtYmVyPjY1PC9yZWMtbnVtYmVyPjxmb3JlaWduLWtleXM+PGtleSBhcHA9
IkVOIiBkYi1pZD0iOXN0ZXQycmE1ZndwZXZlMmV6bnZwcHJiZHRyZTJkczJ3YXM5IiB0aW1lc3Rh
bXA9IjE2MDE0NjMyMjgiPjY1PC9rZXk+PC9mb3JlaWduLWtleXM+PHJlZi10eXBlIG5hbWU9Ikpv
dXJuYWwgQXJ0aWNsZSI+MTc8L3JlZi10eXBlPjxjb250cmlidXRvcnM+PGF1dGhvcnM+PGF1dGhv
cj5MaXB0b24sIFouIEMuPC9hdXRob3I+PC9hdXRob3JzPjwvY29udHJpYnV0b3JzPjx0aXRsZXM+
PHRpdGxlPlRoZSBteXRob3Mgb2YgbW9kZWwgaW50ZXJwcmV0YWJpbGl0eTogSW4gbWFjaGluZSBs
ZWFybmluZywgdGhlIGNvbmNlcHQgb2YgaW50ZXJwcmV0YWJpbGl0eSBpcyBib3RoIGltcG9ydGFu
dCBhbmQgc2xpcHBlcnk8L3RpdGxlPjxzZWNvbmRhcnktdGl0bGU+UXVldWU8L3NlY29uZGFyeS10
aXRsZT48L3RpdGxlcz48cGVyaW9kaWNhbD48ZnVsbC10aXRsZT5RdWV1ZTwvZnVsbC10aXRsZT48
L3BlcmlvZGljYWw+PHZvbHVtZT4xNjwvdm9sdW1lPjxudW1iZXI+MzwvbnVtYmVyPjxkYXRlcz48
eWVhcj4yMDE4PC95ZWFyPjwvZGF0ZXM+PHdvcmstdHlwZT5BcnRpY2xlPC93b3JrLXR5cGU+PHVy
bHM+PHJlbGF0ZWQtdXJscz48dXJsPmh0dHBzOi8vd3d3LnNjb3B1cy5jb20vaW53YXJkL3JlY29y
ZC51cmk/ZWlkPTItczIuMC04NTA1MTc5MjMzOCZhbXA7cGFydG5lcklEPTQwJmFtcDttZDU9ZTQx
OTAyOTc3NDAxYTI4MzhkYzZkZTNjNDQ3ZGFmMjM8L3VybD48L3JlbGF0ZWQtdXJscz48L3VybHM+
PHJlbW90ZS1kYXRhYmFzZS1uYW1lPlNjb3B1czwvcmVtb3RlLWRhdGFiYXNlLW5hbWU+PC9yZWNv
cmQ+PC9DaXRlPjxDaXRlPjxBdXRob3I+QWRhZGk8L0F1dGhvcj48WWVhcj4yMDE4PC9ZZWFyPjxS
ZWNOdW0+Mjc8L1JlY051bT48cmVjb3JkPjxyZWMtbnVtYmVyPjI3PC9yZWMtbnVtYmVyPjxmb3Jl
aWduLWtleXM+PGtleSBhcHA9IkVOIiBkYi1pZD0iOXN0ZXQycmE1ZndwZXZlMmV6bnZwcHJiZHRy
ZTJkczJ3YXM5IiB0aW1lc3RhbXA9IjE2MDA3NzQxMTIiPjI3PC9rZXk+PC9mb3JlaWduLWtleXM+
PHJlZi10eXBlIG5hbWU9IkpvdXJuYWwgQXJ0aWNsZSI+MTc8L3JlZi10eXBlPjxjb250cmlidXRv
cnM+PGF1dGhvcnM+PGF1dGhvcj5BZGFkaSwgQS48L2F1dGhvcj48YXV0aG9yPkJlcnJhZGEsIE0u
PC9hdXRob3I+PC9hdXRob3JzPjwvY29udHJpYnV0b3JzPjx0aXRsZXM+PHRpdGxlPlBlZWtpbmcg
SW5zaWRlIHRoZSBCbGFjay1Cb3g6IEEgU3VydmV5IG9uIEV4cGxhaW5hYmxlIEFydGlmaWNpYWwg
SW50ZWxsaWdlbmNlIChYQUkpPC90aXRsZT48c2Vjb25kYXJ5LXRpdGxlPklFRUUgQWNjZXNzPC9z
ZWNvbmRhcnktdGl0bGU+PC90aXRsZXM+PHBlcmlvZGljYWw+PGZ1bGwtdGl0bGU+SWVlZSBBY2Nl
c3M8L2Z1bGwtdGl0bGU+PC9wZXJpb2RpY2FsPjxwYWdlcz41MjEzOC01MjE2MDwvcGFnZXM+PHZv
bHVtZT42PC92b2x1bWU+PGRhdGVzPjx5ZWFyPjIwMTg8L3llYXI+PC9kYXRlcz48d29yay10eXBl
PkFydGljbGU8L3dvcmstdHlwZT48dXJscz48cmVsYXRlZC11cmxzPjx1cmw+aHR0cHM6Ly93d3cu
c2NvcHVzLmNvbS9pbndhcmQvcmVjb3JkLnVyaT9laWQ9Mi1zMi4wLTg1MDUzMzUyNDc3JmFtcDtk
b2k9MTAuMTEwOSUyZkFDQ0VTUy4yMDE4LjI4NzAwNTImYW1wO3BhcnRuZXJJRD00MCZhbXA7bWQ1
PWNiMzg1NDYxMzc2YjNmZDA0MjBjMTM4ZGVkNmQxMzNmPC91cmw+PHVybD5odHRwczovL2llZWV4
cGxvcmUuaWVlZS5vcmcvaWVseDcvNjI4NzYzOS84Mjc0OTg1LzA4NDY2NTkwLnBkZj90cD0mYW1w
O2FybnVtYmVyPTg0NjY1OTAmYW1wO2lzbnVtYmVyPTgyNzQ5ODUmYW1wO3JlZj08L3VybD48L3Jl
bGF0ZWQtdXJscz48L3VybHM+PGN1c3RvbTc+ODQ2NjU5MDwvY3VzdG9tNz48ZWxlY3Ryb25pYy1y
ZXNvdXJjZS1udW0+MTAuMTEwOS9BQ0NFU1MuMjAxOC4yODcwMDUyPC9lbGVjdHJvbmljLXJlc291
cmNlLW51bT48cmVtb3RlLWRhdGFiYXNlLW5hbWU+U2NvcHVzPC9yZW1vdGUtZGF0YWJhc2UtbmFt
ZT48L3JlY29yZD48L0NpdGU+PENpdGU+PEF1dGhvcj5Sb3NjaGVyPC9BdXRob3I+PFllYXI+MjAy
MDwvWWVhcj48UmVjTnVtPjEyPC9SZWNOdW0+PHJlY29yZD48cmVjLW51bWJlcj4xMjwvcmVjLW51
bWJlcj48Zm9yZWlnbi1rZXlzPjxrZXkgYXBwPSJFTiIgZGItaWQ9IjlzdGV0MnJhNWZ3cGV2ZTJl
em52cHByYmR0cmUyZHMyd2FzOSIgdGltZXN0YW1wPSIxNjAwMzYxNDE3Ij4xMjwva2V5PjwvZm9y
ZWlnbi1rZXlzPjxyZWYtdHlwZSBuYW1lPSJKb3VybmFsIEFydGljbGUiPjE3PC9yZWYtdHlwZT48
Y29udHJpYnV0b3JzPjxhdXRob3JzPjxhdXRob3I+Um9zY2hlciwgUmliYW5hPC9hdXRob3I+PGF1
dGhvcj5Cb2huLCBCYXN0aWFuPC9hdXRob3I+PGF1dGhvcj5EdWFydGUsIE1hcmNvIEYuPC9hdXRo
b3I+PGF1dGhvcj5HYXJja2UsIEpvY2hlbjwvYXV0aG9yPjwvYXV0aG9ycz48L2NvbnRyaWJ1dG9y
cz48dGl0bGVzPjx0aXRsZT5FeHBsYWluYWJsZSBNYWNoaW5lIExlYXJuaW5nIGZvciBTY2llbnRp
ZmljIEluc2lnaHRzIGFuZCBEaXNjb3ZlcmllczwvdGl0bGU+PHNlY29uZGFyeS10aXRsZT5JZWVl
IEFjY2Vzczwvc2Vjb25kYXJ5LXRpdGxlPjwvdGl0bGVzPjxwZXJpb2RpY2FsPjxmdWxsLXRpdGxl
PkllZWUgQWNjZXNzPC9mdWxsLXRpdGxlPjwvcGVyaW9kaWNhbD48cGFnZXM+NDIyMDAtNDIyMTY8
L3BhZ2VzPjx2b2x1bWU+ODwvdm9sdW1lPjxkYXRlcz48eWVhcj4yMDIwPC95ZWFyPjxwdWItZGF0
ZXM+PGRhdGU+MjAyMDwvZGF0ZT48L3B1Yi1kYXRlcz48L2RhdGVzPjxpc2JuPjIxNjktMzUzNjwv
aXNibj48YWNjZXNzaW9uLW51bT5XT1M6MDAwNTI1Mzg5MDAwMDE4PC9hY2Nlc3Npb24tbnVtPjx1
cmxzPjxyZWxhdGVkLXVybHM+PHVybD4mbHQ7R28gdG8gSVNJJmd0OzovL1dPUzowMDA1MjUzODkw
MDAwMTg8L3VybD48dXJsPmh0dHBzOi8vaWVlZXhwbG9yZS5pZWVlLm9yZy9pZWx4Ny82Mjg3NjM5
Lzg5NDg0NzAvMDkwMDc3MzcucGRmP3RwPSZhbXA7YXJudW1iZXI9OTAwNzczNyZhbXA7aXNudW1i
ZXI9ODk0ODQ3MCZhbXA7cmVmPTwvdXJsPjwvcmVsYXRlZC11cmxzPjwvdXJscz48ZWxlY3Ryb25p
Yy1yZXNvdXJjZS1udW0+MTAuMTEwOS9hY2Nlc3MuMjAyMC4yOTc2MTk5PC9lbGVjdHJvbmljLXJl
c291cmNlLW51bT48L3JlY29yZD48L0NpdGU+PC9FbmROb3RlPgB=
</w:fldData>
        </w:fldChar>
      </w:r>
      <w:r w:rsidR="003A7A91">
        <w:instrText xml:space="preserve"> ADDIN EN.CITE </w:instrText>
      </w:r>
      <w:r w:rsidR="003A7A91">
        <w:fldChar w:fldCharType="begin">
          <w:fldData xml:space="preserve">PEVuZE5vdGU+PENpdGU+PEF1dGhvcj5MaXB0b248L0F1dGhvcj48WWVhcj4yMDE4PC9ZZWFyPjxS
ZWNOdW0+NjU8L1JlY051bT48RGlzcGxheVRleHQ+WzE1LCAyMCwgMjddPC9EaXNwbGF5VGV4dD48
cmVjb3JkPjxyZWMtbnVtYmVyPjY1PC9yZWMtbnVtYmVyPjxmb3JlaWduLWtleXM+PGtleSBhcHA9
IkVOIiBkYi1pZD0iOXN0ZXQycmE1ZndwZXZlMmV6bnZwcHJiZHRyZTJkczJ3YXM5IiB0aW1lc3Rh
bXA9IjE2MDE0NjMyMjgiPjY1PC9rZXk+PC9mb3JlaWduLWtleXM+PHJlZi10eXBlIG5hbWU9Ikpv
dXJuYWwgQXJ0aWNsZSI+MTc8L3JlZi10eXBlPjxjb250cmlidXRvcnM+PGF1dGhvcnM+PGF1dGhv
cj5MaXB0b24sIFouIEMuPC9hdXRob3I+PC9hdXRob3JzPjwvY29udHJpYnV0b3JzPjx0aXRsZXM+
PHRpdGxlPlRoZSBteXRob3Mgb2YgbW9kZWwgaW50ZXJwcmV0YWJpbGl0eTogSW4gbWFjaGluZSBs
ZWFybmluZywgdGhlIGNvbmNlcHQgb2YgaW50ZXJwcmV0YWJpbGl0eSBpcyBib3RoIGltcG9ydGFu
dCBhbmQgc2xpcHBlcnk8L3RpdGxlPjxzZWNvbmRhcnktdGl0bGU+UXVldWU8L3NlY29uZGFyeS10
aXRsZT48L3RpdGxlcz48cGVyaW9kaWNhbD48ZnVsbC10aXRsZT5RdWV1ZTwvZnVsbC10aXRsZT48
L3BlcmlvZGljYWw+PHZvbHVtZT4xNjwvdm9sdW1lPjxudW1iZXI+MzwvbnVtYmVyPjxkYXRlcz48
eWVhcj4yMDE4PC95ZWFyPjwvZGF0ZXM+PHdvcmstdHlwZT5BcnRpY2xlPC93b3JrLXR5cGU+PHVy
bHM+PHJlbGF0ZWQtdXJscz48dXJsPmh0dHBzOi8vd3d3LnNjb3B1cy5jb20vaW53YXJkL3JlY29y
ZC51cmk/ZWlkPTItczIuMC04NTA1MTc5MjMzOCZhbXA7cGFydG5lcklEPTQwJmFtcDttZDU9ZTQx
OTAyOTc3NDAxYTI4MzhkYzZkZTNjNDQ3ZGFmMjM8L3VybD48L3JlbGF0ZWQtdXJscz48L3VybHM+
PHJlbW90ZS1kYXRhYmFzZS1uYW1lPlNjb3B1czwvcmVtb3RlLWRhdGFiYXNlLW5hbWU+PC9yZWNv
cmQ+PC9DaXRlPjxDaXRlPjxBdXRob3I+QWRhZGk8L0F1dGhvcj48WWVhcj4yMDE4PC9ZZWFyPjxS
ZWNOdW0+Mjc8L1JlY051bT48cmVjb3JkPjxyZWMtbnVtYmVyPjI3PC9yZWMtbnVtYmVyPjxmb3Jl
aWduLWtleXM+PGtleSBhcHA9IkVOIiBkYi1pZD0iOXN0ZXQycmE1ZndwZXZlMmV6bnZwcHJiZHRy
ZTJkczJ3YXM5IiB0aW1lc3RhbXA9IjE2MDA3NzQxMTIiPjI3PC9rZXk+PC9mb3JlaWduLWtleXM+
PHJlZi10eXBlIG5hbWU9IkpvdXJuYWwgQXJ0aWNsZSI+MTc8L3JlZi10eXBlPjxjb250cmlidXRv
cnM+PGF1dGhvcnM+PGF1dGhvcj5BZGFkaSwgQS48L2F1dGhvcj48YXV0aG9yPkJlcnJhZGEsIE0u
PC9hdXRob3I+PC9hdXRob3JzPjwvY29udHJpYnV0b3JzPjx0aXRsZXM+PHRpdGxlPlBlZWtpbmcg
SW5zaWRlIHRoZSBCbGFjay1Cb3g6IEEgU3VydmV5IG9uIEV4cGxhaW5hYmxlIEFydGlmaWNpYWwg
SW50ZWxsaWdlbmNlIChYQUkpPC90aXRsZT48c2Vjb25kYXJ5LXRpdGxlPklFRUUgQWNjZXNzPC9z
ZWNvbmRhcnktdGl0bGU+PC90aXRsZXM+PHBlcmlvZGljYWw+PGZ1bGwtdGl0bGU+SWVlZSBBY2Nl
c3M8L2Z1bGwtdGl0bGU+PC9wZXJpb2RpY2FsPjxwYWdlcz41MjEzOC01MjE2MDwvcGFnZXM+PHZv
bHVtZT42PC92b2x1bWU+PGRhdGVzPjx5ZWFyPjIwMTg8L3llYXI+PC9kYXRlcz48d29yay10eXBl
PkFydGljbGU8L3dvcmstdHlwZT48dXJscz48cmVsYXRlZC11cmxzPjx1cmw+aHR0cHM6Ly93d3cu
c2NvcHVzLmNvbS9pbndhcmQvcmVjb3JkLnVyaT9laWQ9Mi1zMi4wLTg1MDUzMzUyNDc3JmFtcDtk
b2k9MTAuMTEwOSUyZkFDQ0VTUy4yMDE4LjI4NzAwNTImYW1wO3BhcnRuZXJJRD00MCZhbXA7bWQ1
PWNiMzg1NDYxMzc2YjNmZDA0MjBjMTM4ZGVkNmQxMzNmPC91cmw+PHVybD5odHRwczovL2llZWV4
cGxvcmUuaWVlZS5vcmcvaWVseDcvNjI4NzYzOS84Mjc0OTg1LzA4NDY2NTkwLnBkZj90cD0mYW1w
O2FybnVtYmVyPTg0NjY1OTAmYW1wO2lzbnVtYmVyPTgyNzQ5ODUmYW1wO3JlZj08L3VybD48L3Jl
bGF0ZWQtdXJscz48L3VybHM+PGN1c3RvbTc+ODQ2NjU5MDwvY3VzdG9tNz48ZWxlY3Ryb25pYy1y
ZXNvdXJjZS1udW0+MTAuMTEwOS9BQ0NFU1MuMjAxOC4yODcwMDUyPC9lbGVjdHJvbmljLXJlc291
cmNlLW51bT48cmVtb3RlLWRhdGFiYXNlLW5hbWU+U2NvcHVzPC9yZW1vdGUtZGF0YWJhc2UtbmFt
ZT48L3JlY29yZD48L0NpdGU+PENpdGU+PEF1dGhvcj5Sb3NjaGVyPC9BdXRob3I+PFllYXI+MjAy
MDwvWWVhcj48UmVjTnVtPjEyPC9SZWNOdW0+PHJlY29yZD48cmVjLW51bWJlcj4xMjwvcmVjLW51
bWJlcj48Zm9yZWlnbi1rZXlzPjxrZXkgYXBwPSJFTiIgZGItaWQ9IjlzdGV0MnJhNWZ3cGV2ZTJl
em52cHByYmR0cmUyZHMyd2FzOSIgdGltZXN0YW1wPSIxNjAwMzYxNDE3Ij4xMjwva2V5PjwvZm9y
ZWlnbi1rZXlzPjxyZWYtdHlwZSBuYW1lPSJKb3VybmFsIEFydGljbGUiPjE3PC9yZWYtdHlwZT48
Y29udHJpYnV0b3JzPjxhdXRob3JzPjxhdXRob3I+Um9zY2hlciwgUmliYW5hPC9hdXRob3I+PGF1
dGhvcj5Cb2huLCBCYXN0aWFuPC9hdXRob3I+PGF1dGhvcj5EdWFydGUsIE1hcmNvIEYuPC9hdXRo
b3I+PGF1dGhvcj5HYXJja2UsIEpvY2hlbjwvYXV0aG9yPjwvYXV0aG9ycz48L2NvbnRyaWJ1dG9y
cz48dGl0bGVzPjx0aXRsZT5FeHBsYWluYWJsZSBNYWNoaW5lIExlYXJuaW5nIGZvciBTY2llbnRp
ZmljIEluc2lnaHRzIGFuZCBEaXNjb3ZlcmllczwvdGl0bGU+PHNlY29uZGFyeS10aXRsZT5JZWVl
IEFjY2Vzczwvc2Vjb25kYXJ5LXRpdGxlPjwvdGl0bGVzPjxwZXJpb2RpY2FsPjxmdWxsLXRpdGxl
PkllZWUgQWNjZXNzPC9mdWxsLXRpdGxlPjwvcGVyaW9kaWNhbD48cGFnZXM+NDIyMDAtNDIyMTY8
L3BhZ2VzPjx2b2x1bWU+ODwvdm9sdW1lPjxkYXRlcz48eWVhcj4yMDIwPC95ZWFyPjxwdWItZGF0
ZXM+PGRhdGU+MjAyMDwvZGF0ZT48L3B1Yi1kYXRlcz48L2RhdGVzPjxpc2JuPjIxNjktMzUzNjwv
aXNibj48YWNjZXNzaW9uLW51bT5XT1M6MDAwNTI1Mzg5MDAwMDE4PC9hY2Nlc3Npb24tbnVtPjx1
cmxzPjxyZWxhdGVkLXVybHM+PHVybD4mbHQ7R28gdG8gSVNJJmd0OzovL1dPUzowMDA1MjUzODkw
MDAwMTg8L3VybD48dXJsPmh0dHBzOi8vaWVlZXhwbG9yZS5pZWVlLm9yZy9pZWx4Ny82Mjg3NjM5
Lzg5NDg0NzAvMDkwMDc3MzcucGRmP3RwPSZhbXA7YXJudW1iZXI9OTAwNzczNyZhbXA7aXNudW1i
ZXI9ODk0ODQ3MCZhbXA7cmVmPTwvdXJsPjwvcmVsYXRlZC11cmxzPjwvdXJscz48ZWxlY3Ryb25p
Yy1yZXNvdXJjZS1udW0+MTAuMTEwOS9hY2Nlc3MuMjAyMC4yOTc2MTk5PC9lbGVjdHJvbmljLXJl
c291cmNlLW51bT48L3JlY29yZD48L0NpdGU+PC9FbmROb3RlPgB=
</w:fldData>
        </w:fldChar>
      </w:r>
      <w:r w:rsidR="003A7A91">
        <w:instrText xml:space="preserve"> ADDIN EN.CITE.DATA </w:instrText>
      </w:r>
      <w:r w:rsidR="003A7A91">
        <w:fldChar w:fldCharType="end"/>
      </w:r>
      <w:r w:rsidRPr="00824425">
        <w:fldChar w:fldCharType="separate"/>
      </w:r>
      <w:r w:rsidR="003A7A91">
        <w:rPr>
          <w:noProof/>
        </w:rPr>
        <w:t>[15, 20, 27]</w:t>
      </w:r>
      <w:r w:rsidRPr="00824425">
        <w:fldChar w:fldCharType="end"/>
      </w:r>
      <w:r w:rsidRPr="00824425">
        <w:t>.</w:t>
      </w:r>
      <w:r w:rsidR="00D7750D">
        <w:t xml:space="preserve"> ML models might use features that humans have not previously identified as </w:t>
      </w:r>
      <w:r w:rsidR="00BE57D7">
        <w:t>predictive for the issue</w:t>
      </w:r>
      <w:r w:rsidR="00D7750D">
        <w:t xml:space="preserve"> at hand.</w:t>
      </w:r>
    </w:p>
    <w:p w14:paraId="2C24CC28" w14:textId="68D8844F" w:rsidR="00E32185" w:rsidRPr="00DD038D" w:rsidRDefault="00A72287" w:rsidP="00A115B6">
      <w:pPr>
        <w:rPr>
          <w:i/>
          <w:iCs/>
        </w:rPr>
      </w:pPr>
      <w:r w:rsidRPr="00DD038D">
        <w:rPr>
          <w:i/>
          <w:iCs/>
        </w:rPr>
        <w:t>How</w:t>
      </w:r>
      <w:r w:rsidR="00E32185" w:rsidRPr="00DD038D">
        <w:rPr>
          <w:i/>
          <w:iCs/>
        </w:rPr>
        <w:t>?</w:t>
      </w:r>
    </w:p>
    <w:p w14:paraId="12096724" w14:textId="57A07396" w:rsidR="00EC1BDA" w:rsidRDefault="00AC4AAA" w:rsidP="00A115B6">
      <w:r w:rsidRPr="00824425">
        <w:t>The literature demonstrates various</w:t>
      </w:r>
      <w:r w:rsidR="00C31F96">
        <w:t xml:space="preserve"> post-hoc</w:t>
      </w:r>
      <w:r w:rsidRPr="00824425">
        <w:t xml:space="preserve"> strategies to </w:t>
      </w:r>
      <w:r w:rsidR="00EC1BDA" w:rsidRPr="00824425">
        <w:t>make humans understand ML models</w:t>
      </w:r>
      <w:r w:rsidRPr="00824425">
        <w:t xml:space="preserve">. In general, to </w:t>
      </w:r>
      <w:r w:rsidR="00551A71" w:rsidRPr="00824425">
        <w:t>generate</w:t>
      </w:r>
      <w:r w:rsidR="00EC1BDA" w:rsidRPr="00824425">
        <w:t xml:space="preserve"> such</w:t>
      </w:r>
      <w:r w:rsidR="00551A71" w:rsidRPr="00824425">
        <w:t xml:space="preserve"> explanations</w:t>
      </w:r>
      <w:r w:rsidR="009E463C" w:rsidRPr="00824425">
        <w:t xml:space="preserve">, </w:t>
      </w:r>
      <w:r w:rsidRPr="00824425">
        <w:t xml:space="preserve">we </w:t>
      </w:r>
      <w:r w:rsidR="00551A71" w:rsidRPr="00824425">
        <w:t xml:space="preserve">observe </w:t>
      </w:r>
      <w:r w:rsidR="00926594" w:rsidRPr="00824425">
        <w:t>two</w:t>
      </w:r>
      <w:r w:rsidR="00551A71" w:rsidRPr="00824425">
        <w:t xml:space="preserve"> main trend</w:t>
      </w:r>
      <w:r w:rsidR="00894DC1">
        <w:t>s.</w:t>
      </w:r>
      <w:r w:rsidR="00421AD0">
        <w:t xml:space="preserve"> The first trend is to leverage the </w:t>
      </w:r>
      <w:r w:rsidR="00421AD0" w:rsidRPr="00421AD0">
        <w:rPr>
          <w:i/>
          <w:iCs/>
        </w:rPr>
        <w:t>transparency</w:t>
      </w:r>
      <w:r w:rsidR="00421AD0">
        <w:t xml:space="preserve"> of simple</w:t>
      </w:r>
      <w:r w:rsidR="00F00983">
        <w:t>r</w:t>
      </w:r>
      <w:r w:rsidR="00421AD0">
        <w:t xml:space="preserve"> models to uncover </w:t>
      </w:r>
      <w:r w:rsidR="00F00983">
        <w:t>information about the</w:t>
      </w:r>
      <w:r w:rsidR="00C31F96">
        <w:t xml:space="preserve"> black-box</w:t>
      </w:r>
      <w:r w:rsidR="00421AD0">
        <w:t xml:space="preserve"> algorithm, whereas the second trend </w:t>
      </w:r>
      <w:r w:rsidR="005768A7">
        <w:t xml:space="preserve">follows </w:t>
      </w:r>
      <w:r w:rsidR="005768A7" w:rsidRPr="005768A7">
        <w:rPr>
          <w:i/>
          <w:iCs/>
        </w:rPr>
        <w:t>causation</w:t>
      </w:r>
      <w:r w:rsidR="005768A7">
        <w:t xml:space="preserve">; the dependency </w:t>
      </w:r>
      <w:r w:rsidR="00646CC7">
        <w:t xml:space="preserve">of the outcome </w:t>
      </w:r>
      <w:r w:rsidR="005768A7">
        <w:t>o</w:t>
      </w:r>
      <w:r w:rsidR="00B5518E">
        <w:t>n</w:t>
      </w:r>
      <w:r w:rsidR="005768A7">
        <w:t xml:space="preserve"> certain feature (values).</w:t>
      </w:r>
      <w:r w:rsidR="00421AD0">
        <w:t xml:space="preserve"> </w:t>
      </w:r>
      <w:r w:rsidR="00DE59EC">
        <w:t xml:space="preserve">These can be applied to explain the entire model (global), or a part of it (local). Refer to Figure </w:t>
      </w:r>
      <w:r w:rsidR="00084E37">
        <w:t xml:space="preserve">1 and 2 for examples of such </w:t>
      </w:r>
      <w:r w:rsidR="00351739">
        <w:t>techniques</w:t>
      </w:r>
      <w:r w:rsidR="00084E37">
        <w:t>.</w:t>
      </w:r>
    </w:p>
    <w:p w14:paraId="504DD697" w14:textId="5E5CC6C3" w:rsidR="00084E37" w:rsidRDefault="00551A71" w:rsidP="00A115B6">
      <w:r w:rsidRPr="005768A7">
        <w:rPr>
          <w:b/>
          <w:bCs/>
        </w:rPr>
        <w:t>Transparency</w:t>
      </w:r>
      <w:r w:rsidRPr="00824425">
        <w:t xml:space="preserve"> is linked to </w:t>
      </w:r>
      <w:r w:rsidR="005768A7">
        <w:t xml:space="preserve">directly </w:t>
      </w:r>
      <w:r w:rsidRPr="00824425">
        <w:t xml:space="preserve">understanding </w:t>
      </w:r>
      <w:r w:rsidR="003A7BEF">
        <w:t xml:space="preserve">how </w:t>
      </w:r>
      <w:r w:rsidR="003D329B">
        <w:t>a</w:t>
      </w:r>
      <w:r w:rsidRPr="00824425">
        <w:t xml:space="preserve"> model</w:t>
      </w:r>
      <w:r w:rsidR="003A7BEF">
        <w:t xml:space="preserve"> uses input</w:t>
      </w:r>
      <w:r w:rsidR="003D329B">
        <w:t xml:space="preserve"> features</w:t>
      </w:r>
      <w:r w:rsidR="003A7BEF">
        <w:t xml:space="preserve"> to form the output</w:t>
      </w:r>
      <w:r w:rsidR="003D329B">
        <w:t xml:space="preserve">. A </w:t>
      </w:r>
      <w:r w:rsidR="00EA3D6D">
        <w:t xml:space="preserve">transparent </w:t>
      </w:r>
      <w:r w:rsidR="003D329B">
        <w:t xml:space="preserve">ML model </w:t>
      </w:r>
      <w:r w:rsidR="00EA3D6D">
        <w:t xml:space="preserve">shows how to use features to form predictions based on its </w:t>
      </w:r>
      <w:r w:rsidR="003D329B">
        <w:t>inherent structure (e.g. weights of a linear model)</w:t>
      </w:r>
      <w:r w:rsidRPr="00824425">
        <w:t xml:space="preserve">. </w:t>
      </w:r>
      <w:r w:rsidR="00AF4DBA">
        <w:t xml:space="preserve">However, </w:t>
      </w:r>
      <w:r w:rsidR="00C31F96">
        <w:t>this study focusses on black-box models, which</w:t>
      </w:r>
      <w:r w:rsidR="00AF4DBA">
        <w:t xml:space="preserve"> inherently are not transparent. Therefore, to obtain this type of explanations, one must </w:t>
      </w:r>
      <w:r w:rsidR="00AF4DBA" w:rsidRPr="00AF4DBA">
        <w:rPr>
          <w:i/>
          <w:iCs/>
        </w:rPr>
        <w:t>train</w:t>
      </w:r>
      <w:r w:rsidR="00AF4DBA">
        <w:t xml:space="preserve"> </w:t>
      </w:r>
      <w:r w:rsidR="00AF4DBA">
        <w:rPr>
          <w:i/>
          <w:iCs/>
        </w:rPr>
        <w:t>a</w:t>
      </w:r>
      <w:r w:rsidR="00AF4DBA" w:rsidRPr="00C31F96">
        <w:rPr>
          <w:i/>
          <w:iCs/>
        </w:rPr>
        <w:t xml:space="preserve"> </w:t>
      </w:r>
      <w:r w:rsidR="00AF4DBA">
        <w:rPr>
          <w:i/>
          <w:iCs/>
        </w:rPr>
        <w:t xml:space="preserve">transparent surrogate </w:t>
      </w:r>
      <w:r w:rsidR="00AF4DBA" w:rsidRPr="00C31F96">
        <w:rPr>
          <w:i/>
          <w:iCs/>
        </w:rPr>
        <w:t>mode</w:t>
      </w:r>
      <w:r w:rsidR="00AF4DBA">
        <w:rPr>
          <w:i/>
          <w:iCs/>
        </w:rPr>
        <w:t>l</w:t>
      </w:r>
      <w:r w:rsidR="00AF4DBA" w:rsidRPr="00C31F96">
        <w:rPr>
          <w:i/>
          <w:iCs/>
        </w:rPr>
        <w:t xml:space="preserve"> to approximate (part of) </w:t>
      </w:r>
      <w:r w:rsidR="00AF4DBA">
        <w:rPr>
          <w:i/>
          <w:iCs/>
        </w:rPr>
        <w:t>a</w:t>
      </w:r>
      <w:r w:rsidR="00AF4DBA" w:rsidRPr="00C31F96">
        <w:rPr>
          <w:i/>
          <w:iCs/>
        </w:rPr>
        <w:t xml:space="preserve"> black-box model</w:t>
      </w:r>
      <w:r w:rsidR="00AF4DBA">
        <w:rPr>
          <w:i/>
          <w:iCs/>
        </w:rPr>
        <w:t xml:space="preserve"> </w:t>
      </w:r>
      <w:r w:rsidR="00AF4DBA" w:rsidRPr="00824425">
        <w:fldChar w:fldCharType="begin">
          <w:fldData xml:space="preserve">PEVuZE5vdGU+PENpdGU+PEF1dGhvcj5NaXR0ZWxzdGFkdDwvQXV0aG9yPjxZZWFyPjIwMTg8L1ll
YXI+PFJlY051bT4zMDwvUmVjTnVtPjxEaXNwbGF5VGV4dD5bMTMsIDIzLCAyNSwgMjddPC9EaXNw
bGF5VGV4dD48cmVjb3JkPjxyZWMtbnVtYmVyPjMwPC9yZWMtbnVtYmVyPjxmb3JlaWduLWtleXM+
PGtleSBhcHA9IkVOIiBkYi1pZD0iOXN0ZXQycmE1ZndwZXZlMmV6bnZwcHJiZHRyZTJkczJ3YXM5
IiB0aW1lc3RhbXA9IjE2MDA4NTg1MzQiPjMwPC9rZXk+PC9mb3JlaWduLWtleXM+PHJlZi10eXBl
IG5hbWU9IkJvb2siPjY8L3JlZi10eXBlPjxjb250cmlidXRvcnM+PGF1dGhvcnM+PGF1dGhvcj5N
aXR0ZWxzdGFkdCwgQnJlbnQ8L2F1dGhvcj48YXV0aG9yPlJ1c3NlbGwsIENocmlzPC9hdXRob3I+
PGF1dGhvcj5XYWNodGVyLCBTYW5kcmE8L2F1dGhvcj48L2F1dGhvcnM+PC9jb250cmlidXRvcnM+
PHRpdGxlcz48dGl0bGU+RXhwbGFpbmluZyBFeHBsYW5hdGlvbnMgaW4gQUk8L3RpdGxlPjwvdGl0
bGVzPjxkYXRlcz48eWVhcj4yMDE4PC95ZWFyPjwvZGF0ZXM+PHVybHM+PC91cmxzPjxlbGVjdHJv
bmljLXJlc291cmNlLW51bT4xMC4xMTQ1LzMyODc1NjAuMzI4NzU3NDwvZWxlY3Ryb25pYy1yZXNv
dXJjZS1udW0+PC9yZWNvcmQ+PC9DaXRlPjxDaXRlPjxBdXRob3I+QmFycmVkbyBBcnJpZXRhPC9B
dXRob3I+PFllYXI+MjAyMDwvWWVhcj48UmVjTnVtPjg8L1JlY051bT48cmVjb3JkPjxyZWMtbnVt
YmVyPjg8L3JlYy1udW1iZXI+PGZvcmVpZ24ta2V5cz48a2V5IGFwcD0iRU4iIGRiLWlkPSI5c3Rl
dDJyYTVmd3BldmUyZXpudnBwcmJkdHJlMmRzMndhczkiIHRpbWVzdGFtcD0iMTYwMDM2MTQxNyI+
ODwva2V5PjwvZm9yZWlnbi1rZXlzPjxyZWYtdHlwZSBuYW1lPSJKb3VybmFsIEFydGljbGUiPjE3
PC9yZWYtdHlwZT48Y29udHJpYnV0b3JzPjxhdXRob3JzPjxhdXRob3I+QmFycmVkbyBBcnJpZXRh
LCBBbGVqYW5kcm88L2F1dGhvcj48YXV0aG9yPkRpYXotUm9kcmlndWV6LCBOYXRhbGlhPC9hdXRo
b3I+PGF1dGhvcj5EZWwgU2VyLCBKYXZpZXI8L2F1dGhvcj48YXV0aG9yPkJlbm5ldG90LCBBZHJp
ZW48L2F1dGhvcj48YXV0aG9yPlRhYmlrLCBTaWhhbTwvYXV0aG9yPjxhdXRob3I+QmFyYmFkbywg
QWxiZXJ0bzwvYXV0aG9yPjxhdXRob3I+R2FyY2lhLCBTYWx2YWRvcjwvYXV0aG9yPjxhdXRob3I+
R2lsLUxvcGV6LCBTZXJnaW88L2F1dGhvcj48YXV0aG9yPk1vbGluYSwgRGFuaWVsPC9hdXRob3I+
PGF1dGhvcj5CZW5qYW1pbnMsIFJpY2hhcmQ8L2F1dGhvcj48YXV0aG9yPkNoYXRpbGEsIFJhamE8
L2F1dGhvcj48YXV0aG9yPkhlcnJlcmEsIEZyYW5jaXNjbzwvYXV0aG9yPjwvYXV0aG9ycz48L2Nv
bnRyaWJ1dG9ycz48dGl0bGVzPjx0aXRsZT5FeHBsYWluYWJsZSBBcnRpZmljaWFsIEludGVsbGln
ZW5jZSAoWEFJKTogQ29uY2VwdHMsIHRheG9ub21pZXMsIG9wcG9ydHVuaXRpZXMgYW5kIGNoYWxs
ZW5nZXMgdG93YXJkIHJlc3BvbnNpYmxlIEFJPC90aXRsZT48c2Vjb25kYXJ5LXRpdGxlPkluZm9y
bWF0aW9uIEZ1c2lvbjwvc2Vjb25kYXJ5LXRpdGxlPjwvdGl0bGVzPjxwZXJpb2RpY2FsPjxmdWxs
LXRpdGxlPkluZm9ybWF0aW9uIEZ1c2lvbjwvZnVsbC10aXRsZT48L3BlcmlvZGljYWw+PHBhZ2Vz
PjgyLTExNTwvcGFnZXM+PHZvbHVtZT41ODwvdm9sdW1lPjxkYXRlcz48eWVhcj4yMDIwPC95ZWFy
PjxwdWItZGF0ZXM+PGRhdGU+SnVuPC9kYXRlPjwvcHViLWRhdGVzPjwvZGF0ZXM+PGlzYm4+MTU2
Ni0yNTM1PC9pc2JuPjxhY2Nlc3Npb24tbnVtPldPUzowMDA1MTY3OTkyMDAwMDc8L2FjY2Vzc2lv
bi1udW0+PHVybHM+PHJlbGF0ZWQtdXJscz48dXJsPjxzdHlsZSBmYWNlPSJ1bmRlcmxpbmUiIGZv
bnQ9ImRlZmF1bHQiIHNpemU9IjEwMCUiPiZsdDtHbyB0byBJU0kmZ3Q7Oi8vV09TOjAwMDUxNjc5
OTIwMDAwNzwvc3R5bGU+PC91cmw+PC9yZWxhdGVkLXVybHM+PC91cmxzPjxlbGVjdHJvbmljLXJl
c291cmNlLW51bT4xMC4xMDE2L2ouaW5mZnVzLjIwMTkuMTIuMDEyPC9lbGVjdHJvbmljLXJlc291
cmNlLW51bT48L3JlY29yZD48L0NpdGU+PENpdGU+PEF1dGhvcj5DYXJ2YWxobzwvQXV0aG9yPjxZ
ZWFyPjIwMTk8L1llYXI+PFJlY051bT40NDwvUmVjTnVtPjxyZWNvcmQ+PHJlYy1udW1iZXI+NDQ8
L3JlYy1udW1iZXI+PGZvcmVpZ24ta2V5cz48a2V5IGFwcD0iRU4iIGRiLWlkPSI5c3RldDJyYTVm
d3BldmUyZXpudnBwcmJkdHJlMmRzMndhczkiIHRpbWVzdGFtcD0iMTYwMDg2ODQ2MCI+NDQ8L2tl
eT48L2ZvcmVpZ24ta2V5cz48cmVmLXR5cGUgbmFtZT0iSm91cm5hbCBBcnRpY2xlIj4xNzwvcmVm
LXR5cGU+PGNvbnRyaWJ1dG9ycz48YXV0aG9ycz48YXV0aG9yPkNhcnZhbGhvLCBELiBWLjwvYXV0
aG9yPjxhdXRob3I+UGVyZWlyYSwgRS4gTS48L2F1dGhvcj48YXV0aG9yPkNhcmRvc28sIEouIFMu
PC9hdXRob3I+PC9hdXRob3JzPjwvY29udHJpYnV0b3JzPjx0aXRsZXM+PHRpdGxlPk1hY2hpbmUg
bGVhcm5pbmcgaW50ZXJwcmV0YWJpbGl0eTogQSBzdXJ2ZXkgb24gbWV0aG9kcyBhbmQgbWV0cmlj
czwvdGl0bGU+PHNlY29uZGFyeS10aXRsZT5FbGVjdHJvbmljcyAoU3dpdHplcmxhbmQpPC9zZWNv
bmRhcnktdGl0bGU+PC90aXRsZXM+PHBlcmlvZGljYWw+PGZ1bGwtdGl0bGU+RWxlY3Ryb25pY3Mg
KFN3aXR6ZXJsYW5kKTwvZnVsbC10aXRsZT48L3BlcmlvZGljYWw+PHZvbHVtZT44PC92b2x1bWU+
PG51bWJlcj44PC9udW1iZXI+PGRhdGVzPjx5ZWFyPjIwMTk8L3llYXI+PC9kYXRlcz48d29yay10
eXBlPlJldmlldzwvd29yay10eXBlPjx1cmxzPjxyZWxhdGVkLXVybHM+PHVybD5odHRwczovL3d3
dy5zY29wdXMuY29tL2lud2FyZC9yZWNvcmQudXJpP2VpZD0yLXMyLjAtODUwNzEyNDYxMTMmYW1w
O2RvaT0xMC4zMzkwJTJmZWxlY3Ryb25pY3M4MDgwODMyJmFtcDtwYXJ0bmVySUQ9NDAmYW1wO21k
NT1lZWI4ZDM2ODE0ZGE1ZjNhNTc1OGQwZDY0Yjc0MjlhMTwvdXJsPjx1cmw+aHR0cHM6Ly9yZXMu
bWRwaS5jb20vZF9hdHRhY2htZW50L2VsZWN0cm9uaWNzL2VsZWN0cm9uaWNzLTA4LTAwODMyL2Fy
dGljbGVfZGVwbG95L2VsZWN0cm9uaWNzLTA4LTAwODMyLnBkZjwvdXJsPjwvcmVsYXRlZC11cmxz
PjwvdXJscz48Y3VzdG9tNz44MzI8L2N1c3RvbTc+PGVsZWN0cm9uaWMtcmVzb3VyY2UtbnVtPjEw
LjMzOTAvZWxlY3Ryb25pY3M4MDgwODMyPC9lbGVjdHJvbmljLXJlc291cmNlLW51bT48cmVtb3Rl
LWRhdGFiYXNlLW5hbWU+U2NvcHVzPC9yZW1vdGUtZGF0YWJhc2UtbmFtZT48L3JlY29yZD48L0Np
dGU+PENpdGU+PEF1dGhvcj5BZGFkaTwvQXV0aG9yPjxZZWFyPjIwMTg8L1llYXI+PFJlY051bT4y
NzwvUmVjTnVtPjxyZWNvcmQ+PHJlYy1udW1iZXI+Mjc8L3JlYy1udW1iZXI+PGZvcmVpZ24ta2V5
cz48a2V5IGFwcD0iRU4iIGRiLWlkPSI5c3RldDJyYTVmd3BldmUyZXpudnBwcmJkdHJlMmRzMndh
czkiIHRpbWVzdGFtcD0iMTYwMDc3NDExMiI+Mjc8L2tleT48L2ZvcmVpZ24ta2V5cz48cmVmLXR5
cGUgbmFtZT0iSm91cm5hbCBBcnRpY2xlIj4xNzwvcmVmLXR5cGU+PGNvbnRyaWJ1dG9ycz48YXV0
aG9ycz48YXV0aG9yPkFkYWRpLCBBLjwvYXV0aG9yPjxhdXRob3I+QmVycmFkYSwgTS48L2F1dGhv
cj48L2F1dGhvcnM+PC9jb250cmlidXRvcnM+PHRpdGxlcz48dGl0bGU+UGVla2luZyBJbnNpZGUg
dGhlIEJsYWNrLUJveDogQSBTdXJ2ZXkgb24gRXhwbGFpbmFibGUgQXJ0aWZpY2lhbCBJbnRlbGxp
Z2VuY2UgKFhBSSk8L3RpdGxlPjxzZWNvbmRhcnktdGl0bGU+SUVFRSBBY2Nlc3M8L3NlY29uZGFy
eS10aXRsZT48L3RpdGxlcz48cGVyaW9kaWNhbD48ZnVsbC10aXRsZT5JZWVlIEFjY2VzczwvZnVs
bC10aXRsZT48L3BlcmlvZGljYWw+PHBhZ2VzPjUyMTM4LTUyMTYwPC9wYWdlcz48dm9sdW1lPjY8
L3ZvbHVtZT48ZGF0ZXM+PHllYXI+MjAxODwveWVhcj48L2RhdGVzPjx3b3JrLXR5cGU+QXJ0aWNs
ZTwvd29yay10eXBlPjx1cmxzPjxyZWxhdGVkLXVybHM+PHVybD5odHRwczovL3d3dy5zY29wdXMu
Y29tL2lud2FyZC9yZWNvcmQudXJpP2VpZD0yLXMyLjAtODUwNTMzNTI0NzcmYW1wO2RvaT0xMC4x
MTA5JTJmQUNDRVNTLjIwMTguMjg3MDA1MiZhbXA7cGFydG5lcklEPTQwJmFtcDttZDU9Y2IzODU0
NjEzNzZiM2ZkMDQyMGMxMzhkZWQ2ZDEzM2Y8L3VybD48dXJsPmh0dHBzOi8vaWVlZXhwbG9yZS5p
ZWVlLm9yZy9pZWx4Ny82Mjg3NjM5LzgyNzQ5ODUvMDg0NjY1OTAucGRmP3RwPSZhbXA7YXJudW1i
ZXI9ODQ2NjU5MCZhbXA7aXNudW1iZXI9ODI3NDk4NSZhbXA7cmVmPTwvdXJsPjwvcmVsYXRlZC11
cmxzPjwvdXJscz48Y3VzdG9tNz44NDY2NTkwPC9jdXN0b203PjxlbGVjdHJvbmljLXJlc291cmNl
LW51bT4xMC4xMTA5L0FDQ0VTUy4yMDE4LjI4NzAwNTI8L2VsZWN0cm9uaWMtcmVzb3VyY2UtbnVt
PjxyZW1vdGUtZGF0YWJhc2UtbmFtZT5TY29wdXM8L3JlbW90ZS1kYXRhYmFzZS1uYW1lPjwvcmVj
b3JkPjwvQ2l0ZT48L0VuZE5vdGU+
</w:fldData>
        </w:fldChar>
      </w:r>
      <w:r w:rsidR="00AF4DBA">
        <w:instrText xml:space="preserve"> ADDIN EN.CITE </w:instrText>
      </w:r>
      <w:r w:rsidR="00AF4DBA">
        <w:fldChar w:fldCharType="begin">
          <w:fldData xml:space="preserve">PEVuZE5vdGU+PENpdGU+PEF1dGhvcj5NaXR0ZWxzdGFkdDwvQXV0aG9yPjxZZWFyPjIwMTg8L1ll
YXI+PFJlY051bT4zMDwvUmVjTnVtPjxEaXNwbGF5VGV4dD5bMTMsIDIzLCAyNSwgMjddPC9EaXNw
bGF5VGV4dD48cmVjb3JkPjxyZWMtbnVtYmVyPjMwPC9yZWMtbnVtYmVyPjxmb3JlaWduLWtleXM+
PGtleSBhcHA9IkVOIiBkYi1pZD0iOXN0ZXQycmE1ZndwZXZlMmV6bnZwcHJiZHRyZTJkczJ3YXM5
IiB0aW1lc3RhbXA9IjE2MDA4NTg1MzQiPjMwPC9rZXk+PC9mb3JlaWduLWtleXM+PHJlZi10eXBl
IG5hbWU9IkJvb2siPjY8L3JlZi10eXBlPjxjb250cmlidXRvcnM+PGF1dGhvcnM+PGF1dGhvcj5N
aXR0ZWxzdGFkdCwgQnJlbnQ8L2F1dGhvcj48YXV0aG9yPlJ1c3NlbGwsIENocmlzPC9hdXRob3I+
PGF1dGhvcj5XYWNodGVyLCBTYW5kcmE8L2F1dGhvcj48L2F1dGhvcnM+PC9jb250cmlidXRvcnM+
PHRpdGxlcz48dGl0bGU+RXhwbGFpbmluZyBFeHBsYW5hdGlvbnMgaW4gQUk8L3RpdGxlPjwvdGl0
bGVzPjxkYXRlcz48eWVhcj4yMDE4PC95ZWFyPjwvZGF0ZXM+PHVybHM+PC91cmxzPjxlbGVjdHJv
bmljLXJlc291cmNlLW51bT4xMC4xMTQ1LzMyODc1NjAuMzI4NzU3NDwvZWxlY3Ryb25pYy1yZXNv
dXJjZS1udW0+PC9yZWNvcmQ+PC9DaXRlPjxDaXRlPjxBdXRob3I+QmFycmVkbyBBcnJpZXRhPC9B
dXRob3I+PFllYXI+MjAyMDwvWWVhcj48UmVjTnVtPjg8L1JlY051bT48cmVjb3JkPjxyZWMtbnVt
YmVyPjg8L3JlYy1udW1iZXI+PGZvcmVpZ24ta2V5cz48a2V5IGFwcD0iRU4iIGRiLWlkPSI5c3Rl
dDJyYTVmd3BldmUyZXpudnBwcmJkdHJlMmRzMndhczkiIHRpbWVzdGFtcD0iMTYwMDM2MTQxNyI+
ODwva2V5PjwvZm9yZWlnbi1rZXlzPjxyZWYtdHlwZSBuYW1lPSJKb3VybmFsIEFydGljbGUiPjE3
PC9yZWYtdHlwZT48Y29udHJpYnV0b3JzPjxhdXRob3JzPjxhdXRob3I+QmFycmVkbyBBcnJpZXRh
LCBBbGVqYW5kcm88L2F1dGhvcj48YXV0aG9yPkRpYXotUm9kcmlndWV6LCBOYXRhbGlhPC9hdXRo
b3I+PGF1dGhvcj5EZWwgU2VyLCBKYXZpZXI8L2F1dGhvcj48YXV0aG9yPkJlbm5ldG90LCBBZHJp
ZW48L2F1dGhvcj48YXV0aG9yPlRhYmlrLCBTaWhhbTwvYXV0aG9yPjxhdXRob3I+QmFyYmFkbywg
QWxiZXJ0bzwvYXV0aG9yPjxhdXRob3I+R2FyY2lhLCBTYWx2YWRvcjwvYXV0aG9yPjxhdXRob3I+
R2lsLUxvcGV6LCBTZXJnaW88L2F1dGhvcj48YXV0aG9yPk1vbGluYSwgRGFuaWVsPC9hdXRob3I+
PGF1dGhvcj5CZW5qYW1pbnMsIFJpY2hhcmQ8L2F1dGhvcj48YXV0aG9yPkNoYXRpbGEsIFJhamE8
L2F1dGhvcj48YXV0aG9yPkhlcnJlcmEsIEZyYW5jaXNjbzwvYXV0aG9yPjwvYXV0aG9ycz48L2Nv
bnRyaWJ1dG9ycz48dGl0bGVzPjx0aXRsZT5FeHBsYWluYWJsZSBBcnRpZmljaWFsIEludGVsbGln
ZW5jZSAoWEFJKTogQ29uY2VwdHMsIHRheG9ub21pZXMsIG9wcG9ydHVuaXRpZXMgYW5kIGNoYWxs
ZW5nZXMgdG93YXJkIHJlc3BvbnNpYmxlIEFJPC90aXRsZT48c2Vjb25kYXJ5LXRpdGxlPkluZm9y
bWF0aW9uIEZ1c2lvbjwvc2Vjb25kYXJ5LXRpdGxlPjwvdGl0bGVzPjxwZXJpb2RpY2FsPjxmdWxs
LXRpdGxlPkluZm9ybWF0aW9uIEZ1c2lvbjwvZnVsbC10aXRsZT48L3BlcmlvZGljYWw+PHBhZ2Vz
PjgyLTExNTwvcGFnZXM+PHZvbHVtZT41ODwvdm9sdW1lPjxkYXRlcz48eWVhcj4yMDIwPC95ZWFy
PjxwdWItZGF0ZXM+PGRhdGU+SnVuPC9kYXRlPjwvcHViLWRhdGVzPjwvZGF0ZXM+PGlzYm4+MTU2
Ni0yNTM1PC9pc2JuPjxhY2Nlc3Npb24tbnVtPldPUzowMDA1MTY3OTkyMDAwMDc8L2FjY2Vzc2lv
bi1udW0+PHVybHM+PHJlbGF0ZWQtdXJscz48dXJsPjxzdHlsZSBmYWNlPSJ1bmRlcmxpbmUiIGZv
bnQ9ImRlZmF1bHQiIHNpemU9IjEwMCUiPiZsdDtHbyB0byBJU0kmZ3Q7Oi8vV09TOjAwMDUxNjc5
OTIwMDAwNzwvc3R5bGU+PC91cmw+PC9yZWxhdGVkLXVybHM+PC91cmxzPjxlbGVjdHJvbmljLXJl
c291cmNlLW51bT4xMC4xMDE2L2ouaW5mZnVzLjIwMTkuMTIuMDEyPC9lbGVjdHJvbmljLXJlc291
cmNlLW51bT48L3JlY29yZD48L0NpdGU+PENpdGU+PEF1dGhvcj5DYXJ2YWxobzwvQXV0aG9yPjxZ
ZWFyPjIwMTk8L1llYXI+PFJlY051bT40NDwvUmVjTnVtPjxyZWNvcmQ+PHJlYy1udW1iZXI+NDQ8
L3JlYy1udW1iZXI+PGZvcmVpZ24ta2V5cz48a2V5IGFwcD0iRU4iIGRiLWlkPSI5c3RldDJyYTVm
d3BldmUyZXpudnBwcmJkdHJlMmRzMndhczkiIHRpbWVzdGFtcD0iMTYwMDg2ODQ2MCI+NDQ8L2tl
eT48L2ZvcmVpZ24ta2V5cz48cmVmLXR5cGUgbmFtZT0iSm91cm5hbCBBcnRpY2xlIj4xNzwvcmVm
LXR5cGU+PGNvbnRyaWJ1dG9ycz48YXV0aG9ycz48YXV0aG9yPkNhcnZhbGhvLCBELiBWLjwvYXV0
aG9yPjxhdXRob3I+UGVyZWlyYSwgRS4gTS48L2F1dGhvcj48YXV0aG9yPkNhcmRvc28sIEouIFMu
PC9hdXRob3I+PC9hdXRob3JzPjwvY29udHJpYnV0b3JzPjx0aXRsZXM+PHRpdGxlPk1hY2hpbmUg
bGVhcm5pbmcgaW50ZXJwcmV0YWJpbGl0eTogQSBzdXJ2ZXkgb24gbWV0aG9kcyBhbmQgbWV0cmlj
czwvdGl0bGU+PHNlY29uZGFyeS10aXRsZT5FbGVjdHJvbmljcyAoU3dpdHplcmxhbmQpPC9zZWNv
bmRhcnktdGl0bGU+PC90aXRsZXM+PHBlcmlvZGljYWw+PGZ1bGwtdGl0bGU+RWxlY3Ryb25pY3Mg
KFN3aXR6ZXJsYW5kKTwvZnVsbC10aXRsZT48L3BlcmlvZGljYWw+PHZvbHVtZT44PC92b2x1bWU+
PG51bWJlcj44PC9udW1iZXI+PGRhdGVzPjx5ZWFyPjIwMTk8L3llYXI+PC9kYXRlcz48d29yay10
eXBlPlJldmlldzwvd29yay10eXBlPjx1cmxzPjxyZWxhdGVkLXVybHM+PHVybD5odHRwczovL3d3
dy5zY29wdXMuY29tL2lud2FyZC9yZWNvcmQudXJpP2VpZD0yLXMyLjAtODUwNzEyNDYxMTMmYW1w
O2RvaT0xMC4zMzkwJTJmZWxlY3Ryb25pY3M4MDgwODMyJmFtcDtwYXJ0bmVySUQ9NDAmYW1wO21k
NT1lZWI4ZDM2ODE0ZGE1ZjNhNTc1OGQwZDY0Yjc0MjlhMTwvdXJsPjx1cmw+aHR0cHM6Ly9yZXMu
bWRwaS5jb20vZF9hdHRhY2htZW50L2VsZWN0cm9uaWNzL2VsZWN0cm9uaWNzLTA4LTAwODMyL2Fy
dGljbGVfZGVwbG95L2VsZWN0cm9uaWNzLTA4LTAwODMyLnBkZjwvdXJsPjwvcmVsYXRlZC11cmxz
PjwvdXJscz48Y3VzdG9tNz44MzI8L2N1c3RvbTc+PGVsZWN0cm9uaWMtcmVzb3VyY2UtbnVtPjEw
LjMzOTAvZWxlY3Ryb25pY3M4MDgwODMyPC9lbGVjdHJvbmljLXJlc291cmNlLW51bT48cmVtb3Rl
LWRhdGFiYXNlLW5hbWU+U2NvcHVzPC9yZW1vdGUtZGF0YWJhc2UtbmFtZT48L3JlY29yZD48L0Np
dGU+PENpdGU+PEF1dGhvcj5BZGFkaTwvQXV0aG9yPjxZZWFyPjIwMTg8L1llYXI+PFJlY051bT4y
NzwvUmVjTnVtPjxyZWNvcmQ+PHJlYy1udW1iZXI+Mjc8L3JlYy1udW1iZXI+PGZvcmVpZ24ta2V5
cz48a2V5IGFwcD0iRU4iIGRiLWlkPSI5c3RldDJyYTVmd3BldmUyZXpudnBwcmJkdHJlMmRzMndh
czkiIHRpbWVzdGFtcD0iMTYwMDc3NDExMiI+Mjc8L2tleT48L2ZvcmVpZ24ta2V5cz48cmVmLXR5
cGUgbmFtZT0iSm91cm5hbCBBcnRpY2xlIj4xNzwvcmVmLXR5cGU+PGNvbnRyaWJ1dG9ycz48YXV0
aG9ycz48YXV0aG9yPkFkYWRpLCBBLjwvYXV0aG9yPjxhdXRob3I+QmVycmFkYSwgTS48L2F1dGhv
cj48L2F1dGhvcnM+PC9jb250cmlidXRvcnM+PHRpdGxlcz48dGl0bGU+UGVla2luZyBJbnNpZGUg
dGhlIEJsYWNrLUJveDogQSBTdXJ2ZXkgb24gRXhwbGFpbmFibGUgQXJ0aWZpY2lhbCBJbnRlbGxp
Z2VuY2UgKFhBSSk8L3RpdGxlPjxzZWNvbmRhcnktdGl0bGU+SUVFRSBBY2Nlc3M8L3NlY29uZGFy
eS10aXRsZT48L3RpdGxlcz48cGVyaW9kaWNhbD48ZnVsbC10aXRsZT5JZWVlIEFjY2VzczwvZnVs
bC10aXRsZT48L3BlcmlvZGljYWw+PHBhZ2VzPjUyMTM4LTUyMTYwPC9wYWdlcz48dm9sdW1lPjY8
L3ZvbHVtZT48ZGF0ZXM+PHllYXI+MjAxODwveWVhcj48L2RhdGVzPjx3b3JrLXR5cGU+QXJ0aWNs
ZTwvd29yay10eXBlPjx1cmxzPjxyZWxhdGVkLXVybHM+PHVybD5odHRwczovL3d3dy5zY29wdXMu
Y29tL2lud2FyZC9yZWNvcmQudXJpP2VpZD0yLXMyLjAtODUwNTMzNTI0NzcmYW1wO2RvaT0xMC4x
MTA5JTJmQUNDRVNTLjIwMTguMjg3MDA1MiZhbXA7cGFydG5lcklEPTQwJmFtcDttZDU9Y2IzODU0
NjEzNzZiM2ZkMDQyMGMxMzhkZWQ2ZDEzM2Y8L3VybD48dXJsPmh0dHBzOi8vaWVlZXhwbG9yZS5p
ZWVlLm9yZy9pZWx4Ny82Mjg3NjM5LzgyNzQ5ODUvMDg0NjY1OTAucGRmP3RwPSZhbXA7YXJudW1i
ZXI9ODQ2NjU5MCZhbXA7aXNudW1iZXI9ODI3NDk4NSZhbXA7cmVmPTwvdXJsPjwvcmVsYXRlZC11
cmxzPjwvdXJscz48Y3VzdG9tNz44NDY2NTkwPC9jdXN0b203PjxlbGVjdHJvbmljLXJlc291cmNl
LW51bT4xMC4xMTA5L0FDQ0VTUy4yMDE4LjI4NzAwNTI8L2VsZWN0cm9uaWMtcmVzb3VyY2UtbnVt
PjxyZW1vdGUtZGF0YWJhc2UtbmFtZT5TY29wdXM8L3JlbW90ZS1kYXRhYmFzZS1uYW1lPjwvcmVj
b3JkPjwvQ2l0ZT48L0VuZE5vdGU+
</w:fldData>
        </w:fldChar>
      </w:r>
      <w:r w:rsidR="00AF4DBA">
        <w:instrText xml:space="preserve"> ADDIN EN.CITE.DATA </w:instrText>
      </w:r>
      <w:r w:rsidR="00AF4DBA">
        <w:fldChar w:fldCharType="end"/>
      </w:r>
      <w:r w:rsidR="00AF4DBA" w:rsidRPr="00824425">
        <w:fldChar w:fldCharType="separate"/>
      </w:r>
      <w:r w:rsidR="00AF4DBA">
        <w:rPr>
          <w:noProof/>
        </w:rPr>
        <w:t>[13, 23, 25, 27]</w:t>
      </w:r>
      <w:r w:rsidR="00AF4DBA" w:rsidRPr="00824425">
        <w:fldChar w:fldCharType="end"/>
      </w:r>
      <w:r w:rsidR="00AF4DBA" w:rsidRPr="00824425">
        <w:t>.</w:t>
      </w:r>
      <w:r w:rsidR="00AF4DBA">
        <w:t xml:space="preserve"> </w:t>
      </w:r>
      <w:r w:rsidR="003A7BEF">
        <w:t xml:space="preserve">Other equivalent terms are </w:t>
      </w:r>
      <w:r w:rsidR="003A7BEF" w:rsidRPr="00AF4DBA">
        <w:t>proxy-</w:t>
      </w:r>
      <w:r w:rsidR="003A7BEF">
        <w:t xml:space="preserve">, </w:t>
      </w:r>
      <w:r w:rsidR="003A7BEF" w:rsidRPr="00AF4DBA">
        <w:t>student-</w:t>
      </w:r>
      <w:r w:rsidR="003A7BEF">
        <w:t xml:space="preserve">, or </w:t>
      </w:r>
      <w:r w:rsidR="003A7BEF" w:rsidRPr="00AF4DBA">
        <w:t>mimic</w:t>
      </w:r>
      <w:r w:rsidR="003A7BEF">
        <w:t xml:space="preserve"> models. </w:t>
      </w:r>
      <w:r w:rsidR="00AF4DBA">
        <w:t>The mimic models are transparent in at least one of the following three levels, where e</w:t>
      </w:r>
      <w:r w:rsidR="00885F8D" w:rsidRPr="00824425">
        <w:t xml:space="preserve">ach level subsumes the </w:t>
      </w:r>
      <w:r w:rsidR="005C0283">
        <w:t>next</w:t>
      </w:r>
      <w:r w:rsidR="00F10ED2" w:rsidRPr="00824425">
        <w:t>.</w:t>
      </w:r>
      <w:r w:rsidR="00885F8D" w:rsidRPr="00824425">
        <w:t xml:space="preserve"> </w:t>
      </w:r>
    </w:p>
    <w:p w14:paraId="255AC20E" w14:textId="04833AF9" w:rsidR="00551A71" w:rsidRPr="00824425" w:rsidRDefault="00885F8D" w:rsidP="00A115B6">
      <w:r w:rsidRPr="00824425">
        <w:rPr>
          <w:i/>
          <w:iCs/>
        </w:rPr>
        <w:t>S</w:t>
      </w:r>
      <w:r w:rsidR="00551A71" w:rsidRPr="00824425">
        <w:rPr>
          <w:i/>
          <w:iCs/>
        </w:rPr>
        <w:t>imulatability</w:t>
      </w:r>
      <w:r w:rsidR="00551A71" w:rsidRPr="00824425">
        <w:t xml:space="preserve"> means that </w:t>
      </w:r>
      <w:r w:rsidR="009E52DE" w:rsidRPr="00824425">
        <w:t xml:space="preserve">a human can reason about the mechanism of the model </w:t>
      </w:r>
      <w:r w:rsidR="009E52DE" w:rsidRPr="00646CC7">
        <w:rPr>
          <w:i/>
          <w:iCs/>
        </w:rPr>
        <w:t>as a whole</w:t>
      </w:r>
      <w:r w:rsidRPr="00824425">
        <w:t xml:space="preserve"> </w:t>
      </w:r>
      <w:r w:rsidR="00F10ED2" w:rsidRPr="00824425">
        <w:fldChar w:fldCharType="begin">
          <w:fldData xml:space="preserve">PEVuZE5vdGU+PENpdGU+PEF1dGhvcj5Sb3NjaGVyPC9BdXRob3I+PFllYXI+MjAyMDwvWWVhcj48
UmVjTnVtPjEyPC9SZWNOdW0+PERpc3BsYXlUZXh0PlsxMywgMTUsIDIwLCAyMywgMjUsIDI2XTwv
RGlzcGxheVRleHQ+PHJlY29yZD48cmVjLW51bWJlcj4xMjwvcmVjLW51bWJlcj48Zm9yZWlnbi1r
ZXlzPjxrZXkgYXBwPSJFTiIgZGItaWQ9IjlzdGV0MnJhNWZ3cGV2ZTJlem52cHByYmR0cmUyZHMy
d2FzOSIgdGltZXN0YW1wPSIxNjAwMzYxNDE3Ij4xMjwva2V5PjwvZm9yZWlnbi1rZXlzPjxyZWYt
dHlwZSBuYW1lPSJKb3VybmFsIEFydGljbGUiPjE3PC9yZWYtdHlwZT48Y29udHJpYnV0b3JzPjxh
dXRob3JzPjxhdXRob3I+Um9zY2hlciwgUmliYW5hPC9hdXRob3I+PGF1dGhvcj5Cb2huLCBCYXN0
aWFuPC9hdXRob3I+PGF1dGhvcj5EdWFydGUsIE1hcmNvIEYuPC9hdXRob3I+PGF1dGhvcj5HYXJj
a2UsIEpvY2hlbjwvYXV0aG9yPjwvYXV0aG9ycz48L2NvbnRyaWJ1dG9ycz48dGl0bGVzPjx0aXRs
ZT5FeHBsYWluYWJsZSBNYWNoaW5lIExlYXJuaW5nIGZvciBTY2llbnRpZmljIEluc2lnaHRzIGFu
ZCBEaXNjb3ZlcmllczwvdGl0bGU+PHNlY29uZGFyeS10aXRsZT5JZWVlIEFjY2Vzczwvc2Vjb25k
YXJ5LXRpdGxlPjwvdGl0bGVzPjxwZXJpb2RpY2FsPjxmdWxsLXRpdGxlPkllZWUgQWNjZXNzPC9m
dWxsLXRpdGxlPjwvcGVyaW9kaWNhbD48cGFnZXM+NDIyMDAtNDIyMTY8L3BhZ2VzPjx2b2x1bWU+
ODwvdm9sdW1lPjxkYXRlcz48eWVhcj4yMDIwPC95ZWFyPjxwdWItZGF0ZXM+PGRhdGU+MjAyMDwv
ZGF0ZT48L3B1Yi1kYXRlcz48L2RhdGVzPjxpc2JuPjIxNjktMzUzNjwvaXNibj48YWNjZXNzaW9u
LW51bT5XT1M6MDAwNTI1Mzg5MDAwMDE4PC9hY2Nlc3Npb24tbnVtPjx1cmxzPjxyZWxhdGVkLXVy
bHM+PHVybD4mbHQ7R28gdG8gSVNJJmd0OzovL1dPUzowMDA1MjUzODkwMDAwMTg8L3VybD48dXJs
Pmh0dHBzOi8vaWVlZXhwbG9yZS5pZWVlLm9yZy9pZWx4Ny82Mjg3NjM5Lzg5NDg0NzAvMDkwMDc3
MzcucGRmP3RwPSZhbXA7YXJudW1iZXI9OTAwNzczNyZhbXA7aXNudW1iZXI9ODk0ODQ3MCZhbXA7
cmVmPTwvdXJsPjwvcmVsYXRlZC11cmxzPjwvdXJscz48ZWxlY3Ryb25pYy1yZXNvdXJjZS1udW0+
MTAuMTEwOS9hY2Nlc3MuMjAyMC4yOTc2MTk5PC9lbGVjdHJvbmljLXJlc291cmNlLW51b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ENpdGU+PEF1dGhvcj5C
YXJyZWRvIEFycmlldGE8L0F1dGhvcj48WWVhcj4yMDIwPC9ZZWFyPjxSZWNOdW0+ODwvUmVjTnVt
PjxyZWNvcmQ+PHJlYy1udW1iZXI+ODwvcmVjLW51bWJlcj48Zm9yZWlnbi1rZXlzPjxrZXkgYXBw
PSJFTiIgZGItaWQ9IjlzdGV0MnJhNWZ3cGV2ZTJlem52cHByYmR0cmUyZHMyd2FzOSIgdGltZXN0
YW1wPSIxNjAwMzYxNDE3Ij44PC9rZXk+PC9mb3JlaWduLWtleXM+PHJlZi10eXBlIG5hbWU9Ikpv
dXJuYWwgQXJ0aWNsZSI+MTc8L3JlZi10eXBlPjxjb250cmlidXRvcnM+PGF1dGhvcnM+PGF1dGhv
cj5CYXJyZWRvIEFycmlldGEsIEFsZWphbmRybzwvYXV0aG9yPjxhdXRob3I+RGlhei1Sb2RyaWd1
ZXosIE5hdGFsaWE8L2F1dGhvcj48YXV0aG9yPkRlbCBTZXIsIEphdmllcjwvYXV0aG9yPjxhdXRo
b3I+QmVubmV0b3QsIEFkcmllbjwvYXV0aG9yPjxhdXRob3I+VGFiaWssIFNpaGFtPC9hdXRob3I+
PGF1dGhvcj5CYXJiYWRvLCBBbGJlcnRvPC9hdXRob3I+PGF1dGhvcj5HYXJjaWEsIFNhbHZhZG9y
PC9hdXRob3I+PGF1dGhvcj5HaWwtTG9wZXosIFNlcmdpbzwvYXV0aG9yPjxhdXRob3I+TW9saW5h
LCBEYW5pZWw8L2F1dGhvcj48YXV0aG9yPkJlbmphbWlucywgUmljaGFyZDwvYXV0aG9yPjxhdXRo
b3I+Q2hhdGlsYSwgUmFqYTwvYXV0aG9yPjxhdXRob3I+SGVycmVyYSwgRnJhbmNpc2NvPC9hdXRo
b3I+PC9hdXRob3JzPjwvY29udHJpYnV0b3JzPjx0aXRsZXM+PHRpdGxlPkV4cGxhaW5hYmxlIEFy
dGlmaWNpYWwgSW50ZWxsaWdlbmNlIChYQUkpOiBDb25jZXB0cywgdGF4b25vbWllcywgb3Bwb3J0
dW5pdGllcyBhbmQgY2hhbGxlbmdlcyB0b3dhcmQgcmVzcG9uc2libGUgQUk8L3RpdGxlPjxzZWNv
bmRhcnktdGl0bGU+SW5mb3JtYXRpb24gRnVzaW9uPC9zZWNvbmRhcnktdGl0bGU+PC90aXRsZXM+
PHBlcmlvZGljYWw+PGZ1bGwtdGl0bGU+SW5mb3JtYXRpb24gRnVzaW9uPC9mdWxsLXRpdGxlPjwv
cGVyaW9kaWNhbD48cGFnZXM+ODItMTE1PC9wYWdlcz48dm9sdW1lPjU4PC92b2x1bWU+PGRhdGVz
Pjx5ZWFyPjIwMjA8L3llYXI+PHB1Yi1kYXRlcz48ZGF0ZT5KdW48L2RhdGU+PC9wdWItZGF0ZXM+
PC9kYXRlcz48aXNibj4xNTY2LTI1MzU8L2lzYm4+PGFjY2Vzc2lvbi1udW0+V09TOjAwMDUxNjc5
OTIwMDAwNzwvYWNjZXNzaW9uLW51bT48dXJscz48cmVsYXRlZC11cmxzPjx1cmw+PHN0eWxlIGZh
Y2U9InVuZGVybGluZSIgZm9udD0iZGVmYXVsdCIgc2l6ZT0iMTAwJSI+Jmx0O0dvIHRvIElTSSZn
dDs6Ly9XT1M6MDAwNTE2Nzk5MjAwMDA3PC9zdHlsZT48L3VybD48L3JlbGF0ZWQtdXJscz48L3Vy
bHM+PGVsZWN0cm9uaWMtcmVzb3VyY2UtbnVtPjEwLjEwMTYvai5pbmZmdXMuMjAxOS4xMi4wMTI8
L2VsZWN0cm9uaWMtcmVzb3VyY2UtbnVtPjwvcmVjb3JkPjwvQ2l0ZT48Q2l0ZT48QXV0aG9yPkxp
cHRvbjwvQXV0aG9yPjxZZWFyPjIwMTg8L1llYXI+PFJlY051bT42NTwvUmVjTnVtPjxyZWNvcmQ+
PHJlYy1udW1iZXI+NjU8L3JlYy1udW1iZXI+PGZvcmVpZ24ta2V5cz48a2V5IGFwcD0iRU4iIGRi
LWlkPSI5c3RldDJyYTVmd3BldmUyZXpudnBwcmJkdHJlMmRzMndhczkiIHRpbWVzdGFtcD0iMTYw
MTQ2MzIyOCI+NjU8L2tleT48L2ZvcmVpZ24ta2V5cz48cmVmLXR5cGUgbmFtZT0iSm91cm5hbCBB
cnRpY2xlIj4xNzwvcmVmLXR5cGU+PGNvbnRyaWJ1dG9ycz48YXV0aG9ycz48YXV0aG9yPkxpcHRv
biwgWi4gQy48L2F1dGhvcj48L2F1dGhvcnM+PC9jb250cmlidXRvcnM+PHRpdGxlcz48dGl0bGU+
VGhlIG15dGhvcyBvZiBtb2RlbCBpbnRlcnByZXRhYmlsaXR5OiBJbiBtYWNoaW5lIGxlYXJuaW5n
LCB0aGUgY29uY2VwdCBvZiBpbnRlcnByZXRhYmlsaXR5IGlzIGJvdGggaW1wb3J0YW50IGFuZCBz
bGlwcGVyeTwvdGl0bGU+PHNlY29uZGFyeS10aXRsZT5RdWV1ZTwvc2Vjb25kYXJ5LXRpdGxlPjwv
dGl0bGVzPjxwZXJpb2RpY2FsPjxmdWxsLXRpdGxlPlF1ZXVlPC9mdWxsLXRpdGxlPjwvcGVyaW9k
aWNhbD48dm9sdW1lPjE2PC92b2x1bWU+PG51bWJlcj4zPC9udW1iZXI+PGRhdGVzPjx5ZWFyPjIw
MTg8L3llYXI+PC9kYXRlcz48d29yay10eXBlPkFydGljbGU8L3dvcmstdHlwZT48dXJscz48cmVs
YXRlZC11cmxzPjx1cmw+aHR0cHM6Ly93d3cuc2NvcHVzLmNvbS9pbndhcmQvcmVjb3JkLnVyaT9l
aWQ9Mi1zMi4wLTg1MDUxNzkyMzM4JmFtcDtwYXJ0bmVySUQ9NDAmYW1wO21kNT1lNDE5MDI5Nzc0
MDFhMjgzOGRjNmRlM2M0NDdkYWYyMzwvdXJsPjwvcmVsYXRlZC11cmxzPjwvdXJscz48cmVtb3Rl
LWRhdGFiYXNlLW5hbWU+U2NvcHVzPC9yZW1vdGUtZGF0YWJhc2UtbmFtZT48L3JlY29yZD48L0Np
dGU+PENpdGU+PEF1dGhvcj5DYXJ2YWxobzwvQXV0aG9yPjxZZWFyPjIwMTk8L1llYXI+PFJlY051
bT40NDwvUmVjTnVtPjxyZWNvcmQ+PHJlYy1udW1iZXI+NDQ8L3JlYy1udW1iZXI+PGZvcmVpZ24t
a2V5cz48a2V5IGFwcD0iRU4iIGRiLWlkPSI5c3RldDJyYTVmd3BldmUyZXpudnBwcmJkdHJlMmRz
MndhczkiIHRpbWVzdGFtcD0iMTYwMDg2ODQ2MCI+NDQ8L2tleT48L2ZvcmVpZ24ta2V5cz48cmVm
LXR5cGUgbmFtZT0iSm91cm5hbCBBcnRpY2xlIj4xNzwvcmVmLXR5cGU+PGNvbnRyaWJ1dG9ycz48
YXV0aG9ycz48YXV0aG9yPkNhcnZhbGhvLCBELiBWLjwvYXV0aG9yPjxhdXRob3I+UGVyZWlyYSwg
RS4gTS48L2F1dGhvcj48YXV0aG9yPkNhcmRvc28sIEouIFMuPC9hdXRob3I+PC9hdXRob3JzPjwv
Y29udHJpYnV0b3JzPjx0aXRsZXM+PHRpdGxlPk1hY2hpbmUgbGVhcm5pbmcgaW50ZXJwcmV0YWJp
bGl0eTogQSBzdXJ2ZXkgb24gbWV0aG9kcyBhbmQgbWV0cmljczwvdGl0bGU+PHNlY29uZGFyeS10
aXRsZT5FbGVjdHJvbmljcyAoU3dpdHplcmxhbmQpPC9zZWNvbmRhcnktdGl0bGU+PC90aXRsZXM+
PHBlcmlvZGljYWw+PGZ1bGwtdGl0bGU+RWxlY3Ryb25pY3MgKFN3aXR6ZXJsYW5kKTwvZnVsbC10
aXRsZT48L3BlcmlvZGljYWw+PHZvbHVtZT44PC92b2x1bWU+PG51bWJlcj44PC9udW1iZXI+PGRh
dGVzPjx5ZWFyPjIwMTk8L3llYXI+PC9kYXRlcz48d29yay10eXBlPlJldmlldzwvd29yay10eXBl
Pjx1cmxzPjxyZWxhdGVkLXVybHM+PHVybD5odHRwczovL3d3dy5zY29wdXMuY29tL2lud2FyZC9y
ZWNvcmQudXJpP2VpZD0yLXMyLjAtODUwNzEyNDYxMTMmYW1wO2RvaT0xMC4zMzkwJTJmZWxlY3Ry
b25pY3M4MDgwODMyJmFtcDtwYXJ0bmVySUQ9NDAmYW1wO21kNT1lZWI4ZDM2ODE0ZGE1ZjNhNTc1
OGQwZDY0Yjc0MjlhMTwvdXJsPjx1cmw+aHR0cHM6Ly9yZXMubWRwaS5jb20vZF9hdHRhY2htZW50
L2VsZWN0cm9uaWNzL2VsZWN0cm9uaWNzLTA4LTAwODMyL2FydGljbGVfZGVwbG95L2VsZWN0cm9u
aWNzLTA4LTAwODMyLnBkZjwvdXJsPjwvcmVsYXRlZC11cmxzPjwvdXJscz48Y3VzdG9tNz44MzI8
L2N1c3RvbTc+PGVsZWN0cm9uaWMtcmVzb3VyY2UtbnVtPjEwLjMzOTAvZWxlY3Ryb25pY3M4MDgw
ODMyPC9lbGVjdHJvbmljLXJlc291cmNlLW51bT48cmVtb3RlLWRhdGFiYXNlLW5hbWU+U2NvcHVz
PC9yZW1vdGUtZGF0YWJhc2UtbmFtZT48L3JlY29yZD48L0NpdGU+PENpdGU+PEF1dGhvcj5XYW5n
PC9BdXRob3I+PFllYXI+MjAxOTwvWWVhcj48UmVjTnVtPjQzPC9SZWNOdW0+PHJlY29yZD48cmVj
LW51bWJlcj40MzwvcmVjLW51bWJlcj48Zm9yZWlnbi1rZXlzPjxrZXkgYXBwPSJFTiIgZGItaWQ9
IjlzdGV0MnJhNWZ3cGV2ZTJlem52cHByYmR0cmUyZHMyd2FzOSIgdGltZXN0YW1wPSIxNjAwODY4
MjI1Ij40Mzwva2V5PjwvZm9yZWlnbi1rZXlzPjxyZWYtdHlwZSBuYW1lPSJDb25mZXJlbmNlIFBy
b2NlZWRpbmdzIj4xMDwvcmVmLXR5cGU+PGNvbnRyaWJ1dG9ycz48YXV0aG9ycz48YXV0aG9yPldh
bmcsIEQuPC9hdXRob3I+PGF1dGhvcj5ZYW5nLCBRLjwvYXV0aG9yPjxhdXRob3I+QWJkdWwsIEEu
PC9hdXRob3I+PGF1dGhvcj5MaW0sIEIuIFkuPC9hdXRob3I+PC9hdXRob3JzPjwvY29udHJpYnV0
b3JzPjx0aXRsZXM+PHRpdGxlPkRlc2lnbmluZyB0aGVvcnktZHJpdmVuIHVzZXItY2VudHJpYyBl
eHBsYWluYWJsZSBBSTwvdGl0bGU+PHNlY29uZGFyeS10aXRsZT5Db25mZXJlbmNlIG9uIEh1bWFu
IEZhY3RvcnMgaW4gQ29tcHV0aW5nIFN5c3RlbXMgLSBQcm9jZWVkaW5nczwvc2Vjb25kYXJ5LXRp
dGxlPjwvdGl0bGVzPjxkYXRlcz48eWVhcj4yMDE5PC95ZWFyPjwvZGF0ZXM+PHdvcmstdHlwZT5D
b25mZXJlbmNlIFBhcGVyPC93b3JrLXR5cGU+PHVybHM+PHJlbGF0ZWQtdXJscz48dXJsPmh0dHBz
Oi8vd3d3LnNjb3B1cy5jb20vaW53YXJkL3JlY29yZC51cmk/ZWlkPTItczIuMC04NTA2MzE5ODQ2
NSZhbXA7ZG9pPTEwLjExNDUlMmYzMjkwNjA1LjMzMDA4MzEmYW1wO3BhcnRuZXJJRD00MCZhbXA7
bWQ1PTg2ZGU2N2RjMmYxMjA1MzZiMjJlMDVmMjQzYWQ4M2YxPC91cmw+PC9yZWxhdGVkLXVybHM+
PC91cmxzPjxlbGVjdHJvbmljLXJlc291cmNlLW51bT4xMC4xMTQ1LzMyOTA2MDUuMzMwMDgzMTwv
ZWxlY3Ryb25pYy1yZXNvdXJjZS1udW0+PHJlbW90ZS1kYXRhYmFzZS1uYW1lPlNjb3B1czwvcmVt
b3RlLWRhdGFiYXNlLW5hbWU+PC9yZWNvcmQ+PC9DaXRlPjwvRW5kTm90ZT5=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MywgMTUsIDIwLCAyMywgMjUsIDI2XTwv
RGlzcGxheVRleHQ+PHJlY29yZD48cmVjLW51bWJlcj4xMjwvcmVjLW51bWJlcj48Zm9yZWlnbi1r
ZXlzPjxrZXkgYXBwPSJFTiIgZGItaWQ9IjlzdGV0MnJhNWZ3cGV2ZTJlem52cHByYmR0cmUyZHMy
d2FzOSIgdGltZXN0YW1wPSIxNjAwMzYxNDE3Ij4xMjwva2V5PjwvZm9yZWlnbi1rZXlzPjxyZWYt
dHlwZSBuYW1lPSJKb3VybmFsIEFydGljbGUiPjE3PC9yZWYtdHlwZT48Y29udHJpYnV0b3JzPjxh
dXRob3JzPjxhdXRob3I+Um9zY2hlciwgUmliYW5hPC9hdXRob3I+PGF1dGhvcj5Cb2huLCBCYXN0
aWFuPC9hdXRob3I+PGF1dGhvcj5EdWFydGUsIE1hcmNvIEYuPC9hdXRob3I+PGF1dGhvcj5HYXJj
a2UsIEpvY2hlbjwvYXV0aG9yPjwvYXV0aG9ycz48L2NvbnRyaWJ1dG9ycz48dGl0bGVzPjx0aXRs
ZT5FeHBsYWluYWJsZSBNYWNoaW5lIExlYXJuaW5nIGZvciBTY2llbnRpZmljIEluc2lnaHRzIGFu
ZCBEaXNjb3ZlcmllczwvdGl0bGU+PHNlY29uZGFyeS10aXRsZT5JZWVlIEFjY2Vzczwvc2Vjb25k
YXJ5LXRpdGxlPjwvdGl0bGVzPjxwZXJpb2RpY2FsPjxmdWxsLXRpdGxlPkllZWUgQWNjZXNzPC9m
dWxsLXRpdGxlPjwvcGVyaW9kaWNhbD48cGFnZXM+NDIyMDAtNDIyMTY8L3BhZ2VzPjx2b2x1bWU+
ODwvdm9sdW1lPjxkYXRlcz48eWVhcj4yMDIwPC95ZWFyPjxwdWItZGF0ZXM+PGRhdGU+MjAyMDwv
ZGF0ZT48L3B1Yi1kYXRlcz48L2RhdGVzPjxpc2JuPjIxNjktMzUzNjwvaXNibj48YWNjZXNzaW9u
LW51bT5XT1M6MDAwNTI1Mzg5MDAwMDE4PC9hY2Nlc3Npb24tbnVtPjx1cmxzPjxyZWxhdGVkLXVy
bHM+PHVybD4mbHQ7R28gdG8gSVNJJmd0OzovL1dPUzowMDA1MjUzODkwMDAwMTg8L3VybD48dXJs
Pmh0dHBzOi8vaWVlZXhwbG9yZS5pZWVlLm9yZy9pZWx4Ny82Mjg3NjM5Lzg5NDg0NzAvMDkwMDc3
MzcucGRmP3RwPSZhbXA7YXJudW1iZXI9OTAwNzczNyZhbXA7aXNudW1iZXI9ODk0ODQ3MCZhbXA7
cmVmPTwvdXJsPjwvcmVsYXRlZC11cmxzPjwvdXJscz48ZWxlY3Ryb25pYy1yZXNvdXJjZS1udW0+
MTAuMTEwOS9hY2Nlc3MuMjAyMC4yOTc2MTk5PC9lbGVjdHJvbmljLXJlc291cmNlLW51b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ENpdGU+PEF1dGhvcj5C
YXJyZWRvIEFycmlldGE8L0F1dGhvcj48WWVhcj4yMDIwPC9ZZWFyPjxSZWNOdW0+ODwvUmVjTnVt
PjxyZWNvcmQ+PHJlYy1udW1iZXI+ODwvcmVjLW51bWJlcj48Zm9yZWlnbi1rZXlzPjxrZXkgYXBw
PSJFTiIgZGItaWQ9IjlzdGV0MnJhNWZ3cGV2ZTJlem52cHByYmR0cmUyZHMyd2FzOSIgdGltZXN0
YW1wPSIxNjAwMzYxNDE3Ij44PC9rZXk+PC9mb3JlaWduLWtleXM+PHJlZi10eXBlIG5hbWU9Ikpv
dXJuYWwgQXJ0aWNsZSI+MTc8L3JlZi10eXBlPjxjb250cmlidXRvcnM+PGF1dGhvcnM+PGF1dGhv
cj5CYXJyZWRvIEFycmlldGEsIEFsZWphbmRybzwvYXV0aG9yPjxhdXRob3I+RGlhei1Sb2RyaWd1
ZXosIE5hdGFsaWE8L2F1dGhvcj48YXV0aG9yPkRlbCBTZXIsIEphdmllcjwvYXV0aG9yPjxhdXRo
b3I+QmVubmV0b3QsIEFkcmllbjwvYXV0aG9yPjxhdXRob3I+VGFiaWssIFNpaGFtPC9hdXRob3I+
PGF1dGhvcj5CYXJiYWRvLCBBbGJlcnRvPC9hdXRob3I+PGF1dGhvcj5HYXJjaWEsIFNhbHZhZG9y
PC9hdXRob3I+PGF1dGhvcj5HaWwtTG9wZXosIFNlcmdpbzwvYXV0aG9yPjxhdXRob3I+TW9saW5h
LCBEYW5pZWw8L2F1dGhvcj48YXV0aG9yPkJlbmphbWlucywgUmljaGFyZDwvYXV0aG9yPjxhdXRo
b3I+Q2hhdGlsYSwgUmFqYTwvYXV0aG9yPjxhdXRob3I+SGVycmVyYSwgRnJhbmNpc2NvPC9hdXRo
b3I+PC9hdXRob3JzPjwvY29udHJpYnV0b3JzPjx0aXRsZXM+PHRpdGxlPkV4cGxhaW5hYmxlIEFy
dGlmaWNpYWwgSW50ZWxsaWdlbmNlIChYQUkpOiBDb25jZXB0cywgdGF4b25vbWllcywgb3Bwb3J0
dW5pdGllcyBhbmQgY2hhbGxlbmdlcyB0b3dhcmQgcmVzcG9uc2libGUgQUk8L3RpdGxlPjxzZWNv
bmRhcnktdGl0bGU+SW5mb3JtYXRpb24gRnVzaW9uPC9zZWNvbmRhcnktdGl0bGU+PC90aXRsZXM+
PHBlcmlvZGljYWw+PGZ1bGwtdGl0bGU+SW5mb3JtYXRpb24gRnVzaW9uPC9mdWxsLXRpdGxlPjwv
cGVyaW9kaWNhbD48cGFnZXM+ODItMTE1PC9wYWdlcz48dm9sdW1lPjU4PC92b2x1bWU+PGRhdGVz
Pjx5ZWFyPjIwMjA8L3llYXI+PHB1Yi1kYXRlcz48ZGF0ZT5KdW48L2RhdGU+PC9wdWItZGF0ZXM+
PC9kYXRlcz48aXNibj4xNTY2LTI1MzU8L2lzYm4+PGFjY2Vzc2lvbi1udW0+V09TOjAwMDUxNjc5
OTIwMDAwNzwvYWNjZXNzaW9uLW51bT48dXJscz48cmVsYXRlZC11cmxzPjx1cmw+PHN0eWxlIGZh
Y2U9InVuZGVybGluZSIgZm9udD0iZGVmYXVsdCIgc2l6ZT0iMTAwJSI+Jmx0O0dvIHRvIElTSSZn
dDs6Ly9XT1M6MDAwNTE2Nzk5MjAwMDA3PC9zdHlsZT48L3VybD48L3JlbGF0ZWQtdXJscz48L3Vy
bHM+PGVsZWN0cm9uaWMtcmVzb3VyY2UtbnVtPjEwLjEwMTYvai5pbmZmdXMuMjAxOS4xMi4wMTI8
L2VsZWN0cm9uaWMtcmVzb3VyY2UtbnVtPjwvcmVjb3JkPjwvQ2l0ZT48Q2l0ZT48QXV0aG9yPkxp
cHRvbjwvQXV0aG9yPjxZZWFyPjIwMTg8L1llYXI+PFJlY051bT42NTwvUmVjTnVtPjxyZWNvcmQ+
PHJlYy1udW1iZXI+NjU8L3JlYy1udW1iZXI+PGZvcmVpZ24ta2V5cz48a2V5IGFwcD0iRU4iIGRi
LWlkPSI5c3RldDJyYTVmd3BldmUyZXpudnBwcmJkdHJlMmRzMndhczkiIHRpbWVzdGFtcD0iMTYw
MTQ2MzIyOCI+NjU8L2tleT48L2ZvcmVpZ24ta2V5cz48cmVmLXR5cGUgbmFtZT0iSm91cm5hbCBB
cnRpY2xlIj4xNzwvcmVmLXR5cGU+PGNvbnRyaWJ1dG9ycz48YXV0aG9ycz48YXV0aG9yPkxpcHRv
biwgWi4gQy48L2F1dGhvcj48L2F1dGhvcnM+PC9jb250cmlidXRvcnM+PHRpdGxlcz48dGl0bGU+
VGhlIG15dGhvcyBvZiBtb2RlbCBpbnRlcnByZXRhYmlsaXR5OiBJbiBtYWNoaW5lIGxlYXJuaW5n
LCB0aGUgY29uY2VwdCBvZiBpbnRlcnByZXRhYmlsaXR5IGlzIGJvdGggaW1wb3J0YW50IGFuZCBz
bGlwcGVyeTwvdGl0bGU+PHNlY29uZGFyeS10aXRsZT5RdWV1ZTwvc2Vjb25kYXJ5LXRpdGxlPjwv
dGl0bGVzPjxwZXJpb2RpY2FsPjxmdWxsLXRpdGxlPlF1ZXVlPC9mdWxsLXRpdGxlPjwvcGVyaW9k
aWNhbD48dm9sdW1lPjE2PC92b2x1bWU+PG51bWJlcj4zPC9udW1iZXI+PGRhdGVzPjx5ZWFyPjIw
MTg8L3llYXI+PC9kYXRlcz48d29yay10eXBlPkFydGljbGU8L3dvcmstdHlwZT48dXJscz48cmVs
YXRlZC11cmxzPjx1cmw+aHR0cHM6Ly93d3cuc2NvcHVzLmNvbS9pbndhcmQvcmVjb3JkLnVyaT9l
aWQ9Mi1zMi4wLTg1MDUxNzkyMzM4JmFtcDtwYXJ0bmVySUQ9NDAmYW1wO21kNT1lNDE5MDI5Nzc0
MDFhMjgzOGRjNmRlM2M0NDdkYWYyMzwvdXJsPjwvcmVsYXRlZC11cmxzPjwvdXJscz48cmVtb3Rl
LWRhdGFiYXNlLW5hbWU+U2NvcHVzPC9yZW1vdGUtZGF0YWJhc2UtbmFtZT48L3JlY29yZD48L0Np
dGU+PENpdGU+PEF1dGhvcj5DYXJ2YWxobzwvQXV0aG9yPjxZZWFyPjIwMTk8L1llYXI+PFJlY051
bT40NDwvUmVjTnVtPjxyZWNvcmQ+PHJlYy1udW1iZXI+NDQ8L3JlYy1udW1iZXI+PGZvcmVpZ24t
a2V5cz48a2V5IGFwcD0iRU4iIGRiLWlkPSI5c3RldDJyYTVmd3BldmUyZXpudnBwcmJkdHJlMmRz
MndhczkiIHRpbWVzdGFtcD0iMTYwMDg2ODQ2MCI+NDQ8L2tleT48L2ZvcmVpZ24ta2V5cz48cmVm
LXR5cGUgbmFtZT0iSm91cm5hbCBBcnRpY2xlIj4xNzwvcmVmLXR5cGU+PGNvbnRyaWJ1dG9ycz48
YXV0aG9ycz48YXV0aG9yPkNhcnZhbGhvLCBELiBWLjwvYXV0aG9yPjxhdXRob3I+UGVyZWlyYSwg
RS4gTS48L2F1dGhvcj48YXV0aG9yPkNhcmRvc28sIEouIFMuPC9hdXRob3I+PC9hdXRob3JzPjwv
Y29udHJpYnV0b3JzPjx0aXRsZXM+PHRpdGxlPk1hY2hpbmUgbGVhcm5pbmcgaW50ZXJwcmV0YWJp
bGl0eTogQSBzdXJ2ZXkgb24gbWV0aG9kcyBhbmQgbWV0cmljczwvdGl0bGU+PHNlY29uZGFyeS10
aXRsZT5FbGVjdHJvbmljcyAoU3dpdHplcmxhbmQpPC9zZWNvbmRhcnktdGl0bGU+PC90aXRsZXM+
PHBlcmlvZGljYWw+PGZ1bGwtdGl0bGU+RWxlY3Ryb25pY3MgKFN3aXR6ZXJsYW5kKTwvZnVsbC10
aXRsZT48L3BlcmlvZGljYWw+PHZvbHVtZT44PC92b2x1bWU+PG51bWJlcj44PC9udW1iZXI+PGRh
dGVzPjx5ZWFyPjIwMTk8L3llYXI+PC9kYXRlcz48d29yay10eXBlPlJldmlldzwvd29yay10eXBl
Pjx1cmxzPjxyZWxhdGVkLXVybHM+PHVybD5odHRwczovL3d3dy5zY29wdXMuY29tL2lud2FyZC9y
ZWNvcmQudXJpP2VpZD0yLXMyLjAtODUwNzEyNDYxMTMmYW1wO2RvaT0xMC4zMzkwJTJmZWxlY3Ry
b25pY3M4MDgwODMyJmFtcDtwYXJ0bmVySUQ9NDAmYW1wO21kNT1lZWI4ZDM2ODE0ZGE1ZjNhNTc1
OGQwZDY0Yjc0MjlhMTwvdXJsPjx1cmw+aHR0cHM6Ly9yZXMubWRwaS5jb20vZF9hdHRhY2htZW50
L2VsZWN0cm9uaWNzL2VsZWN0cm9uaWNzLTA4LTAwODMyL2FydGljbGVfZGVwbG95L2VsZWN0cm9u
aWNzLTA4LTAwODMyLnBkZjwvdXJsPjwvcmVsYXRlZC11cmxzPjwvdXJscz48Y3VzdG9tNz44MzI8
L2N1c3RvbTc+PGVsZWN0cm9uaWMtcmVzb3VyY2UtbnVtPjEwLjMzOTAvZWxlY3Ryb25pY3M4MDgw
ODMyPC9lbGVjdHJvbmljLXJlc291cmNlLW51bT48cmVtb3RlLWRhdGFiYXNlLW5hbWU+U2NvcHVz
PC9yZW1vdGUtZGF0YWJhc2UtbmFtZT48L3JlY29yZD48L0NpdGU+PENpdGU+PEF1dGhvcj5XYW5n
PC9BdXRob3I+PFllYXI+MjAxOTwvWWVhcj48UmVjTnVtPjQzPC9SZWNOdW0+PHJlY29yZD48cmVj
LW51bWJlcj40MzwvcmVjLW51bWJlcj48Zm9yZWlnbi1rZXlzPjxrZXkgYXBwPSJFTiIgZGItaWQ9
IjlzdGV0MnJhNWZ3cGV2ZTJlem52cHByYmR0cmUyZHMyd2FzOSIgdGltZXN0YW1wPSIxNjAwODY4
MjI1Ij40Mzwva2V5PjwvZm9yZWlnbi1rZXlzPjxyZWYtdHlwZSBuYW1lPSJDb25mZXJlbmNlIFBy
b2NlZWRpbmdzIj4xMDwvcmVmLXR5cGU+PGNvbnRyaWJ1dG9ycz48YXV0aG9ycz48YXV0aG9yPldh
bmcsIEQuPC9hdXRob3I+PGF1dGhvcj5ZYW5nLCBRLjwvYXV0aG9yPjxhdXRob3I+QWJkdWwsIEEu
PC9hdXRob3I+PGF1dGhvcj5MaW0sIEIuIFkuPC9hdXRob3I+PC9hdXRob3JzPjwvY29udHJpYnV0
b3JzPjx0aXRsZXM+PHRpdGxlPkRlc2lnbmluZyB0aGVvcnktZHJpdmVuIHVzZXItY2VudHJpYyBl
eHBsYWluYWJsZSBBSTwvdGl0bGU+PHNlY29uZGFyeS10aXRsZT5Db25mZXJlbmNlIG9uIEh1bWFu
IEZhY3RvcnMgaW4gQ29tcHV0aW5nIFN5c3RlbXMgLSBQcm9jZWVkaW5nczwvc2Vjb25kYXJ5LXRp
dGxlPjwvdGl0bGVzPjxkYXRlcz48eWVhcj4yMDE5PC95ZWFyPjwvZGF0ZXM+PHdvcmstdHlwZT5D
b25mZXJlbmNlIFBhcGVyPC93b3JrLXR5cGU+PHVybHM+PHJlbGF0ZWQtdXJscz48dXJsPmh0dHBz
Oi8vd3d3LnNjb3B1cy5jb20vaW53YXJkL3JlY29yZC51cmk/ZWlkPTItczIuMC04NTA2MzE5ODQ2
NSZhbXA7ZG9pPTEwLjExNDUlMmYzMjkwNjA1LjMzMDA4MzEmYW1wO3BhcnRuZXJJRD00MCZhbXA7
bWQ1PTg2ZGU2N2RjMmYxMjA1MzZiMjJlMDVmMjQzYWQ4M2YxPC91cmw+PC9yZWxhdGVkLXVybHM+
PC91cmxzPjxlbGVjdHJvbmljLXJlc291cmNlLW51bT4xMC4xMTQ1LzMyOTA2MDUuMzMwMDgzMTwv
ZWxlY3Ryb25pYy1yZXNvdXJjZS1udW0+PHJlbW90ZS1kYXRhYmFzZS1uYW1lPlNjb3B1czwvcmVt
b3RlLWRhdGFiYXNlLW5hbWU+PC9yZWNvcmQ+PC9DaXRlPjwvRW5kTm90ZT5=
</w:fldData>
        </w:fldChar>
      </w:r>
      <w:r w:rsidR="003A7A91">
        <w:instrText xml:space="preserve"> ADDIN EN.CITE.DATA </w:instrText>
      </w:r>
      <w:r w:rsidR="003A7A91">
        <w:fldChar w:fldCharType="end"/>
      </w:r>
      <w:r w:rsidR="00F10ED2" w:rsidRPr="00824425">
        <w:fldChar w:fldCharType="separate"/>
      </w:r>
      <w:r w:rsidR="003A7A91">
        <w:rPr>
          <w:noProof/>
        </w:rPr>
        <w:t>[13, 15, 20, 23, 25, 26]</w:t>
      </w:r>
      <w:r w:rsidR="00F10ED2" w:rsidRPr="00824425">
        <w:fldChar w:fldCharType="end"/>
      </w:r>
      <w:r w:rsidR="009E52DE" w:rsidRPr="00824425">
        <w:t xml:space="preserve">. </w:t>
      </w:r>
      <w:r w:rsidR="00D93CD4" w:rsidRPr="00824425">
        <w:t>If a human is given the input data, along with the parameters of the model, they should be able to come to a prediction that is in line with the model</w:t>
      </w:r>
      <w:r w:rsidR="00591511" w:rsidRPr="00824425">
        <w:t xml:space="preserve">, within reasonable time </w:t>
      </w:r>
      <w:r w:rsidR="00591511" w:rsidRPr="00824425">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Q2l0ZT48QXV0aG9yPkxpcHRvbjwvQXV0aG9yPjxZZWFyPjIwMTg8L1llYXI+PFJlY051
bT42NTwvUmVjTnVtPjxyZWNvcmQ+PHJlYy1udW1iZXI+NjU8L3JlYy1udW1iZXI+PGZvcmVpZ24t
a2V5cz48a2V5IGFwcD0iRU4iIGRiLWlkPSI5c3RldDJyYTVmd3BldmUyZXpudnBwcmJkdHJlMmRz
MndhczkiIHRpbWVzdGFtcD0iMTYwMTQ2MzIyOCI+NjU8L2tleT48L2ZvcmVpZ24ta2V5cz48cmVm
LXR5cGUgbmFtZT0iSm91cm5hbCBBcnRpY2xlIj4xNzwvcmVmLXR5cGU+PGNvbnRyaWJ1dG9ycz48
YXV0aG9ycz48YXV0aG9yPkxpcHRvbiwgWi4gQy48L2F1dGhvcj48L2F1dGhvcnM+PC9jb250cmli
dXRvcnM+PHRpdGxlcz48dGl0bGU+VGhlIG15dGhvcyBvZiBtb2RlbCBpbnRlcnByZXRhYmlsaXR5
OiBJbiBtYWNoaW5lIGxlYXJuaW5nLCB0aGUgY29uY2VwdCBvZiBpbnRlcnByZXRhYmlsaXR5IGlz
IGJvdGggaW1wb3J0YW50IGFuZCBzbGlwcGVyeTwvdGl0bGU+PHNlY29uZGFyeS10aXRsZT5RdWV1
ZTwvc2Vjb25kYXJ5LXRpdGxlPjwvdGl0bGVzPjxwZXJpb2RpY2FsPjxmdWxsLXRpdGxlPlF1ZXVl
PC9mdWxsLXRpdGxlPjwvcGVyaW9kaWNhbD48dm9sdW1lPjE2PC92b2x1bWU+PG51bWJlcj4zPC9u
dW1iZXI+PGRhdGVzPjx5ZWFyPjIwMTg8L3llYXI+PC9kYXRlcz48d29yay10eXBlPkFydGljbGU8
L3dvcmstdHlwZT48dXJscz48cmVsYXRlZC11cmxzPjx1cmw+aHR0cHM6Ly93d3cuc2NvcHVzLmNv
bS9pbndhcmQvcmVjb3JkLnVyaT9laWQ9Mi1zMi4wLTg1MDUxNzkyMzM4JmFtcDtwYXJ0bmVySUQ9
NDAmYW1wO21kNT1lNDE5MDI5Nzc0MDFhMjgzOGRjNmRlM2M0NDdkYWYyMzwvdXJsPjwvcmVsYXRl
ZC11cmxzPjwvdXJscz48cmVtb3RlLWRhdGFiYXNlLW5hbWU+U2NvcHVzPC9yZW1vdGUtZGF0YWJh
c2UtbmFtZT48L3JlY29yZD48L0NpdGU+PC9FbmROb3RlPn==
</w:fldData>
        </w:fldChar>
      </w:r>
      <w:r w:rsidR="003A7A91">
        <w:instrText xml:space="preserve"> ADDIN EN.CITE </w:instrText>
      </w:r>
      <w:r w:rsidR="003A7A91">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Q2l0ZT48QXV0aG9yPkxpcHRvbjwvQXV0aG9yPjxZZWFyPjIwMTg8L1llYXI+PFJlY051
bT42NTwvUmVjTnVtPjxyZWNvcmQ+PHJlYy1udW1iZXI+NjU8L3JlYy1udW1iZXI+PGZvcmVpZ24t
a2V5cz48a2V5IGFwcD0iRU4iIGRiLWlkPSI5c3RldDJyYTVmd3BldmUyZXpudnBwcmJkdHJlMmRz
MndhczkiIHRpbWVzdGFtcD0iMTYwMTQ2MzIyOCI+NjU8L2tleT48L2ZvcmVpZ24ta2V5cz48cmVm
LXR5cGUgbmFtZT0iSm91cm5hbCBBcnRpY2xlIj4xNzwvcmVmLXR5cGU+PGNvbnRyaWJ1dG9ycz48
YXV0aG9ycz48YXV0aG9yPkxpcHRvbiwgWi4gQy48L2F1dGhvcj48L2F1dGhvcnM+PC9jb250cmli
dXRvcnM+PHRpdGxlcz48dGl0bGU+VGhlIG15dGhvcyBvZiBtb2RlbCBpbnRlcnByZXRhYmlsaXR5
OiBJbiBtYWNoaW5lIGxlYXJuaW5nLCB0aGUgY29uY2VwdCBvZiBpbnRlcnByZXRhYmlsaXR5IGlz
IGJvdGggaW1wb3J0YW50IGFuZCBzbGlwcGVyeTwvdGl0bGU+PHNlY29uZGFyeS10aXRsZT5RdWV1
ZTwvc2Vjb25kYXJ5LXRpdGxlPjwvdGl0bGVzPjxwZXJpb2RpY2FsPjxmdWxsLXRpdGxlPlF1ZXVl
PC9mdWxsLXRpdGxlPjwvcGVyaW9kaWNhbD48dm9sdW1lPjE2PC92b2x1bWU+PG51bWJlcj4zPC9u
dW1iZXI+PGRhdGVzPjx5ZWFyPjIwMTg8L3llYXI+PC9kYXRlcz48d29yay10eXBlPkFydGljbGU8
L3dvcmstdHlwZT48dXJscz48cmVsYXRlZC11cmxzPjx1cmw+aHR0cHM6Ly93d3cuc2NvcHVzLmNv
bS9pbndhcmQvcmVjb3JkLnVyaT9laWQ9Mi1zMi4wLTg1MDUxNzkyMzM4JmFtcDtwYXJ0bmVySUQ9
NDAmYW1wO21kNT1lNDE5MDI5Nzc0MDFhMjgzOGRjNmRlM2M0NDdkYWYyMzwvdXJsPjwvcmVsYXRl
ZC11cmxzPjwvdXJscz48cmVtb3RlLWRhdGFiYXNlLW5hbWU+U2NvcHVzPC9yZW1vdGUtZGF0YWJh
c2UtbmFtZT48L3JlY29yZD48L0NpdGU+PC9FbmROb3RlPn==
</w:fldData>
        </w:fldChar>
      </w:r>
      <w:r w:rsidR="003A7A91">
        <w:instrText xml:space="preserve"> ADDIN EN.CITE.DATA </w:instrText>
      </w:r>
      <w:r w:rsidR="003A7A91">
        <w:fldChar w:fldCharType="end"/>
      </w:r>
      <w:r w:rsidR="00591511" w:rsidRPr="00824425">
        <w:fldChar w:fldCharType="separate"/>
      </w:r>
      <w:r w:rsidR="003A7A91">
        <w:rPr>
          <w:noProof/>
        </w:rPr>
        <w:t>[13, 20]</w:t>
      </w:r>
      <w:r w:rsidR="00591511" w:rsidRPr="00824425">
        <w:fldChar w:fldCharType="end"/>
      </w:r>
      <w:r w:rsidR="00591511" w:rsidRPr="00824425">
        <w:t xml:space="preserve">. </w:t>
      </w:r>
      <w:r w:rsidR="008335FB" w:rsidRPr="00824425">
        <w:t>In t</w:t>
      </w:r>
      <w:r w:rsidR="00591511" w:rsidRPr="00824425">
        <w:t xml:space="preserve">his </w:t>
      </w:r>
      <w:r w:rsidR="008335FB" w:rsidRPr="00824425">
        <w:t xml:space="preserve">way, one could argue </w:t>
      </w:r>
      <w:r w:rsidR="00066DCC" w:rsidRPr="00824425">
        <w:t>that a large decision tree</w:t>
      </w:r>
      <w:r w:rsidR="008335FB" w:rsidRPr="00824425">
        <w:t xml:space="preserve"> </w:t>
      </w:r>
      <w:r w:rsidR="00066DCC" w:rsidRPr="00824425">
        <w:t xml:space="preserve">with copious branches </w:t>
      </w:r>
      <w:r w:rsidR="008335FB" w:rsidRPr="00824425">
        <w:t xml:space="preserve">cannot be “simulated” in a human’s mind, while a single layer neural network can. </w:t>
      </w:r>
      <w:r w:rsidRPr="00824425">
        <w:t>This means that a model must both be simple and compact enough to fulfill this condition.</w:t>
      </w:r>
    </w:p>
    <w:p w14:paraId="603D9F59" w14:textId="413A3F6A" w:rsidR="009E52DE" w:rsidRPr="00824425" w:rsidRDefault="009E52DE" w:rsidP="00A115B6">
      <w:r w:rsidRPr="00824425">
        <w:t xml:space="preserve">When a human can understand </w:t>
      </w:r>
      <w:r w:rsidR="00646CC7">
        <w:t xml:space="preserve">the </w:t>
      </w:r>
      <w:r w:rsidR="00646CC7" w:rsidRPr="005C0283">
        <w:t>separate</w:t>
      </w:r>
      <w:r w:rsidR="00646CC7">
        <w:t xml:space="preserve"> </w:t>
      </w:r>
      <w:r w:rsidR="00646CC7" w:rsidRPr="005C0283">
        <w:rPr>
          <w:i/>
          <w:iCs/>
        </w:rPr>
        <w:t>components</w:t>
      </w:r>
      <w:r w:rsidRPr="00824425">
        <w:t xml:space="preserve"> of the model </w:t>
      </w:r>
      <w:r w:rsidR="00F43278" w:rsidRPr="00824425">
        <w:t>(input, parameters, calculation),</w:t>
      </w:r>
      <w:r w:rsidRPr="00824425">
        <w:t xml:space="preserve"> we speak of </w:t>
      </w:r>
      <w:r w:rsidRPr="00824425">
        <w:rPr>
          <w:i/>
          <w:iCs/>
        </w:rPr>
        <w:t>decomposability</w:t>
      </w:r>
      <w:r w:rsidR="00F10ED2" w:rsidRPr="00824425">
        <w:rPr>
          <w:i/>
          <w:iCs/>
        </w:rPr>
        <w:t xml:space="preserve"> </w:t>
      </w:r>
      <w:r w:rsidR="00F10ED2" w:rsidRPr="00824425">
        <w:fldChar w:fldCharType="begin">
          <w:fldData xml:space="preserve">PEVuZE5vdGU+PENpdGU+PEF1dGhvcj5Sb3NjaGVyPC9BdXRob3I+PFllYXI+MjAyMDwvWWVhcj48
UmVjTnVtPjEyPC9SZWNOdW0+PERpc3BsYXlUZXh0PlsxMywgMTUsIDIwLCAyMy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1pdHRlbHN0YWR0PC9BdXRob3I+PFllYXI+MjAxODwvWWVh
cj48UmVjTnVtPjMwPC9SZWNOdW0+PHJlY29yZD48cmVjLW51bWJlcj4zMDwvcmVjLW51bWJlcj48
Zm9yZWlnbi1rZXlzPjxrZXkgYXBwPSJFTiIgZGItaWQ9IjlzdGV0MnJhNWZ3cGV2ZTJlem52cHBy
YmR0cmUyZHMyd2FzOSIgdGltZXN0YW1wPSIxNjAwODU4NTM0Ij4zMDwva2V5PjwvZm9yZWlnbi1r
ZXlzPjxyZWYtdHlwZSBuYW1lPSJCb29rIj42PC9yZWYtdHlwZT48Y29udHJpYnV0b3JzPjxhdXRo
b3JzPjxhdXRob3I+TWl0dGVsc3RhZHQsIEJyZW50PC9hdXRob3I+PGF1dGhvcj5SdXNzZWxsLCBD
aHJpczwvYXV0aG9yPjxhdXRob3I+V2FjaHRlciwgU2FuZHJhPC9hdXRob3I+PC9hdXRob3JzPjwv
Y29udHJpYnV0b3JzPjx0aXRsZXM+PHRpdGxlPkV4cGxhaW5pbmcgRXhwbGFuYXRpb25zIGluIEFJ
PC90aXRsZT48L3RpdGxlcz48ZGF0ZXM+PHllYXI+MjAxODwveWVhcj48L2RhdGVzPjx1cmxzPjwv
dXJscz48ZWxlY3Ryb25pYy1yZXNvdXJjZS1udW0+MTAuMTE0NS8zMjg3NTYwLjMyODc1NzQ8L2Vs
ZWN0cm9uaWMtcmVzb3VyY2UtbnVtPjwvcmVjb3JkPjwvQ2l0ZT48Q2l0ZT48QXV0aG9yPkJhcnJl
ZG8gQXJyaWV0YTwvQXV0aG9yPjxZZWFyPjIwMjA8L1llYXI+PFJlY051bT44PC9SZWNOdW0+PHJl
Y29yZD48cmVjLW51bWJlcj44PC9yZWMtbnVtYmVyPjxmb3JlaWduLWtleXM+PGtleSBhcHA9IkVO
IiBkYi1pZD0iOXN0ZXQycmE1ZndwZXZlMmV6bnZwcHJiZHRyZTJkczJ3YXM5IiB0aW1lc3RhbXA9
IjE2MDAzNjE0MTciPjg8L2tleT48L2ZvcmVpZ24ta2V5cz48cmVmLXR5cGUgbmFtZT0iSm91cm5h
bCBBcnRpY2xlIj4xNzwvcmVmLXR5cGU+PGNvbnRyaWJ1dG9ycz48YXV0aG9ycz48YXV0aG9yPkJh
cnJlZG8gQXJyaWV0YSwgQWxlamFuZHJvPC9hdXRob3I+PGF1dGhvcj5EaWF6LVJvZHJpZ3Vleiwg
TmF0YWxpYTwvYXV0aG9yPjxhdXRob3I+RGVsIFNlciwgSmF2aWVyPC9hdXRob3I+PGF1dGhvcj5C
ZW5uZXRvdCwgQWRyaWVuPC9hdXRob3I+PGF1dGhvcj5UYWJpaywgU2loYW08L2F1dGhvcj48YXV0
aG9yPkJhcmJhZG8sIEFsYmVydG88L2F1dGhvcj48YXV0aG9yPkdhcmNpYSwgU2FsdmFkb3I8L2F1
dGhvcj48YXV0aG9yPkdpbC1Mb3BleiwgU2VyZ2lvPC9hdXRob3I+PGF1dGhvcj5Nb2xpbmEsIERh
bmllbDwvYXV0aG9yPjxhdXRob3I+QmVuamFtaW5zLCBSaWNoYXJkPC9hdXRob3I+PGF1dGhvcj5D
aGF0aWxhLCBSYWphPC9hdXRob3I+PGF1dGhvcj5IZXJyZXJhLCBGcmFuY2lzY288L2F1dGhvcj48
L2F1dGhvcnM+PC9jb250cmlidXRvcnM+PHRpdGxlcz48dGl0bGU+RXhwbGFpbmFibGUgQXJ0aWZp
Y2lhbCBJbnRlbGxpZ2VuY2UgKFhBSSk6IENvbmNlcHRzLCB0YXhvbm9taWVzLCBvcHBvcnR1bml0
aWVzIGFuZCBjaGFsbGVuZ2VzIHRvd2FyZCByZXNwb25zaWJsZSBBSTwvdGl0bGU+PHNlY29uZGFy
eS10aXRsZT5JbmZvcm1hdGlvbiBGdXNpb248L3NlY29uZGFyeS10aXRsZT48L3RpdGxlcz48cGVy
aW9kaWNhbD48ZnVsbC10aXRsZT5JbmZvcm1hdGlvbiBGdXNpb248L2Z1bGwtdGl0bGU+PC9wZXJp
b2RpY2FsPjxwYWdlcz44Mi0xMTU8L3BhZ2VzPjx2b2x1bWU+NTg8L3ZvbHVtZT48ZGF0ZXM+PHll
YXI+MjAyMDwveWVhcj48cHViLWRhdGVzPjxkYXRlPkp1bjwvZGF0ZT48L3B1Yi1kYXRlcz48L2Rh
dGVzPjxpc2JuPjE1NjYtMjUzNTwvaXNibj48YWNjZXNzaW9uLW51bT5XT1M6MDAwNTE2Nzk5MjAw
MDA3PC9hY2Nlc3Npb24tbnVtPjx1cmxzPjxyZWxhdGVkLXVybHM+PHVybD48c3R5bGUgZmFjZT0i
dW5kZXJsaW5lIiBmb250PSJkZWZhdWx0IiBzaXplPSIxMDAlIj4mbHQ7R28gdG8gSVNJJmd0Ozov
L1dPUzowMDA1MTY3OTkyMDAwMDc8L3N0eWxlPjwvdXJsPjwvcmVsYXRlZC11cmxzPjwvdXJscz48
ZWxlY3Ryb25pYy1yZXNvdXJjZS1udW0+MTAuMTAxNi9qLmluZmZ1cy4yMDE5LjEyLjAxMjwvZWxl
Y3Ryb25pYy1yZXNvdXJjZS1udW0+PC9yZWNvcmQ+PC9DaXRlPjxDaXRlPjxBdXRob3I+TGlwdG9u
PC9BdXRob3I+PFllYXI+MjAxODwvWWVhcj48UmVjTnVtPjY1PC9SZWNOdW0+PHJlY29yZD48cmVj
LW51bWJlcj42NTwvcmVjLW51bWJlcj48Zm9yZWlnbi1rZXlzPjxrZXkgYXBwPSJFTiIgZGItaWQ9
IjlzdGV0MnJhNWZ3cGV2ZTJlem52cHByYmR0cmUyZHMyd2FzOSIgdGltZXN0YW1wPSIxNjAxNDYz
MjI4Ij42NTwva2V5PjwvZm9yZWlnbi1rZXlzPjxyZWYtdHlwZSBuYW1lPSJKb3VybmFsIEFydGlj
bGUiPjE3PC9yZWYtdHlwZT48Y29udHJpYnV0b3JzPjxhdXRob3JzPjxhdXRob3I+TGlwdG9uLCBa
LiBDLjwvYXV0aG9yPjwvYXV0aG9ycz48L2NvbnRyaWJ1dG9ycz48dGl0bGVzPjx0aXRsZT5UaGUg
bXl0aG9zIG9mIG1vZGVsIGludGVycHJldGFiaWxpdHk6IEluIG1hY2hpbmUgbGVhcm5pbmcsIHRo
ZSBjb25jZXB0IG9mIGludGVycHJldGFiaWxpdHkgaXMgYm90aCBpbXBvcnRhbnQgYW5kIHNsaXBw
ZXJ5PC90aXRsZT48c2Vjb25kYXJ5LXRpdGxlPlF1ZXVlPC9zZWNvbmRhcnktdGl0bGU+PC90aXRs
ZXM+PHBlcmlvZGljYWw+PGZ1bGwtdGl0bGU+UXVldWU8L2Z1bGwtdGl0bGU+PC9wZXJpb2RpY2Fs
Pjx2b2x1bWU+MTY8L3ZvbHVtZT48bnVtYmVyPjM8L251bWJlcj48ZGF0ZXM+PHllYXI+MjAxODwv
eWVhcj48L2RhdGVzPjx3b3JrLXR5cGU+QXJ0aWNsZTwvd29yay10eXBlPjx1cmxzPjxyZWxhdGVk
LXVybHM+PHVybD5odHRwczovL3d3dy5zY29wdXMuY29tL2lud2FyZC9yZWNvcmQudXJpP2VpZD0y
LXMyLjAtODUwNTE3OTIzMzgmYW1wO3BhcnRuZXJJRD00MCZhbXA7bWQ1PWU0MTkwMjk3NzQwMWEy
ODM4ZGM2ZGUzYzQ0N2RhZjIzPC91cmw+PC9yZWxhdGVkLXVybHM+PC91cmxzPjxyZW1vdGUtZGF0
YWJhc2UtbmFtZT5TY29wdXM8L3JlbW90ZS1kYXRhYmFzZS1uYW1lPjwvcmVjb3JkPjwvQ2l0ZT48
Q2l0ZT48QXV0aG9yPkNhcnZhbGhvPC9BdXRob3I+PFllYXI+MjAxOTwvWWVhcj48UmVjTnVtPjQ0
PC9SZWNOdW0+PHJlY29yZD48cmVjLW51bWJlcj40NDwvcmVjLW51bWJlcj48Zm9yZWlnbi1rZXlz
PjxrZXkgYXBwPSJFTiIgZGItaWQ9IjlzdGV0MnJhNWZ3cGV2ZTJlem52cHByYmR0cmUyZHMyd2Fz
OSIgdGltZXN0YW1wPSIxNjAwODY4NDYwIj40NDwva2V5PjwvZm9yZWlnbi1rZXlzPjxyZWYtdHlw
ZSBuYW1lPSJKb3VybmFsIEFydGljbGUiPjE3PC9yZWYtdHlwZT48Y29udHJpYnV0b3JzPjxhdXRo
b3JzPjxhdXRob3I+Q2FydmFsaG8sIEQuIFYuPC9hdXRob3I+PGF1dGhvcj5QZXJlaXJhLCBFLiBN
LjwvYXV0aG9yPjxhdXRob3I+Q2FyZG9zbywgSi4gUy48L2F1dGhvcj48L2F1dGhvcnM+PC9jb250
cmlidXRvcnM+PHRpdGxlcz48dGl0bGU+TWFjaGluZSBsZWFybmluZyBpbnRlcnByZXRhYmlsaXR5
OiBBIHN1cnZleSBvbiBtZXRob2RzIGFuZCBtZXRyaWNzPC90aXRsZT48c2Vjb25kYXJ5LXRpdGxl
PkVsZWN0cm9uaWNzIChTd2l0emVybGFuZCk8L3NlY29uZGFyeS10aXRsZT48L3RpdGxlcz48cGVy
aW9kaWNhbD48ZnVsbC10aXRsZT5FbGVjdHJvbmljcyAoU3dpdHplcmxhbmQpPC9mdWxsLXRpdGxl
PjwvcGVyaW9kaWNhbD48dm9sdW1lPjg8L3ZvbHVtZT48bnVtYmVyPjg8L251bWJlcj48ZGF0ZXM+
PHllYXI+MjAxOTwveWVhcj48L2RhdGVzPjx3b3JrLXR5cGU+UmV2aWV3PC93b3JrLXR5cGU+PHVy
bHM+PHJlbGF0ZWQtdXJscz48dXJsPmh0dHBzOi8vd3d3LnNjb3B1cy5jb20vaW53YXJkL3JlY29y
ZC51cmk/ZWlkPTItczIuMC04NTA3MTI0NjExMyZhbXA7ZG9pPTEwLjMzOTAlMmZlbGVjdHJvbmlj
czgwODA4MzImYW1wO3BhcnRuZXJJRD00MCZhbXA7bWQ1PWVlYjhkMzY4MTRkYTVmM2E1NzU4ZDBk
NjRiNzQyOWExPC91cmw+PHVybD5odHRwczovL3Jlcy5tZHBpLmNvbS9kX2F0dGFjaG1lbnQvZWxl
Y3Ryb25pY3MvZWxlY3Ryb25pY3MtMDgtMDA4MzIvYXJ0aWNsZV9kZXBsb3kvZWxlY3Ryb25pY3Mt
MDgtMDA4MzIucGRmPC91cmw+PC9yZWxhdGVkLXVybHM+PC91cmxzPjxjdXN0b203PjgzMjwvY3Vz
dG9tNz48ZWxlY3Ryb25pYy1yZXNvdXJjZS1udW0+MTAuMzM5MC9lbGVjdHJvbmljczgwODA4MzI8
L2VsZWN0cm9uaWMtcmVzb3VyY2UtbnVtPjxyZW1vdGUtZGF0YWJhc2UtbmFtZT5TY29wdXM8L3Jl
bW90ZS1kYXRhYmFzZS1uYW1lPjwvcmVjb3JkPjwvQ2l0ZT48L0VuZE5vdGU+AG==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MywgMTUsIDIwLCAyMy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1pdHRlbHN0YWR0PC9BdXRob3I+PFllYXI+MjAxODwvWWVh
cj48UmVjTnVtPjMwPC9SZWNOdW0+PHJlY29yZD48cmVjLW51bWJlcj4zMDwvcmVjLW51bWJlcj48
Zm9yZWlnbi1rZXlzPjxrZXkgYXBwPSJFTiIgZGItaWQ9IjlzdGV0MnJhNWZ3cGV2ZTJlem52cHBy
YmR0cmUyZHMyd2FzOSIgdGltZXN0YW1wPSIxNjAwODU4NTM0Ij4zMDwva2V5PjwvZm9yZWlnbi1r
ZXlzPjxyZWYtdHlwZSBuYW1lPSJCb29rIj42PC9yZWYtdHlwZT48Y29udHJpYnV0b3JzPjxhdXRo
b3JzPjxhdXRob3I+TWl0dGVsc3RhZHQsIEJyZW50PC9hdXRob3I+PGF1dGhvcj5SdXNzZWxsLCBD
aHJpczwvYXV0aG9yPjxhdXRob3I+V2FjaHRlciwgU2FuZHJhPC9hdXRob3I+PC9hdXRob3JzPjwv
Y29udHJpYnV0b3JzPjx0aXRsZXM+PHRpdGxlPkV4cGxhaW5pbmcgRXhwbGFuYXRpb25zIGluIEFJ
PC90aXRsZT48L3RpdGxlcz48ZGF0ZXM+PHllYXI+MjAxODwveWVhcj48L2RhdGVzPjx1cmxzPjwv
dXJscz48ZWxlY3Ryb25pYy1yZXNvdXJjZS1udW0+MTAuMTE0NS8zMjg3NTYwLjMyODc1NzQ8L2Vs
ZWN0cm9uaWMtcmVzb3VyY2UtbnVtPjwvcmVjb3JkPjwvQ2l0ZT48Q2l0ZT48QXV0aG9yPkJhcnJl
ZG8gQXJyaWV0YTwvQXV0aG9yPjxZZWFyPjIwMjA8L1llYXI+PFJlY051bT44PC9SZWNOdW0+PHJl
Y29yZD48cmVjLW51bWJlcj44PC9yZWMtbnVtYmVyPjxmb3JlaWduLWtleXM+PGtleSBhcHA9IkVO
IiBkYi1pZD0iOXN0ZXQycmE1ZndwZXZlMmV6bnZwcHJiZHRyZTJkczJ3YXM5IiB0aW1lc3RhbXA9
IjE2MDAzNjE0MTciPjg8L2tleT48L2ZvcmVpZ24ta2V5cz48cmVmLXR5cGUgbmFtZT0iSm91cm5h
bCBBcnRpY2xlIj4xNzwvcmVmLXR5cGU+PGNvbnRyaWJ1dG9ycz48YXV0aG9ycz48YXV0aG9yPkJh
cnJlZG8gQXJyaWV0YSwgQWxlamFuZHJvPC9hdXRob3I+PGF1dGhvcj5EaWF6LVJvZHJpZ3Vleiwg
TmF0YWxpYTwvYXV0aG9yPjxhdXRob3I+RGVsIFNlciwgSmF2aWVyPC9hdXRob3I+PGF1dGhvcj5C
ZW5uZXRvdCwgQWRyaWVuPC9hdXRob3I+PGF1dGhvcj5UYWJpaywgU2loYW08L2F1dGhvcj48YXV0
aG9yPkJhcmJhZG8sIEFsYmVydG88L2F1dGhvcj48YXV0aG9yPkdhcmNpYSwgU2FsdmFkb3I8L2F1
dGhvcj48YXV0aG9yPkdpbC1Mb3BleiwgU2VyZ2lvPC9hdXRob3I+PGF1dGhvcj5Nb2xpbmEsIERh
bmllbDwvYXV0aG9yPjxhdXRob3I+QmVuamFtaW5zLCBSaWNoYXJkPC9hdXRob3I+PGF1dGhvcj5D
aGF0aWxhLCBSYWphPC9hdXRob3I+PGF1dGhvcj5IZXJyZXJhLCBGcmFuY2lzY288L2F1dGhvcj48
L2F1dGhvcnM+PC9jb250cmlidXRvcnM+PHRpdGxlcz48dGl0bGU+RXhwbGFpbmFibGUgQXJ0aWZp
Y2lhbCBJbnRlbGxpZ2VuY2UgKFhBSSk6IENvbmNlcHRzLCB0YXhvbm9taWVzLCBvcHBvcnR1bml0
aWVzIGFuZCBjaGFsbGVuZ2VzIHRvd2FyZCByZXNwb25zaWJsZSBBSTwvdGl0bGU+PHNlY29uZGFy
eS10aXRsZT5JbmZvcm1hdGlvbiBGdXNpb248L3NlY29uZGFyeS10aXRsZT48L3RpdGxlcz48cGVy
aW9kaWNhbD48ZnVsbC10aXRsZT5JbmZvcm1hdGlvbiBGdXNpb248L2Z1bGwtdGl0bGU+PC9wZXJp
b2RpY2FsPjxwYWdlcz44Mi0xMTU8L3BhZ2VzPjx2b2x1bWU+NTg8L3ZvbHVtZT48ZGF0ZXM+PHll
YXI+MjAyMDwveWVhcj48cHViLWRhdGVzPjxkYXRlPkp1bjwvZGF0ZT48L3B1Yi1kYXRlcz48L2Rh
dGVzPjxpc2JuPjE1NjYtMjUzNTwvaXNibj48YWNjZXNzaW9uLW51bT5XT1M6MDAwNTE2Nzk5MjAw
MDA3PC9hY2Nlc3Npb24tbnVtPjx1cmxzPjxyZWxhdGVkLXVybHM+PHVybD48c3R5bGUgZmFjZT0i
dW5kZXJsaW5lIiBmb250PSJkZWZhdWx0IiBzaXplPSIxMDAlIj4mbHQ7R28gdG8gSVNJJmd0Ozov
L1dPUzowMDA1MTY3OTkyMDAwMDc8L3N0eWxlPjwvdXJsPjwvcmVsYXRlZC11cmxzPjwvdXJscz48
ZWxlY3Ryb25pYy1yZXNvdXJjZS1udW0+MTAuMTAxNi9qLmluZmZ1cy4yMDE5LjEyLjAxMjwvZWxl
Y3Ryb25pYy1yZXNvdXJjZS1udW0+PC9yZWNvcmQ+PC9DaXRlPjxDaXRlPjxBdXRob3I+TGlwdG9u
PC9BdXRob3I+PFllYXI+MjAxODwvWWVhcj48UmVjTnVtPjY1PC9SZWNOdW0+PHJlY29yZD48cmVj
LW51bWJlcj42NTwvcmVjLW51bWJlcj48Zm9yZWlnbi1rZXlzPjxrZXkgYXBwPSJFTiIgZGItaWQ9
IjlzdGV0MnJhNWZ3cGV2ZTJlem52cHByYmR0cmUyZHMyd2FzOSIgdGltZXN0YW1wPSIxNjAxNDYz
MjI4Ij42NTwva2V5PjwvZm9yZWlnbi1rZXlzPjxyZWYtdHlwZSBuYW1lPSJKb3VybmFsIEFydGlj
bGUiPjE3PC9yZWYtdHlwZT48Y29udHJpYnV0b3JzPjxhdXRob3JzPjxhdXRob3I+TGlwdG9uLCBa
LiBDLjwvYXV0aG9yPjwvYXV0aG9ycz48L2NvbnRyaWJ1dG9ycz48dGl0bGVzPjx0aXRsZT5UaGUg
bXl0aG9zIG9mIG1vZGVsIGludGVycHJldGFiaWxpdHk6IEluIG1hY2hpbmUgbGVhcm5pbmcsIHRo
ZSBjb25jZXB0IG9mIGludGVycHJldGFiaWxpdHkgaXMgYm90aCBpbXBvcnRhbnQgYW5kIHNsaXBw
ZXJ5PC90aXRsZT48c2Vjb25kYXJ5LXRpdGxlPlF1ZXVlPC9zZWNvbmRhcnktdGl0bGU+PC90aXRs
ZXM+PHBlcmlvZGljYWw+PGZ1bGwtdGl0bGU+UXVldWU8L2Z1bGwtdGl0bGU+PC9wZXJpb2RpY2Fs
Pjx2b2x1bWU+MTY8L3ZvbHVtZT48bnVtYmVyPjM8L251bWJlcj48ZGF0ZXM+PHllYXI+MjAxODwv
eWVhcj48L2RhdGVzPjx3b3JrLXR5cGU+QXJ0aWNsZTwvd29yay10eXBlPjx1cmxzPjxyZWxhdGVk
LXVybHM+PHVybD5odHRwczovL3d3dy5zY29wdXMuY29tL2lud2FyZC9yZWNvcmQudXJpP2VpZD0y
LXMyLjAtODUwNTE3OTIzMzgmYW1wO3BhcnRuZXJJRD00MCZhbXA7bWQ1PWU0MTkwMjk3NzQwMWEy
ODM4ZGM2ZGUzYzQ0N2RhZjIzPC91cmw+PC9yZWxhdGVkLXVybHM+PC91cmxzPjxyZW1vdGUtZGF0
YWJhc2UtbmFtZT5TY29wdXM8L3JlbW90ZS1kYXRhYmFzZS1uYW1lPjwvcmVjb3JkPjwvQ2l0ZT48
Q2l0ZT48QXV0aG9yPkNhcnZhbGhvPC9BdXRob3I+PFllYXI+MjAxOTwvWWVhcj48UmVjTnVtPjQ0
PC9SZWNOdW0+PHJlY29yZD48cmVjLW51bWJlcj40NDwvcmVjLW51bWJlcj48Zm9yZWlnbi1rZXlz
PjxrZXkgYXBwPSJFTiIgZGItaWQ9IjlzdGV0MnJhNWZ3cGV2ZTJlem52cHByYmR0cmUyZHMyd2Fz
OSIgdGltZXN0YW1wPSIxNjAwODY4NDYwIj40NDwva2V5PjwvZm9yZWlnbi1rZXlzPjxyZWYtdHlw
ZSBuYW1lPSJKb3VybmFsIEFydGljbGUiPjE3PC9yZWYtdHlwZT48Y29udHJpYnV0b3JzPjxhdXRo
b3JzPjxhdXRob3I+Q2FydmFsaG8sIEQuIFYuPC9hdXRob3I+PGF1dGhvcj5QZXJlaXJhLCBFLiBN
LjwvYXV0aG9yPjxhdXRob3I+Q2FyZG9zbywgSi4gUy48L2F1dGhvcj48L2F1dGhvcnM+PC9jb250
cmlidXRvcnM+PHRpdGxlcz48dGl0bGU+TWFjaGluZSBsZWFybmluZyBpbnRlcnByZXRhYmlsaXR5
OiBBIHN1cnZleSBvbiBtZXRob2RzIGFuZCBtZXRyaWNzPC90aXRsZT48c2Vjb25kYXJ5LXRpdGxl
PkVsZWN0cm9uaWNzIChTd2l0emVybGFuZCk8L3NlY29uZGFyeS10aXRsZT48L3RpdGxlcz48cGVy
aW9kaWNhbD48ZnVsbC10aXRsZT5FbGVjdHJvbmljcyAoU3dpdHplcmxhbmQpPC9mdWxsLXRpdGxl
PjwvcGVyaW9kaWNhbD48dm9sdW1lPjg8L3ZvbHVtZT48bnVtYmVyPjg8L251bWJlcj48ZGF0ZXM+
PHllYXI+MjAxOTwveWVhcj48L2RhdGVzPjx3b3JrLXR5cGU+UmV2aWV3PC93b3JrLXR5cGU+PHVy
bHM+PHJlbGF0ZWQtdXJscz48dXJsPmh0dHBzOi8vd3d3LnNjb3B1cy5jb20vaW53YXJkL3JlY29y
ZC51cmk/ZWlkPTItczIuMC04NTA3MTI0NjExMyZhbXA7ZG9pPTEwLjMzOTAlMmZlbGVjdHJvbmlj
czgwODA4MzImYW1wO3BhcnRuZXJJRD00MCZhbXA7bWQ1PWVlYjhkMzY4MTRkYTVmM2E1NzU4ZDBk
NjRiNzQyOWExPC91cmw+PHVybD5odHRwczovL3Jlcy5tZHBpLmNvbS9kX2F0dGFjaG1lbnQvZWxl
Y3Ryb25pY3MvZWxlY3Ryb25pY3MtMDgtMDA4MzIvYXJ0aWNsZV9kZXBsb3kvZWxlY3Ryb25pY3Mt
MDgtMDA4MzIucGRmPC91cmw+PC9yZWxhdGVkLXVybHM+PC91cmxzPjxjdXN0b203PjgzMjwvY3Vz
dG9tNz48ZWxlY3Ryb25pYy1yZXNvdXJjZS1udW0+MTAuMzM5MC9lbGVjdHJvbmljczgwODA4MzI8
L2VsZWN0cm9uaWMtcmVzb3VyY2UtbnVtPjxyZW1vdGUtZGF0YWJhc2UtbmFtZT5TY29wdXM8L3Jl
bW90ZS1kYXRhYmFzZS1uYW1lPjwvcmVjb3JkPjwvQ2l0ZT48L0VuZE5vdGU+AG==
</w:fldData>
        </w:fldChar>
      </w:r>
      <w:r w:rsidR="003A7A91">
        <w:instrText xml:space="preserve"> ADDIN EN.CITE.DATA </w:instrText>
      </w:r>
      <w:r w:rsidR="003A7A91">
        <w:fldChar w:fldCharType="end"/>
      </w:r>
      <w:r w:rsidR="00F10ED2" w:rsidRPr="00824425">
        <w:fldChar w:fldCharType="separate"/>
      </w:r>
      <w:r w:rsidR="003A7A91">
        <w:rPr>
          <w:noProof/>
        </w:rPr>
        <w:t>[13, 15, 20, 23, 25]</w:t>
      </w:r>
      <w:r w:rsidR="00F10ED2" w:rsidRPr="00824425">
        <w:fldChar w:fldCharType="end"/>
      </w:r>
      <w:r w:rsidRPr="00824425">
        <w:t xml:space="preserve">. </w:t>
      </w:r>
      <w:r w:rsidR="00066DCC" w:rsidRPr="00824425">
        <w:t xml:space="preserve">In this way, the previously discussed larger decision </w:t>
      </w:r>
      <w:r w:rsidR="00871070">
        <w:t xml:space="preserve">tree </w:t>
      </w:r>
      <w:r w:rsidR="00066DCC" w:rsidRPr="00824425">
        <w:t>can be understood. A human can reason about the variables entering the tree, how a split is made based on their values, and how one can arrive at a leaf node.</w:t>
      </w:r>
      <w:r w:rsidR="00646CC7">
        <w:t xml:space="preserve"> I</w:t>
      </w:r>
      <w:r w:rsidR="00066DCC" w:rsidRPr="00824425">
        <w:t>f the variables that went into the tree were</w:t>
      </w:r>
      <w:r w:rsidR="00F43278" w:rsidRPr="00824425">
        <w:t xml:space="preserve"> highly engineered</w:t>
      </w:r>
      <w:r w:rsidR="00066DCC" w:rsidRPr="00824425">
        <w:t>, this model would not fall into this category</w:t>
      </w:r>
      <w:r w:rsidR="005C0283">
        <w:t>, since then the input component is not understood</w:t>
      </w:r>
      <w:r w:rsidR="00066DCC" w:rsidRPr="00824425">
        <w:t xml:space="preserve"> </w:t>
      </w:r>
      <w:r w:rsidR="00066DCC" w:rsidRPr="00824425">
        <w:fldChar w:fldCharType="begin">
          <w:fldData xml:space="preserve">PEVuZE5vdGU+PENpdGU+PEF1dGhvcj5DYXJ2YWxobzwvQXV0aG9yPjxZZWFyPjIwMTk8L1llYXI+
PFJlY051bT40NDwvUmVjTnVtPjxEaXNwbGF5VGV4dD5bMTMsIDIwLCAyM108L0Rpc3BsYXlUZXh0
PjxyZWNvcmQ+PHJlYy1udW1iZXI+NDQ8L3JlYy1udW1iZXI+PGZvcmVpZ24ta2V5cz48a2V5IGFw
cD0iRU4iIGRiLWlkPSI5c3RldDJyYTVmd3BldmUyZXpudnBwcmJkdHJlMmRzMndhczkiIHRpbWVz
dGFtcD0iMTYwMDg2ODQ2MCI+NDQ8L2tleT48L2ZvcmVpZ24ta2V5cz48cmVmLXR5cGUgbmFtZT0i
Sm91cm5hbCBBcnRpY2xlIj4xNzwvcmVmLXR5cGU+PGNvbnRyaWJ1dG9ycz48YXV0aG9ycz48YXV0
aG9yPkNhcnZhbGhvLCBELiBWLjwvYXV0aG9yPjxhdXRob3I+UGVyZWlyYSwgRS4gTS48L2F1dGhv
cj48YXV0aG9yPkNhcmRvc28sIEouIFMuPC9hdXRob3I+PC9hdXRob3JzPjwvY29udHJpYnV0b3Jz
Pjx0aXRsZXM+PHRpdGxlPk1hY2hpbmUgbGVhcm5pbmcgaW50ZXJwcmV0YWJpbGl0eTogQSBzdXJ2
ZXkgb24gbWV0aG9kcyBhbmQgbWV0cmljczwvdGl0bGU+PHNlY29uZGFyeS10aXRsZT5FbGVjdHJv
bmljcyAoU3dpdHplcmxhbmQpPC9zZWNvbmRhcnktdGl0bGU+PC90aXRsZXM+PHBlcmlvZGljYWw+
PGZ1bGwtdGl0bGU+RWxlY3Ryb25pY3MgKFN3aXR6ZXJsYW5kKTwvZnVsbC10aXRsZT48L3Blcmlv
ZGljYWw+PHZvbHVtZT44PC92b2x1bWU+PG51bWJlcj44PC9udW1iZXI+PGRhdGVzPjx5ZWFyPjIw
MTk8L3llYXI+PC9kYXRlcz48d29yay10eXBlPlJldmlldzwvd29yay10eXBlPjx1cmxzPjxyZWxh
dGVkLXVybHM+PHVybD5odHRwczovL3d3dy5zY29wdXMuY29tL2lud2FyZC9yZWNvcmQudXJpP2Vp
ZD0yLXMyLjAtODUwNzEyNDYxMTMmYW1wO2RvaT0xMC4zMzkwJTJmZWxlY3Ryb25pY3M4MDgwODMy
JmFtcDtwYXJ0bmVySUQ9NDAmYW1wO21kNT1lZWI4ZDM2ODE0ZGE1ZjNhNTc1OGQwZDY0Yjc0Mjlh
MTwvdXJsPjx1cmw+aHR0cHM6Ly9yZXMubWRwaS5jb20vZF9hdHRhY2htZW50L2VsZWN0cm9uaWNz
L2VsZWN0cm9uaWNzLTA4LTAwODMyL2FydGljbGVfZGVwbG95L2VsZWN0cm9uaWNzLTA4LTAwODMy
LnBkZjwvdXJsPjwvcmVsYXRlZC11cmxzPjwvdXJscz48Y3VzdG9tNz44MzI8L2N1c3RvbTc+PGVs
ZWN0cm9uaWMtcmVzb3VyY2UtbnVtPjEwLjMzOTAvZWxlY3Ryb25pY3M4MDgwODMy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C9FbmROb3RlPn==
</w:fldData>
        </w:fldChar>
      </w:r>
      <w:r w:rsidR="003A7A91">
        <w:instrText xml:space="preserve"> ADDIN EN.CITE </w:instrText>
      </w:r>
      <w:r w:rsidR="003A7A91">
        <w:fldChar w:fldCharType="begin">
          <w:fldData xml:space="preserve">PEVuZE5vdGU+PENpdGU+PEF1dGhvcj5DYXJ2YWxobzwvQXV0aG9yPjxZZWFyPjIwMTk8L1llYXI+
PFJlY051bT40NDwvUmVjTnVtPjxEaXNwbGF5VGV4dD5bMTMsIDIwLCAyM108L0Rpc3BsYXlUZXh0
PjxyZWNvcmQ+PHJlYy1udW1iZXI+NDQ8L3JlYy1udW1iZXI+PGZvcmVpZ24ta2V5cz48a2V5IGFw
cD0iRU4iIGRiLWlkPSI5c3RldDJyYTVmd3BldmUyZXpudnBwcmJkdHJlMmRzMndhczkiIHRpbWVz
dGFtcD0iMTYwMDg2ODQ2MCI+NDQ8L2tleT48L2ZvcmVpZ24ta2V5cz48cmVmLXR5cGUgbmFtZT0i
Sm91cm5hbCBBcnRpY2xlIj4xNzwvcmVmLXR5cGU+PGNvbnRyaWJ1dG9ycz48YXV0aG9ycz48YXV0
aG9yPkNhcnZhbGhvLCBELiBWLjwvYXV0aG9yPjxhdXRob3I+UGVyZWlyYSwgRS4gTS48L2F1dGhv
cj48YXV0aG9yPkNhcmRvc28sIEouIFMuPC9hdXRob3I+PC9hdXRob3JzPjwvY29udHJpYnV0b3Jz
Pjx0aXRsZXM+PHRpdGxlPk1hY2hpbmUgbGVhcm5pbmcgaW50ZXJwcmV0YWJpbGl0eTogQSBzdXJ2
ZXkgb24gbWV0aG9kcyBhbmQgbWV0cmljczwvdGl0bGU+PHNlY29uZGFyeS10aXRsZT5FbGVjdHJv
bmljcyAoU3dpdHplcmxhbmQpPC9zZWNvbmRhcnktdGl0bGU+PC90aXRsZXM+PHBlcmlvZGljYWw+
PGZ1bGwtdGl0bGU+RWxlY3Ryb25pY3MgKFN3aXR6ZXJsYW5kKTwvZnVsbC10aXRsZT48L3Blcmlv
ZGljYWw+PHZvbHVtZT44PC92b2x1bWU+PG51bWJlcj44PC9udW1iZXI+PGRhdGVzPjx5ZWFyPjIw
MTk8L3llYXI+PC9kYXRlcz48d29yay10eXBlPlJldmlldzwvd29yay10eXBlPjx1cmxzPjxyZWxh
dGVkLXVybHM+PHVybD5odHRwczovL3d3dy5zY29wdXMuY29tL2lud2FyZC9yZWNvcmQudXJpP2Vp
ZD0yLXMyLjAtODUwNzEyNDYxMTMmYW1wO2RvaT0xMC4zMzkwJTJmZWxlY3Ryb25pY3M4MDgwODMy
JmFtcDtwYXJ0bmVySUQ9NDAmYW1wO21kNT1lZWI4ZDM2ODE0ZGE1ZjNhNTc1OGQwZDY0Yjc0Mjlh
MTwvdXJsPjx1cmw+aHR0cHM6Ly9yZXMubWRwaS5jb20vZF9hdHRhY2htZW50L2VsZWN0cm9uaWNz
L2VsZWN0cm9uaWNzLTA4LTAwODMyL2FydGljbGVfZGVwbG95L2VsZWN0cm9uaWNzLTA4LTAwODMy
LnBkZjwvdXJsPjwvcmVsYXRlZC11cmxzPjwvdXJscz48Y3VzdG9tNz44MzI8L2N1c3RvbTc+PGVs
ZWN0cm9uaWMtcmVzb3VyY2UtbnVtPjEwLjMzOTAvZWxlY3Ryb25pY3M4MDgwODMy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C9FbmROb3RlPn==
</w:fldData>
        </w:fldChar>
      </w:r>
      <w:r w:rsidR="003A7A91">
        <w:instrText xml:space="preserve"> ADDIN EN.CITE.DATA </w:instrText>
      </w:r>
      <w:r w:rsidR="003A7A91">
        <w:fldChar w:fldCharType="end"/>
      </w:r>
      <w:r w:rsidR="00066DCC" w:rsidRPr="00824425">
        <w:fldChar w:fldCharType="separate"/>
      </w:r>
      <w:r w:rsidR="003A7A91">
        <w:rPr>
          <w:noProof/>
        </w:rPr>
        <w:t>[13, 20, 23]</w:t>
      </w:r>
      <w:r w:rsidR="00066DCC" w:rsidRPr="00824425">
        <w:fldChar w:fldCharType="end"/>
      </w:r>
      <w:r w:rsidR="00066DCC" w:rsidRPr="00824425">
        <w:t>.</w:t>
      </w:r>
      <w:r w:rsidR="00646CC7">
        <w:t xml:space="preserve"> </w:t>
      </w:r>
    </w:p>
    <w:p w14:paraId="55342CDF" w14:textId="14BC107B" w:rsidR="00226EF2" w:rsidRDefault="009E52DE" w:rsidP="005C0283">
      <w:pPr>
        <w:rPr>
          <w:b/>
          <w:bCs/>
        </w:rPr>
      </w:pPr>
      <w:r w:rsidRPr="00824425">
        <w:t xml:space="preserve">The third level concerns </w:t>
      </w:r>
      <w:r w:rsidRPr="00824425">
        <w:rPr>
          <w:i/>
          <w:iCs/>
        </w:rPr>
        <w:t>algorithmic transparency</w:t>
      </w:r>
      <w:r w:rsidRPr="00824425">
        <w:t xml:space="preserve">, which concerns just the </w:t>
      </w:r>
      <w:r w:rsidRPr="005C0283">
        <w:rPr>
          <w:i/>
          <w:iCs/>
        </w:rPr>
        <w:t>algorithm</w:t>
      </w:r>
      <w:r w:rsidRPr="00824425">
        <w:t xml:space="preserve"> with which the model is optimized</w:t>
      </w:r>
      <w:r w:rsidR="00F10ED2" w:rsidRPr="00824425">
        <w:t xml:space="preserve"> </w:t>
      </w:r>
      <w:r w:rsidR="00F10ED2" w:rsidRPr="00824425">
        <w:fldChar w:fldCharType="begin">
          <w:fldData xml:space="preserve">PEVuZE5vdGU+PENpdGU+PEF1dGhvcj5Sb3NjaGVyPC9BdXRob3I+PFllYXI+MjAyMDwvWWVhcj48
UmVjTnVtPjEyPC9SZWNOdW0+PERpc3BsYXlUZXh0PlsxMywgMTUsIDIwLCAyNV08L0Rpc3BsYXlU
ZXh0PjxyZWNvcmQ+PHJlYy1udW1iZXI+MTI8L3JlYy1udW1iZXI+PGZvcmVpZ24ta2V5cz48a2V5
IGFwcD0iRU4iIGRiLWlkPSI5c3RldDJyYTVmd3BldmUyZXpudnBwcmJkdHJlMmRzMndhczkiIHRp
bWVzdGFtcD0iMTYwMDM2MTQxNyI+MTI8L2tleT48L2ZvcmVpZ24ta2V5cz48cmVmLXR5cGUgbmFt
ZT0iSm91cm5hbCBBcnRpY2xlIj4xNzwvcmVmLXR5cGU+PGNvbnRyaWJ1dG9ycz48YXV0aG9ycz48
YXV0aG9yPlJvc2NoZXIsIFJpYmFuYTwvYXV0aG9yPjxhdXRob3I+Qm9obiwgQmFzdGlhbjwvYXV0
aG9yPjxhdXRob3I+RHVhcnRlLCBNYXJjbyBGLjwvYXV0aG9yPjxhdXRob3I+R2FyY2tlLCBKb2No
ZW48L2F1dGhvcj48L2F1dGhvcnM+PC9jb250cmlidXRvcnM+PHRpdGxlcz48dGl0bGU+RXhwbGFp
bmFibGUgTWFjaGluZSBMZWFybmluZyBmb3IgU2NpZW50aWZpYyBJbnNpZ2h0cyBhbmQgRGlzY292
ZXJpZXM8L3RpdGxlPjxzZWNvbmRhcnktdGl0bGU+SWVlZSBBY2Nlc3M8L3NlY29uZGFyeS10aXRs
ZT48L3RpdGxlcz48cGVyaW9kaWNhbD48ZnVsbC10aXRsZT5JZWVlIEFjY2VzczwvZnVsbC10aXRs
ZT48L3BlcmlvZGljYWw+PHBhZ2VzPjQyMjAwLTQyMjE2PC9wYWdlcz48dm9sdW1lPjg8L3ZvbHVt
ZT48ZGF0ZXM+PHllYXI+MjAyMDwveWVhcj48cHViLWRhdGVzPjxkYXRlPjIwMjA8L2RhdGU+PC9w
dWItZGF0ZXM+PC9kYXRlcz48aXNibj4yMTY5LTM1MzY8L2lzYm4+PGFjY2Vzc2lvbi1udW0+V09T
OjAwMDUyNTM4OTAwMDAxODwvYWNjZXNzaW9uLW51bT48dXJscz48cmVsYXRlZC11cmxzPjx1cmw+
Jmx0O0dvIHRvIElTSSZndDs6Ly9XT1M6MDAwNTI1Mzg5MDAwMDE4PC91cmw+PHVybD5odHRwczov
L2llZWV4cGxvcmUuaWVlZS5vcmcvaWVseDcvNjI4NzYzOS84OTQ4NDcwLzA5MDA3NzM3LnBkZj90
cD0mYW1wO2FybnVtYmVyPTkwMDc3MzcmYW1wO2lzbnVtYmVyPTg5NDg0NzAmYW1wO3JlZj08L3Vy
bD48L3JlbGF0ZWQtdXJscz48L3VybHM+PGVsZWN0cm9uaWMtcmVzb3VyY2UtbnVtPjEwLjExMDkv
YWNjZXNzLjIwMjAuMjk3NjE5OTwvZWxlY3Ryb25pYy1yZXNvdXJjZS1udW0+PC9yZWNvcmQ+PC9D
aXRlPjxDaXRlPjxBdXRob3I+TWl0dGVsc3RhZHQ8L0F1dGhvcj48WWVhcj4yMDE4PC9ZZWFyPjxS
ZWNOdW0+MzA8L1JlY051bT48cmVjb3JkPjxyZWMtbnVtYmVyPjMwPC9yZWMtbnVtYmVyPjxmb3Jl
aWduLWtleXM+PGtleSBhcHA9IkVOIiBkYi1pZD0iOXN0ZXQycmE1ZndwZXZlMmV6bnZwcHJiZHRy
ZTJkczJ3YXM5IiB0aW1lc3RhbXA9IjE2MDA4NTg1MzQiPjMwPC9rZXk+PC9mb3JlaWduLWtleXM+
PHJlZi10eXBlIG5hbWU9IkJvb2siPjY8L3JlZi10eXBlPjxjb250cmlidXRvcnM+PGF1dGhvcnM+
PGF1dGhvcj5NaXR0ZWxzdGFkdCwgQnJlbnQ8L2F1dGhvcj48YXV0aG9yPlJ1c3NlbGwsIENocmlz
PC9hdXRob3I+PGF1dGhvcj5XYWNodGVyLCBTYW5kcmE8L2F1dGhvcj48L2F1dGhvcnM+PC9jb250
cmlidXRvcnM+PHRpdGxlcz48dGl0bGU+RXhwbGFpbmluZyBFeHBsYW5hdGlvbnMgaW4gQUk8L3Rp
dGxlPjwvdGl0bGVzPjxkYXRlcz48eWVhcj4yMDE4PC95ZWFyPjwvZGF0ZXM+PHVybHM+PC91cmxz
PjxlbGVjdHJvbmljLXJlc291cmNlLW51bT4xMC4xMTQ1LzMyODc1NjAuMzI4NzU3NDwvZWxlY3Ry
b25pYy1yZXNvdXJjZS1udW0+PC9yZWNvcmQ+PC9DaXRlPjxDaXRlPjxBdXRob3I+QmFycmVkbyBB
cnJpZXRhPC9BdXRob3I+PFllYXI+MjAyMDwvWWVhcj48UmVjTnVtPjg8L1JlY051bT48cmVjb3Jk
PjxyZWMtbnVtYmVyPjg8L3JlYy1udW1iZXI+PGZvcmVpZ24ta2V5cz48a2V5IGFwcD0iRU4iIGRi
LWlkPSI5c3RldDJyYTVmd3BldmUyZXpudnBwcmJkdHJlMmRzMndhczkiIHRpbWVzdGFtcD0iMTYw
MDM2MTQxNyI+ODwva2V5PjwvZm9yZWlnbi1rZXlzPjxyZWYtdHlwZSBuYW1lPSJKb3VybmFsIEFy
dGljbGUiPjE3PC9yZWYtdHlwZT48Y29udHJpYnV0b3JzPjxhdXRob3JzPjxhdXRob3I+QmFycmVk
byBBcnJpZXRhLCBBbGVqYW5kcm88L2F1dGhvcj48YXV0aG9yPkRpYXotUm9kcmlndWV6LCBOYXRh
bGlhPC9hdXRob3I+PGF1dGhvcj5EZWwgU2VyLCBKYXZpZXI8L2F1dGhvcj48YXV0aG9yPkJlbm5l
dG90LCBBZHJpZW48L2F1dGhvcj48YXV0aG9yPlRhYmlrLCBTaWhhbTwvYXV0aG9yPjxhdXRob3I+
QmFyYmFkbywgQWxiZXJ0bzwvYXV0aG9yPjxhdXRob3I+R2FyY2lhLCBTYWx2YWRvcjwvYXV0aG9y
PjxhdXRob3I+R2lsLUxvcGV6LCBTZXJnaW88L2F1dGhvcj48YXV0aG9yPk1vbGluYSwgRGFuaWVs
PC9hdXRob3I+PGF1dGhvcj5CZW5qYW1pbnMsIFJpY2hhcmQ8L2F1dGhvcj48YXV0aG9yPkNoYXRp
bGEsIFJhamE8L2F1dGhvcj48YXV0aG9yPkhlcnJlcmEsIEZyYW5jaXNjbz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ZXJpb2Rp
Y2FsPjxmdWxsLXRpdGxlPkluZm9ybWF0aW9uIEZ1c2lvbjwvZnVsbC10aXRsZT48L3BlcmlvZGlj
YWw+PHBhZ2VzPjgyLTExNTwvcGFnZXM+PHZvbHVtZT41ODwvdm9sdW1lPjxkYXRlcz48eWVhcj4y
MDIwPC95ZWFyPjxwdWItZGF0ZXM+PGRhdGU+SnVuPC9kYXRlPjwvcHViLWRhdGVzPjwvZGF0ZXM+
PGlzYm4+MTU2Ni0yNTM1PC9pc2JuPjxhY2Nlc3Npb24tbnVtPldPUzowMDA1MTY3OTkyMDAwMDc8
L2FjY2Vzc2lvbi1udW0+PHVybHM+PHJlbGF0ZWQtdXJscz48dXJsPjxzdHlsZSBmYWNlPSJ1bmRl
cmxpbmUiIGZvbnQ9ImRlZmF1bHQiIHNpemU9IjEwMCUiPiZsdDtHbyB0byBJU0kmZ3Q7Oi8vV09T
OjAwMDUxNjc5OTIwMDAwNzwvc3R5bGU+PC91cmw+PC9yZWxhdGVkLXVybHM+PC91cmxzPjxlbGVj
dHJvbmljLXJlc291cmNlLW51bT4xMC4xMDE2L2ouaW5mZnVzLjIwMTkuMTIuMDEyPC9lbGVjdHJv
bmljLXJlc291cmNlLW51bT48L3JlY29yZD48L0NpdGU+PENpdGU+PEF1dGhvcj5MaXB0b248L0F1
dGhvcj48WWVhcj4yMDE4PC9ZZWFyPjxSZWNOdW0+NjU8L1JlY051bT48cmVjb3JkPjxyZWMtbnVt
YmVyPjY1PC9yZWMtbnVtYmVyPjxmb3JlaWduLWtleXM+PGtleSBhcHA9IkVOIiBkYi1pZD0iOXN0
ZXQycmE1ZndwZXZlMmV6bnZwcHJiZHRyZTJkczJ3YXM5IiB0aW1lc3RhbXA9IjE2MDE0NjMyMjgi
PjY1PC9rZXk+PC9mb3JlaWduLWtleXM+PHJlZi10eXBlIG5hbWU9IkpvdXJuYWwgQXJ0aWNsZSI+
MTc8L3JlZi10eXBlPjxjb250cmlidXRvcnM+PGF1dGhvcnM+PGF1dGhvcj5MaXB0b24sIFouIEMu
PC9hdXRob3I+PC9hdXRob3JzPjwvY29udHJpYnV0b3JzPjx0aXRsZXM+PHRpdGxlPlRoZSBteXRo
b3Mgb2YgbW9kZWwgaW50ZXJwcmV0YWJpbGl0eTogSW4gbWFjaGluZSBsZWFybmluZywgdGhlIGNv
bmNlcHQgb2YgaW50ZXJwcmV0YWJpbGl0eSBpcyBib3RoIGltcG9ydGFudCBhbmQgc2xpcHBlcnk8
L3RpdGxlPjxzZWNvbmRhcnktdGl0bGU+UXVldWU8L3NlY29uZGFyeS10aXRsZT48L3RpdGxlcz48
cGVyaW9kaWNhbD48ZnVsbC10aXRsZT5RdWV1ZTwvZnVsbC10aXRsZT48L3BlcmlvZGljYWw+PHZv
bHVtZT4xNjwvdm9sdW1lPjxudW1iZXI+MzwvbnVtYmVyPjxkYXRlcz48eWVhcj4yMDE4PC95ZWFy
PjwvZGF0ZXM+PHdvcmstdHlwZT5BcnRpY2xlPC93b3JrLXR5cGU+PHVybHM+PHJlbGF0ZWQtdXJs
cz48dXJsPmh0dHBzOi8vd3d3LnNjb3B1cy5jb20vaW53YXJkL3JlY29yZC51cmk/ZWlkPTItczIu
MC04NTA1MTc5MjMzOCZhbXA7cGFydG5lcklEPTQwJmFtcDttZDU9ZTQxOTAyOTc3NDAxYTI4Mzhk
YzZkZTNjNDQ3ZGFmMjM8L3VybD48L3JlbGF0ZWQtdXJscz48L3VybHM+PHJlbW90ZS1kYXRhYmFz
ZS1uYW1lPlNjb3B1czwvcmVtb3RlLWRhdGFiYXNlLW5hbWU+PC9yZWNvcmQ+PC9DaXRlPjxDaXRl
PjxBdXRob3I+TGlwdG9uPC9BdXRob3I+PFllYXI+MjAxODwvWWVhcj48UmVjTnVtPjY1PC9SZWNO
dW0+PHJlY29yZD48cmVjLW51bWJlcj42NTwvcmVjLW51bWJlcj48Zm9yZWlnbi1rZXlzPjxrZXkg
YXBwPSJFTiIgZGItaWQ9IjlzdGV0MnJhNWZ3cGV2ZTJlem52cHByYmR0cmUyZHMyd2FzOSIgdGlt
ZXN0YW1wPSIxNjAxNDYzMjI4Ij42NTwva2V5PjwvZm9yZWlnbi1rZXlzPjxyZWYtdHlwZSBuYW1l
PSJKb3VybmFsIEFydGljbGUiPjE3PC9yZWYtdHlwZT48Y29udHJpYnV0b3JzPjxhdXRob3JzPjxh
dXRob3I+TGlwdG9uLCBaLiBDLjwvYXV0aG9yPjwvYXV0aG9ycz48L2NvbnRyaWJ1dG9ycz48dGl0
bGVzPjx0aXRsZT5UaGUgbXl0aG9zIG9mIG1vZGVsIGludGVycHJldGFiaWxpdHk6IEluIG1hY2hp
bmUgbGVhcm5pbmcsIHRoZSBjb25jZXB0IG9mIGludGVycHJldGFiaWxpdHkgaXMgYm90aCBpbXBv
cnRhbnQgYW5kIHNsaXBwZXJ5PC90aXRsZT48c2Vjb25kYXJ5LXRpdGxlPlF1ZXVlPC9zZWNvbmRh
cnktdGl0bGU+PC90aXRsZXM+PHBlcmlvZGljYWw+PGZ1bGwtdGl0bGU+UXVldWU8L2Z1bGwtdGl0
bGU+PC9wZXJpb2RpY2FsPjx2b2x1bWU+MTY8L3ZvbHVtZT48bnVtYmVyPjM8L251bWJlcj48ZGF0
ZXM+PHllYXI+MjAxODwveWVhcj48L2RhdGVzPjx3b3JrLXR5cGU+QXJ0aWNsZTwvd29yay10eXBl
Pjx1cmxzPjxyZWxhdGVkLXVybHM+PHVybD5odHRwczovL3d3dy5zY29wdXMuY29tL2lud2FyZC9y
ZWNvcmQudXJpP2VpZD0yLXMyLjAtODUwNTE3OTIzMzgmYW1wO3BhcnRuZXJJRD00MCZhbXA7bWQ1
PWU0MTkwMjk3NzQwMWEyODM4ZGM2ZGUzYzQ0N2RhZjIzPC91cmw+PC9yZWxhdGVkLXVybHM+PC91
cmxzPjxyZW1vdGUtZGF0YWJhc2UtbmFtZT5TY29wdXM8L3JlbW90ZS1kYXRhYmFzZS1uYW1lPjwv
cmVjb3JkPjwvQ2l0ZT48L0VuZE5vdGU+AG==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MywgMTUsIDIwLCAyNV08L0Rpc3BsYXlU
ZXh0PjxyZWNvcmQ+PHJlYy1udW1iZXI+MTI8L3JlYy1udW1iZXI+PGZvcmVpZ24ta2V5cz48a2V5
IGFwcD0iRU4iIGRiLWlkPSI5c3RldDJyYTVmd3BldmUyZXpudnBwcmJkdHJlMmRzMndhczkiIHRp
bWVzdGFtcD0iMTYwMDM2MTQxNyI+MTI8L2tleT48L2ZvcmVpZ24ta2V5cz48cmVmLXR5cGUgbmFt
ZT0iSm91cm5hbCBBcnRpY2xlIj4xNzwvcmVmLXR5cGU+PGNvbnRyaWJ1dG9ycz48YXV0aG9ycz48
YXV0aG9yPlJvc2NoZXIsIFJpYmFuYTwvYXV0aG9yPjxhdXRob3I+Qm9obiwgQmFzdGlhbjwvYXV0
aG9yPjxhdXRob3I+RHVhcnRlLCBNYXJjbyBGLjwvYXV0aG9yPjxhdXRob3I+R2FyY2tlLCBKb2No
ZW48L2F1dGhvcj48L2F1dGhvcnM+PC9jb250cmlidXRvcnM+PHRpdGxlcz48dGl0bGU+RXhwbGFp
bmFibGUgTWFjaGluZSBMZWFybmluZyBmb3IgU2NpZW50aWZpYyBJbnNpZ2h0cyBhbmQgRGlzY292
ZXJpZXM8L3RpdGxlPjxzZWNvbmRhcnktdGl0bGU+SWVlZSBBY2Nlc3M8L3NlY29uZGFyeS10aXRs
ZT48L3RpdGxlcz48cGVyaW9kaWNhbD48ZnVsbC10aXRsZT5JZWVlIEFjY2VzczwvZnVsbC10aXRs
ZT48L3BlcmlvZGljYWw+PHBhZ2VzPjQyMjAwLTQyMjE2PC9wYWdlcz48dm9sdW1lPjg8L3ZvbHVt
ZT48ZGF0ZXM+PHllYXI+MjAyMDwveWVhcj48cHViLWRhdGVzPjxkYXRlPjIwMjA8L2RhdGU+PC9w
dWItZGF0ZXM+PC9kYXRlcz48aXNibj4yMTY5LTM1MzY8L2lzYm4+PGFjY2Vzc2lvbi1udW0+V09T
OjAwMDUyNTM4OTAwMDAxODwvYWNjZXNzaW9uLW51bT48dXJscz48cmVsYXRlZC11cmxzPjx1cmw+
Jmx0O0dvIHRvIElTSSZndDs6Ly9XT1M6MDAwNTI1Mzg5MDAwMDE4PC91cmw+PHVybD5odHRwczov
L2llZWV4cGxvcmUuaWVlZS5vcmcvaWVseDcvNjI4NzYzOS84OTQ4NDcwLzA5MDA3NzM3LnBkZj90
cD0mYW1wO2FybnVtYmVyPTkwMDc3MzcmYW1wO2lzbnVtYmVyPTg5NDg0NzAmYW1wO3JlZj08L3Vy
bD48L3JlbGF0ZWQtdXJscz48L3VybHM+PGVsZWN0cm9uaWMtcmVzb3VyY2UtbnVtPjEwLjExMDkv
YWNjZXNzLjIwMjAuMjk3NjE5OTwvZWxlY3Ryb25pYy1yZXNvdXJjZS1udW0+PC9yZWNvcmQ+PC9D
aXRlPjxDaXRlPjxBdXRob3I+TWl0dGVsc3RhZHQ8L0F1dGhvcj48WWVhcj4yMDE4PC9ZZWFyPjxS
ZWNOdW0+MzA8L1JlY051bT48cmVjb3JkPjxyZWMtbnVtYmVyPjMwPC9yZWMtbnVtYmVyPjxmb3Jl
aWduLWtleXM+PGtleSBhcHA9IkVOIiBkYi1pZD0iOXN0ZXQycmE1ZndwZXZlMmV6bnZwcHJiZHRy
ZTJkczJ3YXM5IiB0aW1lc3RhbXA9IjE2MDA4NTg1MzQiPjMwPC9rZXk+PC9mb3JlaWduLWtleXM+
PHJlZi10eXBlIG5hbWU9IkJvb2siPjY8L3JlZi10eXBlPjxjb250cmlidXRvcnM+PGF1dGhvcnM+
PGF1dGhvcj5NaXR0ZWxzdGFkdCwgQnJlbnQ8L2F1dGhvcj48YXV0aG9yPlJ1c3NlbGwsIENocmlz
PC9hdXRob3I+PGF1dGhvcj5XYWNodGVyLCBTYW5kcmE8L2F1dGhvcj48L2F1dGhvcnM+PC9jb250
cmlidXRvcnM+PHRpdGxlcz48dGl0bGU+RXhwbGFpbmluZyBFeHBsYW5hdGlvbnMgaW4gQUk8L3Rp
dGxlPjwvdGl0bGVzPjxkYXRlcz48eWVhcj4yMDE4PC95ZWFyPjwvZGF0ZXM+PHVybHM+PC91cmxz
PjxlbGVjdHJvbmljLXJlc291cmNlLW51bT4xMC4xMTQ1LzMyODc1NjAuMzI4NzU3NDwvZWxlY3Ry
b25pYy1yZXNvdXJjZS1udW0+PC9yZWNvcmQ+PC9DaXRlPjxDaXRlPjxBdXRob3I+QmFycmVkbyBB
cnJpZXRhPC9BdXRob3I+PFllYXI+MjAyMDwvWWVhcj48UmVjTnVtPjg8L1JlY051bT48cmVjb3Jk
PjxyZWMtbnVtYmVyPjg8L3JlYy1udW1iZXI+PGZvcmVpZ24ta2V5cz48a2V5IGFwcD0iRU4iIGRi
LWlkPSI5c3RldDJyYTVmd3BldmUyZXpudnBwcmJkdHJlMmRzMndhczkiIHRpbWVzdGFtcD0iMTYw
MDM2MTQxNyI+ODwva2V5PjwvZm9yZWlnbi1rZXlzPjxyZWYtdHlwZSBuYW1lPSJKb3VybmFsIEFy
dGljbGUiPjE3PC9yZWYtdHlwZT48Y29udHJpYnV0b3JzPjxhdXRob3JzPjxhdXRob3I+QmFycmVk
byBBcnJpZXRhLCBBbGVqYW5kcm88L2F1dGhvcj48YXV0aG9yPkRpYXotUm9kcmlndWV6LCBOYXRh
bGlhPC9hdXRob3I+PGF1dGhvcj5EZWwgU2VyLCBKYXZpZXI8L2F1dGhvcj48YXV0aG9yPkJlbm5l
dG90LCBBZHJpZW48L2F1dGhvcj48YXV0aG9yPlRhYmlrLCBTaWhhbTwvYXV0aG9yPjxhdXRob3I+
QmFyYmFkbywgQWxiZXJ0bzwvYXV0aG9yPjxhdXRob3I+R2FyY2lhLCBTYWx2YWRvcjwvYXV0aG9y
PjxhdXRob3I+R2lsLUxvcGV6LCBTZXJnaW88L2F1dGhvcj48YXV0aG9yPk1vbGluYSwgRGFuaWVs
PC9hdXRob3I+PGF1dGhvcj5CZW5qYW1pbnMsIFJpY2hhcmQ8L2F1dGhvcj48YXV0aG9yPkNoYXRp
bGEsIFJhamE8L2F1dGhvcj48YXV0aG9yPkhlcnJlcmEsIEZyYW5jaXNjbz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ZXJpb2Rp
Y2FsPjxmdWxsLXRpdGxlPkluZm9ybWF0aW9uIEZ1c2lvbjwvZnVsbC10aXRsZT48L3BlcmlvZGlj
YWw+PHBhZ2VzPjgyLTExNTwvcGFnZXM+PHZvbHVtZT41ODwvdm9sdW1lPjxkYXRlcz48eWVhcj4y
MDIwPC95ZWFyPjxwdWItZGF0ZXM+PGRhdGU+SnVuPC9kYXRlPjwvcHViLWRhdGVzPjwvZGF0ZXM+
PGlzYm4+MTU2Ni0yNTM1PC9pc2JuPjxhY2Nlc3Npb24tbnVtPldPUzowMDA1MTY3OTkyMDAwMDc8
L2FjY2Vzc2lvbi1udW0+PHVybHM+PHJlbGF0ZWQtdXJscz48dXJsPjxzdHlsZSBmYWNlPSJ1bmRl
cmxpbmUiIGZvbnQ9ImRlZmF1bHQiIHNpemU9IjEwMCUiPiZsdDtHbyB0byBJU0kmZ3Q7Oi8vV09T
OjAwMDUxNjc5OTIwMDAwNzwvc3R5bGU+PC91cmw+PC9yZWxhdGVkLXVybHM+PC91cmxzPjxlbGVj
dHJvbmljLXJlc291cmNlLW51bT4xMC4xMDE2L2ouaW5mZnVzLjIwMTkuMTIuMDEyPC9lbGVjdHJv
bmljLXJlc291cmNlLW51bT48L3JlY29yZD48L0NpdGU+PENpdGU+PEF1dGhvcj5MaXB0b248L0F1
dGhvcj48WWVhcj4yMDE4PC9ZZWFyPjxSZWNOdW0+NjU8L1JlY051bT48cmVjb3JkPjxyZWMtbnVt
YmVyPjY1PC9yZWMtbnVtYmVyPjxmb3JlaWduLWtleXM+PGtleSBhcHA9IkVOIiBkYi1pZD0iOXN0
ZXQycmE1ZndwZXZlMmV6bnZwcHJiZHRyZTJkczJ3YXM5IiB0aW1lc3RhbXA9IjE2MDE0NjMyMjgi
PjY1PC9rZXk+PC9mb3JlaWduLWtleXM+PHJlZi10eXBlIG5hbWU9IkpvdXJuYWwgQXJ0aWNsZSI+
MTc8L3JlZi10eXBlPjxjb250cmlidXRvcnM+PGF1dGhvcnM+PGF1dGhvcj5MaXB0b24sIFouIEMu
PC9hdXRob3I+PC9hdXRob3JzPjwvY29udHJpYnV0b3JzPjx0aXRsZXM+PHRpdGxlPlRoZSBteXRo
b3Mgb2YgbW9kZWwgaW50ZXJwcmV0YWJpbGl0eTogSW4gbWFjaGluZSBsZWFybmluZywgdGhlIGNv
bmNlcHQgb2YgaW50ZXJwcmV0YWJpbGl0eSBpcyBib3RoIGltcG9ydGFudCBhbmQgc2xpcHBlcnk8
L3RpdGxlPjxzZWNvbmRhcnktdGl0bGU+UXVldWU8L3NlY29uZGFyeS10aXRsZT48L3RpdGxlcz48
cGVyaW9kaWNhbD48ZnVsbC10aXRsZT5RdWV1ZTwvZnVsbC10aXRsZT48L3BlcmlvZGljYWw+PHZv
bHVtZT4xNjwvdm9sdW1lPjxudW1iZXI+MzwvbnVtYmVyPjxkYXRlcz48eWVhcj4yMDE4PC95ZWFy
PjwvZGF0ZXM+PHdvcmstdHlwZT5BcnRpY2xlPC93b3JrLXR5cGU+PHVybHM+PHJlbGF0ZWQtdXJs
cz48dXJsPmh0dHBzOi8vd3d3LnNjb3B1cy5jb20vaW53YXJkL3JlY29yZC51cmk/ZWlkPTItczIu
MC04NTA1MTc5MjMzOCZhbXA7cGFydG5lcklEPTQwJmFtcDttZDU9ZTQxOTAyOTc3NDAxYTI4Mzhk
YzZkZTNjNDQ3ZGFmMjM8L3VybD48L3JlbGF0ZWQtdXJscz48L3VybHM+PHJlbW90ZS1kYXRhYmFz
ZS1uYW1lPlNjb3B1czwvcmVtb3RlLWRhdGFiYXNlLW5hbWU+PC9yZWNvcmQ+PC9DaXRlPjxDaXRl
PjxBdXRob3I+TGlwdG9uPC9BdXRob3I+PFllYXI+MjAxODwvWWVhcj48UmVjTnVtPjY1PC9SZWNO
dW0+PHJlY29yZD48cmVjLW51bWJlcj42NTwvcmVjLW51bWJlcj48Zm9yZWlnbi1rZXlzPjxrZXkg
YXBwPSJFTiIgZGItaWQ9IjlzdGV0MnJhNWZ3cGV2ZTJlem52cHByYmR0cmUyZHMyd2FzOSIgdGlt
ZXN0YW1wPSIxNjAxNDYzMjI4Ij42NTwva2V5PjwvZm9yZWlnbi1rZXlzPjxyZWYtdHlwZSBuYW1l
PSJKb3VybmFsIEFydGljbGUiPjE3PC9yZWYtdHlwZT48Y29udHJpYnV0b3JzPjxhdXRob3JzPjxh
dXRob3I+TGlwdG9uLCBaLiBDLjwvYXV0aG9yPjwvYXV0aG9ycz48L2NvbnRyaWJ1dG9ycz48dGl0
bGVzPjx0aXRsZT5UaGUgbXl0aG9zIG9mIG1vZGVsIGludGVycHJldGFiaWxpdHk6IEluIG1hY2hp
bmUgbGVhcm5pbmcsIHRoZSBjb25jZXB0IG9mIGludGVycHJldGFiaWxpdHkgaXMgYm90aCBpbXBv
cnRhbnQgYW5kIHNsaXBwZXJ5PC90aXRsZT48c2Vjb25kYXJ5LXRpdGxlPlF1ZXVlPC9zZWNvbmRh
cnktdGl0bGU+PC90aXRsZXM+PHBlcmlvZGljYWw+PGZ1bGwtdGl0bGU+UXVldWU8L2Z1bGwtdGl0
bGU+PC9wZXJpb2RpY2FsPjx2b2x1bWU+MTY8L3ZvbHVtZT48bnVtYmVyPjM8L251bWJlcj48ZGF0
ZXM+PHllYXI+MjAxODwveWVhcj48L2RhdGVzPjx3b3JrLXR5cGU+QXJ0aWNsZTwvd29yay10eXBl
Pjx1cmxzPjxyZWxhdGVkLXVybHM+PHVybD5odHRwczovL3d3dy5zY29wdXMuY29tL2lud2FyZC9y
ZWNvcmQudXJpP2VpZD0yLXMyLjAtODUwNTE3OTIzMzgmYW1wO3BhcnRuZXJJRD00MCZhbXA7bWQ1
PWU0MTkwMjk3NzQwMWEyODM4ZGM2ZGUzYzQ0N2RhZjIzPC91cmw+PC9yZWxhdGVkLXVybHM+PC91
cmxzPjxyZW1vdGUtZGF0YWJhc2UtbmFtZT5TY29wdXM8L3JlbW90ZS1kYXRhYmFzZS1uYW1lPjwv
cmVjb3JkPjwvQ2l0ZT48L0VuZE5vdGU+AG==
</w:fldData>
        </w:fldChar>
      </w:r>
      <w:r w:rsidR="003A7A91">
        <w:instrText xml:space="preserve"> ADDIN EN.CITE.DATA </w:instrText>
      </w:r>
      <w:r w:rsidR="003A7A91">
        <w:fldChar w:fldCharType="end"/>
      </w:r>
      <w:r w:rsidR="00F10ED2" w:rsidRPr="00824425">
        <w:fldChar w:fldCharType="separate"/>
      </w:r>
      <w:r w:rsidR="003A7A91">
        <w:rPr>
          <w:noProof/>
        </w:rPr>
        <w:t>[13, 15, 20, 25]</w:t>
      </w:r>
      <w:r w:rsidR="00F10ED2" w:rsidRPr="00824425">
        <w:fldChar w:fldCharType="end"/>
      </w:r>
      <w:r w:rsidRPr="00824425">
        <w:t>.</w:t>
      </w:r>
      <w:r w:rsidR="00B60FBB" w:rsidRPr="00824425">
        <w:t xml:space="preserve"> </w:t>
      </w:r>
      <w:r w:rsidR="005C0283">
        <w:t xml:space="preserve">For example, humans can understand and reason about the optimal solution for a linear classifier. Or in our previous example, </w:t>
      </w:r>
      <w:r w:rsidR="00B60FBB" w:rsidRPr="00824425">
        <w:t xml:space="preserve">understand </w:t>
      </w:r>
      <w:r w:rsidR="00646CC7">
        <w:t xml:space="preserve">how a decision tree splits </w:t>
      </w:r>
      <w:r w:rsidR="005C0283">
        <w:t>the</w:t>
      </w:r>
      <w:r w:rsidR="00646CC7">
        <w:t xml:space="preserve"> feature space into different predictions</w:t>
      </w:r>
      <w:r w:rsidR="005C0283">
        <w:t xml:space="preserve">. </w:t>
      </w:r>
      <w:r w:rsidR="005A6E0A" w:rsidRPr="00824425">
        <w:t xml:space="preserve">However, when applying deep neural networks, we have no such clear idea in our heads, as we might use an algorithm as gradient descent. This might seem quite intuitive, yet due to the heuristic nature of the hyperparameters chosen for this algorithm, </w:t>
      </w:r>
      <w:r w:rsidR="00823314">
        <w:t>humans</w:t>
      </w:r>
      <w:r w:rsidR="005A6E0A" w:rsidRPr="00824425">
        <w:t xml:space="preserve"> cannot envision a specific optimal solution </w:t>
      </w:r>
      <w:r w:rsidR="005A6E0A" w:rsidRPr="00824425">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L0VuZE5vdGU+AG==
</w:fldData>
        </w:fldChar>
      </w:r>
      <w:r w:rsidR="003A7A91">
        <w:instrText xml:space="preserve"> ADDIN EN.CITE </w:instrText>
      </w:r>
      <w:r w:rsidR="003A7A91">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L0VuZE5vdGU+AG==
</w:fldData>
        </w:fldChar>
      </w:r>
      <w:r w:rsidR="003A7A91">
        <w:instrText xml:space="preserve"> ADDIN EN.CITE.DATA </w:instrText>
      </w:r>
      <w:r w:rsidR="003A7A91">
        <w:fldChar w:fldCharType="end"/>
      </w:r>
      <w:r w:rsidR="005A6E0A" w:rsidRPr="00824425">
        <w:fldChar w:fldCharType="separate"/>
      </w:r>
      <w:r w:rsidR="003A7A91">
        <w:rPr>
          <w:noProof/>
        </w:rPr>
        <w:t>[13, 20]</w:t>
      </w:r>
      <w:r w:rsidR="005A6E0A" w:rsidRPr="00824425">
        <w:fldChar w:fldCharType="end"/>
      </w:r>
      <w:r w:rsidR="005A6E0A" w:rsidRPr="00824425">
        <w:t>.</w:t>
      </w:r>
    </w:p>
    <w:p w14:paraId="375685AD" w14:textId="07DDD2F2" w:rsidR="00226EF2" w:rsidRDefault="006D5A28" w:rsidP="00DD038D">
      <w:pPr>
        <w:jc w:val="center"/>
      </w:pPr>
      <w:r>
        <w:rPr>
          <w:noProof/>
        </w:rPr>
        <w:lastRenderedPageBreak/>
        <w:drawing>
          <wp:inline distT="0" distB="0" distL="0" distR="0" wp14:anchorId="1CB97ACA" wp14:editId="01EAB32E">
            <wp:extent cx="5232308" cy="2560320"/>
            <wp:effectExtent l="0" t="0" r="6985"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8251" cy="2602374"/>
                    </a:xfrm>
                    <a:prstGeom prst="rect">
                      <a:avLst/>
                    </a:prstGeom>
                    <a:noFill/>
                    <a:ln>
                      <a:noFill/>
                    </a:ln>
                  </pic:spPr>
                </pic:pic>
              </a:graphicData>
            </a:graphic>
          </wp:inline>
        </w:drawing>
      </w:r>
    </w:p>
    <w:p w14:paraId="459F0EFB" w14:textId="4AA7BCA0" w:rsidR="00226EF2" w:rsidRDefault="00226EF2" w:rsidP="00DD038D">
      <w:pPr>
        <w:pStyle w:val="Geenafstand"/>
      </w:pPr>
      <w:r w:rsidRPr="00DB14D8">
        <w:t xml:space="preserve">Figure </w:t>
      </w:r>
      <w:r w:rsidR="00CA202E">
        <w:fldChar w:fldCharType="begin"/>
      </w:r>
      <w:r w:rsidR="00CA202E">
        <w:instrText xml:space="preserve"> SEQ Figure \* ARABIC </w:instrText>
      </w:r>
      <w:r w:rsidR="00CA202E">
        <w:fldChar w:fldCharType="separate"/>
      </w:r>
      <w:r w:rsidR="00D73824">
        <w:rPr>
          <w:noProof/>
        </w:rPr>
        <w:t>1</w:t>
      </w:r>
      <w:r w:rsidR="00CA202E">
        <w:rPr>
          <w:noProof/>
        </w:rPr>
        <w:fldChar w:fldCharType="end"/>
      </w:r>
      <w:r w:rsidRPr="00DB14D8">
        <w:t xml:space="preserve">: Simplified example </w:t>
      </w:r>
      <w:r w:rsidR="00934A1E">
        <w:t xml:space="preserve">of the </w:t>
      </w:r>
      <w:r w:rsidRPr="00DB14D8">
        <w:t>transparency</w:t>
      </w:r>
      <w:r w:rsidR="00934A1E">
        <w:t xml:space="preserve"> explanation technique</w:t>
      </w:r>
      <w:r w:rsidRPr="00DB14D8">
        <w:t xml:space="preserve">. A mimic model is trained on the data and predictions made by the black-box model. Using the transparent mimic model, one can obtain information about how </w:t>
      </w:r>
      <w:r w:rsidR="00934A1E">
        <w:t xml:space="preserve">features are used to make </w:t>
      </w:r>
      <w:r w:rsidRPr="00DB14D8">
        <w:t>predictions.</w:t>
      </w:r>
    </w:p>
    <w:p w14:paraId="5639D055" w14:textId="77777777" w:rsidR="00DD038D" w:rsidRPr="00DB14D8" w:rsidRDefault="00DD038D" w:rsidP="00DD038D">
      <w:pPr>
        <w:pStyle w:val="Geenafstand"/>
      </w:pPr>
    </w:p>
    <w:p w14:paraId="06FADE1D" w14:textId="5FEB56D4" w:rsidR="00567235" w:rsidRPr="005768A7" w:rsidRDefault="005768A7" w:rsidP="00A115B6">
      <w:r w:rsidRPr="005768A7">
        <w:rPr>
          <w:b/>
          <w:bCs/>
        </w:rPr>
        <w:t>Causation</w:t>
      </w:r>
      <w:r>
        <w:t xml:space="preserve"> is a more indirect type of explanation, which follows a set of causes that have </w:t>
      </w:r>
      <w:r w:rsidR="00561335">
        <w:t>affected</w:t>
      </w:r>
      <w:r>
        <w:t xml:space="preserve"> certain </w:t>
      </w:r>
      <w:r w:rsidR="00BA7F5B">
        <w:t>predictions</w:t>
      </w:r>
      <w:r>
        <w:t xml:space="preserve">, observations or decisions. </w:t>
      </w:r>
      <w:r w:rsidRPr="00824425">
        <w:t xml:space="preserve">This comes down the </w:t>
      </w:r>
      <w:r w:rsidRPr="00824425">
        <w:rPr>
          <w:i/>
          <w:iCs/>
        </w:rPr>
        <w:t>influence, importance or relevance of certain features</w:t>
      </w:r>
      <w:r w:rsidR="00F00983">
        <w:rPr>
          <w:i/>
          <w:iCs/>
        </w:rPr>
        <w:t xml:space="preserve"> to the outcome of the model</w:t>
      </w:r>
      <w:r w:rsidRPr="00824425">
        <w:t xml:space="preserve">. </w:t>
      </w:r>
      <w:r w:rsidRPr="00824425">
        <w:fldChar w:fldCharType="begin">
          <w:fldData xml:space="preserve">PEVuZE5vdGU+PENpdGU+PEF1dGhvcj5XYW5nPC9BdXRob3I+PFllYXI+MjAxOTwvWWVhcj48UmVj
TnVtPjQzPC9SZWNOdW0+PERpc3BsYXlUZXh0PlsxMywgMTUsIDIxLTIzLCAyNS0yOF08L0Rpc3Bs
YXlUZXh0PjxyZWNvcmQ+PHJlYy1udW1iZXI+NDM8L3JlYy1udW1iZXI+PGZvcmVpZ24ta2V5cz48
a2V5IGFwcD0iRU4iIGRiLWlkPSI5c3RldDJyYTVmd3BldmUyZXpudnBwcmJkdHJlMmRzMndhczki
IHRpbWVzdGFtcD0iMTYwMDg2ODIyNSI+NDM8L2tleT48L2ZvcmVpZ24ta2V5cz48cmVmLXR5cGUg
bmFtZT0iQ29uZmVyZW5jZSBQcm9jZWVkaW5ncyI+MTA8L3JlZi10eXBlPjxjb250cmlidXRvcnM+
PGF1dGhvcnM+PGF1dGhvcj5XYW5nLCBELjwvYXV0aG9yPjxhdXRob3I+WWFuZywgUS48L2F1dGhv
cj48YXV0aG9yPkFiZHVsLCBBLjwvYXV0aG9yPjxhdXRob3I+TGltLCBCLiBZLjwvYXV0aG9yPjwv
YXV0aG9ycz48L2NvbnRyaWJ1dG9ycz48dGl0bGVzPjx0aXRsZT5EZXNpZ25pbmcgdGhlb3J5LWRy
aXZlbiB1c2VyLWNlbnRyaWMgZXhwbGFpbmFibGUgQUk8L3RpdGxlPjxzZWNvbmRhcnktdGl0bGU+
Q29uZmVyZW5jZSBvbiBIdW1hbiBGYWN0b3JzIGluIENvbXB1dGluZyBTeXN0ZW1zIC0gUHJvY2Vl
ZGluZ3M8L3NlY29uZGFyeS10aXRsZT48L3RpdGxlcz48ZGF0ZXM+PHllYXI+MjAxOTwveWVhcj48
L2RhdGVzPjx3b3JrLXR5cGU+Q29uZmVyZW5jZSBQYXBlcjwvd29yay10eXBlPjx1cmxzPjxyZWxh
dGVkLXVybHM+PHVybD5odHRwczovL3d3dy5zY29wdXMuY29tL2lud2FyZC9yZWNvcmQudXJpP2Vp
ZD0yLXMyLjAtODUwNjMxOTg0NjUmYW1wO2RvaT0xMC4xMTQ1JTJmMzI5MDYwNS4zMzAwODMxJmFt
cDtwYXJ0bmVySUQ9NDAmYW1wO21kNT04NmRlNjdkYzJmMTIwNTM2YjIyZTA1ZjI0M2FkODNmMTwv
dXJsPjwvcmVsYXRlZC11cmxzPjwvdXJscz48ZWxlY3Ryb25pYy1yZXNvdXJjZS1udW0+MTAuMTE0
NS8zMjkwNjA1LjMzMDA4MzE8L2VsZWN0cm9uaWMtcmVzb3VyY2UtbnVtPjxyZW1vdGUtZGF0YWJh
c2UtbmFtZT5TY29wdXM8L3JlbW90ZS1kYXRhYmFzZS1uYW1lPjwvcmVjb3JkPjwvQ2l0ZT48Q2l0
ZT48QXV0aG9yPk1pbGxlcjwvQXV0aG9yPjxZZWFyPjIwMTk8L1llYXI+PFJlY051bT45NDwvUmVj
TnVtPjxyZWNvcmQ+PHJlYy1udW1iZXI+OTQ8L3JlYy1udW1iZXI+PGZvcmVpZ24ta2V5cz48a2V5
IGFwcD0iRU4iIGRiLWlkPSI5c3RldDJyYTVmd3BldmUyZXpudnBwcmJkdHJlMmRzMndhczkiIHRp
bWVzdGFtcD0iMTYwMTk5NTgyNiI+OTQ8L2tleT48L2ZvcmVpZ24ta2V5cz48cmVmLXR5cGUgbmFt
ZT0iSm91cm5hbCBBcnRpY2xlIj4xNzwvcmVmLXR5cGU+PGNvbnRyaWJ1dG9ycz48YXV0aG9ycz48
YXV0aG9yPk1pbGxlciwgVC48L2F1dGhvcj48L2F1dGhvcnM+PC9jb250cmlidXRvcnM+PHRpdGxl
cz48dGl0bGU+RXhwbGFuYXRpb24gaW4gYXJ0aWZpY2lhbCBpbnRlbGxpZ2VuY2U6IEluc2lnaHRz
IGZyb20gdGhlIHNvY2lhbCBzY2llbmNlczwvdGl0bGU+PHNlY29uZGFyeS10aXRsZT5BcnRpZmlj
aWFsIEludGVsbGlnZW5jZTwvc2Vjb25kYXJ5LXRpdGxlPjwvdGl0bGVzPjxwZXJpb2RpY2FsPjxm
dWxsLXRpdGxlPkFydGlmaWNpYWwgSW50ZWxsaWdlbmNlPC9mdWxsLXRpdGxlPjwvcGVyaW9kaWNh
bD48cGFnZXM+MS0zODwvcGFnZXM+PHZvbHVtZT4yNjc8L3ZvbHVtZT48ZGF0ZXM+PHllYXI+MjAx
OTwveWVhcj48L2RhdGVzPjx3b3JrLXR5cGU+UmV2aWV3PC93b3JrLXR5cGU+PHVybHM+PHJlbGF0
ZWQtdXJscz48dXJsPmh0dHBzOi8vd3d3LnNjb3B1cy5jb20vaW53YXJkL3JlY29yZC51cmk/ZWlk
PTItczIuMC04NTA1NjIyNTc3NSZhbXA7ZG9pPTEwLjEwMTYlMmZqLmFydGludC4yMDE4LjA3LjAw
NyZhbXA7cGFydG5lcklEPTQwJmFtcDttZDU9ZGVkZDExNmZkZDQyNDUxZDRmNjQ0MWY4NzY0Nzlh
Yzc8L3VybD48L3JlbGF0ZWQtdXJscz48L3VybHM+PGVsZWN0cm9uaWMtcmVzb3VyY2UtbnVtPjEw
LjEwMTYvai5hcnRpbnQuMjAxOC4wNy4wMDc8L2VsZWN0cm9uaWMtcmVzb3VyY2UtbnVtPjxyZW1v
dGUtZGF0YWJhc2UtbmFtZT5TY29wdXM8L3JlbW90ZS1kYXRhYmFzZS1uYW1lPjwvcmVjb3JkPjwv
Q2l0ZT48Q2l0ZT48QXV0aG9yPlJvc2NoZXI8L0F1dGhvcj48WWVhcj4yMDIwPC9ZZWFyPjxSZWNO
dW0+MTI8L1JlY051bT48cmVjb3JkPjxyZWMtbnVtYmVyPjEyPC9yZWMtbnVtYmVyPjxmb3JlaWdu
LWtleXM+PGtleSBhcHA9IkVOIiBkYi1pZD0iOXN0ZXQycmE1ZndwZXZlMmV6bnZwcHJiZHRyZTJk
czJ3YXM5IiB0aW1lc3RhbXA9IjE2MDAzNjE0MTciPjEyPC9rZXk+PC9mb3JlaWduLWtleXM+PHJl
Zi10eXBlIG5hbWU9IkpvdXJuYWwgQXJ0aWNsZSI+MTc8L3JlZi10eXBlPjxjb250cmlidXRvcnM+
PGF1dGhvcnM+PGF1dGhvcj5Sb3NjaGVyLCBSaWJhbmE8L2F1dGhvcj48YXV0aG9yPkJvaG4sIEJh
c3RpYW48L2F1dGhvcj48YXV0aG9yPkR1YXJ0ZSwgTWFyY28gRi48L2F1dGhvcj48YXV0aG9yPkdh
cmNrZSwgSm9jaGVuPC9hdXRob3I+PC9hdXRob3JzPjwvY29udHJpYnV0b3JzPjx0aXRsZXM+PHRp
dGxlPkV4cGxhaW5hYmxlIE1hY2hpbmUgTGVhcm5pbmcgZm9yIFNjaWVudGlmaWMgSW5zaWdodHMg
YW5kIERpc2NvdmVyaWVzPC90aXRsZT48c2Vjb25kYXJ5LXRpdGxlPkllZWUgQWNjZXNzPC9zZWNv
bmRhcnktdGl0bGU+PC90aXRsZXM+PHBlcmlvZGljYWw+PGZ1bGwtdGl0bGU+SWVlZSBBY2Nlc3M8
L2Z1bGwtdGl0bGU+PC9wZXJpb2RpY2FsPjxwYWdlcz40MjIwMC00MjIxNjwvcGFnZXM+PHZvbHVt
ZT44PC92b2x1bWU+PGRhdGVzPjx5ZWFyPjIwMjA8L3llYXI+PHB1Yi1kYXRlcz48ZGF0ZT4yMDIw
PC9kYXRlPjwvcHViLWRhdGVzPjwvZGF0ZXM+PGlzYm4+MjE2OS0zNTM2PC9pc2JuPjxhY2Nlc3Np
b24tbnVtPldPUzowMDA1MjUzODkwMDAwMTg8L2FjY2Vzc2lvbi1udW0+PHVybHM+PHJlbGF0ZWQt
dXJscz48dXJsPiZsdDtHbyB0byBJU0kmZ3Q7Oi8vV09TOjAwMDUyNTM4OTAwMDAxODwvdXJsPjx1
cmw+aHR0cHM6Ly9pZWVleHBsb3JlLmllZWUub3JnL2llbHg3LzYyODc2MzkvODk0ODQ3MC8wOTAw
NzczNy5wZGY/dHA9JmFtcDthcm51bWJlcj05MDA3NzM3JmFtcDtpc251bWJlcj04OTQ4NDcwJmFt
cDtyZWY9PC91cmw+PC9yZWxhdGVkLXVybHM+PC91cmxzPjxlbGVjdHJvbmljLXJlc291cmNlLW51
bT4xMC4xMTA5L2FjY2Vzcy4yMDIwLjI5NzYxOTk8L2VsZWN0cm9uaWMtcmVzb3VyY2UtbnVtPjwv
cmVjb3JkPjwvQ2l0ZT48Q2l0ZT48QXV0aG9yPk1pdHRlbHN0YWR0PC9BdXRob3I+PFllYXI+MjAx
ODwvWWVhcj48UmVjTnVtPjMwPC9SZWNOdW0+PHJlY29yZD48cmVjLW51bWJlcj4zMDwvcmVjLW51
bWJlcj48Zm9yZWlnbi1rZXlzPjxrZXkgYXBwPSJFTiIgZGItaWQ9IjlzdGV0MnJhNWZ3cGV2ZTJl
em52cHByYmR0cmUyZHMyd2FzOSIgdGltZXN0YW1wPSIxNjAwODU4NTM0Ij4zMDwva2V5PjwvZm9y
ZWlnbi1rZXlzPjxyZWYtdHlwZSBuYW1lPSJCb29rIj42PC9yZWYtdHlwZT48Y29udHJpYnV0b3Jz
PjxhdXRob3JzPjxhdXRob3I+TWl0dGVsc3RhZHQsIEJyZW50PC9hdXRob3I+PGF1dGhvcj5SdXNz
ZWxsLCBDaHJpczwvYXV0aG9yPjxhdXRob3I+V2FjaHRlciwgU2FuZHJhPC9hdXRob3I+PC9hdXRo
b3JzPjwvY29udHJpYnV0b3JzPjx0aXRsZXM+PHRpdGxlPkV4cGxhaW5pbmcgRXhwbGFuYXRpb25z
IGluIEFJPC90aXRsZT48L3RpdGxlcz48ZGF0ZXM+PHllYXI+MjAxODwveWVhcj48L2RhdGVzPjx1
cmxzPjwvdXJscz48ZWxlY3Ryb25pYy1yZXNvdXJjZS1udW0+MTAuMTE0NS8zMjg3NTYwLjMyODc1
NzQ8L2VsZWN0cm9uaWMtcmVzb3VyY2UtbnVtPjwvcmVjb3JkPjwvQ2l0ZT48Q2l0ZT48QXV0aG9y
PkJhcnJlZG8gQXJyaWV0YTwvQXV0aG9yPjxZZWFyPjIwMjA8L1llYXI+PFJlY051bT44PC9SZWNO
dW0+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Q2FydmFsaG88L0F1dGhvcj48WWVhcj4yMDE5PC9ZZWFyPjxSZWNOdW0+NDQ8L1JlY051bT48cmVj
b3JkPjxyZWMtbnVtYmVyPjQ0PC9yZWMtbnVtYmVyPjxmb3JlaWduLWtleXM+PGtleSBhcHA9IkVO
IiBkYi1pZD0iOXN0ZXQycmE1ZndwZXZlMmV6bnZwcHJiZHRyZTJkczJ3YXM5IiB0aW1lc3RhbXA9
IjE2MDA4Njg0NjAiPjQ0PC9rZXk+PC9mb3JlaWduLWtleXM+PHJlZi10eXBlIG5hbWU9IkpvdXJu
YWwgQXJ0aWNsZSI+MTc8L3JlZi10eXBlPjxjb250cmlidXRvcnM+PGF1dGhvcnM+PGF1dGhvcj5D
YXJ2YWxobywgRC4gVi48L2F1dGhvcj48YXV0aG9yPlBlcmVpcmEsIEUuIE0uPC9hdXRob3I+PGF1
dGhvcj5DYXJkb3NvLCBKLiBTLjwvYXV0aG9yPjwvYXV0aG9ycz48L2NvbnRyaWJ1dG9ycz48dGl0
bGVzPjx0aXRsZT5NYWNoaW5lIGxlYXJuaW5nIGludGVycHJldGFiaWxpdHk6IEEgc3VydmV5IG9u
IG1ldGhvZHMgYW5kIG1ldHJpY3M8L3RpdGxlPjxzZWNvbmRhcnktdGl0bGU+RWxlY3Ryb25pY3Mg
KFN3aXR6ZXJsYW5kKTwvc2Vjb25kYXJ5LXRpdGxlPjwvdGl0bGVzPjxwZXJpb2RpY2FsPjxmdWxs
LXRpdGxlPkVsZWN0cm9uaWNzIChTd2l0emVybGFuZCk8L2Z1bGwtdGl0bGU+PC9wZXJpb2RpY2Fs
Pjx2b2x1bWU+ODwvdm9sdW1lPjxudW1iZXI+ODwvbnVtYmVyPjxkYXRlcz48eWVhcj4yMDE5PC95
ZWFyPjwvZGF0ZXM+PHdvcmstdHlwZT5SZXZpZXc8L3dvcmstdHlwZT48dXJscz48cmVsYXRlZC11
cmxzPjx1cmw+aHR0cHM6Ly93d3cuc2NvcHVzLmNvbS9pbndhcmQvcmVjb3JkLnVyaT9laWQ9Mi1z
Mi4wLTg1MDcxMjQ2MTEzJmFtcDtkb2k9MTAuMzM5MCUyZmVsZWN0cm9uaWNzODA4MDgzMiZhbXA7
cGFydG5lcklEPTQwJmFtcDttZDU9ZWViOGQzNjgxNGRhNWYzYTU3NThkMGQ2NGI3NDI5YTE8L3Vy
bD48dXJsPmh0dHBzOi8vcmVzLm1kcGkuY29tL2RfYXR0YWNobWVudC9lbGVjdHJvbmljcy9lbGVj
dHJvbmljcy0wOC0wMDgzMi9hcnRpY2xlX2RlcGxveS9lbGVjdHJvbmljcy0wOC0wMDgzMi5wZGY8
L3VybD48L3JlbGF0ZWQtdXJscz48L3VybHM+PGN1c3RvbTc+ODMyPC9jdXN0b203PjxlbGVjdHJv
bmljLXJlc291cmNlLW51bT4xMC4zMzkwL2VsZWN0cm9uaWNzODA4MDgzMjwvZWxlY3Ryb25pYy1y
ZXNvdXJjZS1udW0+PHJlbW90ZS1kYXRhYmFzZS1uYW1lPlNjb3B1czwvcmVtb3RlLWRhdGFiYXNl
LW5hbWU+PC9yZWNvcmQ+PC9DaXRlPjxDaXRlPjxBdXRob3I+QWRhZGk8L0F1dGhvcj48WWVhcj4y
MDE4PC9ZZWFyPjxSZWNOdW0+Mjc8L1JlY051bT48cmVjb3JkPjxyZWMtbnVtYmVyPjI3PC9yZWMt
bnVtYmVyPjxmb3JlaWduLWtleXM+PGtleSBhcHA9IkVOIiBkYi1pZD0iOXN0ZXQycmE1ZndwZXZl
MmV6bnZwcHJiZHRyZTJkczJ3YXM5IiB0aW1lc3RhbXA9IjE2MDA3NzQxMTIiPjI3PC9rZXk+PC9m
b3JlaWduLWtleXM+PHJlZi10eXBlIG5hbWU9IkpvdXJuYWwgQXJ0aWNsZSI+MTc8L3JlZi10eXBl
Pjxjb250cmlidXRvcnM+PGF1dGhvcnM+PGF1dGhvcj5BZGFkaSwgQS48L2F1dGhvcj48YXV0aG9y
PkJlcnJhZGEsIE0uPC9hdXRob3I+PC9hdXRob3JzPjwvY29udHJpYnV0b3JzPjx0aXRsZXM+PHRp
dGxlPlBlZWtpbmcgSW5zaWRlIHRoZSBCbGFjay1Cb3g6IEEgU3VydmV5IG9uIEV4cGxhaW5hYmxl
IEFydGlmaWNpYWwgSW50ZWxsaWdlbmNlIChYQUkpPC90aXRsZT48c2Vjb25kYXJ5LXRpdGxlPklF
RUUgQWNjZXNzPC9zZWNvbmRhcnktdGl0bGU+PC90aXRsZXM+PHBlcmlvZGljYWw+PGZ1bGwtdGl0
bGU+SWVlZSBBY2Nlc3M8L2Z1bGwtdGl0bGU+PC9wZXJpb2RpY2FsPjxwYWdlcz41MjEzOC01MjE2
MDwvcGFnZXM+PHZvbHVtZT42PC92b2x1bWU+PGRhdGVzPjx5ZWFyPjIwMTg8L3llYXI+PC9kYXRl
cz48d29yay10eXBlPkFydGljbGU8L3dvcmstdHlwZT48dXJscz48cmVsYXRlZC11cmxzPjx1cmw+
aHR0cHM6Ly93d3cuc2NvcHVzLmNvbS9pbndhcmQvcmVjb3JkLnVyaT9laWQ9Mi1zMi4wLTg1MDUz
MzUyNDc3JmFtcDtkb2k9MTAuMTEwOSUyZkFDQ0VTUy4yMDE4LjI4NzAwNTImYW1wO3BhcnRuZXJJ
RD00MCZhbXA7bWQ1PWNiMzg1NDYxMzc2YjNmZDA0MjBjMTM4ZGVkNmQxMzNmPC91cmw+PHVybD5o
dHRwczovL2llZWV4cGxvcmUuaWVlZS5vcmcvaWVseDcvNjI4NzYzOS84Mjc0OTg1LzA4NDY2NTkw
LnBkZj90cD0mYW1wO2FybnVtYmVyPTg0NjY1OTAmYW1wO2lzbnVtYmVyPTgyNzQ5ODUmYW1wO3Jl
Zj08L3VybD48L3JlbGF0ZWQtdXJscz48L3VybHM+PGN1c3RvbTc+ODQ2NjU5MDwvY3VzdG9tNz48
ZWxlY3Ryb25pYy1yZXNvdXJjZS1udW0+MTAuMTEwOS9BQ0NFU1MuMjAxOC4yODcwMDUy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xDaXRlPjxBdXRob3I+
TXVyZG9jaDwvQXV0aG9yPjxZZWFyPjIwMTk8L1llYXI+PFJlY051bT41NzwvUmVjTnVt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L0VuZE5vdGU+AG==
</w:fldData>
        </w:fldChar>
      </w:r>
      <w:r w:rsidR="003A7A91">
        <w:instrText xml:space="preserve"> ADDIN EN.CITE </w:instrText>
      </w:r>
      <w:r w:rsidR="003A7A91">
        <w:fldChar w:fldCharType="begin">
          <w:fldData xml:space="preserve">PEVuZE5vdGU+PENpdGU+PEF1dGhvcj5XYW5nPC9BdXRob3I+PFllYXI+MjAxOTwvWWVhcj48UmVj
TnVtPjQzPC9SZWNOdW0+PERpc3BsYXlUZXh0PlsxMywgMTUsIDIxLTIzLCAyNS0yOF08L0Rpc3Bs
YXlUZXh0PjxyZWNvcmQ+PHJlYy1udW1iZXI+NDM8L3JlYy1udW1iZXI+PGZvcmVpZ24ta2V5cz48
a2V5IGFwcD0iRU4iIGRiLWlkPSI5c3RldDJyYTVmd3BldmUyZXpudnBwcmJkdHJlMmRzMndhczki
IHRpbWVzdGFtcD0iMTYwMDg2ODIyNSI+NDM8L2tleT48L2ZvcmVpZ24ta2V5cz48cmVmLXR5cGUg
bmFtZT0iQ29uZmVyZW5jZSBQcm9jZWVkaW5ncyI+MTA8L3JlZi10eXBlPjxjb250cmlidXRvcnM+
PGF1dGhvcnM+PGF1dGhvcj5XYW5nLCBELjwvYXV0aG9yPjxhdXRob3I+WWFuZywgUS48L2F1dGhv
cj48YXV0aG9yPkFiZHVsLCBBLjwvYXV0aG9yPjxhdXRob3I+TGltLCBCLiBZLjwvYXV0aG9yPjwv
YXV0aG9ycz48L2NvbnRyaWJ1dG9ycz48dGl0bGVzPjx0aXRsZT5EZXNpZ25pbmcgdGhlb3J5LWRy
aXZlbiB1c2VyLWNlbnRyaWMgZXhwbGFpbmFibGUgQUk8L3RpdGxlPjxzZWNvbmRhcnktdGl0bGU+
Q29uZmVyZW5jZSBvbiBIdW1hbiBGYWN0b3JzIGluIENvbXB1dGluZyBTeXN0ZW1zIC0gUHJvY2Vl
ZGluZ3M8L3NlY29uZGFyeS10aXRsZT48L3RpdGxlcz48ZGF0ZXM+PHllYXI+MjAxOTwveWVhcj48
L2RhdGVzPjx3b3JrLXR5cGU+Q29uZmVyZW5jZSBQYXBlcjwvd29yay10eXBlPjx1cmxzPjxyZWxh
dGVkLXVybHM+PHVybD5odHRwczovL3d3dy5zY29wdXMuY29tL2lud2FyZC9yZWNvcmQudXJpP2Vp
ZD0yLXMyLjAtODUwNjMxOTg0NjUmYW1wO2RvaT0xMC4xMTQ1JTJmMzI5MDYwNS4zMzAwODMxJmFt
cDtwYXJ0bmVySUQ9NDAmYW1wO21kNT04NmRlNjdkYzJmMTIwNTM2YjIyZTA1ZjI0M2FkODNmMTwv
dXJsPjwvcmVsYXRlZC11cmxzPjwvdXJscz48ZWxlY3Ryb25pYy1yZXNvdXJjZS1udW0+MTAuMTE0
NS8zMjkwNjA1LjMzMDA4MzE8L2VsZWN0cm9uaWMtcmVzb3VyY2UtbnVtPjxyZW1vdGUtZGF0YWJh
c2UtbmFtZT5TY29wdXM8L3JlbW90ZS1kYXRhYmFzZS1uYW1lPjwvcmVjb3JkPjwvQ2l0ZT48Q2l0
ZT48QXV0aG9yPk1pbGxlcjwvQXV0aG9yPjxZZWFyPjIwMTk8L1llYXI+PFJlY051bT45NDwvUmVj
TnVtPjxyZWNvcmQ+PHJlYy1udW1iZXI+OTQ8L3JlYy1udW1iZXI+PGZvcmVpZ24ta2V5cz48a2V5
IGFwcD0iRU4iIGRiLWlkPSI5c3RldDJyYTVmd3BldmUyZXpudnBwcmJkdHJlMmRzMndhczkiIHRp
bWVzdGFtcD0iMTYwMTk5NTgyNiI+OTQ8L2tleT48L2ZvcmVpZ24ta2V5cz48cmVmLXR5cGUgbmFt
ZT0iSm91cm5hbCBBcnRpY2xlIj4xNzwvcmVmLXR5cGU+PGNvbnRyaWJ1dG9ycz48YXV0aG9ycz48
YXV0aG9yPk1pbGxlciwgVC48L2F1dGhvcj48L2F1dGhvcnM+PC9jb250cmlidXRvcnM+PHRpdGxl
cz48dGl0bGU+RXhwbGFuYXRpb24gaW4gYXJ0aWZpY2lhbCBpbnRlbGxpZ2VuY2U6IEluc2lnaHRz
IGZyb20gdGhlIHNvY2lhbCBzY2llbmNlczwvdGl0bGU+PHNlY29uZGFyeS10aXRsZT5BcnRpZmlj
aWFsIEludGVsbGlnZW5jZTwvc2Vjb25kYXJ5LXRpdGxlPjwvdGl0bGVzPjxwZXJpb2RpY2FsPjxm
dWxsLXRpdGxlPkFydGlmaWNpYWwgSW50ZWxsaWdlbmNlPC9mdWxsLXRpdGxlPjwvcGVyaW9kaWNh
bD48cGFnZXM+MS0zODwvcGFnZXM+PHZvbHVtZT4yNjc8L3ZvbHVtZT48ZGF0ZXM+PHllYXI+MjAx
OTwveWVhcj48L2RhdGVzPjx3b3JrLXR5cGU+UmV2aWV3PC93b3JrLXR5cGU+PHVybHM+PHJlbGF0
ZWQtdXJscz48dXJsPmh0dHBzOi8vd3d3LnNjb3B1cy5jb20vaW53YXJkL3JlY29yZC51cmk/ZWlk
PTItczIuMC04NTA1NjIyNTc3NSZhbXA7ZG9pPTEwLjEwMTYlMmZqLmFydGludC4yMDE4LjA3LjAw
NyZhbXA7cGFydG5lcklEPTQwJmFtcDttZDU9ZGVkZDExNmZkZDQyNDUxZDRmNjQ0MWY4NzY0Nzlh
Yzc8L3VybD48L3JlbGF0ZWQtdXJscz48L3VybHM+PGVsZWN0cm9uaWMtcmVzb3VyY2UtbnVtPjEw
LjEwMTYvai5hcnRpbnQuMjAxOC4wNy4wMDc8L2VsZWN0cm9uaWMtcmVzb3VyY2UtbnVtPjxyZW1v
dGUtZGF0YWJhc2UtbmFtZT5TY29wdXM8L3JlbW90ZS1kYXRhYmFzZS1uYW1lPjwvcmVjb3JkPjwv
Q2l0ZT48Q2l0ZT48QXV0aG9yPlJvc2NoZXI8L0F1dGhvcj48WWVhcj4yMDIwPC9ZZWFyPjxSZWNO
dW0+MTI8L1JlY051bT48cmVjb3JkPjxyZWMtbnVtYmVyPjEyPC9yZWMtbnVtYmVyPjxmb3JlaWdu
LWtleXM+PGtleSBhcHA9IkVOIiBkYi1pZD0iOXN0ZXQycmE1ZndwZXZlMmV6bnZwcHJiZHRyZTJk
czJ3YXM5IiB0aW1lc3RhbXA9IjE2MDAzNjE0MTciPjEyPC9rZXk+PC9mb3JlaWduLWtleXM+PHJl
Zi10eXBlIG5hbWU9IkpvdXJuYWwgQXJ0aWNsZSI+MTc8L3JlZi10eXBlPjxjb250cmlidXRvcnM+
PGF1dGhvcnM+PGF1dGhvcj5Sb3NjaGVyLCBSaWJhbmE8L2F1dGhvcj48YXV0aG9yPkJvaG4sIEJh
c3RpYW48L2F1dGhvcj48YXV0aG9yPkR1YXJ0ZSwgTWFyY28gRi48L2F1dGhvcj48YXV0aG9yPkdh
cmNrZSwgSm9jaGVuPC9hdXRob3I+PC9hdXRob3JzPjwvY29udHJpYnV0b3JzPjx0aXRsZXM+PHRp
dGxlPkV4cGxhaW5hYmxlIE1hY2hpbmUgTGVhcm5pbmcgZm9yIFNjaWVudGlmaWMgSW5zaWdodHMg
YW5kIERpc2NvdmVyaWVzPC90aXRsZT48c2Vjb25kYXJ5LXRpdGxlPkllZWUgQWNjZXNzPC9zZWNv
bmRhcnktdGl0bGU+PC90aXRsZXM+PHBlcmlvZGljYWw+PGZ1bGwtdGl0bGU+SWVlZSBBY2Nlc3M8
L2Z1bGwtdGl0bGU+PC9wZXJpb2RpY2FsPjxwYWdlcz40MjIwMC00MjIxNjwvcGFnZXM+PHZvbHVt
ZT44PC92b2x1bWU+PGRhdGVzPjx5ZWFyPjIwMjA8L3llYXI+PHB1Yi1kYXRlcz48ZGF0ZT4yMDIw
PC9kYXRlPjwvcHViLWRhdGVzPjwvZGF0ZXM+PGlzYm4+MjE2OS0zNTM2PC9pc2JuPjxhY2Nlc3Np
b24tbnVtPldPUzowMDA1MjUzODkwMDAwMTg8L2FjY2Vzc2lvbi1udW0+PHVybHM+PHJlbGF0ZWQt
dXJscz48dXJsPiZsdDtHbyB0byBJU0kmZ3Q7Oi8vV09TOjAwMDUyNTM4OTAwMDAxODwvdXJsPjx1
cmw+aHR0cHM6Ly9pZWVleHBsb3JlLmllZWUub3JnL2llbHg3LzYyODc2MzkvODk0ODQ3MC8wOTAw
NzczNy5wZGY/dHA9JmFtcDthcm51bWJlcj05MDA3NzM3JmFtcDtpc251bWJlcj04OTQ4NDcwJmFt
cDtyZWY9PC91cmw+PC9yZWxhdGVkLXVybHM+PC91cmxzPjxlbGVjdHJvbmljLXJlc291cmNlLW51
bT4xMC4xMTA5L2FjY2Vzcy4yMDIwLjI5NzYxOTk8L2VsZWN0cm9uaWMtcmVzb3VyY2UtbnVtPjwv
cmVjb3JkPjwvQ2l0ZT48Q2l0ZT48QXV0aG9yPk1pdHRlbHN0YWR0PC9BdXRob3I+PFllYXI+MjAx
ODwvWWVhcj48UmVjTnVtPjMwPC9SZWNOdW0+PHJlY29yZD48cmVjLW51bWJlcj4zMDwvcmVjLW51
bWJlcj48Zm9yZWlnbi1rZXlzPjxrZXkgYXBwPSJFTiIgZGItaWQ9IjlzdGV0MnJhNWZ3cGV2ZTJl
em52cHByYmR0cmUyZHMyd2FzOSIgdGltZXN0YW1wPSIxNjAwODU4NTM0Ij4zMDwva2V5PjwvZm9y
ZWlnbi1rZXlzPjxyZWYtdHlwZSBuYW1lPSJCb29rIj42PC9yZWYtdHlwZT48Y29udHJpYnV0b3Jz
PjxhdXRob3JzPjxhdXRob3I+TWl0dGVsc3RhZHQsIEJyZW50PC9hdXRob3I+PGF1dGhvcj5SdXNz
ZWxsLCBDaHJpczwvYXV0aG9yPjxhdXRob3I+V2FjaHRlciwgU2FuZHJhPC9hdXRob3I+PC9hdXRo
b3JzPjwvY29udHJpYnV0b3JzPjx0aXRsZXM+PHRpdGxlPkV4cGxhaW5pbmcgRXhwbGFuYXRpb25z
IGluIEFJPC90aXRsZT48L3RpdGxlcz48ZGF0ZXM+PHllYXI+MjAxODwveWVhcj48L2RhdGVzPjx1
cmxzPjwvdXJscz48ZWxlY3Ryb25pYy1yZXNvdXJjZS1udW0+MTAuMTE0NS8zMjg3NTYwLjMyODc1
NzQ8L2VsZWN0cm9uaWMtcmVzb3VyY2UtbnVtPjwvcmVjb3JkPjwvQ2l0ZT48Q2l0ZT48QXV0aG9y
PkJhcnJlZG8gQXJyaWV0YTwvQXV0aG9yPjxZZWFyPjIwMjA8L1llYXI+PFJlY051bT44PC9SZWNO
dW0+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Q2FydmFsaG88L0F1dGhvcj48WWVhcj4yMDE5PC9ZZWFyPjxSZWNOdW0+NDQ8L1JlY051bT48cmVj
b3JkPjxyZWMtbnVtYmVyPjQ0PC9yZWMtbnVtYmVyPjxmb3JlaWduLWtleXM+PGtleSBhcHA9IkVO
IiBkYi1pZD0iOXN0ZXQycmE1ZndwZXZlMmV6bnZwcHJiZHRyZTJkczJ3YXM5IiB0aW1lc3RhbXA9
IjE2MDA4Njg0NjAiPjQ0PC9rZXk+PC9mb3JlaWduLWtleXM+PHJlZi10eXBlIG5hbWU9IkpvdXJu
YWwgQXJ0aWNsZSI+MTc8L3JlZi10eXBlPjxjb250cmlidXRvcnM+PGF1dGhvcnM+PGF1dGhvcj5D
YXJ2YWxobywgRC4gVi48L2F1dGhvcj48YXV0aG9yPlBlcmVpcmEsIEUuIE0uPC9hdXRob3I+PGF1
dGhvcj5DYXJkb3NvLCBKLiBTLjwvYXV0aG9yPjwvYXV0aG9ycz48L2NvbnRyaWJ1dG9ycz48dGl0
bGVzPjx0aXRsZT5NYWNoaW5lIGxlYXJuaW5nIGludGVycHJldGFiaWxpdHk6IEEgc3VydmV5IG9u
IG1ldGhvZHMgYW5kIG1ldHJpY3M8L3RpdGxlPjxzZWNvbmRhcnktdGl0bGU+RWxlY3Ryb25pY3Mg
KFN3aXR6ZXJsYW5kKTwvc2Vjb25kYXJ5LXRpdGxlPjwvdGl0bGVzPjxwZXJpb2RpY2FsPjxmdWxs
LXRpdGxlPkVsZWN0cm9uaWNzIChTd2l0emVybGFuZCk8L2Z1bGwtdGl0bGU+PC9wZXJpb2RpY2Fs
Pjx2b2x1bWU+ODwvdm9sdW1lPjxudW1iZXI+ODwvbnVtYmVyPjxkYXRlcz48eWVhcj4yMDE5PC95
ZWFyPjwvZGF0ZXM+PHdvcmstdHlwZT5SZXZpZXc8L3dvcmstdHlwZT48dXJscz48cmVsYXRlZC11
cmxzPjx1cmw+aHR0cHM6Ly93d3cuc2NvcHVzLmNvbS9pbndhcmQvcmVjb3JkLnVyaT9laWQ9Mi1z
Mi4wLTg1MDcxMjQ2MTEzJmFtcDtkb2k9MTAuMzM5MCUyZmVsZWN0cm9uaWNzODA4MDgzMiZhbXA7
cGFydG5lcklEPTQwJmFtcDttZDU9ZWViOGQzNjgxNGRhNWYzYTU3NThkMGQ2NGI3NDI5YTE8L3Vy
bD48dXJsPmh0dHBzOi8vcmVzLm1kcGkuY29tL2RfYXR0YWNobWVudC9lbGVjdHJvbmljcy9lbGVj
dHJvbmljcy0wOC0wMDgzMi9hcnRpY2xlX2RlcGxveS9lbGVjdHJvbmljcy0wOC0wMDgzMi5wZGY8
L3VybD48L3JlbGF0ZWQtdXJscz48L3VybHM+PGN1c3RvbTc+ODMyPC9jdXN0b203PjxlbGVjdHJv
bmljLXJlc291cmNlLW51bT4xMC4zMzkwL2VsZWN0cm9uaWNzODA4MDgzMjwvZWxlY3Ryb25pYy1y
ZXNvdXJjZS1udW0+PHJlbW90ZS1kYXRhYmFzZS1uYW1lPlNjb3B1czwvcmVtb3RlLWRhdGFiYXNl
LW5hbWU+PC9yZWNvcmQ+PC9DaXRlPjxDaXRlPjxBdXRob3I+QWRhZGk8L0F1dGhvcj48WWVhcj4y
MDE4PC9ZZWFyPjxSZWNOdW0+Mjc8L1JlY051bT48cmVjb3JkPjxyZWMtbnVtYmVyPjI3PC9yZWMt
bnVtYmVyPjxmb3JlaWduLWtleXM+PGtleSBhcHA9IkVOIiBkYi1pZD0iOXN0ZXQycmE1ZndwZXZl
MmV6bnZwcHJiZHRyZTJkczJ3YXM5IiB0aW1lc3RhbXA9IjE2MDA3NzQxMTIiPjI3PC9rZXk+PC9m
b3JlaWduLWtleXM+PHJlZi10eXBlIG5hbWU9IkpvdXJuYWwgQXJ0aWNsZSI+MTc8L3JlZi10eXBl
Pjxjb250cmlidXRvcnM+PGF1dGhvcnM+PGF1dGhvcj5BZGFkaSwgQS48L2F1dGhvcj48YXV0aG9y
PkJlcnJhZGEsIE0uPC9hdXRob3I+PC9hdXRob3JzPjwvY29udHJpYnV0b3JzPjx0aXRsZXM+PHRp
dGxlPlBlZWtpbmcgSW5zaWRlIHRoZSBCbGFjay1Cb3g6IEEgU3VydmV5IG9uIEV4cGxhaW5hYmxl
IEFydGlmaWNpYWwgSW50ZWxsaWdlbmNlIChYQUkpPC90aXRsZT48c2Vjb25kYXJ5LXRpdGxlPklF
RUUgQWNjZXNzPC9zZWNvbmRhcnktdGl0bGU+PC90aXRsZXM+PHBlcmlvZGljYWw+PGZ1bGwtdGl0
bGU+SWVlZSBBY2Nlc3M8L2Z1bGwtdGl0bGU+PC9wZXJpb2RpY2FsPjxwYWdlcz41MjEzOC01MjE2
MDwvcGFnZXM+PHZvbHVtZT42PC92b2x1bWU+PGRhdGVzPjx5ZWFyPjIwMTg8L3llYXI+PC9kYXRl
cz48d29yay10eXBlPkFydGljbGU8L3dvcmstdHlwZT48dXJscz48cmVsYXRlZC11cmxzPjx1cmw+
aHR0cHM6Ly93d3cuc2NvcHVzLmNvbS9pbndhcmQvcmVjb3JkLnVyaT9laWQ9Mi1zMi4wLTg1MDUz
MzUyNDc3JmFtcDtkb2k9MTAuMTEwOSUyZkFDQ0VTUy4yMDE4LjI4NzAwNTImYW1wO3BhcnRuZXJJ
RD00MCZhbXA7bWQ1PWNiMzg1NDYxMzc2YjNmZDA0MjBjMTM4ZGVkNmQxMzNmPC91cmw+PHVybD5o
dHRwczovL2llZWV4cGxvcmUuaWVlZS5vcmcvaWVseDcvNjI4NzYzOS84Mjc0OTg1LzA4NDY2NTkw
LnBkZj90cD0mYW1wO2FybnVtYmVyPTg0NjY1OTAmYW1wO2lzbnVtYmVyPTgyNzQ5ODUmYW1wO3Jl
Zj08L3VybD48L3JlbGF0ZWQtdXJscz48L3VybHM+PGN1c3RvbTc+ODQ2NjU5MDwvY3VzdG9tNz48
ZWxlY3Ryb25pYy1yZXNvdXJjZS1udW0+MTAuMTEwOS9BQ0NFU1MuMjAxOC4yODcwMDUy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xDaXRlPjxBdXRob3I+
TXVyZG9jaDwvQXV0aG9yPjxZZWFyPjIwMTk8L1llYXI+PFJlY051bT41NzwvUmVjTnVt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L0VuZE5vdGU+AG==
</w:fldData>
        </w:fldChar>
      </w:r>
      <w:r w:rsidR="003A7A91">
        <w:instrText xml:space="preserve"> ADDIN EN.CITE.DATA </w:instrText>
      </w:r>
      <w:r w:rsidR="003A7A91">
        <w:fldChar w:fldCharType="end"/>
      </w:r>
      <w:r w:rsidRPr="00824425">
        <w:fldChar w:fldCharType="separate"/>
      </w:r>
      <w:r w:rsidR="003A7A91">
        <w:rPr>
          <w:noProof/>
        </w:rPr>
        <w:t>[13, 15, 21-23, 25-28]</w:t>
      </w:r>
      <w:r w:rsidRPr="00824425">
        <w:fldChar w:fldCharType="end"/>
      </w:r>
      <w:r w:rsidRPr="00824425">
        <w:t xml:space="preserve">. </w:t>
      </w:r>
      <w:r w:rsidR="00B5518E">
        <w:t xml:space="preserve">For this type of explanation, no transparent models are used. Instead, </w:t>
      </w:r>
      <w:r w:rsidR="005B6058" w:rsidRPr="005768A7">
        <w:t xml:space="preserve">various </w:t>
      </w:r>
      <w:r w:rsidR="00B5518E">
        <w:t xml:space="preserve">algorithmic </w:t>
      </w:r>
      <w:r w:rsidR="005B6058" w:rsidRPr="005768A7">
        <w:t>techniques</w:t>
      </w:r>
      <w:r w:rsidR="00BA7F5B">
        <w:t xml:space="preserve"> are used that change or remove features and note the effect it has on the generated outcomes by the black-box model.</w:t>
      </w:r>
      <w:r w:rsidR="008973E3" w:rsidRPr="008973E3">
        <w:t xml:space="preserve"> </w:t>
      </w:r>
      <w:r w:rsidR="008973E3" w:rsidRPr="00824425">
        <w:t xml:space="preserve">It is important to </w:t>
      </w:r>
      <w:r w:rsidR="00B6644A">
        <w:t>consider</w:t>
      </w:r>
      <w:r w:rsidR="008973E3" w:rsidRPr="00824425">
        <w:t xml:space="preserve"> that although </w:t>
      </w:r>
      <w:r w:rsidR="008973E3">
        <w:t xml:space="preserve">these </w:t>
      </w:r>
      <w:r w:rsidR="008973E3" w:rsidRPr="00824425">
        <w:t>explanations</w:t>
      </w:r>
      <w:r w:rsidR="008973E3">
        <w:t xml:space="preserve"> are</w:t>
      </w:r>
      <w:r w:rsidR="008973E3" w:rsidRPr="00824425">
        <w:t xml:space="preserve"> based on causation, ML models typically are optimized around similarity (correlation) </w:t>
      </w:r>
      <w:r w:rsidR="008973E3" w:rsidRPr="00824425">
        <w:fldChar w:fldCharType="begin">
          <w:fldData xml:space="preserve">PEVuZE5vdGU+PENpdGU+PEF1dGhvcj5XYW5nPC9BdXRob3I+PFllYXI+MjAxOTwvWWVhcj48UmVj
TnVtPjQzPC9SZWNOdW0+PERpc3BsYXlUZXh0PlsyNiwgMjldPC9EaXNwbGF5VGV4dD48cmVjb3Jk
PjxyZWMtbnVtYmVyPjQzPC9yZWMtbnVtYmVyPjxmb3JlaWduLWtleXM+PGtleSBhcHA9IkVOIiBk
Yi1pZD0iOXN0ZXQycmE1ZndwZXZlMmV6bnZwcHJiZHRyZTJkczJ3YXM5IiB0aW1lc3RhbXA9IjE2
MDA4NjgyMjUiPjQzPC9rZXk+PC9mb3JlaWduLWtleXM+PHJlZi10eXBlIG5hbWU9IkNvbmZlcmVu
Y2UgUHJvY2VlZGluZ3MiPjEwPC9yZWYtdHlwZT48Y29udHJpYnV0b3JzPjxhdXRob3JzPjxhdXRo
b3I+V2FuZywgRC48L2F1dGhvcj48YXV0aG9yPllhbmcsIFEuPC9hdXRob3I+PGF1dGhvcj5BYmR1
bCwgQS48L2F1dGhvcj48YXV0aG9yPkxpbSwgQi4gWS48L2F1dGhvcj48L2F1dGhvcnM+PC9jb250
cmlidXRvcnM+PHRpdGxlcz48dGl0bGU+RGVzaWduaW5nIHRoZW9yeS1kcml2ZW4gdXNlci1jZW50
cmljIGV4cGxhaW5hYmxlIEFJPC90aXRsZT48c2Vjb25kYXJ5LXRpdGxlPkNvbmZlcmVuY2Ugb24g
SHVtYW4gRmFjdG9ycyBpbiBDb21wdXRpbmcgU3lzdGVtcyAtIFByb2NlZWRpbmdzPC9zZWNvbmRh
cnktdGl0bGU+PC90aXRsZXM+PGRhdGVzPjx5ZWFyPjIwMTk8L3llYXI+PC9kYXRlcz48d29yay10
eXBlPkNvbmZlcmVuY2UgUGFwZXI8L3dvcmstdHlwZT48dXJscz48cmVsYXRlZC11cmxzPjx1cmw+
aHR0cHM6Ly93d3cuc2NvcHVzLmNvbS9pbndhcmQvcmVjb3JkLnVyaT9laWQ9Mi1zMi4wLTg1MDYz
MTk4NDY1JmFtcDtkb2k9MTAuMTE0NSUyZjMyOTA2MDUuMzMwMDgzMSZhbXA7cGFydG5lcklEPTQw
JmFtcDttZDU9ODZkZTY3ZGMyZjEyMDUzNmIyMmUwNWYyNDNhZDgzZjE8L3VybD48L3JlbGF0ZWQt
dXJscz48L3VybHM+PGVsZWN0cm9uaWMtcmVzb3VyY2UtbnVtPjEwLjExNDUvMzI5MDYwNS4zMzAw
ODMxPC9lbGVjdHJvbmljLXJlc291cmNlLW51bT48cmVtb3RlLWRhdGFiYXNlLW5hbWU+U2NvcHVz
PC9yZW1vdGUtZGF0YWJhc2UtbmFtZT48L3JlY29yZD48L0NpdGU+PENpdGU+PEF1dGhvcj5Ib2x6
aW5nZXI8L0F1dGhvcj48WWVhcj4yMDIwPC9ZZWFyPjxSZWNOdW0+NDk8L1JlY051bT48cmVjb3Jk
PjxyZWMtbnVtYmVyPjQ5PC9yZWMtbnVtYmVyPjxmb3JlaWduLWtleXM+PGtleSBhcHA9IkVOIiBk
Yi1pZD0iOXN0ZXQycmE1ZndwZXZlMmV6bnZwcHJiZHRyZTJkczJ3YXM5IiB0aW1lc3RhbXA9IjE2
MDA4NzMyODMiPjQ5PC9rZXk+PC9mb3JlaWduLWtleXM+PHJlZi10eXBlIG5hbWU9IkpvdXJuYWwg
QXJ0aWNsZSI+MTc8L3JlZi10eXBlPjxjb250cmlidXRvcnM+PGF1dGhvcnM+PGF1dGhvcj5Ib2x6
aW5nZXIsIEEuPC9hdXRob3I+PGF1dGhvcj5DYXJyaW5ndG9uLCBBLjwvYXV0aG9yPjxhdXRob3I+
TcO8bGxlciwgSC48L2F1dGhvcj48L2F1dGhvcnM+PC9jb250cmlidXRvcnM+PHRpdGxlcz48dGl0
bGU+TWVhc3VyaW5nIHRoZSBRdWFsaXR5IG9mIEV4cGxhbmF0aW9uczogVGhlIFN5c3RlbSBDYXVz
YWJpbGl0eSBTY2FsZSAoU0NTKTogQ29tcGFyaW5nIEh1bWFuIGFuZCBNYWNoaW5lIEV4cGxhbmF0
aW9uczwvdGl0bGU+PHNlY29uZGFyeS10aXRsZT5LSSAtIEt1bnN0bGljaGUgSW50ZWxsaWdlbno8
L3NlY29uZGFyeS10aXRsZT48L3RpdGxlcz48cGVyaW9kaWNhbD48ZnVsbC10aXRsZT5LSSAtIEt1
bnN0bGljaGUgSW50ZWxsaWdlbno8L2Z1bGwtdGl0bGU+PC9wZXJpb2RpY2FsPjxwYWdlcz4xOTMt
MTk4PC9wYWdlcz48dm9sdW1lPjM0PC92b2x1bWU+PG51bWJlcj4yPC9udW1iZXI+PGRhdGVzPjx5
ZWFyPjIwMjA8L3llYXI+PC9kYXRlcz48d29yay10eXBlPkFydGljbGU8L3dvcmstdHlwZT48dXJs
cz48cmVsYXRlZC11cmxzPjx1cmw+aHR0cHM6Ly93d3cuc2NvcHVzLmNvbS9pbndhcmQvcmVjb3Jk
LnVyaT9laWQ9Mi1zMi4wLTg1MDg3MTY5OTM2JmFtcDtkb2k9MTAuMTAwNyUyZnMxMzIxOC0wMjAt
MDA2MzYteiZhbXA7cGFydG5lcklEPTQwJmFtcDttZDU9ODhkYmJiYTUxMzc2ZjY2NTI4YjQ1MzY5
YTE3ODQ4MDA8L3VybD48dXJsPmh0dHBzOi8vd3d3Lm5jYmkubmxtLm5paC5nb3YvcG1jL2FydGlj
bGVzL1BNQzcyNzEwNTIvcGRmLzEzMjE4XzIwMjBfQXJ0aWNsZV82MzYucGRmPC91cmw+PC9yZWxh
dGVkLXVybHM+PC91cmxzPjxlbGVjdHJvbmljLXJlc291cmNlLW51bT4xMC4xMDA3L3MxMzIxOC0w
MjAtMDA2MzYtejwvZWxlY3Ryb25pYy1yZXNvdXJjZS1udW0+PHJlbW90ZS1kYXRhYmFzZS1uYW1l
PlNjb3B1czwvcmVtb3RlLWRhdGFiYXNlLW5hbWU+PC9yZWNvcmQ+PC9DaXRlPjwvRW5kTm90ZT5=
</w:fldData>
        </w:fldChar>
      </w:r>
      <w:r w:rsidR="003A7A91">
        <w:instrText xml:space="preserve"> ADDIN EN.CITE </w:instrText>
      </w:r>
      <w:r w:rsidR="003A7A91">
        <w:fldChar w:fldCharType="begin">
          <w:fldData xml:space="preserve">PEVuZE5vdGU+PENpdGU+PEF1dGhvcj5XYW5nPC9BdXRob3I+PFllYXI+MjAxOTwvWWVhcj48UmVj
TnVtPjQzPC9SZWNOdW0+PERpc3BsYXlUZXh0PlsyNiwgMjldPC9EaXNwbGF5VGV4dD48cmVjb3Jk
PjxyZWMtbnVtYmVyPjQzPC9yZWMtbnVtYmVyPjxmb3JlaWduLWtleXM+PGtleSBhcHA9IkVOIiBk
Yi1pZD0iOXN0ZXQycmE1ZndwZXZlMmV6bnZwcHJiZHRyZTJkczJ3YXM5IiB0aW1lc3RhbXA9IjE2
MDA4NjgyMjUiPjQzPC9rZXk+PC9mb3JlaWduLWtleXM+PHJlZi10eXBlIG5hbWU9IkNvbmZlcmVu
Y2UgUHJvY2VlZGluZ3MiPjEwPC9yZWYtdHlwZT48Y29udHJpYnV0b3JzPjxhdXRob3JzPjxhdXRo
b3I+V2FuZywgRC48L2F1dGhvcj48YXV0aG9yPllhbmcsIFEuPC9hdXRob3I+PGF1dGhvcj5BYmR1
bCwgQS48L2F1dGhvcj48YXV0aG9yPkxpbSwgQi4gWS48L2F1dGhvcj48L2F1dGhvcnM+PC9jb250
cmlidXRvcnM+PHRpdGxlcz48dGl0bGU+RGVzaWduaW5nIHRoZW9yeS1kcml2ZW4gdXNlci1jZW50
cmljIGV4cGxhaW5hYmxlIEFJPC90aXRsZT48c2Vjb25kYXJ5LXRpdGxlPkNvbmZlcmVuY2Ugb24g
SHVtYW4gRmFjdG9ycyBpbiBDb21wdXRpbmcgU3lzdGVtcyAtIFByb2NlZWRpbmdzPC9zZWNvbmRh
cnktdGl0bGU+PC90aXRsZXM+PGRhdGVzPjx5ZWFyPjIwMTk8L3llYXI+PC9kYXRlcz48d29yay10
eXBlPkNvbmZlcmVuY2UgUGFwZXI8L3dvcmstdHlwZT48dXJscz48cmVsYXRlZC11cmxzPjx1cmw+
aHR0cHM6Ly93d3cuc2NvcHVzLmNvbS9pbndhcmQvcmVjb3JkLnVyaT9laWQ9Mi1zMi4wLTg1MDYz
MTk4NDY1JmFtcDtkb2k9MTAuMTE0NSUyZjMyOTA2MDUuMzMwMDgzMSZhbXA7cGFydG5lcklEPTQw
JmFtcDttZDU9ODZkZTY3ZGMyZjEyMDUzNmIyMmUwNWYyNDNhZDgzZjE8L3VybD48L3JlbGF0ZWQt
dXJscz48L3VybHM+PGVsZWN0cm9uaWMtcmVzb3VyY2UtbnVtPjEwLjExNDUvMzI5MDYwNS4zMzAw
ODMxPC9lbGVjdHJvbmljLXJlc291cmNlLW51bT48cmVtb3RlLWRhdGFiYXNlLW5hbWU+U2NvcHVz
PC9yZW1vdGUtZGF0YWJhc2UtbmFtZT48L3JlY29yZD48L0NpdGU+PENpdGU+PEF1dGhvcj5Ib2x6
aW5nZXI8L0F1dGhvcj48WWVhcj4yMDIwPC9ZZWFyPjxSZWNOdW0+NDk8L1JlY051bT48cmVjb3Jk
PjxyZWMtbnVtYmVyPjQ5PC9yZWMtbnVtYmVyPjxmb3JlaWduLWtleXM+PGtleSBhcHA9IkVOIiBk
Yi1pZD0iOXN0ZXQycmE1ZndwZXZlMmV6bnZwcHJiZHRyZTJkczJ3YXM5IiB0aW1lc3RhbXA9IjE2
MDA4NzMyODMiPjQ5PC9rZXk+PC9mb3JlaWduLWtleXM+PHJlZi10eXBlIG5hbWU9IkpvdXJuYWwg
QXJ0aWNsZSI+MTc8L3JlZi10eXBlPjxjb250cmlidXRvcnM+PGF1dGhvcnM+PGF1dGhvcj5Ib2x6
aW5nZXIsIEEuPC9hdXRob3I+PGF1dGhvcj5DYXJyaW5ndG9uLCBBLjwvYXV0aG9yPjxhdXRob3I+
TcO8bGxlciwgSC48L2F1dGhvcj48L2F1dGhvcnM+PC9jb250cmlidXRvcnM+PHRpdGxlcz48dGl0
bGU+TWVhc3VyaW5nIHRoZSBRdWFsaXR5IG9mIEV4cGxhbmF0aW9uczogVGhlIFN5c3RlbSBDYXVz
YWJpbGl0eSBTY2FsZSAoU0NTKTogQ29tcGFyaW5nIEh1bWFuIGFuZCBNYWNoaW5lIEV4cGxhbmF0
aW9uczwvdGl0bGU+PHNlY29uZGFyeS10aXRsZT5LSSAtIEt1bnN0bGljaGUgSW50ZWxsaWdlbno8
L3NlY29uZGFyeS10aXRsZT48L3RpdGxlcz48cGVyaW9kaWNhbD48ZnVsbC10aXRsZT5LSSAtIEt1
bnN0bGljaGUgSW50ZWxsaWdlbno8L2Z1bGwtdGl0bGU+PC9wZXJpb2RpY2FsPjxwYWdlcz4xOTMt
MTk4PC9wYWdlcz48dm9sdW1lPjM0PC92b2x1bWU+PG51bWJlcj4yPC9udW1iZXI+PGRhdGVzPjx5
ZWFyPjIwMjA8L3llYXI+PC9kYXRlcz48d29yay10eXBlPkFydGljbGU8L3dvcmstdHlwZT48dXJs
cz48cmVsYXRlZC11cmxzPjx1cmw+aHR0cHM6Ly93d3cuc2NvcHVzLmNvbS9pbndhcmQvcmVjb3Jk
LnVyaT9laWQ9Mi1zMi4wLTg1MDg3MTY5OTM2JmFtcDtkb2k9MTAuMTAwNyUyZnMxMzIxOC0wMjAt
MDA2MzYteiZhbXA7cGFydG5lcklEPTQwJmFtcDttZDU9ODhkYmJiYTUxMzc2ZjY2NTI4YjQ1MzY5
YTE3ODQ4MDA8L3VybD48dXJsPmh0dHBzOi8vd3d3Lm5jYmkubmxtLm5paC5nb3YvcG1jL2FydGlj
bGVzL1BNQzcyNzEwNTIvcGRmLzEzMjE4XzIwMjBfQXJ0aWNsZV82MzYucGRmPC91cmw+PC9yZWxh
dGVkLXVybHM+PC91cmxzPjxlbGVjdHJvbmljLXJlc291cmNlLW51bT4xMC4xMDA3L3MxMzIxOC0w
MjAtMDA2MzYtejwvZWxlY3Ryb25pYy1yZXNvdXJjZS1udW0+PHJlbW90ZS1kYXRhYmFzZS1uYW1l
PlNjb3B1czwvcmVtb3RlLWRhdGFiYXNlLW5hbWU+PC9yZWNvcmQ+PC9DaXRlPjwvRW5kTm90ZT5=
</w:fldData>
        </w:fldChar>
      </w:r>
      <w:r w:rsidR="003A7A91">
        <w:instrText xml:space="preserve"> ADDIN EN.CITE.DATA </w:instrText>
      </w:r>
      <w:r w:rsidR="003A7A91">
        <w:fldChar w:fldCharType="end"/>
      </w:r>
      <w:r w:rsidR="008973E3" w:rsidRPr="00824425">
        <w:fldChar w:fldCharType="separate"/>
      </w:r>
      <w:r w:rsidR="003A7A91">
        <w:rPr>
          <w:noProof/>
        </w:rPr>
        <w:t>[26, 29]</w:t>
      </w:r>
      <w:r w:rsidR="008973E3" w:rsidRPr="00824425">
        <w:fldChar w:fldCharType="end"/>
      </w:r>
      <w:r w:rsidR="008973E3" w:rsidRPr="00824425">
        <w:t>.</w:t>
      </w:r>
      <w:r w:rsidR="008973E3">
        <w:t xml:space="preserve"> It is therefore important to inform the audience of such relations.</w:t>
      </w:r>
    </w:p>
    <w:p w14:paraId="6E6E2EA2" w14:textId="168BC3D4" w:rsidR="007C7099" w:rsidRDefault="00761AAD" w:rsidP="00A115B6">
      <w:r w:rsidRPr="00824425">
        <w:t xml:space="preserve">Unlike the concept of transparency, this idea of causation is not as uniformly described by the literature. Some refer to this concept as </w:t>
      </w:r>
      <w:r w:rsidR="008973E3">
        <w:t>“</w:t>
      </w:r>
      <w:r w:rsidR="008973E3" w:rsidRPr="00B5518E">
        <w:t>interpretability</w:t>
      </w:r>
      <w:r w:rsidR="008973E3">
        <w:t>”</w:t>
      </w:r>
      <w:r w:rsidRPr="00824425">
        <w:fldChar w:fldCharType="begin"/>
      </w:r>
      <w:r w:rsidR="001B5C3F">
        <w:instrText xml:space="preserve"> ADDIN EN.CITE &lt;EndNote&gt;&lt;Cite&gt;&lt;Author&gt;Roscher&lt;/Author&gt;&lt;Year&gt;2020&lt;/Year&gt;&lt;RecNum&gt;12&lt;/RecNum&gt;&lt;DisplayText&gt;[15]&lt;/DisplayText&gt;&lt;record&gt;&lt;rec-number&gt;12&lt;/rec-number&gt;&lt;foreign-keys&gt;&lt;key app="EN" db-id="9stet2ra5fwpeve2eznvpprbdtre2ds2was9" timestamp="1600361417"&gt;12&lt;/key&gt;&lt;/foreign-keys&gt;&lt;ref-type name="Journal Article"&gt;17&lt;/ref-type&gt;&lt;contributors&gt;&lt;authors&gt;&lt;author&gt;Roscher, Ribana&lt;/author&gt;&lt;author&gt;Bohn, Bastian&lt;/author&gt;&lt;author&gt;Duarte, Marco F.&lt;/author&gt;&lt;author&gt;Garcke, Jochen&lt;/author&gt;&lt;/authors&gt;&lt;/contributors&gt;&lt;titles&gt;&lt;title&gt;Explainable Machine Learning for Scientific Insights and Discoveries&lt;/title&gt;&lt;secondary-title&gt;Ieee Access&lt;/secondary-title&gt;&lt;/titles&gt;&lt;periodical&gt;&lt;full-title&gt;Ieee Access&lt;/full-title&gt;&lt;/periodical&gt;&lt;pages&gt;42200-42216&lt;/pages&gt;&lt;volume&gt;8&lt;/volume&gt;&lt;dates&gt;&lt;year&gt;2020&lt;/year&gt;&lt;pub-dates&gt;&lt;date&gt;2020&lt;/date&gt;&lt;/pub-dates&gt;&lt;/dates&gt;&lt;isbn&gt;2169-3536&lt;/isbn&gt;&lt;accession-num&gt;WOS:000525389000018&lt;/accession-num&gt;&lt;urls&gt;&lt;related-urls&gt;&lt;url&gt;&amp;lt;Go to ISI&amp;gt;://WOS:000525389000018&lt;/url&gt;&lt;url&gt;https://ieeexplore.ieee.org/ielx7/6287639/8948470/09007737.pdf?tp=&amp;amp;arnumber=9007737&amp;amp;isnumber=8948470&amp;amp;ref=&lt;/url&gt;&lt;/related-urls&gt;&lt;/urls&gt;&lt;electronic-resource-num&gt;10.1109/access.2020.2976199&lt;/electronic-resource-num&gt;&lt;/record&gt;&lt;/Cite&gt;&lt;/EndNote&gt;</w:instrText>
      </w:r>
      <w:r w:rsidRPr="00824425">
        <w:fldChar w:fldCharType="separate"/>
      </w:r>
      <w:r w:rsidR="001B5C3F">
        <w:rPr>
          <w:noProof/>
        </w:rPr>
        <w:t>[15]</w:t>
      </w:r>
      <w:r w:rsidRPr="00824425">
        <w:fldChar w:fldCharType="end"/>
      </w:r>
      <w:r w:rsidR="009760E2" w:rsidRPr="00824425">
        <w:t xml:space="preserve">, </w:t>
      </w:r>
      <w:r w:rsidR="008973E3">
        <w:t>“</w:t>
      </w:r>
      <w:r w:rsidR="009760E2" w:rsidRPr="008973E3">
        <w:t>contrastive explanations</w:t>
      </w:r>
      <w:r w:rsidR="008973E3">
        <w:t>”</w:t>
      </w:r>
      <w:r w:rsidR="009760E2" w:rsidRPr="00824425">
        <w:rPr>
          <w:i/>
          <w:iCs/>
        </w:rPr>
        <w:t xml:space="preserve"> </w:t>
      </w:r>
      <w:r w:rsidR="009760E2" w:rsidRPr="00824425">
        <w:fldChar w:fldCharType="begin"/>
      </w:r>
      <w:r w:rsidR="003A7A91">
        <w:instrText xml:space="preserve"> ADDIN EN.CITE &lt;EndNote&gt;&lt;Cite&gt;&lt;Author&gt;Mittelstadt&lt;/Author&gt;&lt;Year&gt;2018&lt;/Year&gt;&lt;RecNum&gt;30&lt;/RecNum&gt;&lt;DisplayText&gt;[25]&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EndNote&gt;</w:instrText>
      </w:r>
      <w:r w:rsidR="009760E2" w:rsidRPr="00824425">
        <w:fldChar w:fldCharType="separate"/>
      </w:r>
      <w:r w:rsidR="003A7A91">
        <w:rPr>
          <w:noProof/>
        </w:rPr>
        <w:t>[25]</w:t>
      </w:r>
      <w:r w:rsidR="009760E2" w:rsidRPr="00824425">
        <w:fldChar w:fldCharType="end"/>
      </w:r>
      <w:r w:rsidR="009760E2" w:rsidRPr="00824425">
        <w:t xml:space="preserve">, </w:t>
      </w:r>
      <w:r w:rsidR="005B6058" w:rsidRPr="00824425">
        <w:t xml:space="preserve">or just mention the underlying concepts of </w:t>
      </w:r>
      <w:r w:rsidR="00F00983">
        <w:t xml:space="preserve"> </w:t>
      </w:r>
      <w:r w:rsidR="008973E3">
        <w:t>“</w:t>
      </w:r>
      <w:r w:rsidR="005B6058" w:rsidRPr="008973E3">
        <w:t>feature influence / relevance</w:t>
      </w:r>
      <w:r w:rsidR="008973E3">
        <w:t>”</w:t>
      </w:r>
      <w:r w:rsidR="005B6058" w:rsidRPr="00824425">
        <w:t xml:space="preserve"> </w:t>
      </w:r>
      <w:r w:rsidR="00FA6C1A" w:rsidRPr="00824425">
        <w:t xml:space="preserve">as parts of a different kind of categorization </w:t>
      </w:r>
      <w:r w:rsidR="005B6058" w:rsidRPr="00824425">
        <w:fldChar w:fldCharType="begin">
          <w:fldData xml:space="preserve">PEVuZE5vdGU+PENpdGU+PEF1dGhvcj5CYXJyZWRvIEFycmlldGE8L0F1dGhvcj48WWVhcj4yMDIw
PC9ZZWFyPjxSZWNOdW0+ODwvUmVjTnVtPjxEaXNwbGF5VGV4dD5bMTMsIDIxLTIzLCAyN108L0Rp
c3BsYXlUZXh0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11cmRvY2g8L0F1dGhv
cj48WWVhcj4yMDE5PC9ZZWFyPjxSZWNOdW0+NTc8L1JlY051bT48cmVjb3JkPjxyZWMtbnVtYmVy
PjU3PC9yZWMtbnVtYmVyPjxmb3JlaWduLWtleXM+PGtleSBhcHA9IkVOIiBkYi1pZD0iOXN0ZXQy
cmE1ZndwZXZlMmV6bnZwcHJiZHRyZTJkczJ3YXM5IiB0aW1lc3RhbXA9IjE2MDEzMjE5ODAiPjU3
PC9rZXk+PC9mb3JlaWduLWtleXM+PHJlZi10eXBlIG5hbWU9IkpvdXJuYWwgQXJ0aWNsZSI+MTc8
L3JlZi10eXBlPjxjb250cmlidXRvcnM+PGF1dGhvcnM+PGF1dGhvcj5NdXJkb2NoLCBXLiBKLjwv
YXV0aG9yPjxhdXRob3I+U2luZ2gsIEMuPC9hdXRob3I+PGF1dGhvcj5LdW1iaWVyLCBLLjwvYXV0
aG9yPjxhdXRob3I+QWJiYXNpLUFzbCwgUi48L2F1dGhvcj48YXV0aG9yPll1LCBCLjwvYXV0aG9y
PjwvYXV0aG9ycz48L2NvbnRyaWJ1dG9ycz48dGl0bGVzPjx0aXRsZT5EZWZpbml0aW9ucywgbWV0
aG9kcywgYW5kIGFwcGxpY2F0aW9ucyBpbiBpbnRlcnByZXRhYmxlIG1hY2hpbmUgbGVhcm5pbm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yMjA3MS0yMjA4MDwvcGFnZXM+
PHZvbHVtZT4xMTY8L3ZvbHVtZT48bnVtYmVyPjQ0PC9udW1iZXI+PGRhdGVzPjx5ZWFyPjIwMTk8
L3llYXI+PC9kYXRlcz48d29yay10eXBlPkFydGljbGU8L3dvcmstdHlwZT48dXJscz48cmVsYXRl
ZC11cmxzPjx1cmw+aHR0cHM6Ly93d3cuc2NvcHVzLmNvbS9pbndhcmQvcmVjb3JkLnVyaT9laWQ9
Mi1zMi4wLTg1MDc0Mjc5NDQ0JmFtcDtkb2k9MTAuMTA3MyUyZnBuYXMuMTkwMDY1NDExNiZhbXA7
cGFydG5lcklEPTQwJmFtcDttZDU9ODkzZjZiMjIxMDRmYTY1N2M2NjE2MWVhOWJjNGNmYzI8L3Vy
bD48L3JlbGF0ZWQtdXJscz48L3VybHM+PGVsZWN0cm9uaWMtcmVzb3VyY2UtbnVtPjEwLjEwNzMv
cG5hcy4xOTAwNjU0MTE2PC9lbGVjdHJvbmljLXJlc291cmNlLW51bT48cmVtb3RlLWRhdGFiYXNl
LW5hbWU+U2NvcHVzPC9yZW1vdGUtZGF0YWJhc2UtbmFtZT48L3JlY29yZD48L0NpdGU+PENpdGU+
PEF1dGhvcj5BZGFkaTwvQXV0aG9yPjxZZWFyPjIwMTg8L1llYXI+PFJlY051bT4yNzwvUmVjTnVt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UwPC9S
ZWNOdW0+PHJlY29yZD48cmVjLW51bWJlcj41MDwvcmVjLW51bWJlcj48Zm9yZWlnbi1rZXlzPjxr
ZXkgYXBwPSJFTiIgZGItaWQ9IjlzdGV0MnJhNWZ3cGV2ZTJlem52cHByYmR0cmUyZHMyd2FzOSIg
dGltZXN0YW1wPSIxNjAwOTU3NzUxIj41MD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gB=
</w:fldData>
        </w:fldChar>
      </w:r>
      <w:r w:rsidR="003A7A91">
        <w:instrText xml:space="preserve"> ADDIN EN.CITE </w:instrText>
      </w:r>
      <w:r w:rsidR="003A7A91">
        <w:fldChar w:fldCharType="begin">
          <w:fldData xml:space="preserve">PEVuZE5vdGU+PENpdGU+PEF1dGhvcj5CYXJyZWRvIEFycmlldGE8L0F1dGhvcj48WWVhcj4yMDIw
PC9ZZWFyPjxSZWNOdW0+ODwvUmVjTnVtPjxEaXNwbGF5VGV4dD5bMTMsIDIxLTIzLCAyN108L0Rp
c3BsYXlUZXh0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11cmRvY2g8L0F1dGhv
cj48WWVhcj4yMDE5PC9ZZWFyPjxSZWNOdW0+NTc8L1JlY051bT48cmVjb3JkPjxyZWMtbnVtYmVy
PjU3PC9yZWMtbnVtYmVyPjxmb3JlaWduLWtleXM+PGtleSBhcHA9IkVOIiBkYi1pZD0iOXN0ZXQy
cmE1ZndwZXZlMmV6bnZwcHJiZHRyZTJkczJ3YXM5IiB0aW1lc3RhbXA9IjE2MDEzMjE5ODAiPjU3
PC9rZXk+PC9mb3JlaWduLWtleXM+PHJlZi10eXBlIG5hbWU9IkpvdXJuYWwgQXJ0aWNsZSI+MTc8
L3JlZi10eXBlPjxjb250cmlidXRvcnM+PGF1dGhvcnM+PGF1dGhvcj5NdXJkb2NoLCBXLiBKLjwv
YXV0aG9yPjxhdXRob3I+U2luZ2gsIEMuPC9hdXRob3I+PGF1dGhvcj5LdW1iaWVyLCBLLjwvYXV0
aG9yPjxhdXRob3I+QWJiYXNpLUFzbCwgUi48L2F1dGhvcj48YXV0aG9yPll1LCBCLjwvYXV0aG9y
PjwvYXV0aG9ycz48L2NvbnRyaWJ1dG9ycz48dGl0bGVzPjx0aXRsZT5EZWZpbml0aW9ucywgbWV0
aG9kcywgYW5kIGFwcGxpY2F0aW9ucyBpbiBpbnRlcnByZXRhYmxlIG1hY2hpbmUgbGVhcm5pbm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yMjA3MS0yMjA4MDwvcGFnZXM+
PHZvbHVtZT4xMTY8L3ZvbHVtZT48bnVtYmVyPjQ0PC9udW1iZXI+PGRhdGVzPjx5ZWFyPjIwMTk8
L3llYXI+PC9kYXRlcz48d29yay10eXBlPkFydGljbGU8L3dvcmstdHlwZT48dXJscz48cmVsYXRl
ZC11cmxzPjx1cmw+aHR0cHM6Ly93d3cuc2NvcHVzLmNvbS9pbndhcmQvcmVjb3JkLnVyaT9laWQ9
Mi1zMi4wLTg1MDc0Mjc5NDQ0JmFtcDtkb2k9MTAuMTA3MyUyZnBuYXMuMTkwMDY1NDExNiZhbXA7
cGFydG5lcklEPTQwJmFtcDttZDU9ODkzZjZiMjIxMDRmYTY1N2M2NjE2MWVhOWJjNGNmYzI8L3Vy
bD48L3JlbGF0ZWQtdXJscz48L3VybHM+PGVsZWN0cm9uaWMtcmVzb3VyY2UtbnVtPjEwLjEwNzMv
cG5hcy4xOTAwNjU0MTE2PC9lbGVjdHJvbmljLXJlc291cmNlLW51bT48cmVtb3RlLWRhdGFiYXNl
LW5hbWU+U2NvcHVzPC9yZW1vdGUtZGF0YWJhc2UtbmFtZT48L3JlY29yZD48L0NpdGU+PENpdGU+
PEF1dGhvcj5BZGFkaTwvQXV0aG9yPjxZZWFyPjIwMTg8L1llYXI+PFJlY051bT4yNzwvUmVjTnVt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UwPC9S
ZWNOdW0+PHJlY29yZD48cmVjLW51bWJlcj41MDwvcmVjLW51bWJlcj48Zm9yZWlnbi1rZXlzPjxr
ZXkgYXBwPSJFTiIgZGItaWQ9IjlzdGV0MnJhNWZ3cGV2ZTJlem52cHByYmR0cmUyZHMyd2FzOSIg
dGltZXN0YW1wPSIxNjAwOTU3NzUxIj41MD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gB=
</w:fldData>
        </w:fldChar>
      </w:r>
      <w:r w:rsidR="003A7A91">
        <w:instrText xml:space="preserve"> ADDIN EN.CITE.DATA </w:instrText>
      </w:r>
      <w:r w:rsidR="003A7A91">
        <w:fldChar w:fldCharType="end"/>
      </w:r>
      <w:r w:rsidR="005B6058" w:rsidRPr="00824425">
        <w:fldChar w:fldCharType="separate"/>
      </w:r>
      <w:r w:rsidR="003A7A91">
        <w:rPr>
          <w:noProof/>
        </w:rPr>
        <w:t>[13, 21-23, 27]</w:t>
      </w:r>
      <w:r w:rsidR="005B6058" w:rsidRPr="00824425">
        <w:fldChar w:fldCharType="end"/>
      </w:r>
      <w:r w:rsidR="00FA6C1A" w:rsidRPr="00824425">
        <w:t xml:space="preserve">. </w:t>
      </w:r>
      <w:r w:rsidR="008973E3">
        <w:t>C</w:t>
      </w:r>
      <w:r w:rsidR="009760E2" w:rsidRPr="00824425">
        <w:t xml:space="preserve">ausation </w:t>
      </w:r>
      <w:r w:rsidR="008973E3">
        <w:t xml:space="preserve">could </w:t>
      </w:r>
      <w:r w:rsidR="009760E2" w:rsidRPr="00824425">
        <w:t xml:space="preserve">further </w:t>
      </w:r>
      <w:r w:rsidR="008973E3">
        <w:t xml:space="preserve">be </w:t>
      </w:r>
      <w:r w:rsidR="009760E2" w:rsidRPr="00824425">
        <w:t xml:space="preserve">split up into </w:t>
      </w:r>
      <w:r w:rsidR="008973E3">
        <w:t>“</w:t>
      </w:r>
      <w:r w:rsidR="009760E2" w:rsidRPr="008973E3">
        <w:t>causal attribution</w:t>
      </w:r>
      <w:r w:rsidR="008973E3">
        <w:t>”</w:t>
      </w:r>
      <w:r w:rsidR="009760E2" w:rsidRPr="00824425">
        <w:t xml:space="preserve">, referring to a broader explanation, and </w:t>
      </w:r>
      <w:r w:rsidR="008973E3">
        <w:t>“</w:t>
      </w:r>
      <w:r w:rsidR="009760E2" w:rsidRPr="008973E3">
        <w:t>causal explanation</w:t>
      </w:r>
      <w:r w:rsidR="008973E3">
        <w:t>”</w:t>
      </w:r>
      <w:r w:rsidR="009760E2" w:rsidRPr="00824425">
        <w:t>, which refers to selected cases</w:t>
      </w:r>
      <w:r w:rsidR="00B5518E">
        <w:t xml:space="preserve"> </w:t>
      </w:r>
      <w:r w:rsidR="00B5518E" w:rsidRPr="00824425">
        <w:fldChar w:fldCharType="begin">
          <w:fldData xml:space="preserve">PEVuZE5vdGU+PENpdGU+PEF1dGhvcj5NaWxsZXI8L0F1dGhvcj48WWVhcj4yMDE5PC9ZZWFyPjxS
ZWNOdW0+OTQ8L1JlY051bT48RGlzcGxheVRleHQ+WzI2LCAyOF08L0Rpc3BsYXlUZXh0PjxyZWNv
cmQ+PHJlYy1udW1iZXI+OTQ8L3JlYy1udW1iZXI+PGZvcmVpZ24ta2V5cz48a2V5IGFwcD0iRU4i
IGRiLWlkPSI5c3RldDJyYTVmd3BldmUyZXpudnBwcmJkdHJlMmRzMndhczkiIHRpbWVzdGFtcD0i
MTYwMTk5NTgyNiI+OTQ8L2tleT48L2ZvcmVpZ24ta2V5cz48cmVmLXR5cGUgbmFtZT0iSm91cm5h
bCBBcnRpY2xlIj4xNzwvcmVmLXR5cGU+PGNvbnRyaWJ1dG9ycz48YXV0aG9ycz48YXV0aG9yPk1p
bGxlciwgVC48L2F1dGhvcj48L2F1dGhvcnM+PC9jb250cmlidXRvcnM+PHRpdGxlcz48dGl0bGU+
RXhwbGFuYXRpb24gaW4gYXJ0aWZpY2lhbCBpbnRlbGxpZ2VuY2U6IEluc2lnaHRzIGZyb20gdGhl
IHNvY2lhbCBzY2llbmNlczwvdGl0bGU+PHNlY29uZGFyeS10aXRsZT5BcnRpZmljaWFsIEludGVs
bGlnZW5jZTwvc2Vjb25kYXJ5LXRpdGxlPjwvdGl0bGVzPjxwZXJpb2RpY2FsPjxmdWxsLXRpdGxl
PkFydGlmaWNpYWwgSW50ZWxsaWdlbmNlPC9mdWxsLXRpdGxlPjwvcGVyaW9kaWNhbD48cGFnZXM+
MS0zODwvcGFnZXM+PHZvbHVtZT4yNjc8L3ZvbHVtZT48ZGF0ZXM+PHllYXI+MjAxOTwveWVhcj48
L2RhdGVzPjx3b3JrLXR5cGU+UmV2aWV3PC93b3JrLXR5cGU+PHVybHM+PHJlbGF0ZWQtdXJscz48
dXJsPmh0dHBzOi8vd3d3LnNjb3B1cy5jb20vaW53YXJkL3JlY29yZC51cmk/ZWlkPTItczIuMC04
NTA1NjIyNTc3NSZhbXA7ZG9pPTEwLjEwMTYlMmZqLmFydGludC4yMDE4LjA3LjAwNyZhbXA7cGFy
dG5lcklEPTQwJmFtcDttZDU9ZGVkZDExNmZkZDQyNDUxZDRmNjQ0MWY4NzY0NzlhYzc8L3VybD48
L3JlbGF0ZWQtdXJscz48L3VybHM+PGVsZWN0cm9uaWMtcmVzb3VyY2UtbnVtPjEwLjEwMTYvai5h
cnRpbnQuMjAxOC4wNy4wMDc8L2VsZWN0cm9uaWMtcmVzb3VyY2UtbnVtPjxyZW1vdGUtZGF0YWJh
c2UtbmFtZT5TY29wdXM8L3JlbW90ZS1kYXRhYmFzZS1uYW1lPjwvcmVjb3JkPjwvQ2l0ZT48Q2l0
ZT48QXV0aG9yPldhbmc8L0F1dGhvcj48WWVhcj4yMDE5PC9ZZWFyPjxSZWNOdW0+NDM8L1JlY051
bT48cmVjb3JkPjxyZWMtbnVtYmVyPjQzPC9yZWMtbnVtYmVyPjxmb3JlaWduLWtleXM+PGtleSBh
cHA9IkVOIiBkYi1pZD0iOXN0ZXQycmE1ZndwZXZlMmV6bnZwcHJiZHRyZTJkczJ3YXM5IiB0aW1l
c3RhbXA9IjE2MDA4NjgyMjUiPjQzPC9rZXk+PC9mb3JlaWduLWtleXM+PHJlZi10eXBlIG5hbWU9
IkNvbmZlcmVuY2UgUHJvY2VlZGluZ3MiPjEwPC9yZWYtdHlwZT48Y29udHJpYnV0b3JzPjxhdXRo
b3JzPjxhdXRob3I+V2FuZywgRC48L2F1dGhvcj48YXV0aG9yPllhbmcsIFEuPC9hdXRob3I+PGF1
dGhvcj5BYmR1bCwgQS48L2F1dGhvcj48YXV0aG9yPkxpbSwgQi4gWS48L2F1dGhvcj48L2F1dGhv
cnM+PC9jb250cmlidXRvcnM+PHRpdGxlcz48dGl0bGU+RGVzaWduaW5nIHRoZW9yeS1kcml2ZW4g
dXNlci1jZW50cmljIGV4cGxhaW5hYmxlIEFJPC90aXRsZT48c2Vjb25kYXJ5LXRpdGxlPkNvbmZl
cmVuY2Ugb24gSHVtYW4gRmFjdG9ycyBpbiBDb21wdXRpbmcgU3lzdGVtcyAtIFByb2NlZWRpbmdz
PC9zZWNvbmRhcnktdGl0bGU+PC90aXRsZXM+PGRhdGVzPjx5ZWFyPjIwMTk8L3llYXI+PC9kYXRl
cz48d29yay10eXBlPkNvbmZlcmVuY2UgUGFwZXI8L3dvcmstdHlwZT48dXJscz48cmVsYXRlZC11
cmxzPjx1cmw+aHR0cHM6Ly93d3cuc2NvcHVzLmNvbS9pbndhcmQvcmVjb3JkLnVyaT9laWQ9Mi1z
Mi4wLTg1MDYzMTk4NDY1JmFtcDtkb2k9MTAuMTE0NSUyZjMyOTA2MDUuMzMwMDgzMSZhbXA7cGFy
dG5lcklEPTQwJmFtcDttZDU9ODZkZTY3ZGMyZjEyMDUzNmIyMmUwNWYyNDNhZDgzZjE8L3VybD48
L3JlbGF0ZWQtdXJscz48L3VybHM+PGVsZWN0cm9uaWMtcmVzb3VyY2UtbnVtPjEwLjExNDUvMzI5
MDYwNS4zMzAwODMxPC9lbGVjdHJvbmljLXJlc291cmNlLW51bT48cmVtb3RlLWRhdGFiYXNlLW5h
bWU+U2NvcHVzPC9yZW1vdGUtZGF0YWJhc2UtbmFtZT48L3JlY29yZD48L0NpdGU+PC9FbmROb3Rl
Pn==
</w:fldData>
        </w:fldChar>
      </w:r>
      <w:r w:rsidR="003A7A91">
        <w:instrText xml:space="preserve"> ADDIN EN.CITE </w:instrText>
      </w:r>
      <w:r w:rsidR="003A7A91">
        <w:fldChar w:fldCharType="begin">
          <w:fldData xml:space="preserve">PEVuZE5vdGU+PENpdGU+PEF1dGhvcj5NaWxsZXI8L0F1dGhvcj48WWVhcj4yMDE5PC9ZZWFyPjxS
ZWNOdW0+OTQ8L1JlY051bT48RGlzcGxheVRleHQ+WzI2LCAyOF08L0Rpc3BsYXlUZXh0PjxyZWNv
cmQ+PHJlYy1udW1iZXI+OTQ8L3JlYy1udW1iZXI+PGZvcmVpZ24ta2V5cz48a2V5IGFwcD0iRU4i
IGRiLWlkPSI5c3RldDJyYTVmd3BldmUyZXpudnBwcmJkdHJlMmRzMndhczkiIHRpbWVzdGFtcD0i
MTYwMTk5NTgyNiI+OTQ8L2tleT48L2ZvcmVpZ24ta2V5cz48cmVmLXR5cGUgbmFtZT0iSm91cm5h
bCBBcnRpY2xlIj4xNzwvcmVmLXR5cGU+PGNvbnRyaWJ1dG9ycz48YXV0aG9ycz48YXV0aG9yPk1p
bGxlciwgVC48L2F1dGhvcj48L2F1dGhvcnM+PC9jb250cmlidXRvcnM+PHRpdGxlcz48dGl0bGU+
RXhwbGFuYXRpb24gaW4gYXJ0aWZpY2lhbCBpbnRlbGxpZ2VuY2U6IEluc2lnaHRzIGZyb20gdGhl
IHNvY2lhbCBzY2llbmNlczwvdGl0bGU+PHNlY29uZGFyeS10aXRsZT5BcnRpZmljaWFsIEludGVs
bGlnZW5jZTwvc2Vjb25kYXJ5LXRpdGxlPjwvdGl0bGVzPjxwZXJpb2RpY2FsPjxmdWxsLXRpdGxl
PkFydGlmaWNpYWwgSW50ZWxsaWdlbmNlPC9mdWxsLXRpdGxlPjwvcGVyaW9kaWNhbD48cGFnZXM+
MS0zODwvcGFnZXM+PHZvbHVtZT4yNjc8L3ZvbHVtZT48ZGF0ZXM+PHllYXI+MjAxOTwveWVhcj48
L2RhdGVzPjx3b3JrLXR5cGU+UmV2aWV3PC93b3JrLXR5cGU+PHVybHM+PHJlbGF0ZWQtdXJscz48
dXJsPmh0dHBzOi8vd3d3LnNjb3B1cy5jb20vaW53YXJkL3JlY29yZC51cmk/ZWlkPTItczIuMC04
NTA1NjIyNTc3NSZhbXA7ZG9pPTEwLjEwMTYlMmZqLmFydGludC4yMDE4LjA3LjAwNyZhbXA7cGFy
dG5lcklEPTQwJmFtcDttZDU9ZGVkZDExNmZkZDQyNDUxZDRmNjQ0MWY4NzY0NzlhYzc8L3VybD48
L3JlbGF0ZWQtdXJscz48L3VybHM+PGVsZWN0cm9uaWMtcmVzb3VyY2UtbnVtPjEwLjEwMTYvai5h
cnRpbnQuMjAxOC4wNy4wMDc8L2VsZWN0cm9uaWMtcmVzb3VyY2UtbnVtPjxyZW1vdGUtZGF0YWJh
c2UtbmFtZT5TY29wdXM8L3JlbW90ZS1kYXRhYmFzZS1uYW1lPjwvcmVjb3JkPjwvQ2l0ZT48Q2l0
ZT48QXV0aG9yPldhbmc8L0F1dGhvcj48WWVhcj4yMDE5PC9ZZWFyPjxSZWNOdW0+NDM8L1JlY051
bT48cmVjb3JkPjxyZWMtbnVtYmVyPjQzPC9yZWMtbnVtYmVyPjxmb3JlaWduLWtleXM+PGtleSBh
cHA9IkVOIiBkYi1pZD0iOXN0ZXQycmE1ZndwZXZlMmV6bnZwcHJiZHRyZTJkczJ3YXM5IiB0aW1l
c3RhbXA9IjE2MDA4NjgyMjUiPjQzPC9rZXk+PC9mb3JlaWduLWtleXM+PHJlZi10eXBlIG5hbWU9
IkNvbmZlcmVuY2UgUHJvY2VlZGluZ3MiPjEwPC9yZWYtdHlwZT48Y29udHJpYnV0b3JzPjxhdXRo
b3JzPjxhdXRob3I+V2FuZywgRC48L2F1dGhvcj48YXV0aG9yPllhbmcsIFEuPC9hdXRob3I+PGF1
dGhvcj5BYmR1bCwgQS48L2F1dGhvcj48YXV0aG9yPkxpbSwgQi4gWS48L2F1dGhvcj48L2F1dGhv
cnM+PC9jb250cmlidXRvcnM+PHRpdGxlcz48dGl0bGU+RGVzaWduaW5nIHRoZW9yeS1kcml2ZW4g
dXNlci1jZW50cmljIGV4cGxhaW5hYmxlIEFJPC90aXRsZT48c2Vjb25kYXJ5LXRpdGxlPkNvbmZl
cmVuY2Ugb24gSHVtYW4gRmFjdG9ycyBpbiBDb21wdXRpbmcgU3lzdGVtcyAtIFByb2NlZWRpbmdz
PC9zZWNvbmRhcnktdGl0bGU+PC90aXRsZXM+PGRhdGVzPjx5ZWFyPjIwMTk8L3llYXI+PC9kYXRl
cz48d29yay10eXBlPkNvbmZlcmVuY2UgUGFwZXI8L3dvcmstdHlwZT48dXJscz48cmVsYXRlZC11
cmxzPjx1cmw+aHR0cHM6Ly93d3cuc2NvcHVzLmNvbS9pbndhcmQvcmVjb3JkLnVyaT9laWQ9Mi1z
Mi4wLTg1MDYzMTk4NDY1JmFtcDtkb2k9MTAuMTE0NSUyZjMyOTA2MDUuMzMwMDgzMSZhbXA7cGFy
dG5lcklEPTQwJmFtcDttZDU9ODZkZTY3ZGMyZjEyMDUzNmIyMmUwNWYyNDNhZDgzZjE8L3VybD48
L3JlbGF0ZWQtdXJscz48L3VybHM+PGVsZWN0cm9uaWMtcmVzb3VyY2UtbnVtPjEwLjExNDUvMzI5
MDYwNS4zMzAwODMxPC9lbGVjdHJvbmljLXJlc291cmNlLW51bT48cmVtb3RlLWRhdGFiYXNlLW5h
bWU+U2NvcHVzPC9yZW1vdGUtZGF0YWJhc2UtbmFtZT48L3JlY29yZD48L0NpdGU+PC9FbmROb3Rl
Pn==
</w:fldData>
        </w:fldChar>
      </w:r>
      <w:r w:rsidR="003A7A91">
        <w:instrText xml:space="preserve"> ADDIN EN.CITE.DATA </w:instrText>
      </w:r>
      <w:r w:rsidR="003A7A91">
        <w:fldChar w:fldCharType="end"/>
      </w:r>
      <w:r w:rsidR="00B5518E" w:rsidRPr="00824425">
        <w:fldChar w:fldCharType="separate"/>
      </w:r>
      <w:r w:rsidR="003A7A91">
        <w:rPr>
          <w:noProof/>
        </w:rPr>
        <w:t>[26, 28]</w:t>
      </w:r>
      <w:r w:rsidR="00B5518E" w:rsidRPr="00824425">
        <w:fldChar w:fldCharType="end"/>
      </w:r>
      <w:r w:rsidR="009760E2" w:rsidRPr="00824425">
        <w:t xml:space="preserve">. </w:t>
      </w:r>
      <w:r w:rsidR="00B5518E" w:rsidRPr="00824425">
        <w:t xml:space="preserve">To </w:t>
      </w:r>
      <w:r w:rsidR="00B6644A">
        <w:t>keep the terminology more general</w:t>
      </w:r>
      <w:r w:rsidR="00B5518E" w:rsidRPr="00824425">
        <w:t xml:space="preserve">, we opt to use the term of </w:t>
      </w:r>
      <w:r w:rsidR="00B5518E" w:rsidRPr="008973E3">
        <w:rPr>
          <w:i/>
          <w:iCs/>
        </w:rPr>
        <w:t>causation</w:t>
      </w:r>
      <w:r w:rsidR="00B5518E">
        <w:t>.</w:t>
      </w:r>
    </w:p>
    <w:p w14:paraId="32C64134" w14:textId="4F346C55" w:rsidR="00DB14D8" w:rsidRDefault="006D5A28" w:rsidP="00DD038D">
      <w:pPr>
        <w:jc w:val="center"/>
      </w:pPr>
      <w:r>
        <w:rPr>
          <w:noProof/>
        </w:rPr>
        <w:drawing>
          <wp:inline distT="0" distB="0" distL="0" distR="0" wp14:anchorId="62B56C04" wp14:editId="356C80E7">
            <wp:extent cx="4875195" cy="1846102"/>
            <wp:effectExtent l="0" t="0" r="1905" b="190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6981" cy="1930086"/>
                    </a:xfrm>
                    <a:prstGeom prst="rect">
                      <a:avLst/>
                    </a:prstGeom>
                    <a:noFill/>
                    <a:ln>
                      <a:noFill/>
                    </a:ln>
                  </pic:spPr>
                </pic:pic>
              </a:graphicData>
            </a:graphic>
          </wp:inline>
        </w:drawing>
      </w:r>
    </w:p>
    <w:p w14:paraId="2D23690D" w14:textId="42B0FA48" w:rsidR="00226EF2" w:rsidRDefault="00DB14D8" w:rsidP="00DD038D">
      <w:pPr>
        <w:pStyle w:val="Geenafstand"/>
      </w:pPr>
      <w:r w:rsidRPr="00DB14D8">
        <w:t xml:space="preserve">Figure </w:t>
      </w:r>
      <w:r w:rsidR="00CA202E">
        <w:fldChar w:fldCharType="begin"/>
      </w:r>
      <w:r w:rsidR="00CA202E">
        <w:instrText xml:space="preserve"> SEQ Figure \* ARABIC </w:instrText>
      </w:r>
      <w:r w:rsidR="00CA202E">
        <w:fldChar w:fldCharType="separate"/>
      </w:r>
      <w:r w:rsidR="00D73824">
        <w:rPr>
          <w:noProof/>
        </w:rPr>
        <w:t>2</w:t>
      </w:r>
      <w:r w:rsidR="00CA202E">
        <w:rPr>
          <w:noProof/>
        </w:rPr>
        <w:fldChar w:fldCharType="end"/>
      </w:r>
      <w:r w:rsidRPr="00DB14D8">
        <w:t xml:space="preserve">: Simplified example </w:t>
      </w:r>
      <w:r w:rsidR="003A7BEF">
        <w:t>of the</w:t>
      </w:r>
      <w:r w:rsidRPr="00DB14D8">
        <w:t xml:space="preserve"> causation</w:t>
      </w:r>
      <w:r w:rsidR="003A7BEF">
        <w:t xml:space="preserve"> explanation technique</w:t>
      </w:r>
      <w:r w:rsidRPr="00DB14D8">
        <w:t>.</w:t>
      </w:r>
      <w:r>
        <w:t xml:space="preserve"> No mimic model is used, </w:t>
      </w:r>
      <w:r w:rsidR="006D5A28">
        <w:t>instead</w:t>
      </w:r>
      <w:r>
        <w:t xml:space="preserve"> the influence of certain features on the outcome of the model is </w:t>
      </w:r>
      <w:r w:rsidR="006D5A28">
        <w:t>calculated.</w:t>
      </w:r>
    </w:p>
    <w:p w14:paraId="52EBDC7D" w14:textId="77777777" w:rsidR="00DD038D" w:rsidRPr="00DB14D8" w:rsidRDefault="00DD038D" w:rsidP="00DD038D">
      <w:pPr>
        <w:pStyle w:val="Geenafstand"/>
      </w:pPr>
    </w:p>
    <w:p w14:paraId="62678280" w14:textId="32D1D2AB" w:rsidR="00761AAD" w:rsidRPr="00DD038D" w:rsidRDefault="00761AAD" w:rsidP="00A115B6">
      <w:pPr>
        <w:rPr>
          <w:b/>
          <w:bCs/>
        </w:rPr>
      </w:pPr>
      <w:r w:rsidRPr="00DD038D">
        <w:rPr>
          <w:b/>
          <w:bCs/>
        </w:rPr>
        <w:t>Summary of definitions</w:t>
      </w:r>
    </w:p>
    <w:p w14:paraId="30760ABB" w14:textId="18615667" w:rsidR="00C26187" w:rsidRPr="00C31F96" w:rsidRDefault="00761AAD" w:rsidP="00A115B6">
      <w:pPr>
        <w:pStyle w:val="Lijstalinea"/>
        <w:numPr>
          <w:ilvl w:val="0"/>
          <w:numId w:val="9"/>
        </w:numPr>
        <w:rPr>
          <w:i/>
          <w:iCs/>
        </w:rPr>
      </w:pPr>
      <w:r w:rsidRPr="00C31F96">
        <w:rPr>
          <w:i/>
          <w:iCs/>
        </w:rPr>
        <w:t>XAI</w:t>
      </w:r>
      <w:r w:rsidR="00BD21C4" w:rsidRPr="00C31F96">
        <w:t>:</w:t>
      </w:r>
      <w:r w:rsidRPr="00C31F96">
        <w:t xml:space="preserve"> </w:t>
      </w:r>
      <w:r w:rsidR="00C26187" w:rsidRPr="00C31F96">
        <w:t>“Given an audience, an explainable Artificial Intelligence is one that produces details or reasons to make its functioning clear or easy to understand”</w:t>
      </w:r>
      <w:r w:rsidR="00F215B9" w:rsidRPr="00C31F96">
        <w:t xml:space="preserve"> </w:t>
      </w:r>
      <w:r w:rsidR="00F215B9" w:rsidRPr="00C31F96">
        <w:fldChar w:fldCharType="begin"/>
      </w:r>
      <w:r w:rsidR="001B5C3F" w:rsidRPr="00C31F96">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00F215B9" w:rsidRPr="00C31F96">
        <w:fldChar w:fldCharType="separate"/>
      </w:r>
      <w:r w:rsidR="001B5C3F" w:rsidRPr="00C31F96">
        <w:rPr>
          <w:noProof/>
        </w:rPr>
        <w:t>[13]</w:t>
      </w:r>
      <w:r w:rsidR="00F215B9" w:rsidRPr="00C31F96">
        <w:fldChar w:fldCharType="end"/>
      </w:r>
      <w:r w:rsidR="00EE4A53">
        <w:t>.</w:t>
      </w:r>
    </w:p>
    <w:p w14:paraId="2FE7BEB2" w14:textId="04D8BA74" w:rsidR="00C26187" w:rsidRPr="00C31F96" w:rsidRDefault="00C26187" w:rsidP="00A115B6">
      <w:pPr>
        <w:pStyle w:val="Lijstalinea"/>
        <w:numPr>
          <w:ilvl w:val="0"/>
          <w:numId w:val="9"/>
        </w:numPr>
        <w:rPr>
          <w:i/>
          <w:iCs/>
        </w:rPr>
      </w:pPr>
      <w:r w:rsidRPr="00C31F96">
        <w:rPr>
          <w:i/>
          <w:iCs/>
        </w:rPr>
        <w:t>Explainable machine learning</w:t>
      </w:r>
      <w:r w:rsidR="00BD21C4" w:rsidRPr="00C31F96">
        <w:t>:</w:t>
      </w:r>
      <w:r w:rsidRPr="00C31F96">
        <w:t xml:space="preserve"> </w:t>
      </w:r>
      <w:r w:rsidR="00BD21C4" w:rsidRPr="00C31F96">
        <w:t>The s</w:t>
      </w:r>
      <w:r w:rsidRPr="00C31F96">
        <w:t>ubset of XAI pertaining to machine learning models</w:t>
      </w:r>
      <w:r w:rsidR="00A90CDE" w:rsidRPr="00C31F96">
        <w:t>.</w:t>
      </w:r>
    </w:p>
    <w:p w14:paraId="5AB9E0EA" w14:textId="1E3AE5C7" w:rsidR="00C26187" w:rsidRPr="00C31F96" w:rsidRDefault="00C26187" w:rsidP="00A115B6">
      <w:pPr>
        <w:pStyle w:val="Lijstalinea"/>
        <w:numPr>
          <w:ilvl w:val="0"/>
          <w:numId w:val="9"/>
        </w:numPr>
        <w:rPr>
          <w:i/>
          <w:iCs/>
        </w:rPr>
      </w:pPr>
      <w:r w:rsidRPr="00C31F96">
        <w:rPr>
          <w:i/>
          <w:iCs/>
        </w:rPr>
        <w:t>Explanation</w:t>
      </w:r>
      <w:r w:rsidR="00BD21C4" w:rsidRPr="00C31F96">
        <w:t xml:space="preserve">: </w:t>
      </w:r>
      <w:r w:rsidRPr="00C31F96">
        <w:t>The product of explainable machine learning</w:t>
      </w:r>
      <w:r w:rsidR="00A90CDE" w:rsidRPr="00C31F96">
        <w:t>.</w:t>
      </w:r>
    </w:p>
    <w:p w14:paraId="0FA19E1A" w14:textId="62A8D014" w:rsidR="00C26187" w:rsidRPr="00C31F96" w:rsidRDefault="00C26187" w:rsidP="00A115B6">
      <w:pPr>
        <w:pStyle w:val="Lijstalinea"/>
        <w:numPr>
          <w:ilvl w:val="0"/>
          <w:numId w:val="9"/>
        </w:numPr>
        <w:rPr>
          <w:i/>
          <w:iCs/>
        </w:rPr>
      </w:pPr>
      <w:r w:rsidRPr="00C31F96">
        <w:rPr>
          <w:i/>
          <w:iCs/>
        </w:rPr>
        <w:t>Transparency</w:t>
      </w:r>
      <w:r w:rsidR="00552289" w:rsidRPr="00C31F96">
        <w:t>:</w:t>
      </w:r>
      <w:r w:rsidRPr="00C31F96">
        <w:t xml:space="preserve"> A type of explanation that aims to uncover details about the functioning of the model</w:t>
      </w:r>
      <w:r w:rsidR="00C31F96">
        <w:t xml:space="preserve"> by training a transparent surrogate model based on the black-box model</w:t>
      </w:r>
      <w:r w:rsidRPr="00C31F96">
        <w:t>.</w:t>
      </w:r>
    </w:p>
    <w:p w14:paraId="140D5BCA" w14:textId="7C976FD0" w:rsidR="006D5A28" w:rsidRPr="00934A1E" w:rsidRDefault="00C26187" w:rsidP="00A115B6">
      <w:pPr>
        <w:pStyle w:val="Lijstalinea"/>
        <w:numPr>
          <w:ilvl w:val="0"/>
          <w:numId w:val="9"/>
        </w:numPr>
        <w:rPr>
          <w:i/>
          <w:iCs/>
        </w:rPr>
      </w:pPr>
      <w:r w:rsidRPr="00C31F96">
        <w:rPr>
          <w:i/>
          <w:iCs/>
        </w:rPr>
        <w:t>Causality</w:t>
      </w:r>
      <w:r w:rsidR="00552289" w:rsidRPr="00C31F96">
        <w:t>:</w:t>
      </w:r>
      <w:r w:rsidRPr="00C31F96">
        <w:t xml:space="preserve"> A type of explanation that aims to uncover which features are the most influential, important or relevant to produce a certain outcome of the </w:t>
      </w:r>
      <w:r w:rsidR="00C31F96">
        <w:t xml:space="preserve">black-box </w:t>
      </w:r>
      <w:r w:rsidRPr="00C31F96">
        <w:t>model.</w:t>
      </w:r>
    </w:p>
    <w:p w14:paraId="5E9DCD03" w14:textId="6E68492C" w:rsidR="00E32185" w:rsidRPr="00DD038D" w:rsidRDefault="00694C6A" w:rsidP="00A115B6">
      <w:pPr>
        <w:rPr>
          <w:i/>
          <w:iCs/>
        </w:rPr>
      </w:pPr>
      <w:r w:rsidRPr="00DD038D">
        <w:rPr>
          <w:i/>
          <w:iCs/>
        </w:rPr>
        <w:lastRenderedPageBreak/>
        <w:t>Assess</w:t>
      </w:r>
      <w:r w:rsidR="007220F1">
        <w:rPr>
          <w:i/>
          <w:iCs/>
        </w:rPr>
        <w:t>ment</w:t>
      </w:r>
      <w:r w:rsidR="00E32185" w:rsidRPr="00DD038D">
        <w:rPr>
          <w:i/>
          <w:iCs/>
        </w:rPr>
        <w:t>?</w:t>
      </w:r>
    </w:p>
    <w:p w14:paraId="70C9978F" w14:textId="7E203B34" w:rsidR="00C143F9" w:rsidRPr="00824425" w:rsidRDefault="00C143F9" w:rsidP="00A115B6">
      <w:r w:rsidRPr="00824425">
        <w:t xml:space="preserve">As XAI continues to grow, multiple studies have uncovered the need for certain metrics to evaluate the quality of explanations </w:t>
      </w:r>
      <w:r w:rsidRPr="00824425">
        <w:fldChar w:fldCharType="begin">
          <w:fldData xml:space="preserve">PEVuZE5vdGU+PENpdGU+PEF1dGhvcj5BZGFkaTwvQXV0aG9yPjxZZWFyPjIwMTg8L1llYXI+PFJl
Y051bT4yNzwvUmVjTnVtPjxEaXNwbGF5VGV4dD5bMTMsIDE5LTI0LCAyN108L0Rpc3BsYXlUZXh0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NoYXR6aW1wYXJtcGFzPC9BdXRob3I+PFllYXI+MjAyMDwvWWVhcj48
UmVjTnVtPjExPC9SZWNOdW0+PHJlY29yZD48cmVjLW51bWJlcj4xMTwvcmVjLW51bWJlcj48Zm9y
ZWlnbi1rZXlzPjxrZXkgYXBwPSJFTiIgZGItaWQ9IjlzdGV0MnJhNWZ3cGV2ZTJlem52cHByYmR0
cmUyZHMyd2FzOSIgdGltZXN0YW1wPSIxNjAwMzYxNDE3Ij4xMTwva2V5PjwvZm9yZWlnbi1rZXlz
PjxyZWYtdHlwZSBuYW1lPSJKb3VybmFsIEFydGljbGUiPjE3PC9yZWYtdHlwZT48Y29udHJpYnV0
b3JzPjxhdXRob3JzPjxhdXRob3I+Q2hhdHppbXBhcm1wYXMsIEFuZ2Vsb3M8L2F1dGhvcj48YXV0
aG9yPk1hcnRpbnMsIFJhZmFlbCBNLjwvYXV0aG9yPjxhdXRob3I+SnVzdWZpLCBJbGlyPC9hdXRo
b3I+PGF1dGhvcj5LZXJyZW4sIEFuZHJlYXM8L2F1dGhvcj48L2F1dGhvcnM+PC9jb250cmlidXRv
cnM+PHRpdGxlcz48dGl0bGU+QSBzdXJ2ZXkgb2Ygc3VydmV5cyBvbiB0aGUgdXNlIG9mIHZpc3Vh
bGl6YXRpb24gZm9yIGludGVycHJldGluZyBtYWNoaW5lIGxlYXJuaW5nIG1vZGVsczwvdGl0bGU+
PHNlY29uZGFyeS10aXRsZT5JbmZvcm1hdGlvbiBWaXN1YWxpemF0aW9uPC9zZWNvbmRhcnktdGl0
bGU+PC90aXRsZXM+PHBlcmlvZGljYWw+PGZ1bGwtdGl0bGU+SW5mb3JtYXRpb24gVmlzdWFsaXph
dGlvbjwvZnVsbC10aXRsZT48L3BlcmlvZGljYWw+PHBhZ2VzPjIwNy0yMzM8L3BhZ2VzPjx2b2x1
bWU+MTk8L3ZvbHVtZT48bnVtYmVyPjM8L251bWJlcj48ZGF0ZXM+PHllYXI+MjAyMDwveWVhcj48
cHViLWRhdGVzPjxkYXRlPkp1bDwvZGF0ZT48L3B1Yi1kYXRlcz48L2RhdGVzPjxpc2JuPjE0NzMt
ODcxNjwvaXNibj48YWNjZXNzaW9uLW51bT5XT1M6MDAwNTIzOTM1MzAwMDAxPC9hY2Nlc3Npb24t
bnVtPjx1cmxzPjxyZWxhdGVkLXVybHM+PHVybD4mbHQ7R28gdG8gSVNJJmd0OzovL1dPUzowMDA1
MjM5MzUzMDAwMDE8L3VybD48dXJsPmh0dHBzOi8vam91cm5hbHMuc2FnZXB1Yi5jb20vZG9pL3Bk
Zi8xMC4xMTc3LzE0NzM4NzE2MjA5MDQ2NzE8L3VybD48L3JlbGF0ZWQtdXJscz48L3VybHM+PGN1
c3RvbTc+VW5zcCAxNDczODcxNjIwOTA0NjcxPC9jdXN0b203PjxlbGVjdHJvbmljLXJlc291cmNl
LW51bT4xMC4xMTc3LzE0NzM4NzE2MjA5MDQ2NzE8L2VsZWN0cm9uaWMtcmVzb3VyY2UtbnVtPjwv
cmVjb3JkPjwvQ2l0ZT48Q2l0ZT48QXV0aG9yPkR1PC9BdXRob3I+PFllYXI+MjAyMDwvWWVhcj48
UmVjTnVtPjUwPC9SZWNOdW0+PHJlY29yZD48cmVjLW51bWJlcj41MDwvcmVjLW51bWJlcj48Zm9y
ZWlnbi1rZXlzPjxrZXkgYXBwPSJFTiIgZGItaWQ9IjlzdGV0MnJhNWZ3cGV2ZTJlem52cHByYmR0
cmUyZHMyd2FzOSIgdGltZXN0YW1wPSIxNjAwOTU3NzUxIj41MDwva2V5PjwvZm9yZWlnbi1rZXlz
PjxyZWYtdHlwZSBuYW1lPSJKb3VybmFsIEFydGljbGUiPjE3PC9yZWYtdHlwZT48Y29udHJpYnV0
b3JzPjxhdXRob3JzPjxhdXRob3I+RHUsIE0uPC9hdXRob3I+PGF1dGhvcj5MaXUsIE4uPC9hdXRo
b3I+PGF1dGhvcj5IdSwgWC48L2F1dGhvcj48L2F1dGhvcnM+PC9jb250cmlidXRvcnM+PHRpdGxl
cz48dGl0bGU+VGVjaG5pcXVlcyBmb3IgaW50ZXJwcmV0YWJsZSBtYWNoaW5lIGxlYXJuaW5nPC90
aXRsZT48c2Vjb25kYXJ5LXRpdGxlPkNvbW11bmljYXRpb25zIG9mIHRoZSBBQ008L3NlY29uZGFy
eS10aXRsZT48L3RpdGxlcz48cGVyaW9kaWNhbD48ZnVsbC10aXRsZT5Db21tdW5pY2F0aW9ucyBv
ZiB0aGUgQUNNPC9mdWxsLXRpdGxlPjwvcGVyaW9kaWNhbD48cGFnZXM+NjgtNzc8L3BhZ2VzPjx2
b2x1bWU+NjM8L3ZvbHVtZT48bnVtYmVyPjE8L251bWJlcj48ZGF0ZXM+PHllYXI+MjAyMDwveWVh
cj48L2RhdGVzPjx3b3JrLXR5cGU+QXJ0aWNsZTwvd29yay10eXBlPjx1cmxzPjxyZWxhdGVkLXVy
bHM+PHVybD5odHRwczovL3d3dy5zY29wdXMuY29tL2lud2FyZC9yZWNvcmQudXJpP2VpZD0yLXMy
LjAtODUwNzc0NTgzMDQmYW1wO2RvaT0xMC4xMTQ1JTJmMzM1OTc4NiZhbXA7cGFydG5lcklEPTQw
JmFtcDttZDU9MDhmOTVlN2Y2Zjk0Nzg3YzdmODllOWMxOTg5MzBlODY8L3VybD48dXJsPmh0dHBz
Oi8vZGwuYWNtLm9yZy9kb2kvcGRmLzEwLjExNDUvMzM1OTc4NjwvdXJsPjwvcmVsYXRlZC11cmxz
PjwvdXJscz48ZWxlY3Ryb25pYy1yZXNvdXJjZS1udW0+MTAuMTE0NS8zMzU5Nzg2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ENpdGU+PEF1dGhv
cj5MaXB0b248L0F1dGhvcj48WWVhcj4yMDE4PC9ZZWFyPjxSZWNOdW0+NjU8L1JlY051bT48cmVj
b3JkPjxyZWMtbnVtYmVyPjY1PC9yZWMtbnVtYmVyPjxmb3JlaWduLWtleXM+PGtleSBhcHA9IkVO
IiBkYi1pZD0iOXN0ZXQycmE1ZndwZXZlMmV6bnZwcHJiZHRyZTJkczJ3YXM5IiB0aW1lc3RhbXA9
IjE2MDE0NjMyMjgiPjY1PC9rZXk+PC9mb3JlaWduLWtleXM+PHJlZi10eXBlIG5hbWU9IkpvdXJu
YWwgQXJ0aWNsZSI+MTc8L3JlZi10eXBlPjxjb250cmlidXRvcnM+PGF1dGhvcnM+PGF1dGhvcj5M
aXB0b24sIFouIEMuPC9hdXRob3I+PC9hdXRob3JzPjwvY29udHJpYnV0b3JzPjx0aXRsZXM+PHRp
dGxlPlRoZSBteXRob3Mgb2YgbW9kZWwgaW50ZXJwcmV0YWJpbGl0eTogSW4gbWFjaGluZSBsZWFy
bmluZywgdGhlIGNvbmNlcHQgb2YgaW50ZXJwcmV0YWJpbGl0eSBpcyBib3RoIGltcG9ydGFudCBh
bmQgc2xpcHBlcnk8L3RpdGxlPjxzZWNvbmRhcnktdGl0bGU+UXVldWU8L3NlY29uZGFyeS10aXRs
ZT48L3RpdGxlcz48cGVyaW9kaWNhbD48ZnVsbC10aXRsZT5RdWV1ZTwvZnVsbC10aXRsZT48L3Bl
cmlvZGljYWw+PHZvbHVtZT4xNjwvdm9sdW1lPjxudW1iZXI+MzwvbnVtYmVyPjxkYXRlcz48eWVh
cj4yMDE4PC95ZWFyPjwvZGF0ZXM+PHdvcmstdHlwZT5BcnRpY2xlPC93b3JrLXR5cGU+PHVybHM+
PHJlbGF0ZWQtdXJscz48dXJsPmh0dHBzOi8vd3d3LnNjb3B1cy5jb20vaW53YXJkL3JlY29yZC51
cmk/ZWlkPTItczIuMC04NTA1MTc5MjMzOCZhbXA7cGFydG5lcklEPTQwJmFtcDttZDU9ZTQxOTAy
OTc3NDAxYTI4MzhkYzZkZTNjNDQ3ZGFmMjM8L3VybD48L3JlbGF0ZWQtdXJscz48L3VybHM+PHJl
bW90ZS1kYXRhYmFzZS1uYW1lPlNjb3B1czwvcmVtb3RlLWRhdGFiYXNlLW5hbWU+PC9yZWNvcmQ+
PC9DaXRlPjxDaXRlPjxBdXRob3I+R2lscGluPC9BdXRob3I+PFllYXI+MjAxODwvWWVhcj48UmVj
TnVtPjI4PC9SZWNOdW0+PHJlY29yZD48cmVjLW51bWJlcj4yODwvcmVjLW51bWJlcj48Zm9yZWln
bi1rZXlzPjxrZXkgYXBwPSJFTiIgZGItaWQ9IjlzdGV0MnJhNWZ3cGV2ZTJlem52cHByYmR0cmUy
ZHMyd2FzOSIgdGltZXN0YW1wPSIxNjAwODU4Mjg0Ij4yODwva2V5PjwvZm9yZWlnbi1rZXlzPjxy
ZWYtdHlwZSBuYW1lPSJDb25mZXJlbmNlIFByb2NlZWRpbmdzIj4xMDwvcmVmLXR5cGU+PGNvbnRy
aWJ1dG9ycz48YXV0aG9ycz48YXV0aG9yPkwuIEguIEdpbHBpbjwvYXV0aG9yPjxhdXRob3I+RC4g
QmF1PC9hdXRob3I+PGF1dGhvcj5CLiBaLiBZdWFuPC9hdXRob3I+PGF1dGhvcj5BLiBCYWp3YTwv
YXV0aG9yPjxhdXRob3I+TS4gU3BlY3RlcjwvYXV0aG9yPjxhdXRob3I+TC4gS2FnYWw8L2F1dGhv
cj48L2F1dGhvcnM+PC9jb250cmlidXRvcnM+PHRpdGxlcz48dGl0bGU+RXhwbGFpbmluZyBFeHBs
YW5hdGlvbnM6IEFuIE92ZXJ2aWV3IG9mIEludGVycHJldGFiaWxpdHkgb2YgTWFjaGluZSBMZWFy
bmluZzwvdGl0bGU+PHNlY29uZGFyeS10aXRsZT4yMDE4IElFRUUgNXRoIEludGVybmF0aW9uYWwg
Q29uZmVyZW5jZSBvbiBEYXRhIFNjaWVuY2UgYW5kIEFkdmFuY2VkIEFuYWx5dGljcyAoRFNBQSk8
L3NlY29uZGFyeS10aXRsZT48YWx0LXRpdGxlPjIwMTggSUVFRSA1dGggSW50ZXJuYXRpb25hbCBD
b25mZXJlbmNlIG9uIERhdGEgU2NpZW5jZSBhbmQgQWR2YW5jZWQgQW5hbHl0aWNzIChEU0FBKTwv
YWx0LXRpdGxlPjwvdGl0bGVzPjxwYWdlcz44MC04OTwvcGFnZXM+PGtleXdvcmRzPjxrZXl3b3Jk
PmFydGlmaWNpYWwgaW50ZWxsaWdlbmNlPC9rZXl3b3JkPjxrZXl3b3JkPmRhdGEgYW5hbHlzaXM8
L2tleXdvcmQ+PGtleXdvcmQ+bGVhcm5pbmcgKGFydGlmaWNpYWwgaW50ZWxsaWdlbmNlKTwva2V5
d29yZD48a2V5d29yZD5uZXVyYWwgbmV0czwva2V5d29yZD48a2V5d29yZD5jb21wbGV4IG1hY2hp
bmVzPC9rZXl3b3JkPjxrZXl3b3JkPmFsZ29yaXRobWljIGZhaXJuZXNzPC9rZXl3b3JkPjxrZXl3
b3JkPnRyYWluaW5nIGRhdGE8L2tleXdvcmQ+PGtleXdvcmQ+c3VnZ2VzdGVkIGZ1dHVyZSByZXNl
YXJjaCBkaXJlY3Rpb25zPC9rZXl3b3JkPjxrZXl3b3JkPmV4cGxhbmF0b3J5IGFydGlmaWNpYWwg
aW50ZWxsaWdlbmNlPC9rZXl3b3JkPjxrZXl3b3JkPmV4cGxhaW5pbmcgZXhwbGFuYXRpb25zPC9r
ZXl3b3JkPjxrZXl3b3JkPm1hY2hpbmUgbGVhcm5pbmc8L2tleXdvcmQ+PGtleXdvcmQ+WEFJPC9r
ZXl3b3JkPjxrZXl3b3JkPnBvdGVudGlhbCBiaWFzLXByb2JsZW1zPC9rZXl3b3JkPjxrZXl3b3Jk
PkNvbXB1dGF0aW9uYWwgbW9kZWxpbmc8L2tleXdvcmQ+PGtleXdvcmQ+RGVjaXNpb24gdHJlZXM8
L2tleXdvcmQ+PGtleXdvcmQ+QmlvbG9naWNhbCBuZXVyYWwgbmV0d29ya3M8L2tleXdvcmQ+PGtl
eXdvcmQ+VGF4b25vbXk8L2tleXdvcmQ+PGtleXdvcmQ+Q29tcGxleGl0eSB0aGVvcnk8L2tleXdv
cmQ+PGtleXdvcmQ+TWFjaGluZSBsZWFybmluZyB0aGVvcmllczwva2V5d29yZD48a2V5d29yZD5N
b2RlbHMgYW5kIHN5c3RlbXM8L2tleXdvcmQ+PGtleXdvcmQ+RGVlcCBsZWFybmluZyBhbmQgZGVl
cCBhbmFseXRpY3M8L2tleXdvcmQ+PGtleXdvcmQ+RmFpcm5lc3MgYW5kIHRyYW5zcGFyZW5jeSBp
biBkYXRhIHNjaWVuY2U8L2tleXdvcmQ+PC9rZXl3b3Jkcz48ZGF0ZXM+PHllYXI+MjAxODwveWVh
cj48cHViLWRhdGVzPjxkYXRlPjEtMyBPY3QuIDIwMTg8L2RhdGU+PC9wdWItZGF0ZXM+PC9kYXRl
cz48dXJscz48cmVsYXRlZC11cmxzPjx1cmw+aHR0cHM6Ly9pZWVleHBsb3JlLmllZWUub3JnL2Rv
Y3VtZW50Lzg2MzE0NDgvPC91cmw+PC9yZWxhdGVkLXVybHM+PC91cmxzPjxlbGVjdHJvbmljLXJl
c291cmNlLW51bT4xMC4xMTA5L0RTQUEuMjAxOC4wMDAxODwvZWxlY3Ryb25pYy1yZXNvdXJjZS1u
dW0+PC9yZWNvcmQ+PC9DaXRlPjxDaXRlPjxBdXRob3I+Q2FydmFsaG88L0F1dGhvcj48WWVhcj4y
MDE5PC9ZZWFyPjxSZWNOdW0+NDQ8L1JlY051bT48cmVjb3JkPjxyZWMtbnVtYmVyPjQ0PC9yZWMt
bnVtYmVyPjxmb3JlaWduLWtleXM+PGtleSBhcHA9IkVOIiBkYi1pZD0iOXN0ZXQycmE1ZndwZXZl
MmV6bnZwcHJiZHRyZTJkczJ3YXM5IiB0aW1lc3RhbXA9IjE2MDA4Njg0NjAiPjQ0PC9rZXk+PC9m
b3JlaWduLWtleXM+PHJlZi10eXBlIG5hbWU9IkpvdXJuYWwgQXJ0aWNsZSI+MTc8L3JlZi10eXBl
Pjxjb250cmlidXRvcnM+PGF1dGhvcnM+PGF1dGhvcj5DYXJ2YWxobywgRC4gVi48L2F1dGhvcj48
YXV0aG9yPlBlcmVpcmEsIEUuIE0uPC9hdXRob3I+PGF1dGhvcj5DYXJkb3NvLCBKLiBTLjwvYXV0
aG9yPjwvYXV0aG9ycz48L2NvbnRyaWJ1dG9ycz48dGl0bGVzPjx0aXRsZT5NYWNoaW5lIGxlYXJu
aW5nIGludGVycHJldGFiaWxpdHk6IEEgc3VydmV5IG9uIG1ldGhvZHMgYW5kIG1ldHJpY3M8L3Rp
dGxlPjxzZWNvbmRhcnktdGl0bGU+RWxlY3Ryb25pY3MgKFN3aXR6ZXJsYW5kKTwvc2Vjb25kYXJ5
LXRpdGxlPjwvdGl0bGVzPjxwZXJpb2RpY2FsPjxmdWxsLXRpdGxlPkVsZWN0cm9uaWNzIChTd2l0
emVybGFuZCk8L2Z1bGwtdGl0bGU+PC9wZXJpb2RpY2FsPjx2b2x1bWU+ODwvdm9sdW1lPjxudW1i
ZXI+ODwvbnVtYmVyPjxkYXRlcz48eWVhcj4yMDE5PC95ZWFyPjwvZGF0ZXM+PHdvcmstdHlwZT5S
ZXZpZXc8L3dvcmstdHlwZT48dXJscz48cmVsYXRlZC11cmxzPjx1cmw+aHR0cHM6Ly93d3cuc2Nv
cHVzLmNvbS9pbndhcmQvcmVjb3JkLnVyaT9laWQ9Mi1zMi4wLTg1MDcxMjQ2MTEzJmFtcDtkb2k9
MTAuMzM5MCUyZmVsZWN0cm9uaWNzODA4MDgzMiZhbXA7cGFydG5lcklEPTQwJmFtcDttZDU9ZWVi
OGQzNjgxNGRhNWYzYTU3NThkMGQ2NGI3NDI5YTE8L3VybD48dXJsPmh0dHBzOi8vcmVzLm1kcGku
Y29tL2RfYXR0YWNobWVudC9lbGVjdHJvbmljcy9lbGVjdHJvbmljcy0wOC0wMDgzMi9hcnRpY2xl
X2RlcGxveS9lbGVjdHJvbmljcy0wOC0wMDgzMi5wZGY8L3VybD48L3JlbGF0ZWQtdXJscz48L3Vy
bHM+PGN1c3RvbTc+ODMyPC9jdXN0b203PjxlbGVjdHJvbmljLXJlc291cmNlLW51bT4xMC4zMzkw
L2VsZWN0cm9uaWNzODA4MDgzMjwvZWxlY3Ryb25pYy1yZXNvdXJjZS1udW0+PHJlbW90ZS1kYXRh
YmFzZS1uYW1lPlNjb3B1czwvcmVtb3RlLWRhdGFiYXNlLW5hbWU+PC9yZWNvcmQ+PC9DaXRlPjxD
aXRlPjxBdXRob3I+TXVyZG9jaDwvQXV0aG9yPjxZZWFyPjIwMTk8L1llYXI+PFJlY051bT41Nzwv
UmVjTnVtPjxyZWNvcmQ+PHJlYy1udW1iZXI+NTc8L3JlYy1udW1iZXI+PGZvcmVpZ24ta2V5cz48
a2V5IGFwcD0iRU4iIGRiLWlkPSI5c3RldDJyYTVmd3BldmUyZXpudnBwcmJkdHJlMmRzMndhczki
IHRpbWVzdGFtcD0iMTYwMTMyMTk4MCI+NTc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L0VuZE5vdGU+AG==
</w:fldData>
        </w:fldChar>
      </w:r>
      <w:r w:rsidR="003A7A91">
        <w:instrText xml:space="preserve"> ADDIN EN.CITE </w:instrText>
      </w:r>
      <w:r w:rsidR="003A7A91">
        <w:fldChar w:fldCharType="begin">
          <w:fldData xml:space="preserve">PEVuZE5vdGU+PENpdGU+PEF1dGhvcj5BZGFkaTwvQXV0aG9yPjxZZWFyPjIwMTg8L1llYXI+PFJl
Y051bT4yNzwvUmVjTnVtPjxEaXNwbGF5VGV4dD5bMTMsIDE5LTI0LCAyN108L0Rpc3BsYXlUZXh0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NoYXR6aW1wYXJtcGFzPC9BdXRob3I+PFllYXI+MjAyMDwvWWVhcj48
UmVjTnVtPjExPC9SZWNOdW0+PHJlY29yZD48cmVjLW51bWJlcj4xMTwvcmVjLW51bWJlcj48Zm9y
ZWlnbi1rZXlzPjxrZXkgYXBwPSJFTiIgZGItaWQ9IjlzdGV0MnJhNWZ3cGV2ZTJlem52cHByYmR0
cmUyZHMyd2FzOSIgdGltZXN0YW1wPSIxNjAwMzYxNDE3Ij4xMTwva2V5PjwvZm9yZWlnbi1rZXlz
PjxyZWYtdHlwZSBuYW1lPSJKb3VybmFsIEFydGljbGUiPjE3PC9yZWYtdHlwZT48Y29udHJpYnV0
b3JzPjxhdXRob3JzPjxhdXRob3I+Q2hhdHppbXBhcm1wYXMsIEFuZ2Vsb3M8L2F1dGhvcj48YXV0
aG9yPk1hcnRpbnMsIFJhZmFlbCBNLjwvYXV0aG9yPjxhdXRob3I+SnVzdWZpLCBJbGlyPC9hdXRo
b3I+PGF1dGhvcj5LZXJyZW4sIEFuZHJlYXM8L2F1dGhvcj48L2F1dGhvcnM+PC9jb250cmlidXRv
cnM+PHRpdGxlcz48dGl0bGU+QSBzdXJ2ZXkgb2Ygc3VydmV5cyBvbiB0aGUgdXNlIG9mIHZpc3Vh
bGl6YXRpb24gZm9yIGludGVycHJldGluZyBtYWNoaW5lIGxlYXJuaW5nIG1vZGVsczwvdGl0bGU+
PHNlY29uZGFyeS10aXRsZT5JbmZvcm1hdGlvbiBWaXN1YWxpemF0aW9uPC9zZWNvbmRhcnktdGl0
bGU+PC90aXRsZXM+PHBlcmlvZGljYWw+PGZ1bGwtdGl0bGU+SW5mb3JtYXRpb24gVmlzdWFsaXph
dGlvbjwvZnVsbC10aXRsZT48L3BlcmlvZGljYWw+PHBhZ2VzPjIwNy0yMzM8L3BhZ2VzPjx2b2x1
bWU+MTk8L3ZvbHVtZT48bnVtYmVyPjM8L251bWJlcj48ZGF0ZXM+PHllYXI+MjAyMDwveWVhcj48
cHViLWRhdGVzPjxkYXRlPkp1bDwvZGF0ZT48L3B1Yi1kYXRlcz48L2RhdGVzPjxpc2JuPjE0NzMt
ODcxNjwvaXNibj48YWNjZXNzaW9uLW51bT5XT1M6MDAwNTIzOTM1MzAwMDAxPC9hY2Nlc3Npb24t
bnVtPjx1cmxzPjxyZWxhdGVkLXVybHM+PHVybD4mbHQ7R28gdG8gSVNJJmd0OzovL1dPUzowMDA1
MjM5MzUzMDAwMDE8L3VybD48dXJsPmh0dHBzOi8vam91cm5hbHMuc2FnZXB1Yi5jb20vZG9pL3Bk
Zi8xMC4xMTc3LzE0NzM4NzE2MjA5MDQ2NzE8L3VybD48L3JlbGF0ZWQtdXJscz48L3VybHM+PGN1
c3RvbTc+VW5zcCAxNDczODcxNjIwOTA0NjcxPC9jdXN0b203PjxlbGVjdHJvbmljLXJlc291cmNl
LW51bT4xMC4xMTc3LzE0NzM4NzE2MjA5MDQ2NzE8L2VsZWN0cm9uaWMtcmVzb3VyY2UtbnVtPjwv
cmVjb3JkPjwvQ2l0ZT48Q2l0ZT48QXV0aG9yPkR1PC9BdXRob3I+PFllYXI+MjAyMDwvWWVhcj48
UmVjTnVtPjUwPC9SZWNOdW0+PHJlY29yZD48cmVjLW51bWJlcj41MDwvcmVjLW51bWJlcj48Zm9y
ZWlnbi1rZXlzPjxrZXkgYXBwPSJFTiIgZGItaWQ9IjlzdGV0MnJhNWZ3cGV2ZTJlem52cHByYmR0
cmUyZHMyd2FzOSIgdGltZXN0YW1wPSIxNjAwOTU3NzUxIj41MDwva2V5PjwvZm9yZWlnbi1rZXlz
PjxyZWYtdHlwZSBuYW1lPSJKb3VybmFsIEFydGljbGUiPjE3PC9yZWYtdHlwZT48Y29udHJpYnV0
b3JzPjxhdXRob3JzPjxhdXRob3I+RHUsIE0uPC9hdXRob3I+PGF1dGhvcj5MaXUsIE4uPC9hdXRo
b3I+PGF1dGhvcj5IdSwgWC48L2F1dGhvcj48L2F1dGhvcnM+PC9jb250cmlidXRvcnM+PHRpdGxl
cz48dGl0bGU+VGVjaG5pcXVlcyBmb3IgaW50ZXJwcmV0YWJsZSBtYWNoaW5lIGxlYXJuaW5nPC90
aXRsZT48c2Vjb25kYXJ5LXRpdGxlPkNvbW11bmljYXRpb25zIG9mIHRoZSBBQ008L3NlY29uZGFy
eS10aXRsZT48L3RpdGxlcz48cGVyaW9kaWNhbD48ZnVsbC10aXRsZT5Db21tdW5pY2F0aW9ucyBv
ZiB0aGUgQUNNPC9mdWxsLXRpdGxlPjwvcGVyaW9kaWNhbD48cGFnZXM+NjgtNzc8L3BhZ2VzPjx2
b2x1bWU+NjM8L3ZvbHVtZT48bnVtYmVyPjE8L251bWJlcj48ZGF0ZXM+PHllYXI+MjAyMDwveWVh
cj48L2RhdGVzPjx3b3JrLXR5cGU+QXJ0aWNsZTwvd29yay10eXBlPjx1cmxzPjxyZWxhdGVkLXVy
bHM+PHVybD5odHRwczovL3d3dy5zY29wdXMuY29tL2lud2FyZC9yZWNvcmQudXJpP2VpZD0yLXMy
LjAtODUwNzc0NTgzMDQmYW1wO2RvaT0xMC4xMTQ1JTJmMzM1OTc4NiZhbXA7cGFydG5lcklEPTQw
JmFtcDttZDU9MDhmOTVlN2Y2Zjk0Nzg3YzdmODllOWMxOTg5MzBlODY8L3VybD48dXJsPmh0dHBz
Oi8vZGwuYWNtLm9yZy9kb2kvcGRmLzEwLjExNDUvMzM1OTc4NjwvdXJsPjwvcmVsYXRlZC11cmxz
PjwvdXJscz48ZWxlY3Ryb25pYy1yZXNvdXJjZS1udW0+MTAuMTE0NS8zMzU5Nzg2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ENpdGU+PEF1dGhv
cj5MaXB0b248L0F1dGhvcj48WWVhcj4yMDE4PC9ZZWFyPjxSZWNOdW0+NjU8L1JlY051bT48cmVj
b3JkPjxyZWMtbnVtYmVyPjY1PC9yZWMtbnVtYmVyPjxmb3JlaWduLWtleXM+PGtleSBhcHA9IkVO
IiBkYi1pZD0iOXN0ZXQycmE1ZndwZXZlMmV6bnZwcHJiZHRyZTJkczJ3YXM5IiB0aW1lc3RhbXA9
IjE2MDE0NjMyMjgiPjY1PC9rZXk+PC9mb3JlaWduLWtleXM+PHJlZi10eXBlIG5hbWU9IkpvdXJu
YWwgQXJ0aWNsZSI+MTc8L3JlZi10eXBlPjxjb250cmlidXRvcnM+PGF1dGhvcnM+PGF1dGhvcj5M
aXB0b24sIFouIEMuPC9hdXRob3I+PC9hdXRob3JzPjwvY29udHJpYnV0b3JzPjx0aXRsZXM+PHRp
dGxlPlRoZSBteXRob3Mgb2YgbW9kZWwgaW50ZXJwcmV0YWJpbGl0eTogSW4gbWFjaGluZSBsZWFy
bmluZywgdGhlIGNvbmNlcHQgb2YgaW50ZXJwcmV0YWJpbGl0eSBpcyBib3RoIGltcG9ydGFudCBh
bmQgc2xpcHBlcnk8L3RpdGxlPjxzZWNvbmRhcnktdGl0bGU+UXVldWU8L3NlY29uZGFyeS10aXRs
ZT48L3RpdGxlcz48cGVyaW9kaWNhbD48ZnVsbC10aXRsZT5RdWV1ZTwvZnVsbC10aXRsZT48L3Bl
cmlvZGljYWw+PHZvbHVtZT4xNjwvdm9sdW1lPjxudW1iZXI+MzwvbnVtYmVyPjxkYXRlcz48eWVh
cj4yMDE4PC95ZWFyPjwvZGF0ZXM+PHdvcmstdHlwZT5BcnRpY2xlPC93b3JrLXR5cGU+PHVybHM+
PHJlbGF0ZWQtdXJscz48dXJsPmh0dHBzOi8vd3d3LnNjb3B1cy5jb20vaW53YXJkL3JlY29yZC51
cmk/ZWlkPTItczIuMC04NTA1MTc5MjMzOCZhbXA7cGFydG5lcklEPTQwJmFtcDttZDU9ZTQxOTAy
OTc3NDAxYTI4MzhkYzZkZTNjNDQ3ZGFmMjM8L3VybD48L3JlbGF0ZWQtdXJscz48L3VybHM+PHJl
bW90ZS1kYXRhYmFzZS1uYW1lPlNjb3B1czwvcmVtb3RlLWRhdGFiYXNlLW5hbWU+PC9yZWNvcmQ+
PC9DaXRlPjxDaXRlPjxBdXRob3I+R2lscGluPC9BdXRob3I+PFllYXI+MjAxODwvWWVhcj48UmVj
TnVtPjI4PC9SZWNOdW0+PHJlY29yZD48cmVjLW51bWJlcj4yODwvcmVjLW51bWJlcj48Zm9yZWln
bi1rZXlzPjxrZXkgYXBwPSJFTiIgZGItaWQ9IjlzdGV0MnJhNWZ3cGV2ZTJlem52cHByYmR0cmUy
ZHMyd2FzOSIgdGltZXN0YW1wPSIxNjAwODU4Mjg0Ij4yODwva2V5PjwvZm9yZWlnbi1rZXlzPjxy
ZWYtdHlwZSBuYW1lPSJDb25mZXJlbmNlIFByb2NlZWRpbmdzIj4xMDwvcmVmLXR5cGU+PGNvbnRy
aWJ1dG9ycz48YXV0aG9ycz48YXV0aG9yPkwuIEguIEdpbHBpbjwvYXV0aG9yPjxhdXRob3I+RC4g
QmF1PC9hdXRob3I+PGF1dGhvcj5CLiBaLiBZdWFuPC9hdXRob3I+PGF1dGhvcj5BLiBCYWp3YTwv
YXV0aG9yPjxhdXRob3I+TS4gU3BlY3RlcjwvYXV0aG9yPjxhdXRob3I+TC4gS2FnYWw8L2F1dGhv
cj48L2F1dGhvcnM+PC9jb250cmlidXRvcnM+PHRpdGxlcz48dGl0bGU+RXhwbGFpbmluZyBFeHBs
YW5hdGlvbnM6IEFuIE92ZXJ2aWV3IG9mIEludGVycHJldGFiaWxpdHkgb2YgTWFjaGluZSBMZWFy
bmluZzwvdGl0bGU+PHNlY29uZGFyeS10aXRsZT4yMDE4IElFRUUgNXRoIEludGVybmF0aW9uYWwg
Q29uZmVyZW5jZSBvbiBEYXRhIFNjaWVuY2UgYW5kIEFkdmFuY2VkIEFuYWx5dGljcyAoRFNBQSk8
L3NlY29uZGFyeS10aXRsZT48YWx0LXRpdGxlPjIwMTggSUVFRSA1dGggSW50ZXJuYXRpb25hbCBD
b25mZXJlbmNlIG9uIERhdGEgU2NpZW5jZSBhbmQgQWR2YW5jZWQgQW5hbHl0aWNzIChEU0FBKTwv
YWx0LXRpdGxlPjwvdGl0bGVzPjxwYWdlcz44MC04OTwvcGFnZXM+PGtleXdvcmRzPjxrZXl3b3Jk
PmFydGlmaWNpYWwgaW50ZWxsaWdlbmNlPC9rZXl3b3JkPjxrZXl3b3JkPmRhdGEgYW5hbHlzaXM8
L2tleXdvcmQ+PGtleXdvcmQ+bGVhcm5pbmcgKGFydGlmaWNpYWwgaW50ZWxsaWdlbmNlKTwva2V5
d29yZD48a2V5d29yZD5uZXVyYWwgbmV0czwva2V5d29yZD48a2V5d29yZD5jb21wbGV4IG1hY2hp
bmVzPC9rZXl3b3JkPjxrZXl3b3JkPmFsZ29yaXRobWljIGZhaXJuZXNzPC9rZXl3b3JkPjxrZXl3
b3JkPnRyYWluaW5nIGRhdGE8L2tleXdvcmQ+PGtleXdvcmQ+c3VnZ2VzdGVkIGZ1dHVyZSByZXNl
YXJjaCBkaXJlY3Rpb25zPC9rZXl3b3JkPjxrZXl3b3JkPmV4cGxhbmF0b3J5IGFydGlmaWNpYWwg
aW50ZWxsaWdlbmNlPC9rZXl3b3JkPjxrZXl3b3JkPmV4cGxhaW5pbmcgZXhwbGFuYXRpb25zPC9r
ZXl3b3JkPjxrZXl3b3JkPm1hY2hpbmUgbGVhcm5pbmc8L2tleXdvcmQ+PGtleXdvcmQ+WEFJPC9r
ZXl3b3JkPjxrZXl3b3JkPnBvdGVudGlhbCBiaWFzLXByb2JsZW1zPC9rZXl3b3JkPjxrZXl3b3Jk
PkNvbXB1dGF0aW9uYWwgbW9kZWxpbmc8L2tleXdvcmQ+PGtleXdvcmQ+RGVjaXNpb24gdHJlZXM8
L2tleXdvcmQ+PGtleXdvcmQ+QmlvbG9naWNhbCBuZXVyYWwgbmV0d29ya3M8L2tleXdvcmQ+PGtl
eXdvcmQ+VGF4b25vbXk8L2tleXdvcmQ+PGtleXdvcmQ+Q29tcGxleGl0eSB0aGVvcnk8L2tleXdv
cmQ+PGtleXdvcmQ+TWFjaGluZSBsZWFybmluZyB0aGVvcmllczwva2V5d29yZD48a2V5d29yZD5N
b2RlbHMgYW5kIHN5c3RlbXM8L2tleXdvcmQ+PGtleXdvcmQ+RGVlcCBsZWFybmluZyBhbmQgZGVl
cCBhbmFseXRpY3M8L2tleXdvcmQ+PGtleXdvcmQ+RmFpcm5lc3MgYW5kIHRyYW5zcGFyZW5jeSBp
biBkYXRhIHNjaWVuY2U8L2tleXdvcmQ+PC9rZXl3b3Jkcz48ZGF0ZXM+PHllYXI+MjAxODwveWVh
cj48cHViLWRhdGVzPjxkYXRlPjEtMyBPY3QuIDIwMTg8L2RhdGU+PC9wdWItZGF0ZXM+PC9kYXRl
cz48dXJscz48cmVsYXRlZC11cmxzPjx1cmw+aHR0cHM6Ly9pZWVleHBsb3JlLmllZWUub3JnL2Rv
Y3VtZW50Lzg2MzE0NDgvPC91cmw+PC9yZWxhdGVkLXVybHM+PC91cmxzPjxlbGVjdHJvbmljLXJl
c291cmNlLW51bT4xMC4xMTA5L0RTQUEuMjAxOC4wMDAxODwvZWxlY3Ryb25pYy1yZXNvdXJjZS1u
dW0+PC9yZWNvcmQ+PC9DaXRlPjxDaXRlPjxBdXRob3I+Q2FydmFsaG88L0F1dGhvcj48WWVhcj4y
MDE5PC9ZZWFyPjxSZWNOdW0+NDQ8L1JlY051bT48cmVjb3JkPjxyZWMtbnVtYmVyPjQ0PC9yZWMt
bnVtYmVyPjxmb3JlaWduLWtleXM+PGtleSBhcHA9IkVOIiBkYi1pZD0iOXN0ZXQycmE1ZndwZXZl
MmV6bnZwcHJiZHRyZTJkczJ3YXM5IiB0aW1lc3RhbXA9IjE2MDA4Njg0NjAiPjQ0PC9rZXk+PC9m
b3JlaWduLWtleXM+PHJlZi10eXBlIG5hbWU9IkpvdXJuYWwgQXJ0aWNsZSI+MTc8L3JlZi10eXBl
Pjxjb250cmlidXRvcnM+PGF1dGhvcnM+PGF1dGhvcj5DYXJ2YWxobywgRC4gVi48L2F1dGhvcj48
YXV0aG9yPlBlcmVpcmEsIEUuIE0uPC9hdXRob3I+PGF1dGhvcj5DYXJkb3NvLCBKLiBTLjwvYXV0
aG9yPjwvYXV0aG9ycz48L2NvbnRyaWJ1dG9ycz48dGl0bGVzPjx0aXRsZT5NYWNoaW5lIGxlYXJu
aW5nIGludGVycHJldGFiaWxpdHk6IEEgc3VydmV5IG9uIG1ldGhvZHMgYW5kIG1ldHJpY3M8L3Rp
dGxlPjxzZWNvbmRhcnktdGl0bGU+RWxlY3Ryb25pY3MgKFN3aXR6ZXJsYW5kKTwvc2Vjb25kYXJ5
LXRpdGxlPjwvdGl0bGVzPjxwZXJpb2RpY2FsPjxmdWxsLXRpdGxlPkVsZWN0cm9uaWNzIChTd2l0
emVybGFuZCk8L2Z1bGwtdGl0bGU+PC9wZXJpb2RpY2FsPjx2b2x1bWU+ODwvdm9sdW1lPjxudW1i
ZXI+ODwvbnVtYmVyPjxkYXRlcz48eWVhcj4yMDE5PC95ZWFyPjwvZGF0ZXM+PHdvcmstdHlwZT5S
ZXZpZXc8L3dvcmstdHlwZT48dXJscz48cmVsYXRlZC11cmxzPjx1cmw+aHR0cHM6Ly93d3cuc2Nv
cHVzLmNvbS9pbndhcmQvcmVjb3JkLnVyaT9laWQ9Mi1zMi4wLTg1MDcxMjQ2MTEzJmFtcDtkb2k9
MTAuMzM5MCUyZmVsZWN0cm9uaWNzODA4MDgzMiZhbXA7cGFydG5lcklEPTQwJmFtcDttZDU9ZWVi
OGQzNjgxNGRhNWYzYTU3NThkMGQ2NGI3NDI5YTE8L3VybD48dXJsPmh0dHBzOi8vcmVzLm1kcGku
Y29tL2RfYXR0YWNobWVudC9lbGVjdHJvbmljcy9lbGVjdHJvbmljcy0wOC0wMDgzMi9hcnRpY2xl
X2RlcGxveS9lbGVjdHJvbmljcy0wOC0wMDgzMi5wZGY8L3VybD48L3JlbGF0ZWQtdXJscz48L3Vy
bHM+PGN1c3RvbTc+ODMyPC9jdXN0b203PjxlbGVjdHJvbmljLXJlc291cmNlLW51bT4xMC4zMzkw
L2VsZWN0cm9uaWNzODA4MDgzMjwvZWxlY3Ryb25pYy1yZXNvdXJjZS1udW0+PHJlbW90ZS1kYXRh
YmFzZS1uYW1lPlNjb3B1czwvcmVtb3RlLWRhdGFiYXNlLW5hbWU+PC9yZWNvcmQ+PC9DaXRlPjxD
aXRlPjxBdXRob3I+TXVyZG9jaDwvQXV0aG9yPjxZZWFyPjIwMTk8L1llYXI+PFJlY051bT41Nzwv
UmVjTnVtPjxyZWNvcmQ+PHJlYy1udW1iZXI+NTc8L3JlYy1udW1iZXI+PGZvcmVpZ24ta2V5cz48
a2V5IGFwcD0iRU4iIGRiLWlkPSI5c3RldDJyYTVmd3BldmUyZXpudnBwcmJkdHJlMmRzMndhczki
IHRpbWVzdGFtcD0iMTYwMTMyMTk4MCI+NTc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L0VuZE5vdGU+AG==
</w:fldData>
        </w:fldChar>
      </w:r>
      <w:r w:rsidR="003A7A91">
        <w:instrText xml:space="preserve"> ADDIN EN.CITE.DATA </w:instrText>
      </w:r>
      <w:r w:rsidR="003A7A91">
        <w:fldChar w:fldCharType="end"/>
      </w:r>
      <w:r w:rsidRPr="00824425">
        <w:fldChar w:fldCharType="separate"/>
      </w:r>
      <w:r w:rsidR="003A7A91">
        <w:rPr>
          <w:noProof/>
        </w:rPr>
        <w:t>[13, 19-24, 27]</w:t>
      </w:r>
      <w:r w:rsidRPr="00824425">
        <w:fldChar w:fldCharType="end"/>
      </w:r>
      <w:r w:rsidRPr="00824425">
        <w:t xml:space="preserve">. </w:t>
      </w:r>
      <w:r w:rsidR="00992792" w:rsidRPr="00824425">
        <w:t xml:space="preserve">No unified metric has been made to </w:t>
      </w:r>
      <w:r w:rsidR="00985391" w:rsidRPr="00824425">
        <w:t>assess</w:t>
      </w:r>
      <w:r w:rsidR="00992792" w:rsidRPr="00824425">
        <w:t xml:space="preserve"> how good an explanation is, yet several aspects have been made clear that a good explanation must fulfil.</w:t>
      </w:r>
    </w:p>
    <w:p w14:paraId="08C815DB" w14:textId="45A6D052" w:rsidR="00E32185" w:rsidRPr="00824425" w:rsidRDefault="00BD21C4" w:rsidP="00A115B6">
      <w:r w:rsidRPr="00824425">
        <w:t>By producing an explanation, it is inevitable that some information is lost. Otherwise, we would present the entire model as it is</w:t>
      </w:r>
      <w:r w:rsidR="00265025" w:rsidRPr="00824425">
        <w:t xml:space="preserve"> (like a simulatable transparent model)</w:t>
      </w:r>
      <w:r w:rsidR="00220CE8">
        <w:t xml:space="preserve"> </w:t>
      </w:r>
      <w:r w:rsidR="0015766F" w:rsidRPr="00824425">
        <w:fldChar w:fldCharType="begin"/>
      </w:r>
      <w:r w:rsidR="001B5C3F">
        <w:instrText xml:space="preserve"> ADDIN EN.CITE &lt;EndNote&gt;&lt;Cite&gt;&lt;Author&gt;Rudin&lt;/Author&gt;&lt;Year&gt;2019&lt;/Year&gt;&lt;RecNum&gt;21&lt;/RecNum&gt;&lt;DisplayText&gt;[16]&lt;/DisplayText&gt;&lt;record&gt;&lt;rec-number&gt;21&lt;/rec-number&gt;&lt;foreign-keys&gt;&lt;key app="EN" db-id="9stet2ra5fwpeve2eznvpprbdtre2ds2was9" timestamp="1600770563"&gt;21&lt;/key&gt;&lt;/foreign-keys&gt;&lt;ref-type name="Journal Article"&gt;17&lt;/ref-type&gt;&lt;contributors&gt;&lt;authors&gt;&lt;author&gt;Rudin, C.&lt;/author&gt;&lt;/authors&gt;&lt;/contributors&gt;&lt;titles&gt;&lt;title&gt;Stop explaining black box machine learning models for high stakes decisions and use interpretable models instead&lt;/title&gt;&lt;secondary-title&gt;Nature Machine Intelligence&lt;/secondary-title&gt;&lt;/titles&gt;&lt;periodical&gt;&lt;full-title&gt;Nature Machine Intelligence&lt;/full-title&gt;&lt;/periodical&gt;&lt;pages&gt;206-215&lt;/pages&gt;&lt;volume&gt;1&lt;/volume&gt;&lt;number&gt;5&lt;/number&gt;&lt;dates&gt;&lt;year&gt;2019&lt;/year&gt;&lt;/dates&gt;&lt;work-type&gt;Review&lt;/work-type&gt;&lt;urls&gt;&lt;related-urls&gt;&lt;url&gt;https://www.scopus.com/inward/record.uri?eid=2-s2.0-85069492292&amp;amp;doi=10.1038%2fs42256-019-0048-x&amp;amp;partnerID=40&amp;amp;md5=be8fbc500efef0b2332fac4355bea0c3&lt;/url&gt;&lt;url&gt;https://www.nature.com/articles/s42256-019-0048-x.pdf&lt;/url&gt;&lt;/related-urls&gt;&lt;/urls&gt;&lt;electronic-resource-num&gt;10.1038/s42256-019-0048-x&lt;/electronic-resource-num&gt;&lt;remote-database-name&gt;Scopus&lt;/remote-database-name&gt;&lt;/record&gt;&lt;/Cite&gt;&lt;/EndNote&gt;</w:instrText>
      </w:r>
      <w:r w:rsidR="0015766F" w:rsidRPr="00824425">
        <w:fldChar w:fldCharType="separate"/>
      </w:r>
      <w:r w:rsidR="001B5C3F">
        <w:rPr>
          <w:noProof/>
        </w:rPr>
        <w:t>[16]</w:t>
      </w:r>
      <w:r w:rsidR="0015766F" w:rsidRPr="00824425">
        <w:fldChar w:fldCharType="end"/>
      </w:r>
      <w:r w:rsidR="00265025" w:rsidRPr="00824425">
        <w:t xml:space="preserve">. </w:t>
      </w:r>
      <w:r w:rsidR="00220CE8">
        <w:t>The explanation m</w:t>
      </w:r>
      <w:r w:rsidR="00265025" w:rsidRPr="00824425">
        <w:t>ust still be faithful</w:t>
      </w:r>
      <w:r w:rsidR="00220CE8">
        <w:t>, or</w:t>
      </w:r>
      <w:r w:rsidR="00265025" w:rsidRPr="00824425">
        <w:t xml:space="preserve"> </w:t>
      </w:r>
      <w:r w:rsidR="00265025" w:rsidRPr="006132B4">
        <w:rPr>
          <w:i/>
          <w:iCs/>
        </w:rPr>
        <w:t>accurate</w:t>
      </w:r>
      <w:r w:rsidR="00220CE8">
        <w:rPr>
          <w:i/>
          <w:iCs/>
        </w:rPr>
        <w:t xml:space="preserve"> </w:t>
      </w:r>
      <w:r w:rsidR="00220CE8" w:rsidRPr="00824425">
        <w:t>to the original model</w:t>
      </w:r>
      <w:r w:rsidR="00265025" w:rsidRPr="00824425">
        <w:t xml:space="preserve">; be it for a local area of the model, a certain data point, or a </w:t>
      </w:r>
      <w:r w:rsidR="00220CE8">
        <w:t xml:space="preserve">higher-level </w:t>
      </w:r>
      <w:r w:rsidR="00265025" w:rsidRPr="00824425">
        <w:t xml:space="preserve">concept </w:t>
      </w:r>
      <w:r w:rsidR="00220CE8">
        <w:t>the</w:t>
      </w:r>
      <w:r w:rsidR="00265025" w:rsidRPr="00824425">
        <w:t xml:space="preserve"> model follows </w:t>
      </w:r>
      <w:r w:rsidR="00265025" w:rsidRPr="00824425">
        <w:fldChar w:fldCharType="begin">
          <w:fldData xml:space="preserve">PEVuZE5vdGU+PENpdGU+PEF1dGhvcj5NaXR0ZWxzdGFkdDwvQXV0aG9yPjxZZWFyPjIwMTg8L1ll
YXI+PFJlY051bT4zMDwvUmVjTnVtPjxEaXNwbGF5VGV4dD5bMjEsIDI1LCAyOF08L0Rpc3BsYXlU
ZXh0PjxyZWNvcmQ+PHJlYy1udW1iZXI+MzA8L3JlYy1udW1iZXI+PGZvcmVpZ24ta2V5cz48a2V5
IGFwcD0iRU4iIGRiLWlkPSI5c3RldDJyYTVmd3BldmUyZXpudnBwcmJkdHJlMmRzMndhczkiIHRp
bWVzdGFtcD0iMTYwMDg1ODUzNCI+MzA8L2tleT48L2ZvcmVpZ24ta2V5cz48cmVmLXR5cGUgbmFt
ZT0iQm9vayI+NjwvcmVmLXR5cGU+PGNvbnRyaWJ1dG9ycz48YXV0aG9ycz48YXV0aG9yPk1pdHRl
bHN0YWR0LCBCcmVudDwvYXV0aG9yPjxhdXRob3I+UnVzc2VsbCwgQ2hyaXM8L2F1dGhvcj48YXV0
aG9yPldhY2h0ZXIsIFNhbmRyYTwvYXV0aG9yPjwvYXV0aG9ycz48L2NvbnRyaWJ1dG9ycz48dGl0
bGVzPjx0aXRsZT5FeHBsYWluaW5nIEV4cGxhbmF0aW9ucyBpbiBBSTwvdGl0bGU+PC90aXRsZXM+
PGRhdGVzPjx5ZWFyPjIwMTg8L3llYXI+PC9kYXRlcz48dXJscz48L3VybHM+PGVsZWN0cm9uaWMt
cmVzb3VyY2UtbnVtPjEwLjExNDUvMzI4NzU2MC4zMjg3NTc0PC9lbGVjdHJvbmljLXJlc291cmNl
LW51bT48L3JlY29yZD48L0NpdGU+PENpdGU+PEF1dGhvcj5NaWxsZXI8L0F1dGhvcj48WWVhcj4y
MDE5PC9ZZWFyPjxSZWNOdW0+OTQ8L1JlY051bT48cmVjb3JkPjxyZWMtbnVtYmVyPjk0PC9yZWMt
bnVtYmVyPjxmb3JlaWduLWtleXM+PGtleSBhcHA9IkVOIiBkYi1pZD0iOXN0ZXQycmE1ZndwZXZl
MmV6bnZwcHJiZHRyZTJkczJ3YXM5IiB0aW1lc3RhbXA9IjE2MDE5OTU4MjYiPjk0PC9rZXk+PC9m
b3JlaWduLWtleXM+PHJlZi10eXBlIG5hbWU9IkpvdXJuYWwgQXJ0aWNsZSI+MTc8L3JlZi10eXBl
Pjxjb250cmlidXRvcnM+PGF1dGhvcnM+PGF1dGhvcj5NaWxsZXIsIFQuPC9hdXRob3I+PC9hdXRo
b3JzPjwvY29udHJpYnV0b3JzPjx0aXRsZXM+PHRpdGxlPkV4cGxhbmF0aW9uIGluIGFydGlmaWNp
YWwgaW50ZWxsaWdlbmNlOiBJbnNpZ2h0cyBmcm9tIHRoZSBzb2NpYWwgc2NpZW5jZXM8L3RpdGxl
PjxzZWNvbmRhcnktdGl0bGU+QXJ0aWZpY2lhbCBJbnRlbGxpZ2VuY2U8L3NlY29uZGFyeS10aXRs
ZT48L3RpdGxlcz48cGVyaW9kaWNhbD48ZnVsbC10aXRsZT5BcnRpZmljaWFsIEludGVsbGlnZW5j
ZTwvZnVsbC10aXRsZT48L3BlcmlvZGljYWw+PHBhZ2VzPjEtMzg8L3BhZ2VzPjx2b2x1bWU+MjY3
PC92b2x1bWU+PGRhdGVzPjx5ZWFyPjIwMTk8L3llYXI+PC9kYXRlcz48d29yay10eXBlPlJldmll
dzwvd29yay10eXBlPjx1cmxzPjxyZWxhdGVkLXVybHM+PHVybD5odHRwczovL3d3dy5zY29wdXMu
Y29tL2lud2FyZC9yZWNvcmQudXJpP2VpZD0yLXMyLjAtODUwNTYyMjU3NzUmYW1wO2RvaT0xMC4x
MDE2JTJmai5hcnRpbnQuMjAxOC4wNy4wMDcmYW1wO3BhcnRuZXJJRD00MCZhbXA7bWQ1PWRlZGQx
MTZmZGQ0MjQ1MWQ0ZjY0NDFmODc2NDc5YWM3PC91cmw+PC9yZWxhdGVkLXVybHM+PC91cmxzPjxl
bGVjdHJvbmljLXJlc291cmNlLW51bT4xMC4xMDE2L2ouYXJ0aW50LjIwMTguMDcuMDA3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wvRW5kTm90ZT4A
</w:fldData>
        </w:fldChar>
      </w:r>
      <w:r w:rsidR="003A7A91">
        <w:instrText xml:space="preserve"> ADDIN EN.CITE </w:instrText>
      </w:r>
      <w:r w:rsidR="003A7A91">
        <w:fldChar w:fldCharType="begin">
          <w:fldData xml:space="preserve">PEVuZE5vdGU+PENpdGU+PEF1dGhvcj5NaXR0ZWxzdGFkdDwvQXV0aG9yPjxZZWFyPjIwMTg8L1ll
YXI+PFJlY051bT4zMDwvUmVjTnVtPjxEaXNwbGF5VGV4dD5bMjEsIDI1LCAyOF08L0Rpc3BsYXlU
ZXh0PjxyZWNvcmQ+PHJlYy1udW1iZXI+MzA8L3JlYy1udW1iZXI+PGZvcmVpZ24ta2V5cz48a2V5
IGFwcD0iRU4iIGRiLWlkPSI5c3RldDJyYTVmd3BldmUyZXpudnBwcmJkdHJlMmRzMndhczkiIHRp
bWVzdGFtcD0iMTYwMDg1ODUzNCI+MzA8L2tleT48L2ZvcmVpZ24ta2V5cz48cmVmLXR5cGUgbmFt
ZT0iQm9vayI+NjwvcmVmLXR5cGU+PGNvbnRyaWJ1dG9ycz48YXV0aG9ycz48YXV0aG9yPk1pdHRl
bHN0YWR0LCBCcmVudDwvYXV0aG9yPjxhdXRob3I+UnVzc2VsbCwgQ2hyaXM8L2F1dGhvcj48YXV0
aG9yPldhY2h0ZXIsIFNhbmRyYTwvYXV0aG9yPjwvYXV0aG9ycz48L2NvbnRyaWJ1dG9ycz48dGl0
bGVzPjx0aXRsZT5FeHBsYWluaW5nIEV4cGxhbmF0aW9ucyBpbiBBSTwvdGl0bGU+PC90aXRsZXM+
PGRhdGVzPjx5ZWFyPjIwMTg8L3llYXI+PC9kYXRlcz48dXJscz48L3VybHM+PGVsZWN0cm9uaWMt
cmVzb3VyY2UtbnVtPjEwLjExNDUvMzI4NzU2MC4zMjg3NTc0PC9lbGVjdHJvbmljLXJlc291cmNl
LW51bT48L3JlY29yZD48L0NpdGU+PENpdGU+PEF1dGhvcj5NaWxsZXI8L0F1dGhvcj48WWVhcj4y
MDE5PC9ZZWFyPjxSZWNOdW0+OTQ8L1JlY051bT48cmVjb3JkPjxyZWMtbnVtYmVyPjk0PC9yZWMt
bnVtYmVyPjxmb3JlaWduLWtleXM+PGtleSBhcHA9IkVOIiBkYi1pZD0iOXN0ZXQycmE1ZndwZXZl
MmV6bnZwcHJiZHRyZTJkczJ3YXM5IiB0aW1lc3RhbXA9IjE2MDE5OTU4MjYiPjk0PC9rZXk+PC9m
b3JlaWduLWtleXM+PHJlZi10eXBlIG5hbWU9IkpvdXJuYWwgQXJ0aWNsZSI+MTc8L3JlZi10eXBl
Pjxjb250cmlidXRvcnM+PGF1dGhvcnM+PGF1dGhvcj5NaWxsZXIsIFQuPC9hdXRob3I+PC9hdXRo
b3JzPjwvY29udHJpYnV0b3JzPjx0aXRsZXM+PHRpdGxlPkV4cGxhbmF0aW9uIGluIGFydGlmaWNp
YWwgaW50ZWxsaWdlbmNlOiBJbnNpZ2h0cyBmcm9tIHRoZSBzb2NpYWwgc2NpZW5jZXM8L3RpdGxl
PjxzZWNvbmRhcnktdGl0bGU+QXJ0aWZpY2lhbCBJbnRlbGxpZ2VuY2U8L3NlY29uZGFyeS10aXRs
ZT48L3RpdGxlcz48cGVyaW9kaWNhbD48ZnVsbC10aXRsZT5BcnRpZmljaWFsIEludGVsbGlnZW5j
ZTwvZnVsbC10aXRsZT48L3BlcmlvZGljYWw+PHBhZ2VzPjEtMzg8L3BhZ2VzPjx2b2x1bWU+MjY3
PC92b2x1bWU+PGRhdGVzPjx5ZWFyPjIwMTk8L3llYXI+PC9kYXRlcz48d29yay10eXBlPlJldmll
dzwvd29yay10eXBlPjx1cmxzPjxyZWxhdGVkLXVybHM+PHVybD5odHRwczovL3d3dy5zY29wdXMu
Y29tL2lud2FyZC9yZWNvcmQudXJpP2VpZD0yLXMyLjAtODUwNTYyMjU3NzUmYW1wO2RvaT0xMC4x
MDE2JTJmai5hcnRpbnQuMjAxOC4wNy4wMDcmYW1wO3BhcnRuZXJJRD00MCZhbXA7bWQ1PWRlZGQx
MTZmZGQ0MjQ1MWQ0ZjY0NDFmODc2NDc5YWM3PC91cmw+PC9yZWxhdGVkLXVybHM+PC91cmxzPjxl
bGVjdHJvbmljLXJlc291cmNlLW51bT4xMC4xMDE2L2ouYXJ0aW50LjIwMTguMDcuMDA3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wvRW5kTm90ZT4A
</w:fldData>
        </w:fldChar>
      </w:r>
      <w:r w:rsidR="003A7A91">
        <w:instrText xml:space="preserve"> ADDIN EN.CITE.DATA </w:instrText>
      </w:r>
      <w:r w:rsidR="003A7A91">
        <w:fldChar w:fldCharType="end"/>
      </w:r>
      <w:r w:rsidR="00265025" w:rsidRPr="00824425">
        <w:fldChar w:fldCharType="separate"/>
      </w:r>
      <w:r w:rsidR="003A7A91">
        <w:rPr>
          <w:noProof/>
        </w:rPr>
        <w:t>[21, 25, 28]</w:t>
      </w:r>
      <w:r w:rsidR="00265025" w:rsidRPr="00824425">
        <w:fldChar w:fldCharType="end"/>
      </w:r>
      <w:r w:rsidR="00265025" w:rsidRPr="00824425">
        <w:t xml:space="preserve">. One could also argue that this accuracy is based </w:t>
      </w:r>
      <w:r w:rsidR="00220CE8">
        <w:t>o</w:t>
      </w:r>
      <w:r w:rsidR="00265025" w:rsidRPr="00824425">
        <w:t xml:space="preserve">n how </w:t>
      </w:r>
      <w:r w:rsidR="0063338F" w:rsidRPr="00824425">
        <w:t xml:space="preserve">closely the explanation resembles the original model </w:t>
      </w:r>
      <w:r w:rsidR="0063338F" w:rsidRPr="00824425">
        <w:fldChar w:fldCharType="begin">
          <w:fldData xml:space="preserve">PEVuZE5vdGU+PENpdGU+PEF1dGhvcj5HaWxwaW48L0F1dGhvcj48WWVhcj4yMDE4PC9ZZWFyPjxS
ZWNOdW0+Mjg8L1JlY051bT48RGlzcGxheVRleHQ+WzI0XTwvRGlzcGxheVRleHQ+PHJlY29yZD48
cmVjLW51bWJlcj4yODwvcmVjLW51bWJlcj48Zm9yZWlnbi1rZXlzPjxrZXkgYXBwPSJFTiIgZGIt
aWQ9IjlzdGV0MnJhNWZ3cGV2ZTJlem52cHByYmR0cmUyZHMyd2FzOSIgdGltZXN0YW1wPSIxNjAw
ODU4Mjg0Ij4yOD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3A7A91">
        <w:instrText xml:space="preserve"> ADDIN EN.CITE </w:instrText>
      </w:r>
      <w:r w:rsidR="003A7A91">
        <w:fldChar w:fldCharType="begin">
          <w:fldData xml:space="preserve">PEVuZE5vdGU+PENpdGU+PEF1dGhvcj5HaWxwaW48L0F1dGhvcj48WWVhcj4yMDE4PC9ZZWFyPjxS
ZWNOdW0+Mjg8L1JlY051bT48RGlzcGxheVRleHQ+WzI0XTwvRGlzcGxheVRleHQ+PHJlY29yZD48
cmVjLW51bWJlcj4yODwvcmVjLW51bWJlcj48Zm9yZWlnbi1rZXlzPjxrZXkgYXBwPSJFTiIgZGIt
aWQ9IjlzdGV0MnJhNWZ3cGV2ZTJlem52cHByYmR0cmUyZHMyd2FzOSIgdGltZXN0YW1wPSIxNjAw
ODU4Mjg0Ij4yOD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3A7A91">
        <w:instrText xml:space="preserve"> ADDIN EN.CITE.DATA </w:instrText>
      </w:r>
      <w:r w:rsidR="003A7A91">
        <w:fldChar w:fldCharType="end"/>
      </w:r>
      <w:r w:rsidR="0063338F" w:rsidRPr="00824425">
        <w:fldChar w:fldCharType="separate"/>
      </w:r>
      <w:r w:rsidR="003A7A91">
        <w:rPr>
          <w:noProof/>
        </w:rPr>
        <w:t>[24]</w:t>
      </w:r>
      <w:r w:rsidR="0063338F" w:rsidRPr="00824425">
        <w:fldChar w:fldCharType="end"/>
      </w:r>
      <w:r w:rsidR="00265025" w:rsidRPr="00824425">
        <w:t xml:space="preserve">, </w:t>
      </w:r>
      <w:r w:rsidR="00220CE8">
        <w:t>or how closely it</w:t>
      </w:r>
      <w:r w:rsidR="00265025" w:rsidRPr="00824425">
        <w:t xml:space="preserve"> capture</w:t>
      </w:r>
      <w:r w:rsidR="00220CE8">
        <w:t>s</w:t>
      </w:r>
      <w:r w:rsidR="00265025" w:rsidRPr="00824425">
        <w:t xml:space="preserve"> the relationships learned by the model </w:t>
      </w:r>
      <w:r w:rsidR="00220CE8" w:rsidRPr="00824425">
        <w:fldChar w:fldCharType="begin"/>
      </w:r>
      <w:r w:rsidR="00220CE8">
        <w:instrText xml:space="preserve"> ADDIN EN.CITE &lt;EndNote&gt;&lt;Cite&gt;&lt;Author&gt;Murdoch&lt;/Author&gt;&lt;Year&gt;2019&lt;/Year&gt;&lt;RecNum&gt;57&lt;/RecNum&gt;&lt;DisplayText&gt;[22]&lt;/DisplayText&gt;&lt;record&gt;&lt;rec-number&gt;57&lt;/rec-number&gt;&lt;foreign-keys&gt;&lt;key app="EN" db-id="9stet2ra5fwpeve2eznvpprbdtre2ds2was9" timestamp="1601321980"&gt;57&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220CE8" w:rsidRPr="00824425">
        <w:fldChar w:fldCharType="separate"/>
      </w:r>
      <w:r w:rsidR="00220CE8">
        <w:rPr>
          <w:noProof/>
        </w:rPr>
        <w:t>[22]</w:t>
      </w:r>
      <w:r w:rsidR="00220CE8" w:rsidRPr="00824425">
        <w:fldChar w:fldCharType="end"/>
      </w:r>
      <w:r w:rsidR="00265025" w:rsidRPr="00824425">
        <w:t xml:space="preserve">. </w:t>
      </w:r>
    </w:p>
    <w:p w14:paraId="4219C202" w14:textId="387298D5" w:rsidR="00FF1D1D" w:rsidRPr="00824425" w:rsidRDefault="00992792" w:rsidP="00A115B6">
      <w:r w:rsidRPr="00824425">
        <w:t>From the perspective of the social scien</w:t>
      </w:r>
      <w:r w:rsidR="0063338F" w:rsidRPr="00824425">
        <w:t>ces, some aspects have been uncovered to make explanations suitable for  human</w:t>
      </w:r>
      <w:r w:rsidR="00FF1D1D" w:rsidRPr="00824425">
        <w:t>s</w:t>
      </w:r>
      <w:r w:rsidR="0063338F" w:rsidRPr="00824425">
        <w:t xml:space="preserve"> </w:t>
      </w:r>
      <w:r w:rsidR="0063338F"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63338F" w:rsidRPr="00824425">
        <w:fldChar w:fldCharType="separate"/>
      </w:r>
      <w:r w:rsidR="003A7A91">
        <w:rPr>
          <w:noProof/>
        </w:rPr>
        <w:t>[25, 28]</w:t>
      </w:r>
      <w:r w:rsidR="0063338F" w:rsidRPr="00824425">
        <w:fldChar w:fldCharType="end"/>
      </w:r>
      <w:r w:rsidR="00FF1D1D" w:rsidRPr="00824425">
        <w:t>;</w:t>
      </w:r>
      <w:r w:rsidR="0063338F" w:rsidRPr="00824425">
        <w:t xml:space="preserve"> First of all, humans seek explanations that are </w:t>
      </w:r>
      <w:r w:rsidR="0063338F" w:rsidRPr="00824425">
        <w:rPr>
          <w:i/>
          <w:iCs/>
        </w:rPr>
        <w:t>contrastive</w:t>
      </w:r>
      <w:r w:rsidR="00FF1D1D" w:rsidRPr="00824425">
        <w:t>;</w:t>
      </w:r>
      <w:r w:rsidR="0063338F" w:rsidRPr="00824425">
        <w:t xml:space="preserve"> </w:t>
      </w:r>
      <w:r w:rsidR="00FF1D1D" w:rsidRPr="00824425">
        <w:t xml:space="preserve">For example, </w:t>
      </w:r>
      <w:r w:rsidR="0063338F" w:rsidRPr="00824425">
        <w:t>people ask why event P happened instead of some event Q</w:t>
      </w:r>
      <w:r w:rsidR="00FF1D1D" w:rsidRPr="00824425">
        <w:t xml:space="preserve"> </w:t>
      </w:r>
      <w:r w:rsidR="00FF1D1D"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FF1D1D" w:rsidRPr="00824425">
        <w:fldChar w:fldCharType="separate"/>
      </w:r>
      <w:r w:rsidR="003A7A91">
        <w:rPr>
          <w:noProof/>
        </w:rPr>
        <w:t>[25, 28]</w:t>
      </w:r>
      <w:r w:rsidR="00FF1D1D" w:rsidRPr="00824425">
        <w:fldChar w:fldCharType="end"/>
      </w:r>
      <w:r w:rsidR="00183E4E" w:rsidRPr="00824425">
        <w:t>.</w:t>
      </w:r>
    </w:p>
    <w:p w14:paraId="429CDA27" w14:textId="331A9559" w:rsidR="0063338F" w:rsidRPr="00824425" w:rsidRDefault="00FF1D1D" w:rsidP="00A115B6">
      <w:r w:rsidRPr="00824425">
        <w:t xml:space="preserve">Secondly, humans </w:t>
      </w:r>
      <w:r w:rsidRPr="00177733">
        <w:t>select</w:t>
      </w:r>
      <w:r w:rsidRPr="00824425">
        <w:t xml:space="preserve"> explanations in a </w:t>
      </w:r>
      <w:r w:rsidRPr="008973E3">
        <w:t>biased</w:t>
      </w:r>
      <w:r w:rsidRPr="00824425">
        <w:t xml:space="preserve"> manner. Humans reason according to context, which can include their profession, their experience, the domain of the data, etc. This context forms a bias, which must be accounted for by the explainer by providing a </w:t>
      </w:r>
      <w:r w:rsidRPr="00177733">
        <w:rPr>
          <w:i/>
          <w:iCs/>
        </w:rPr>
        <w:t>fitting</w:t>
      </w:r>
      <w:r w:rsidRPr="00824425">
        <w:t xml:space="preserve"> explanation </w:t>
      </w:r>
      <w:r w:rsidRPr="00824425">
        <w:fldChar w:fldCharType="begin">
          <w:fldData xml:space="preserve">PEVuZE5vdGU+PENpdGU+PEF1dGhvcj5NdXJkb2NoPC9BdXRob3I+PFllYXI+MjAxOTwvWWVhcj48
UmVjTnVtPjU3PC9SZWNOdW0+PERpc3BsYXlUZXh0PlsyMiwgMjUsIDI4XTwvRGlzcGxheVRleHQ+
PHJlY29yZD48cmVjLW51bWJlcj41NzwvcmVjLW51bWJlcj48Zm9yZWlnbi1rZXlzPjxrZXkgYXBw
PSJFTiIgZGItaWQ9IjlzdGV0MnJhNWZ3cGV2ZTJlem52cHByYmR0cmUyZHMyd2FzOSIgdGltZXN0
YW1wPSIxNjAxMzIxOTgwIj41Nzwva2V5PjwvZm9yZWlnbi1rZXlzPjxyZWYtdHlwZSBuYW1lPSJK
b3VybmFsIEFydGljbGUiPjE3PC9yZWYtdHlwZT48Y29udHJpYnV0b3JzPjxhdXRob3JzPjxhdXRo
b3I+TXVyZG9jaCwgVy4gSi48L2F1dGhvcj48YXV0aG9yPlNpbmdoLCBDLjwvYXV0aG9yPjxhdXRo
b3I+S3VtYmllciwgSy48L2F1dGhvcj48YXV0aG9yPkFiYmFzaS1Bc2wsIFIuPC9hdXRob3I+PGF1
dGhvcj5ZdSwgQi48L2F1dGhvcj48L2F1dGhvcnM+PC9jb250cmlidXRvcnM+PHRpdGxlcz48dGl0
bGU+RGVmaW5pdGlvbnMsIG1ldGhvZHMsIGFuZCBhcHBsaWNhdGlvbnMgaW4gaW50ZXJwcmV0YWJs
ZSBtYWNoaW5lIGxlYXJuaW5n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jIwNzEtMjIwODA8L3BhZ2VzPjx2b2x1bWU+MTE2PC92b2x1bWU+PG51bWJlcj40NDwvbnVtYmVy
PjxkYXRlcz48eWVhcj4yMDE5PC95ZWFyPjwvZGF0ZXM+PHdvcmstdHlwZT5BcnRpY2xlPC93b3Jr
LXR5cGU+PHVybHM+PHJlbGF0ZWQtdXJscz48dXJsPmh0dHBzOi8vd3d3LnNjb3B1cy5jb20vaW53
YXJkL3JlY29yZC51cmk/ZWlkPTItczIuMC04NTA3NDI3OTQ0NCZhbXA7ZG9pPTEwLjEwNzMlMmZw
bmFzLjE5MDA2NTQxMTYmYW1wO3BhcnRuZXJJRD00MCZhbXA7bWQ1PTg5M2Y2YjIyMTA0ZmE2NTdj
NjYxNjFlYTliYzRjZmMyPC91cmw+PC9yZWxhdGVkLXVybHM+PC91cmxzPjxlbGVjdHJvbmljLXJl
c291cmNlLW51bT4xMC4xMDczL3BuYXMuMTkwMDY1NDExNjwvZWxlY3Ryb25pYy1yZXNvdXJjZS1u
dW0+PHJlbW90ZS1kYXRhYmFzZS1uYW1lPlNjb3B1czwvcmVtb3RlLWRhdGFiYXNlLW5hbWU+PC9y
ZWNvcmQ+PC9DaXRlPjxDaXRlPjxBdXRob3I+TWlsbGVyPC9BdXRob3I+PFllYXI+MjAxOTwvWWVh
cj48UmVjTnVtPjk0PC9SZWNOdW0+PHJlY29yZD48cmVjLW51bWJlcj45NDwvcmVjLW51bWJlcj48
Zm9yZWlnbi1rZXlzPjxrZXkgYXBwPSJFTiIgZGItaWQ9IjlzdGV0MnJhNWZ3cGV2ZTJlem52cHBy
YmR0cmUyZHMyd2FzOSIgdGltZXN0YW1wPSIxNjAxOTk1ODI2Ij45NDwva2V5PjwvZm9yZWlnbi1r
ZXlzPjxyZWYtdHlwZSBuYW1lPSJKb3VybmFsIEFydGljbGUiPjE3PC9yZWYtdHlwZT48Y29udHJp
YnV0b3JzPjxhdXRob3JzPjxhdXRob3I+TWlsbGVyLCBULjwvYXV0aG9yPjwvYXV0aG9ycz48L2Nv
bnRyaWJ1dG9ycz48dGl0bGVzPjx0aXRsZT5FeHBsYW5hdGlvbiBpbiBhcnRpZmljaWFsIGludGVs
bGlnZW5jZTogSW5zaWdodHMgZnJvbSB0aGUgc29jaWFsIHNjaWVuY2VzPC90aXRsZT48c2Vjb25k
YXJ5LXRpdGxlPkFydGlmaWNpYWwgSW50ZWxsaWdlbmNlPC9zZWNvbmRhcnktdGl0bGU+PC90aXRs
ZXM+PHBlcmlvZGljYWw+PGZ1bGwtdGl0bGU+QXJ0aWZpY2lhbCBJbnRlbGxpZ2VuY2U8L2Z1bGwt
dGl0bGU+PC9wZXJpb2RpY2FsPjxwYWdlcz4xLTM4PC9wYWdlcz48dm9sdW1lPjI2Nzwvdm9sdW1l
PjxkYXRlcz48eWVhcj4yMDE5PC95ZWFyPjwvZGF0ZXM+PHdvcmstdHlwZT5SZXZpZXc8L3dvcmst
dHlwZT48dXJscz48cmVsYXRlZC11cmxzPjx1cmw+aHR0cHM6Ly93d3cuc2NvcHVzLmNvbS9pbndh
cmQvcmVjb3JkLnVyaT9laWQ9Mi1zMi4wLTg1MDU2MjI1Nzc1JmFtcDtkb2k9MTAuMTAxNiUyZmou
YXJ0aW50LjIwMTguMDcuMDA3JmFtcDtwYXJ0bmVySUQ9NDAmYW1wO21kNT1kZWRkMTE2ZmRkNDI0
NTFkNGY2NDQxZjg3NjQ3OWFjNzwvdXJsPjwvcmVsYXRlZC11cmxzPjwvdXJscz48ZWxlY3Ryb25p
Yy1yZXNvdXJjZS1udW0+MTAuMTAxNi9qLmFydGludC4yMDE4LjA3LjAwNzwvZWxlY3Ryb25pYy1y
ZXNvdXJjZS1udW0+PHJlbW90ZS1kYXRhYmFzZS1uYW1lPlNjb3B1czwvcmVtb3RlLWRhdGFiYXNl
LW5hbWU+PC9yZWNvcmQ+PC9DaXRlPjxDaXRlPjxBdXRob3I+TWl0dGVsc3RhZHQ8L0F1dGhvcj48
WWVhcj4yMDE4PC9ZZWFyPjxSZWNOdW0+MzA8L1JlY051bT48cmVjb3JkPjxyZWMtbnVtYmVyPjMw
PC9yZWMtbnVtYmVyPjxmb3JlaWduLWtleXM+PGtleSBhcHA9IkVOIiBkYi1pZD0iOXN0ZXQycmE1
ZndwZXZlMmV6bnZwcHJiZHRyZTJkczJ3YXM5IiB0aW1lc3RhbXA9IjE2MDA4NTg1MzQiPjMwPC9r
ZXk+PC9mb3JlaWduLWtleXM+PHJlZi10eXBlIG5hbWU9IkJvb2siPjY8L3JlZi10eXBlPjxjb250
cmlidXRvcnM+PGF1dGhvcnM+PGF1dGhvcj5NaXR0ZWxzdGFkdCwgQnJlbnQ8L2F1dGhvcj48YXV0
aG9yPlJ1c3NlbGwsIENocmlzPC9hdXRob3I+PGF1dGhvcj5XYWNodGVyLCBTYW5kcmE8L2F1dGhv
cj48L2F1dGhvcnM+PC9jb250cmlidXRvcnM+PHRpdGxlcz48dGl0bGU+RXhwbGFpbmluZyBFeHBs
YW5hdGlvbnMgaW4gQUk8L3RpdGxlPjwvdGl0bGVzPjxkYXRlcz48eWVhcj4yMDE4PC95ZWFyPjwv
ZGF0ZXM+PHVybHM+PC91cmxzPjxlbGVjdHJvbmljLXJlc291cmNlLW51bT4xMC4xMTQ1LzMyODc1
NjAuMzI4NzU3NDwvZWxlY3Ryb25pYy1yZXNvdXJjZS1udW0+PC9yZWNvcmQ+PC9DaXRlPjxDaXRl
PjxBdXRob3I+TWlsbGVyPC9BdXRob3I+PFllYXI+MjAxOTwvWWVhcj48UmVjTnVtPjk0PC9SZWNO
dW0+PHJlY29yZD48cmVjLW51bWJlcj45NDwvcmVjLW51bWJlcj48Zm9yZWlnbi1rZXlzPjxrZXkg
YXBwPSJFTiIgZGItaWQ9IjlzdGV0MnJhNWZ3cGV2ZTJlem52cHByYmR0cmUyZHMyd2FzOSIgdGlt
ZXN0YW1wPSIxNjAxOTk1ODI2Ij45NDwva2V5PjwvZm9yZWlnbi1rZXlzPjxyZWYtdHlwZSBuYW1l
PSJKb3VybmFsIEFydGljbGUiPjE3PC9yZWYtdHlwZT48Y29udHJpYnV0b3JzPjxhdXRob3JzPjxh
dXRob3I+TWlsbGVyLCBULjwvYXV0aG9yPjwvYXV0aG9ycz48L2NvbnRyaWJ1dG9ycz48dGl0bGVz
Pjx0aXRsZT5FeHBsYW5hdGlvbiBpbiBhcnRpZmljaWFsIGludGVsbGlnZW5jZTogSW5zaWdodHMg
ZnJvbSB0aGUgc29jaWFsIHNjaWVuY2VzPC90aXRsZT48c2Vjb25kYXJ5LXRpdGxlPkFydGlmaWNp
YWwgSW50ZWxsaWdlbmNlPC9zZWNvbmRhcnktdGl0bGU+PC90aXRsZXM+PHBlcmlvZGljYWw+PGZ1
bGwtdGl0bGU+QXJ0aWZpY2lhbCBJbnRlbGxpZ2VuY2U8L2Z1bGwtdGl0bGU+PC9wZXJpb2RpY2Fs
PjxwYWdlcz4xLTM4PC9wYWdlcz48dm9sdW1lPjI2Nzwvdm9sdW1lPjxkYXRlcz48eWVhcj4yMDE5
PC95ZWFyPjwvZGF0ZXM+PHdvcmstdHlwZT5SZXZpZXc8L3dvcmstdHlwZT48dXJscz48cmVsYXRl
ZC11cmxzPjx1cmw+aHR0cHM6Ly93d3cuc2NvcHVzLmNvbS9pbndhcmQvcmVjb3JkLnVyaT9laWQ9
Mi1zMi4wLTg1MDU2MjI1Nzc1JmFtcDtkb2k9MTAuMTAxNiUyZmouYXJ0aW50LjIwMTguMDcuMDA3
JmFtcDtwYXJ0bmVySUQ9NDAmYW1wO21kNT1kZWRkMTE2ZmRkNDI0NTFkNGY2NDQxZjg3NjQ3OWFj
NzwvdXJsPjwvcmVsYXRlZC11cmxzPjwvdXJscz48ZWxlY3Ryb25pYy1yZXNvdXJjZS1udW0+MTAu
MTAxNi9qLmFydGludC4yMDE4LjA3LjAwNzwvZWxlY3Ryb25pYy1yZXNvdXJjZS1udW0+PHJlbW90
ZS1kYXRhYmFzZS1uYW1lPlNjb3B1czwvcmVtb3RlLWRhdGFiYXNlLW5hbWU+PC9yZWNvcmQ+PC9D
aXRlPjwvRW5kTm90ZT5=
</w:fldData>
        </w:fldChar>
      </w:r>
      <w:r w:rsidR="003A7A91">
        <w:instrText xml:space="preserve"> ADDIN EN.CITE </w:instrText>
      </w:r>
      <w:r w:rsidR="003A7A91">
        <w:fldChar w:fldCharType="begin">
          <w:fldData xml:space="preserve">PEVuZE5vdGU+PENpdGU+PEF1dGhvcj5NdXJkb2NoPC9BdXRob3I+PFllYXI+MjAxOTwvWWVhcj48
UmVjTnVtPjU3PC9SZWNOdW0+PERpc3BsYXlUZXh0PlsyMiwgMjUsIDI4XTwvRGlzcGxheVRleHQ+
PHJlY29yZD48cmVjLW51bWJlcj41NzwvcmVjLW51bWJlcj48Zm9yZWlnbi1rZXlzPjxrZXkgYXBw
PSJFTiIgZGItaWQ9IjlzdGV0MnJhNWZ3cGV2ZTJlem52cHByYmR0cmUyZHMyd2FzOSIgdGltZXN0
YW1wPSIxNjAxMzIxOTgwIj41Nzwva2V5PjwvZm9yZWlnbi1rZXlzPjxyZWYtdHlwZSBuYW1lPSJK
b3VybmFsIEFydGljbGUiPjE3PC9yZWYtdHlwZT48Y29udHJpYnV0b3JzPjxhdXRob3JzPjxhdXRo
b3I+TXVyZG9jaCwgVy4gSi48L2F1dGhvcj48YXV0aG9yPlNpbmdoLCBDLjwvYXV0aG9yPjxhdXRo
b3I+S3VtYmllciwgSy48L2F1dGhvcj48YXV0aG9yPkFiYmFzaS1Bc2wsIFIuPC9hdXRob3I+PGF1
dGhvcj5ZdSwgQi48L2F1dGhvcj48L2F1dGhvcnM+PC9jb250cmlidXRvcnM+PHRpdGxlcz48dGl0
bGU+RGVmaW5pdGlvbnMsIG1ldGhvZHMsIGFuZCBhcHBsaWNhdGlvbnMgaW4gaW50ZXJwcmV0YWJs
ZSBtYWNoaW5lIGxlYXJuaW5n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jIwNzEtMjIwODA8L3BhZ2VzPjx2b2x1bWU+MTE2PC92b2x1bWU+PG51bWJlcj40NDwvbnVtYmVy
PjxkYXRlcz48eWVhcj4yMDE5PC95ZWFyPjwvZGF0ZXM+PHdvcmstdHlwZT5BcnRpY2xlPC93b3Jr
LXR5cGU+PHVybHM+PHJlbGF0ZWQtdXJscz48dXJsPmh0dHBzOi8vd3d3LnNjb3B1cy5jb20vaW53
YXJkL3JlY29yZC51cmk/ZWlkPTItczIuMC04NTA3NDI3OTQ0NCZhbXA7ZG9pPTEwLjEwNzMlMmZw
bmFzLjE5MDA2NTQxMTYmYW1wO3BhcnRuZXJJRD00MCZhbXA7bWQ1PTg5M2Y2YjIyMTA0ZmE2NTdj
NjYxNjFlYTliYzRjZmMyPC91cmw+PC9yZWxhdGVkLXVybHM+PC91cmxzPjxlbGVjdHJvbmljLXJl
c291cmNlLW51bT4xMC4xMDczL3BuYXMuMTkwMDY1NDExNjwvZWxlY3Ryb25pYy1yZXNvdXJjZS1u
dW0+PHJlbW90ZS1kYXRhYmFzZS1uYW1lPlNjb3B1czwvcmVtb3RlLWRhdGFiYXNlLW5hbWU+PC9y
ZWNvcmQ+PC9DaXRlPjxDaXRlPjxBdXRob3I+TWlsbGVyPC9BdXRob3I+PFllYXI+MjAxOTwvWWVh
cj48UmVjTnVtPjk0PC9SZWNOdW0+PHJlY29yZD48cmVjLW51bWJlcj45NDwvcmVjLW51bWJlcj48
Zm9yZWlnbi1rZXlzPjxrZXkgYXBwPSJFTiIgZGItaWQ9IjlzdGV0MnJhNWZ3cGV2ZTJlem52cHBy
YmR0cmUyZHMyd2FzOSIgdGltZXN0YW1wPSIxNjAxOTk1ODI2Ij45NDwva2V5PjwvZm9yZWlnbi1r
ZXlzPjxyZWYtdHlwZSBuYW1lPSJKb3VybmFsIEFydGljbGUiPjE3PC9yZWYtdHlwZT48Y29udHJp
YnV0b3JzPjxhdXRob3JzPjxhdXRob3I+TWlsbGVyLCBULjwvYXV0aG9yPjwvYXV0aG9ycz48L2Nv
bnRyaWJ1dG9ycz48dGl0bGVzPjx0aXRsZT5FeHBsYW5hdGlvbiBpbiBhcnRpZmljaWFsIGludGVs
bGlnZW5jZTogSW5zaWdodHMgZnJvbSB0aGUgc29jaWFsIHNjaWVuY2VzPC90aXRsZT48c2Vjb25k
YXJ5LXRpdGxlPkFydGlmaWNpYWwgSW50ZWxsaWdlbmNlPC9zZWNvbmRhcnktdGl0bGU+PC90aXRs
ZXM+PHBlcmlvZGljYWw+PGZ1bGwtdGl0bGU+QXJ0aWZpY2lhbCBJbnRlbGxpZ2VuY2U8L2Z1bGwt
dGl0bGU+PC9wZXJpb2RpY2FsPjxwYWdlcz4xLTM4PC9wYWdlcz48dm9sdW1lPjI2Nzwvdm9sdW1l
PjxkYXRlcz48eWVhcj4yMDE5PC95ZWFyPjwvZGF0ZXM+PHdvcmstdHlwZT5SZXZpZXc8L3dvcmst
dHlwZT48dXJscz48cmVsYXRlZC11cmxzPjx1cmw+aHR0cHM6Ly93d3cuc2NvcHVzLmNvbS9pbndh
cmQvcmVjb3JkLnVyaT9laWQ9Mi1zMi4wLTg1MDU2MjI1Nzc1JmFtcDtkb2k9MTAuMTAxNiUyZmou
YXJ0aW50LjIwMTguMDcuMDA3JmFtcDtwYXJ0bmVySUQ9NDAmYW1wO21kNT1kZWRkMTE2ZmRkNDI0
NTFkNGY2NDQxZjg3NjQ3OWFjNzwvdXJsPjwvcmVsYXRlZC11cmxzPjwvdXJscz48ZWxlY3Ryb25p
Yy1yZXNvdXJjZS1udW0+MTAuMTAxNi9qLmFydGludC4yMDE4LjA3LjAwNzwvZWxlY3Ryb25pYy1y
ZXNvdXJjZS1udW0+PHJlbW90ZS1kYXRhYmFzZS1uYW1lPlNjb3B1czwvcmVtb3RlLWRhdGFiYXNl
LW5hbWU+PC9yZWNvcmQ+PC9DaXRlPjxDaXRlPjxBdXRob3I+TWl0dGVsc3RhZHQ8L0F1dGhvcj48
WWVhcj4yMDE4PC9ZZWFyPjxSZWNOdW0+MzA8L1JlY051bT48cmVjb3JkPjxyZWMtbnVtYmVyPjMw
PC9yZWMtbnVtYmVyPjxmb3JlaWduLWtleXM+PGtleSBhcHA9IkVOIiBkYi1pZD0iOXN0ZXQycmE1
ZndwZXZlMmV6bnZwcHJiZHRyZTJkczJ3YXM5IiB0aW1lc3RhbXA9IjE2MDA4NTg1MzQiPjMwPC9r
ZXk+PC9mb3JlaWduLWtleXM+PHJlZi10eXBlIG5hbWU9IkJvb2siPjY8L3JlZi10eXBlPjxjb250
cmlidXRvcnM+PGF1dGhvcnM+PGF1dGhvcj5NaXR0ZWxzdGFkdCwgQnJlbnQ8L2F1dGhvcj48YXV0
aG9yPlJ1c3NlbGwsIENocmlzPC9hdXRob3I+PGF1dGhvcj5XYWNodGVyLCBTYW5kcmE8L2F1dGhv
cj48L2F1dGhvcnM+PC9jb250cmlidXRvcnM+PHRpdGxlcz48dGl0bGU+RXhwbGFpbmluZyBFeHBs
YW5hdGlvbnMgaW4gQUk8L3RpdGxlPjwvdGl0bGVzPjxkYXRlcz48eWVhcj4yMDE4PC95ZWFyPjwv
ZGF0ZXM+PHVybHM+PC91cmxzPjxlbGVjdHJvbmljLXJlc291cmNlLW51bT4xMC4xMTQ1LzMyODc1
NjAuMzI4NzU3NDwvZWxlY3Ryb25pYy1yZXNvdXJjZS1udW0+PC9yZWNvcmQ+PC9DaXRlPjxDaXRl
PjxBdXRob3I+TWlsbGVyPC9BdXRob3I+PFllYXI+MjAxOTwvWWVhcj48UmVjTnVtPjk0PC9SZWNO
dW0+PHJlY29yZD48cmVjLW51bWJlcj45NDwvcmVjLW51bWJlcj48Zm9yZWlnbi1rZXlzPjxrZXkg
YXBwPSJFTiIgZGItaWQ9IjlzdGV0MnJhNWZ3cGV2ZTJlem52cHByYmR0cmUyZHMyd2FzOSIgdGlt
ZXN0YW1wPSIxNjAxOTk1ODI2Ij45NDwva2V5PjwvZm9yZWlnbi1rZXlzPjxyZWYtdHlwZSBuYW1l
PSJKb3VybmFsIEFydGljbGUiPjE3PC9yZWYtdHlwZT48Y29udHJpYnV0b3JzPjxhdXRob3JzPjxh
dXRob3I+TWlsbGVyLCBULjwvYXV0aG9yPjwvYXV0aG9ycz48L2NvbnRyaWJ1dG9ycz48dGl0bGVz
Pjx0aXRsZT5FeHBsYW5hdGlvbiBpbiBhcnRpZmljaWFsIGludGVsbGlnZW5jZTogSW5zaWdodHMg
ZnJvbSB0aGUgc29jaWFsIHNjaWVuY2VzPC90aXRsZT48c2Vjb25kYXJ5LXRpdGxlPkFydGlmaWNp
YWwgSW50ZWxsaWdlbmNlPC9zZWNvbmRhcnktdGl0bGU+PC90aXRsZXM+PHBlcmlvZGljYWw+PGZ1
bGwtdGl0bGU+QXJ0aWZpY2lhbCBJbnRlbGxpZ2VuY2U8L2Z1bGwtdGl0bGU+PC9wZXJpb2RpY2Fs
PjxwYWdlcz4xLTM4PC9wYWdlcz48dm9sdW1lPjI2Nzwvdm9sdW1lPjxkYXRlcz48eWVhcj4yMDE5
PC95ZWFyPjwvZGF0ZXM+PHdvcmstdHlwZT5SZXZpZXc8L3dvcmstdHlwZT48dXJscz48cmVsYXRl
ZC11cmxzPjx1cmw+aHR0cHM6Ly93d3cuc2NvcHVzLmNvbS9pbndhcmQvcmVjb3JkLnVyaT9laWQ9
Mi1zMi4wLTg1MDU2MjI1Nzc1JmFtcDtkb2k9MTAuMTAxNiUyZmouYXJ0aW50LjIwMTguMDcuMDA3
JmFtcDtwYXJ0bmVySUQ9NDAmYW1wO21kNT1kZWRkMTE2ZmRkNDI0NTFkNGY2NDQxZjg3NjQ3OWFj
NzwvdXJsPjwvcmVsYXRlZC11cmxzPjwvdXJscz48ZWxlY3Ryb25pYy1yZXNvdXJjZS1udW0+MTAu
MTAxNi9qLmFydGludC4yMDE4LjA3LjAwNzwvZWxlY3Ryb25pYy1yZXNvdXJjZS1udW0+PHJlbW90
ZS1kYXRhYmFzZS1uYW1lPlNjb3B1czwvcmVtb3RlLWRhdGFiYXNlLW5hbWU+PC9yZWNvcmQ+PC9D
aXRlPjwvRW5kTm90ZT5=
</w:fldData>
        </w:fldChar>
      </w:r>
      <w:r w:rsidR="003A7A91">
        <w:instrText xml:space="preserve"> ADDIN EN.CITE.DATA </w:instrText>
      </w:r>
      <w:r w:rsidR="003A7A91">
        <w:fldChar w:fldCharType="end"/>
      </w:r>
      <w:r w:rsidRPr="00824425">
        <w:fldChar w:fldCharType="separate"/>
      </w:r>
      <w:r w:rsidR="003A7A91">
        <w:rPr>
          <w:noProof/>
        </w:rPr>
        <w:t>[22, 25, 28]</w:t>
      </w:r>
      <w:r w:rsidRPr="00824425">
        <w:fldChar w:fldCharType="end"/>
      </w:r>
      <w:r w:rsidRPr="00824425">
        <w:t xml:space="preserve">. Unwanted </w:t>
      </w:r>
      <w:r w:rsidRPr="007220F1">
        <w:t xml:space="preserve">bias can also be </w:t>
      </w:r>
      <w:r w:rsidRPr="007220F1">
        <w:rPr>
          <w:i/>
          <w:iCs/>
        </w:rPr>
        <w:t>counteracted</w:t>
      </w:r>
      <w:r w:rsidR="0015766F" w:rsidRPr="00824425">
        <w:t xml:space="preserve">. </w:t>
      </w:r>
      <w:r w:rsidRPr="00824425">
        <w:t>For example, by providing different outcomes and their feature attributions, one could prevent anchoring bias</w:t>
      </w:r>
      <w:r w:rsidR="00183E4E" w:rsidRPr="00824425">
        <w:t xml:space="preserve"> </w:t>
      </w:r>
      <w:r w:rsidRPr="00824425">
        <w:t xml:space="preserve">that forms </w:t>
      </w:r>
      <w:r w:rsidR="00183E4E" w:rsidRPr="00824425">
        <w:t xml:space="preserve">a </w:t>
      </w:r>
      <w:r w:rsidRPr="00824425">
        <w:t>skewed perception</w:t>
      </w:r>
      <w:r w:rsidR="00183E4E" w:rsidRPr="00824425">
        <w:t xml:space="preserve"> of the whole. For example, by showing only a correct outcome produced by the model, a human might gain too much trust in the model. By showing both correct and erroneous outcomes, we can be more nuanced</w:t>
      </w:r>
      <w:r w:rsidR="0015766F" w:rsidRPr="00824425">
        <w:t xml:space="preserve"> </w:t>
      </w:r>
      <w:r w:rsidR="0015766F" w:rsidRPr="00824425">
        <w:fldChar w:fldCharType="begin">
          <w:fldData xml:space="preserve">PEVuZE5vdGU+PENpdGU+PEF1dGhvcj5SdWRpbjwvQXV0aG9yPjxZZWFyPjIwMTk8L1llYXI+PFJl
Y051bT4yMTwvUmVjTnVtPjxEaXNwbGF5VGV4dD5bMTYsIDI2XTwvRGlzcGxheVRleHQ+PHJlY29y
ZD48cmVjLW51bWJlcj4yMTwvcmVjLW51bWJlcj48Zm9yZWlnbi1rZXlzPjxrZXkgYXBwPSJFTiIg
ZGItaWQ9IjlzdGV0MnJhNWZ3cGV2ZTJlem52cHByYmR0cmUyZHMyd2FzOSIgdGltZXN0YW1wPSIx
NjAwNzcwNTYzIj4yMTwva2V5PjwvZm9yZWlnbi1rZXlzPjxyZWYtdHlwZSBuYW1lPSJKb3VybmFs
IEFydGljbGUiPjE3PC9yZWYtdHlwZT48Y29udHJpYnV0b3JzPjxhdXRob3JzPjxhdXRob3I+UnVk
aW4sIEMuPC9hdXRob3I+PC9hdXRob3JzPjwvY29udHJpYnV0b3JzPjx0aXRsZXM+PHRpdGxlPlN0
b3AgZXhwbGFpbmluZyBibGFjayBib3ggbWFjaGluZSBsZWFybmluZyBtb2RlbHMgZm9yIGhpZ2gg
c3Rha2VzIGRlY2lzaW9ucyBhbmQgdXNlIGludGVycHJldGFibGUgbW9kZWxzIGluc3RlYWQ8L3Rp
dGxlPjxzZWNvbmRhcnktdGl0bGU+TmF0dXJlIE1hY2hpbmUgSW50ZWxsaWdlbmNlPC9zZWNvbmRh
cnktdGl0bGU+PC90aXRsZXM+PHBlcmlvZGljYWw+PGZ1bGwtdGl0bGU+TmF0dXJlIE1hY2hpbmUg
SW50ZWxsaWdlbmNlPC9mdWxsLXRpdGxlPjwvcGVyaW9kaWNhbD48cGFnZXM+MjA2LTIxNTwvcGFn
ZXM+PHZvbHVtZT4xPC92b2x1bWU+PG51bWJlcj41PC9udW1iZXI+PGRhdGVzPjx5ZWFyPjIwMTk8
L3llYXI+PC9kYXRlcz48d29yay10eXBlPlJldmlldzwvd29yay10eXBlPjx1cmxzPjxyZWxhdGVk
LXVybHM+PHVybD5odHRwczovL3d3dy5zY29wdXMuY29tL2lud2FyZC9yZWNvcmQudXJpP2VpZD0y
LXMyLjAtODUwNjk0OTIyOTImYW1wO2RvaT0xMC4xMDM4JTJmczQyMjU2LTAxOS0wMDQ4LXgmYW1w
O3BhcnRuZXJJRD00MCZhbXA7bWQ1PWJlOGZiYzUwMGVmZWYwYjIzMzJmYWM0MzU1YmVhMGMzPC91
cmw+PHVybD5odHRwczovL3d3dy5uYXR1cmUuY29tL2FydGljbGVzL3M0MjI1Ni0wMTktMDA0OC14
LnBkZjwvdXJsPjwvcmVsYXRlZC11cmxzPjwvdXJscz48ZWxlY3Ryb25pYy1yZXNvdXJjZS1udW0+
MTAuMTAzOC9zNDIyNTYtMDE5LTAwNDgteDwvZWxlY3Ryb25pYy1yZXNvdXJjZS1udW0+PHJlbW90
ZS1kYXRhYmFzZS1uYW1lPlNjb3B1czwvcmVtb3RlLWRhdGFiYXNlLW5hbWU+PC9yZWNvcmQ+PC9D
aXRlPjxDaXRlPjxBdXRob3I+V2FuZzwvQXV0aG9yPjxZZWFyPjIwMTk8L1llYXI+PFJlY051bT40
MzwvUmVjTnVtPjxyZWNvcmQ+PHJlYy1udW1iZXI+NDM8L3JlYy1udW1iZXI+PGZvcmVpZ24ta2V5
cz48a2V5IGFwcD0iRU4iIGRiLWlkPSI5c3RldDJyYTVmd3BldmUyZXpudnBwcmJkdHJlMmRzMndh
czkiIHRpbWVzdGFtcD0iMTYwMDg2ODIyNSI+NDM8L2tleT48L2ZvcmVpZ24ta2V5cz48cmVmLXR5
cGUgbmFtZT0iQ29uZmVyZW5jZSBQcm9jZWVkaW5ncyI+MTA8L3JlZi10eXBlPjxjb250cmlidXRv
cnM+PGF1dGhvcnM+PGF1dGhvcj5XYW5nLCBELjwvYXV0aG9yPjxhdXRob3I+WWFuZywgUS48L2F1
dGhvcj48YXV0aG9yPkFiZHVsLCBBLjwvYXV0aG9yPjxhdXRob3I+TGltLCBCLiBZLjwvYXV0aG9y
PjwvYXV0aG9ycz48L2NvbnRyaWJ1dG9ycz48dGl0bGVzPjx0aXRsZT5EZXNpZ25pbmcgdGhlb3J5
LWRyaXZlbiB1c2VyLWNlbnRyaWMgZXhwbGFpbmFibGUgQUk8L3RpdGxlPjxzZWNvbmRhcnktdGl0
bGU+Q29uZmVyZW5jZSBvbiBIdW1hbiBGYWN0b3JzIGluIENvbXB1dGluZyBTeXN0ZW1zIC0gUHJv
Y2VlZGluZ3M8L3NlY29uZGFyeS10aXRsZT48L3RpdGxlcz48ZGF0ZXM+PHllYXI+MjAxOTwveWVh
cj48L2RhdGVzPjx3b3JrLXR5cGU+Q29uZmVyZW5jZSBQYXBlcjwvd29yay10eXBlPjx1cmxzPjxy
ZWxhdGVkLXVybHM+PHVybD5odHRwczovL3d3dy5zY29wdXMuY29tL2lud2FyZC9yZWNvcmQudXJp
P2VpZD0yLXMyLjAtODUwNjMxOTg0NjUmYW1wO2RvaT0xMC4xMTQ1JTJmMzI5MDYwNS4zMzAwODMx
JmFtcDtwYXJ0bmVySUQ9NDAmYW1wO21kNT04NmRlNjdkYzJmMTIwNTM2YjIyZTA1ZjI0M2FkODNm
MTwvdXJsPjwvcmVsYXRlZC11cmxzPjwvdXJscz48ZWxlY3Ryb25pYy1yZXNvdXJjZS1udW0+MTAu
MTE0NS8zMjkwNjA1LjMzMDA4MzE8L2VsZWN0cm9uaWMtcmVzb3VyY2UtbnVtPjxyZW1vdGUtZGF0
YWJhc2UtbmFtZT5TY29wdXM8L3JlbW90ZS1kYXRhYmFzZS1uYW1lPjwvcmVjb3JkPjwvQ2l0ZT48
L0VuZE5vdGU+
</w:fldData>
        </w:fldChar>
      </w:r>
      <w:r w:rsidR="003A7A91">
        <w:instrText xml:space="preserve"> ADDIN EN.CITE </w:instrText>
      </w:r>
      <w:r w:rsidR="003A7A91">
        <w:fldChar w:fldCharType="begin">
          <w:fldData xml:space="preserve">PEVuZE5vdGU+PENpdGU+PEF1dGhvcj5SdWRpbjwvQXV0aG9yPjxZZWFyPjIwMTk8L1llYXI+PFJl
Y051bT4yMTwvUmVjTnVtPjxEaXNwbGF5VGV4dD5bMTYsIDI2XTwvRGlzcGxheVRleHQ+PHJlY29y
ZD48cmVjLW51bWJlcj4yMTwvcmVjLW51bWJlcj48Zm9yZWlnbi1rZXlzPjxrZXkgYXBwPSJFTiIg
ZGItaWQ9IjlzdGV0MnJhNWZ3cGV2ZTJlem52cHByYmR0cmUyZHMyd2FzOSIgdGltZXN0YW1wPSIx
NjAwNzcwNTYzIj4yMTwva2V5PjwvZm9yZWlnbi1rZXlzPjxyZWYtdHlwZSBuYW1lPSJKb3VybmFs
IEFydGljbGUiPjE3PC9yZWYtdHlwZT48Y29udHJpYnV0b3JzPjxhdXRob3JzPjxhdXRob3I+UnVk
aW4sIEMuPC9hdXRob3I+PC9hdXRob3JzPjwvY29udHJpYnV0b3JzPjx0aXRsZXM+PHRpdGxlPlN0
b3AgZXhwbGFpbmluZyBibGFjayBib3ggbWFjaGluZSBsZWFybmluZyBtb2RlbHMgZm9yIGhpZ2gg
c3Rha2VzIGRlY2lzaW9ucyBhbmQgdXNlIGludGVycHJldGFibGUgbW9kZWxzIGluc3RlYWQ8L3Rp
dGxlPjxzZWNvbmRhcnktdGl0bGU+TmF0dXJlIE1hY2hpbmUgSW50ZWxsaWdlbmNlPC9zZWNvbmRh
cnktdGl0bGU+PC90aXRsZXM+PHBlcmlvZGljYWw+PGZ1bGwtdGl0bGU+TmF0dXJlIE1hY2hpbmUg
SW50ZWxsaWdlbmNlPC9mdWxsLXRpdGxlPjwvcGVyaW9kaWNhbD48cGFnZXM+MjA2LTIxNTwvcGFn
ZXM+PHZvbHVtZT4xPC92b2x1bWU+PG51bWJlcj41PC9udW1iZXI+PGRhdGVzPjx5ZWFyPjIwMTk8
L3llYXI+PC9kYXRlcz48d29yay10eXBlPlJldmlldzwvd29yay10eXBlPjx1cmxzPjxyZWxhdGVk
LXVybHM+PHVybD5odHRwczovL3d3dy5zY29wdXMuY29tL2lud2FyZC9yZWNvcmQudXJpP2VpZD0y
LXMyLjAtODUwNjk0OTIyOTImYW1wO2RvaT0xMC4xMDM4JTJmczQyMjU2LTAxOS0wMDQ4LXgmYW1w
O3BhcnRuZXJJRD00MCZhbXA7bWQ1PWJlOGZiYzUwMGVmZWYwYjIzMzJmYWM0MzU1YmVhMGMzPC91
cmw+PHVybD5odHRwczovL3d3dy5uYXR1cmUuY29tL2FydGljbGVzL3M0MjI1Ni0wMTktMDA0OC14
LnBkZjwvdXJsPjwvcmVsYXRlZC11cmxzPjwvdXJscz48ZWxlY3Ryb25pYy1yZXNvdXJjZS1udW0+
MTAuMTAzOC9zNDIyNTYtMDE5LTAwNDgteDwvZWxlY3Ryb25pYy1yZXNvdXJjZS1udW0+PHJlbW90
ZS1kYXRhYmFzZS1uYW1lPlNjb3B1czwvcmVtb3RlLWRhdGFiYXNlLW5hbWU+PC9yZWNvcmQ+PC9D
aXRlPjxDaXRlPjxBdXRob3I+V2FuZzwvQXV0aG9yPjxZZWFyPjIwMTk8L1llYXI+PFJlY051bT40
MzwvUmVjTnVtPjxyZWNvcmQ+PHJlYy1udW1iZXI+NDM8L3JlYy1udW1iZXI+PGZvcmVpZ24ta2V5
cz48a2V5IGFwcD0iRU4iIGRiLWlkPSI5c3RldDJyYTVmd3BldmUyZXpudnBwcmJkdHJlMmRzMndh
czkiIHRpbWVzdGFtcD0iMTYwMDg2ODIyNSI+NDM8L2tleT48L2ZvcmVpZ24ta2V5cz48cmVmLXR5
cGUgbmFtZT0iQ29uZmVyZW5jZSBQcm9jZWVkaW5ncyI+MTA8L3JlZi10eXBlPjxjb250cmlidXRv
cnM+PGF1dGhvcnM+PGF1dGhvcj5XYW5nLCBELjwvYXV0aG9yPjxhdXRob3I+WWFuZywgUS48L2F1
dGhvcj48YXV0aG9yPkFiZHVsLCBBLjwvYXV0aG9yPjxhdXRob3I+TGltLCBCLiBZLjwvYXV0aG9y
PjwvYXV0aG9ycz48L2NvbnRyaWJ1dG9ycz48dGl0bGVzPjx0aXRsZT5EZXNpZ25pbmcgdGhlb3J5
LWRyaXZlbiB1c2VyLWNlbnRyaWMgZXhwbGFpbmFibGUgQUk8L3RpdGxlPjxzZWNvbmRhcnktdGl0
bGU+Q29uZmVyZW5jZSBvbiBIdW1hbiBGYWN0b3JzIGluIENvbXB1dGluZyBTeXN0ZW1zIC0gUHJv
Y2VlZGluZ3M8L3NlY29uZGFyeS10aXRsZT48L3RpdGxlcz48ZGF0ZXM+PHllYXI+MjAxOTwveWVh
cj48L2RhdGVzPjx3b3JrLXR5cGU+Q29uZmVyZW5jZSBQYXBlcjwvd29yay10eXBlPjx1cmxzPjxy
ZWxhdGVkLXVybHM+PHVybD5odHRwczovL3d3dy5zY29wdXMuY29tL2lud2FyZC9yZWNvcmQudXJp
P2VpZD0yLXMyLjAtODUwNjMxOTg0NjUmYW1wO2RvaT0xMC4xMTQ1JTJmMzI5MDYwNS4zMzAwODMx
JmFtcDtwYXJ0bmVySUQ9NDAmYW1wO21kNT04NmRlNjdkYzJmMTIwNTM2YjIyZTA1ZjI0M2FkODNm
MTwvdXJsPjwvcmVsYXRlZC11cmxzPjwvdXJscz48ZWxlY3Ryb25pYy1yZXNvdXJjZS1udW0+MTAu
MTE0NS8zMjkwNjA1LjMzMDA4MzE8L2VsZWN0cm9uaWMtcmVzb3VyY2UtbnVtPjxyZW1vdGUtZGF0
YWJhc2UtbmFtZT5TY29wdXM8L3JlbW90ZS1kYXRhYmFzZS1uYW1lPjwvcmVjb3JkPjwvQ2l0ZT48
L0VuZE5vdGU+
</w:fldData>
        </w:fldChar>
      </w:r>
      <w:r w:rsidR="003A7A91">
        <w:instrText xml:space="preserve"> ADDIN EN.CITE.DATA </w:instrText>
      </w:r>
      <w:r w:rsidR="003A7A91">
        <w:fldChar w:fldCharType="end"/>
      </w:r>
      <w:r w:rsidR="0015766F" w:rsidRPr="00824425">
        <w:fldChar w:fldCharType="separate"/>
      </w:r>
      <w:r w:rsidR="003A7A91">
        <w:rPr>
          <w:noProof/>
        </w:rPr>
        <w:t>[16, 26]</w:t>
      </w:r>
      <w:r w:rsidR="0015766F" w:rsidRPr="00824425">
        <w:fldChar w:fldCharType="end"/>
      </w:r>
      <w:r w:rsidR="00183E4E" w:rsidRPr="00824425">
        <w:t>.</w:t>
      </w:r>
      <w:r w:rsidR="005E4A4C" w:rsidRPr="00824425">
        <w:t xml:space="preserve"> From this selective perspective, it is also important to note that explanation</w:t>
      </w:r>
      <w:r w:rsidR="00D66F7B">
        <w:t>s</w:t>
      </w:r>
      <w:r w:rsidR="005E4A4C" w:rsidRPr="00824425">
        <w:t xml:space="preserve"> should </w:t>
      </w:r>
      <w:r w:rsidR="00177733">
        <w:t xml:space="preserve">be </w:t>
      </w:r>
      <w:r w:rsidR="00177733" w:rsidRPr="00177733">
        <w:rPr>
          <w:i/>
          <w:iCs/>
        </w:rPr>
        <w:t>small enough</w:t>
      </w:r>
      <w:r w:rsidR="00177733">
        <w:t xml:space="preserve"> </w:t>
      </w:r>
      <w:r w:rsidR="005E4A4C" w:rsidRPr="00824425">
        <w:fldChar w:fldCharType="begin"/>
      </w:r>
      <w:r w:rsidR="003A7A91">
        <w:instrText xml:space="preserve"> ADDIN EN.CITE &lt;EndNote&gt;&lt;Cite&gt;&lt;Author&gt;Carvalho&lt;/Author&gt;&lt;Year&gt;2019&lt;/Year&gt;&lt;RecNum&gt;44&lt;/RecNum&gt;&lt;DisplayText&gt;[23]&lt;/DisplayText&gt;&lt;record&gt;&lt;rec-number&gt;44&lt;/rec-number&gt;&lt;foreign-keys&gt;&lt;key app="EN" db-id="9stet2ra5fwpeve2eznvpprbdtre2ds2was9" timestamp="1600868460"&gt;44&lt;/key&gt;&lt;/foreign-keys&gt;&lt;ref-type name="Journal Article"&gt;17&lt;/ref-type&gt;&lt;contributors&gt;&lt;authors&gt;&lt;author&gt;Carvalho, D. V.&lt;/author&gt;&lt;author&gt;Pereira, E. M.&lt;/author&gt;&lt;author&gt;Cardoso, J. S.&lt;/author&gt;&lt;/authors&gt;&lt;/contributors&gt;&lt;titles&gt;&lt;title&gt;Machine learning interpretability: A survey on methods and metrics&lt;/title&gt;&lt;secondary-title&gt;Electronics (Switzerland)&lt;/secondary-title&gt;&lt;/titles&gt;&lt;periodical&gt;&lt;full-title&gt;Electronics (Switzerland)&lt;/full-title&gt;&lt;/periodical&gt;&lt;volume&gt;8&lt;/volume&gt;&lt;number&gt;8&lt;/number&gt;&lt;dates&gt;&lt;year&gt;2019&lt;/year&gt;&lt;/dates&gt;&lt;work-type&gt;Review&lt;/work-type&gt;&lt;urls&gt;&lt;related-urls&gt;&lt;url&gt;https://www.scopus.com/inward/record.uri?eid=2-s2.0-85071246113&amp;amp;doi=10.3390%2felectronics8080832&amp;amp;partnerID=40&amp;amp;md5=eeb8d36814da5f3a5758d0d64b7429a1&lt;/url&gt;&lt;url&gt;https://res.mdpi.com/d_attachment/electronics/electronics-08-00832/article_deploy/electronics-08-00832.pdf&lt;/url&gt;&lt;/related-urls&gt;&lt;/urls&gt;&lt;custom7&gt;832&lt;/custom7&gt;&lt;electronic-resource-num&gt;10.3390/electronics8080832&lt;/electronic-resource-num&gt;&lt;remote-database-name&gt;Scopus&lt;/remote-database-name&gt;&lt;/record&gt;&lt;/Cite&gt;&lt;/EndNote&gt;</w:instrText>
      </w:r>
      <w:r w:rsidR="005E4A4C" w:rsidRPr="00824425">
        <w:fldChar w:fldCharType="separate"/>
      </w:r>
      <w:r w:rsidR="003A7A91">
        <w:rPr>
          <w:noProof/>
        </w:rPr>
        <w:t>[23]</w:t>
      </w:r>
      <w:r w:rsidR="005E4A4C" w:rsidRPr="00824425">
        <w:fldChar w:fldCharType="end"/>
      </w:r>
      <w:r w:rsidR="005E4A4C" w:rsidRPr="00824425">
        <w:t xml:space="preserve">, as humans tend to pick only a few key factors rather than consider every important part of the explanation </w:t>
      </w:r>
      <w:r w:rsidR="005E4A4C" w:rsidRPr="00824425">
        <w:fldChar w:fldCharType="begin"/>
      </w:r>
      <w:r w:rsidR="003A7A91">
        <w:instrText xml:space="preserve"> ADDIN EN.CITE &lt;EndNote&gt;&lt;Cite&gt;&lt;Author&gt;Miller&lt;/Author&gt;&lt;Year&gt;2019&lt;/Year&gt;&lt;RecNum&gt;94&lt;/RecNum&gt;&lt;DisplayText&gt;[28]&lt;/DisplayText&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5E4A4C" w:rsidRPr="00824425">
        <w:fldChar w:fldCharType="separate"/>
      </w:r>
      <w:r w:rsidR="003A7A91">
        <w:rPr>
          <w:noProof/>
        </w:rPr>
        <w:t>[28]</w:t>
      </w:r>
      <w:r w:rsidR="005E4A4C" w:rsidRPr="00824425">
        <w:fldChar w:fldCharType="end"/>
      </w:r>
      <w:r w:rsidR="005E4A4C" w:rsidRPr="00824425">
        <w:t>.</w:t>
      </w:r>
    </w:p>
    <w:p w14:paraId="2DFBC37D" w14:textId="7A6952CC" w:rsidR="00183E4E" w:rsidRPr="00824425" w:rsidRDefault="00183E4E" w:rsidP="00A115B6">
      <w:r w:rsidRPr="00824425">
        <w:t xml:space="preserve">Third, explanations are </w:t>
      </w:r>
      <w:r w:rsidRPr="008973E3">
        <w:t>social</w:t>
      </w:r>
      <w:r w:rsidRPr="00824425">
        <w:t xml:space="preserve"> </w:t>
      </w:r>
      <w:r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24425">
        <w:fldChar w:fldCharType="separate"/>
      </w:r>
      <w:r w:rsidR="003A7A91">
        <w:rPr>
          <w:noProof/>
        </w:rPr>
        <w:t>[25, 28]</w:t>
      </w:r>
      <w:r w:rsidRPr="00824425">
        <w:fldChar w:fldCharType="end"/>
      </w:r>
      <w:r w:rsidRPr="00824425">
        <w:t xml:space="preserve">. Humans explain concepts to each other in interactive conversation. </w:t>
      </w:r>
      <w:r w:rsidR="00D66F7B">
        <w:t xml:space="preserve">In this way, a human can clear up any uncertainties by asking more about a particular point of interest. </w:t>
      </w:r>
      <w:r w:rsidRPr="00824425">
        <w:t xml:space="preserve">Therefore, explanations could use </w:t>
      </w:r>
      <w:r w:rsidRPr="008973E3">
        <w:rPr>
          <w:i/>
          <w:iCs/>
        </w:rPr>
        <w:t>interactivity</w:t>
      </w:r>
      <w:r w:rsidRPr="00824425">
        <w:t>.</w:t>
      </w:r>
    </w:p>
    <w:p w14:paraId="7393175B" w14:textId="21E8B148" w:rsidR="00BD21C4" w:rsidRPr="00824425" w:rsidRDefault="00183E4E" w:rsidP="00A115B6">
      <w:r w:rsidRPr="00824425">
        <w:t xml:space="preserve">Finally, it is noted that </w:t>
      </w:r>
      <w:r w:rsidR="0084352F" w:rsidRPr="00824425">
        <w:rPr>
          <w:i/>
          <w:iCs/>
        </w:rPr>
        <w:t>probabilities are not as important as causal links</w:t>
      </w:r>
      <w:r w:rsidRPr="00824425">
        <w:rPr>
          <w:i/>
          <w:iCs/>
        </w:rPr>
        <w:t xml:space="preserve"> </w:t>
      </w:r>
      <w:r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24425">
        <w:fldChar w:fldCharType="separate"/>
      </w:r>
      <w:r w:rsidR="003A7A91">
        <w:rPr>
          <w:noProof/>
        </w:rPr>
        <w:t>[25, 28]</w:t>
      </w:r>
      <w:r w:rsidRPr="00824425">
        <w:fldChar w:fldCharType="end"/>
      </w:r>
      <w:r w:rsidR="00E32185" w:rsidRPr="00824425">
        <w:t>.</w:t>
      </w:r>
      <w:r w:rsidR="007370FF" w:rsidRPr="00824425">
        <w:t xml:space="preserve"> </w:t>
      </w:r>
      <w:r w:rsidR="00D66F7B">
        <w:t>Statistical</w:t>
      </w:r>
      <w:r w:rsidR="00851090">
        <w:t xml:space="preserve"> relationships are not seen as a satisfying explanation, without being accompanied by its underlying causes </w:t>
      </w:r>
      <w:r w:rsidR="00851090" w:rsidRPr="00824425">
        <w:fldChar w:fldCharType="begin"/>
      </w:r>
      <w:r w:rsidR="003A7A91">
        <w:instrText xml:space="preserve"> ADDIN EN.CITE &lt;EndNote&gt;&lt;Cite&gt;&lt;Author&gt;Miller&lt;/Author&gt;&lt;Year&gt;2019&lt;/Year&gt;&lt;RecNum&gt;94&lt;/RecNum&gt;&lt;DisplayText&gt;[28]&lt;/DisplayText&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851090" w:rsidRPr="00824425">
        <w:fldChar w:fldCharType="separate"/>
      </w:r>
      <w:r w:rsidR="003A7A91">
        <w:rPr>
          <w:noProof/>
        </w:rPr>
        <w:t>[28]</w:t>
      </w:r>
      <w:r w:rsidR="00851090" w:rsidRPr="00824425">
        <w:fldChar w:fldCharType="end"/>
      </w:r>
      <w:r w:rsidR="00851090" w:rsidRPr="00824425">
        <w:t>.</w:t>
      </w:r>
    </w:p>
    <w:p w14:paraId="66B7B515" w14:textId="63259B16" w:rsidR="008973E3" w:rsidRPr="002B27FD" w:rsidRDefault="005E4A4C" w:rsidP="007220F1">
      <w:r w:rsidRPr="00824425">
        <w:t xml:space="preserve">Other surveys have recognized the value in having humans directly assess explanations </w:t>
      </w:r>
      <w:r w:rsidRPr="00824425">
        <w:fldChar w:fldCharType="begin">
          <w:fldData xml:space="preserve">PEVuZE5vdGU+PENpdGU+PEF1dGhvcj5HaWxwaW48L0F1dGhvcj48WWVhcj4yMDE4PC9ZZWFyPjxS
ZWNOdW0+Mjg8L1JlY051bT48RGlzcGxheVRleHQ+WzI0LCAyN108L0Rpc3BsYXlUZXh0PjxyZWNv
cmQ+PHJlYy1udW1iZXI+Mjg8L3JlYy1udW1iZXI+PGZvcmVpZ24ta2V5cz48a2V5IGFwcD0iRU4i
IGRiLWlkPSI5c3RldDJyYTVmd3BldmUyZXpudnBwcmJkdHJlMmRzMndhczkiIHRpbWVzdGFtcD0i
MTYwMDg1ODI4NCI+Mjg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FkYWRpPC9BdXRob3I+PFllYXI+MjAxODwvWWVhcj48UmVjTnVtPjI3PC9S
ZWNOdW0+PHJlY29yZD48cmVjLW51bWJlcj4yNzwvcmVjLW51bWJlcj48Zm9yZWlnbi1rZXlzPjxr
ZXkgYXBwPSJFTiIgZGItaWQ9IjlzdGV0MnJhNWZ3cGV2ZTJlem52cHByYmR0cmUyZHMyd2FzOSIg
dGltZXN0YW1wPSIxNjAwNzc0MTEyIj4yNz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lZW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wvRW5kTm90ZT5=
</w:fldData>
        </w:fldChar>
      </w:r>
      <w:r w:rsidR="003A7A91">
        <w:instrText xml:space="preserve"> ADDIN EN.CITE </w:instrText>
      </w:r>
      <w:r w:rsidR="003A7A91">
        <w:fldChar w:fldCharType="begin">
          <w:fldData xml:space="preserve">PEVuZE5vdGU+PENpdGU+PEF1dGhvcj5HaWxwaW48L0F1dGhvcj48WWVhcj4yMDE4PC9ZZWFyPjxS
ZWNOdW0+Mjg8L1JlY051bT48RGlzcGxheVRleHQ+WzI0LCAyN108L0Rpc3BsYXlUZXh0PjxyZWNv
cmQ+PHJlYy1udW1iZXI+Mjg8L3JlYy1udW1iZXI+PGZvcmVpZ24ta2V5cz48a2V5IGFwcD0iRU4i
IGRiLWlkPSI5c3RldDJyYTVmd3BldmUyZXpudnBwcmJkdHJlMmRzMndhczkiIHRpbWVzdGFtcD0i
MTYwMDg1ODI4NCI+Mjg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FkYWRpPC9BdXRob3I+PFllYXI+MjAxODwvWWVhcj48UmVjTnVtPjI3PC9S
ZWNOdW0+PHJlY29yZD48cmVjLW51bWJlcj4yNzwvcmVjLW51bWJlcj48Zm9yZWlnbi1rZXlzPjxr
ZXkgYXBwPSJFTiIgZGItaWQ9IjlzdGV0MnJhNWZ3cGV2ZTJlem52cHByYmR0cmUyZHMyd2FzOSIg
dGltZXN0YW1wPSIxNjAwNzc0MTEyIj4yNz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lZW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wvRW5kTm90ZT5=
</w:fldData>
        </w:fldChar>
      </w:r>
      <w:r w:rsidR="003A7A91">
        <w:instrText xml:space="preserve"> ADDIN EN.CITE.DATA </w:instrText>
      </w:r>
      <w:r w:rsidR="003A7A91">
        <w:fldChar w:fldCharType="end"/>
      </w:r>
      <w:r w:rsidRPr="00824425">
        <w:fldChar w:fldCharType="separate"/>
      </w:r>
      <w:r w:rsidR="003A7A91">
        <w:rPr>
          <w:noProof/>
        </w:rPr>
        <w:t>[24, 27]</w:t>
      </w:r>
      <w:r w:rsidRPr="00824425">
        <w:fldChar w:fldCharType="end"/>
      </w:r>
      <w:r w:rsidRPr="00824425">
        <w:t xml:space="preserve">. For example, </w:t>
      </w:r>
      <w:r w:rsidR="007220F1">
        <w:t xml:space="preserve">a metric called the </w:t>
      </w:r>
      <w:r w:rsidR="007220F1" w:rsidRPr="00824425">
        <w:t>System Causability Scale</w:t>
      </w:r>
      <w:r w:rsidR="007220F1">
        <w:t xml:space="preserve"> was developed to determine </w:t>
      </w:r>
      <w:r w:rsidRPr="00824425">
        <w:t>if explanations are useful</w:t>
      </w:r>
      <w:r w:rsidR="007220F1">
        <w:t xml:space="preserve"> </w:t>
      </w:r>
      <w:r w:rsidR="007220F1" w:rsidRPr="00824425">
        <w:fldChar w:fldCharType="begin"/>
      </w:r>
      <w:r w:rsidR="007220F1">
        <w:instrText xml:space="preserve"> ADDIN EN.CITE &lt;EndNote&gt;&lt;Cite&gt;&lt;Author&gt;Holzinger&lt;/Author&gt;&lt;Year&gt;2020&lt;/Year&gt;&lt;RecNum&gt;49&lt;/RecNum&gt;&lt;DisplayText&gt;[29]&lt;/DisplayText&gt;&lt;record&gt;&lt;rec-number&gt;49&lt;/rec-number&gt;&lt;foreign-keys&gt;&lt;key app="EN" db-id="9stet2ra5fwpeve2eznvpprbdtre2ds2was9" timestamp="1600873283"&gt;49&lt;/key&gt;&lt;/foreign-keys&gt;&lt;ref-type name="Journal Article"&gt;17&lt;/ref-type&gt;&lt;contributors&gt;&lt;authors&gt;&lt;author&gt;Holzinger, A.&lt;/author&gt;&lt;author&gt;Carrington, A.&lt;/author&gt;&lt;author&gt;Müller, H.&lt;/author&gt;&lt;/authors&gt;&lt;/contributors&gt;&lt;titles&gt;&lt;title&gt;Measuring the Quality of Explanations: The System Causability Scale (SCS): Comparing Human and Machine Explanations&lt;/title&gt;&lt;secondary-title&gt;KI - Kunstliche Intelligenz&lt;/secondary-title&gt;&lt;/titles&gt;&lt;periodical&gt;&lt;full-title&gt;KI - Kunstliche Intelligenz&lt;/full-title&gt;&lt;/periodical&gt;&lt;pages&gt;193-198&lt;/pages&gt;&lt;volume&gt;34&lt;/volume&gt;&lt;number&gt;2&lt;/number&gt;&lt;dates&gt;&lt;year&gt;2020&lt;/year&gt;&lt;/dates&gt;&lt;work-type&gt;Article&lt;/work-type&gt;&lt;urls&gt;&lt;related-urls&gt;&lt;url&gt;https://www.scopus.com/inward/record.uri?eid=2-s2.0-85087169936&amp;amp;doi=10.1007%2fs13218-020-00636-z&amp;amp;partnerID=40&amp;amp;md5=88dbbba51376f66528b45369a1784800&lt;/url&gt;&lt;url&gt;https://www.ncbi.nlm.nih.gov/pmc/articles/PMC7271052/pdf/13218_2020_Article_636.pdf&lt;/url&gt;&lt;/related-urls&gt;&lt;/urls&gt;&lt;electronic-resource-num&gt;10.1007/s13218-020-00636-z&lt;/electronic-resource-num&gt;&lt;remote-database-name&gt;Scopus&lt;/remote-database-name&gt;&lt;/record&gt;&lt;/Cite&gt;&lt;/EndNote&gt;</w:instrText>
      </w:r>
      <w:r w:rsidR="007220F1" w:rsidRPr="00824425">
        <w:fldChar w:fldCharType="separate"/>
      </w:r>
      <w:r w:rsidR="007220F1">
        <w:rPr>
          <w:noProof/>
        </w:rPr>
        <w:t>[29]</w:t>
      </w:r>
      <w:r w:rsidR="007220F1" w:rsidRPr="00824425">
        <w:fldChar w:fldCharType="end"/>
      </w:r>
      <w:r w:rsidR="000151C0" w:rsidRPr="00824425">
        <w:t xml:space="preserve">. It consists of a set of questions presented to humans to evaluate if explanations are suited towards a certain purpose. </w:t>
      </w:r>
    </w:p>
    <w:p w14:paraId="21BE3957" w14:textId="717A8DD9" w:rsidR="00E32185" w:rsidRPr="00DD038D" w:rsidRDefault="002A007A" w:rsidP="00A115B6">
      <w:pPr>
        <w:rPr>
          <w:b/>
          <w:bCs/>
        </w:rPr>
      </w:pPr>
      <w:r w:rsidRPr="00DD038D">
        <w:rPr>
          <w:b/>
          <w:bCs/>
        </w:rPr>
        <w:t>Taxonomy</w:t>
      </w:r>
    </w:p>
    <w:p w14:paraId="0746B417" w14:textId="44571191" w:rsidR="001D7E31" w:rsidRDefault="001D7E31" w:rsidP="00A115B6">
      <w:r w:rsidRPr="00824425">
        <w:t xml:space="preserve">Based on the literature, </w:t>
      </w:r>
      <w:r w:rsidR="00B263A6" w:rsidRPr="00824425">
        <w:t xml:space="preserve">the taxonomy </w:t>
      </w:r>
      <w:r w:rsidR="00A72287" w:rsidRPr="00824425">
        <w:t xml:space="preserve">in Figure </w:t>
      </w:r>
      <w:r w:rsidR="000442C0">
        <w:t>3</w:t>
      </w:r>
      <w:r w:rsidR="00A72287" w:rsidRPr="00824425">
        <w:t xml:space="preserve"> </w:t>
      </w:r>
      <w:r w:rsidR="00B263A6" w:rsidRPr="00824425">
        <w:t xml:space="preserve">shows </w:t>
      </w:r>
      <w:r w:rsidR="00A72287" w:rsidRPr="00824425">
        <w:t xml:space="preserve">a </w:t>
      </w:r>
      <w:r w:rsidR="00B263A6" w:rsidRPr="00824425">
        <w:t xml:space="preserve">categorization of </w:t>
      </w:r>
      <w:r w:rsidR="0043345E" w:rsidRPr="00824425">
        <w:t>explainable machine learning</w:t>
      </w:r>
      <w:r w:rsidR="00B263A6" w:rsidRPr="00824425">
        <w:t>. Among the literature surveys that were considered in this review</w:t>
      </w:r>
      <w:r w:rsidR="0059659C" w:rsidRPr="00824425">
        <w:t xml:space="preserve">, most </w:t>
      </w:r>
      <w:r w:rsidR="008E4BAD" w:rsidRPr="00824425">
        <w:t>label</w:t>
      </w:r>
      <w:r w:rsidR="0059659C" w:rsidRPr="00824425">
        <w:t xml:space="preserve"> the</w:t>
      </w:r>
      <w:r w:rsidR="008E4BAD" w:rsidRPr="00824425">
        <w:t xml:space="preserve"> explanation</w:t>
      </w:r>
      <w:r w:rsidR="0059659C" w:rsidRPr="00824425">
        <w:t xml:space="preserve"> techniques </w:t>
      </w:r>
      <w:r w:rsidR="00CD39E6">
        <w:t>with similar concepts</w:t>
      </w:r>
      <w:r w:rsidR="0059659C" w:rsidRPr="00824425">
        <w:t>.</w:t>
      </w:r>
      <w:r w:rsidR="00CD39E6">
        <w:t xml:space="preserve"> </w:t>
      </w:r>
      <w:r w:rsidR="00CD39E6" w:rsidRPr="00824425">
        <w:t xml:space="preserve">Alternative taxonomies exist, such as </w:t>
      </w:r>
      <w:r w:rsidR="00CD39E6">
        <w:t xml:space="preserve">one </w:t>
      </w:r>
      <w:r w:rsidR="00CD39E6" w:rsidRPr="00824425">
        <w:t xml:space="preserve">targeted specifically towards scientific discovery based on </w:t>
      </w:r>
      <w:r w:rsidR="00CD39E6">
        <w:t>“</w:t>
      </w:r>
      <w:r w:rsidR="00CD39E6" w:rsidRPr="00824425">
        <w:t>transparency</w:t>
      </w:r>
      <w:r w:rsidR="00CD39E6">
        <w:t>”</w:t>
      </w:r>
      <w:r w:rsidR="00CD39E6" w:rsidRPr="00824425">
        <w:t xml:space="preserve">, </w:t>
      </w:r>
      <w:r w:rsidR="00CD39E6">
        <w:t>“</w:t>
      </w:r>
      <w:r w:rsidR="00CD39E6" w:rsidRPr="00824425">
        <w:t>interpretability</w:t>
      </w:r>
      <w:r w:rsidR="00CD39E6">
        <w:t>”</w:t>
      </w:r>
      <w:r w:rsidR="00CD39E6" w:rsidRPr="00824425">
        <w:t xml:space="preserve">, and </w:t>
      </w:r>
      <w:r w:rsidR="00CD39E6">
        <w:t>“</w:t>
      </w:r>
      <w:r w:rsidR="00CD39E6" w:rsidRPr="00824425">
        <w:t>domain knowledge</w:t>
      </w:r>
      <w:r w:rsidR="00CD39E6">
        <w:t>”</w:t>
      </w:r>
      <w:r w:rsidR="00CD39E6" w:rsidRPr="00824425">
        <w:t xml:space="preserve"> </w:t>
      </w:r>
      <w:r w:rsidR="00CD39E6" w:rsidRPr="00824425">
        <w:fldChar w:fldCharType="begin"/>
      </w:r>
      <w:r w:rsidR="003A7A91">
        <w:instrText xml:space="preserve"> ADDIN EN.CITE &lt;EndNote&gt;&lt;Cite&gt;&lt;Author&gt;Murdoch&lt;/Author&gt;&lt;Year&gt;2019&lt;/Year&gt;&lt;RecNum&gt;57&lt;/RecNum&gt;&lt;DisplayText&gt;[22]&lt;/DisplayText&gt;&lt;record&gt;&lt;rec-number&gt;57&lt;/rec-number&gt;&lt;foreign-keys&gt;&lt;key app="EN" db-id="9stet2ra5fwpeve2eznvpprbdtre2ds2was9" timestamp="1601321980"&gt;57&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CD39E6" w:rsidRPr="00824425">
        <w:fldChar w:fldCharType="separate"/>
      </w:r>
      <w:r w:rsidR="003A7A91">
        <w:rPr>
          <w:noProof/>
        </w:rPr>
        <w:t>[22]</w:t>
      </w:r>
      <w:r w:rsidR="00CD39E6" w:rsidRPr="00824425">
        <w:fldChar w:fldCharType="end"/>
      </w:r>
      <w:r w:rsidR="00CD39E6" w:rsidRPr="00824425">
        <w:t xml:space="preserve">. </w:t>
      </w:r>
      <w:r w:rsidR="00CD39E6">
        <w:t>However,</w:t>
      </w:r>
      <w:r w:rsidR="00CD39E6" w:rsidRPr="00824425">
        <w:t xml:space="preserve"> they still acknowledge </w:t>
      </w:r>
      <w:r w:rsidR="00CD39E6">
        <w:t>some</w:t>
      </w:r>
      <w:r w:rsidR="00CD39E6" w:rsidRPr="00824425">
        <w:t xml:space="preserve"> common terms regarding the types of models</w:t>
      </w:r>
      <w:r w:rsidR="0007038A">
        <w:t xml:space="preserve"> to explain</w:t>
      </w:r>
      <w:r w:rsidR="00CD39E6" w:rsidRPr="00824425">
        <w:t>, explanation approach, scope and audience.</w:t>
      </w:r>
      <w:r w:rsidR="00CD39E6">
        <w:t xml:space="preserve"> This shows that there seems to be a consensus among these definitions.</w:t>
      </w:r>
    </w:p>
    <w:p w14:paraId="2AB0DA42" w14:textId="12CB0DDA" w:rsidR="00D144B1" w:rsidRPr="00824425" w:rsidRDefault="00D144B1" w:rsidP="00A115B6">
      <w:r w:rsidRPr="00824425">
        <w:t xml:space="preserve">When looking at the </w:t>
      </w:r>
      <w:r w:rsidRPr="00824425">
        <w:rPr>
          <w:i/>
          <w:iCs/>
        </w:rPr>
        <w:t>types of models</w:t>
      </w:r>
      <w:r w:rsidRPr="00824425">
        <w:t xml:space="preserve"> that are to be explained, a distinction is made similarly in the literature between </w:t>
      </w:r>
      <w:r w:rsidRPr="00824425">
        <w:rPr>
          <w:i/>
          <w:iCs/>
        </w:rPr>
        <w:t>transparent</w:t>
      </w:r>
      <w:r w:rsidRPr="00824425">
        <w:t xml:space="preserve"> and </w:t>
      </w:r>
      <w:r w:rsidRPr="00824425">
        <w:rPr>
          <w:i/>
          <w:iCs/>
        </w:rPr>
        <w:t>black-box</w:t>
      </w:r>
      <w:r w:rsidRPr="00824425">
        <w:t xml:space="preserve"> models </w:t>
      </w:r>
      <w:r w:rsidRPr="00824425">
        <w:fldChar w:fldCharType="begin">
          <w:fldData xml:space="preserve">PEVuZE5vdGU+PENpdGU+PEF1dGhvcj5NdXJkb2NoPC9BdXRob3I+PFllYXI+MjAxOTwvWWVhcj48
UmVjTnVtPjU3PC9SZWNOdW0+PERpc3BsYXlUZXh0PlsxMywgMTYsIDE5LTIzLCAyNSwgMjddPC9E
aXNwbGF5VGV4dD48cmVjb3JkPjxyZWMtbnVtYmVyPjU3PC9yZWMtbnVtYmVyPjxmb3JlaWduLWtl
eXM+PGtleSBhcHA9IkVOIiBkYi1pZD0iOXN0ZXQycmE1ZndwZXZlMmV6bnZwcHJiZHRyZTJkczJ3
YXM5IiB0aW1lc3RhbXA9IjE2MDEzMjE5ODAiPjU3PC9rZXk+PC9mb3JlaWduLWtleXM+PHJlZi10
eXBlIG5hbWU9IkpvdXJuYWwgQXJ0aWNsZSI+MTc8L3JlZi10eXBlPjxjb250cmlidXRvcnM+PGF1
dGhvcnM+PGF1dGhvcj5NdXJkb2NoLCBXLiBKLjwvYXV0aG9yPjxhdXRob3I+U2luZ2gsIEMuPC9h
dXRob3I+PGF1dGhvcj5LdW1iaWVyLCBLLjwvYXV0aG9yPjxhdXRob3I+QWJiYXNpLUFzbCwgUi48
L2F1dGhvcj48YXV0aG9yPll1LCBCLjwvYXV0aG9yPjwvYXV0aG9ycz48L2NvbnRyaWJ1dG9ycz48
dGl0bGVzPjx0aXRsZT5EZWZpbml0aW9ucywgbWV0aG9kcywgYW5kIGFwcGxpY2F0aW9ucyBpbiBp
bnRlcnByZXRhYmxlIG1hY2hpbmUgbGVhcm5pbmc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yMjA3MS0yMjA4MDwvcGFnZXM+PHZvbHVtZT4xMTY8L3ZvbHVtZT48bnVtYmVy
PjQ0PC9udW1iZXI+PGRhdGVzPjx5ZWFyPjIwMTk8L3llYXI+PC9kYXRlcz48d29yay10eXBlPkFy
dGljbGU8L3dvcmstdHlwZT48dXJscz48cmVsYXRlZC11cmxzPjx1cmw+aHR0cHM6Ly93d3cuc2Nv
cHVzLmNvbS9pbndhcmQvcmVjb3JkLnVyaT9laWQ9Mi1zMi4wLTg1MDc0Mjc5NDQ0JmFtcDtkb2k9
MTAuMTA3MyUyZnBuYXMuMTkwMDY1NDExNiZhbXA7cGFydG5lcklEPTQwJmFtcDttZDU9ODkzZjZi
MjIxMDRmYTY1N2M2NjE2MWVhOWJjNGNmYzI8L3VybD48L3JlbGF0ZWQtdXJscz48L3VybHM+PGVs
ZWN0cm9uaWMtcmVzb3VyY2UtbnVtPjEwLjEwNzMvcG5hcy4xOTAwNjU0MTE2PC9lbGVjdHJvbmlj
LXJlc291cmNlLW51bT48cmVtb3RlLWRhdGFiYXNlLW5hbWU+U2NvcHVzPC9yZW1vdGUtZGF0YWJh
c2UtbmFtZT48L3JlY29yZD48L0NpdGU+PENpdGU+PEF1dGhvcj5NaXR0ZWxzdGFkdDwvQXV0aG9y
PjxZZWFyPjIwMTg8L1llYXI+PFJlY051bT4zMDwvUmVjTnVtPjxyZWNvcmQ+PHJlYy1udW1iZXI+
MzA8L3JlYy1udW1iZXI+PGZvcmVpZ24ta2V5cz48a2V5IGFwcD0iRU4iIGRiLWlkPSI5c3RldDJy
YTVmd3BldmUyZXpudnBwcmJkdHJlMmRzMndhczkiIHRpbWVzdGFtcD0iMTYwMDg1ODUzNCI+MzA8
L2tleT48L2ZvcmVpZ24ta2V5cz48cmVmLXR5cGUgbmFtZT0iQm9vayI+NjwvcmVmLXR5cGU+PGNv
bnRyaWJ1dG9ycz48YXV0aG9ycz48YXV0aG9yPk1pdHRlbHN0YWR0LCBCcmVudDwvYXV0aG9yPjxh
dXRob3I+UnVzc2VsbCwgQ2hyaXM8L2F1dGhvcj48YXV0aG9yPldhY2h0ZXIsIFNhbmRyYTwvYXV0
aG9yPjwvYXV0aG9ycz48L2NvbnRyaWJ1dG9ycz48dGl0bGVzPjx0aXRsZT5FeHBsYWluaW5nIEV4
cGxhbmF0aW9ucyBpbiBBSTwvdGl0bGU+PC90aXRsZXM+PGRhdGVzPjx5ZWFyPjIwMTg8L3llYXI+
PC9kYXRlcz48dXJscz48L3VybHM+PGVsZWN0cm9uaWMtcmVzb3VyY2UtbnVtPjEwLjExNDUvMzI4
NzU2MC4zMjg3NTc0PC9lbGVjdHJvbmljLXJlc291cmNlLW51bT48L3JlY29yZD48L0NpdGU+PENp
dGU+PEF1dGhvcj5CYXJyZWRvIEFycmlldGE8L0F1dGhvcj48WWVhcj4yMDIwPC9ZZWFyPjxSZWNO
dW0+ODwvUmVjTnVtPjxyZWNvcmQ+PHJlYy1udW1iZXI+ODwvcmVjLW51bWJlcj48Zm9yZWlnbi1r
ZXlzPjxrZXkgYXBwPSJFTiIgZGItaWQ9IjlzdGV0MnJhNWZ3cGV2ZTJlem52cHByYmR0cmUyZHMy
d2FzOSIgdGltZXN0YW1wPSIxNjAwMzYxNDE3Ij44PC9rZXk+PC9mb3JlaWduLWtleXM+PHJlZi10
eXBlIG5hbWU9IkpvdXJuYWwgQXJ0aWNsZSI+MTc8L3JlZi10eXBlPjxjb250cmlidXRvcnM+PGF1
dGhvcnM+PGF1dGhvcj5CYXJyZWRvIEFycmlldGEsIEFsZWphbmRybzwvYXV0aG9yPjxhdXRob3I+
RGlhei1Sb2RyaWd1ZXosIE5hdGFsaWE8L2F1dGhvcj48YXV0aG9yPkRlbCBTZXIsIEphdmllcjwv
YXV0aG9yPjxhdXRob3I+QmVubmV0b3QsIEFkcmllbjwvYXV0aG9yPjxhdXRob3I+VGFiaWssIFNp
aGFtPC9hdXRob3I+PGF1dGhvcj5CYXJiYWRvLCBBbGJlcnRvPC9hdXRob3I+PGF1dGhvcj5HYXJj
aWEsIFNhbHZhZG9yPC9hdXRob3I+PGF1dGhvcj5HaWwtTG9wZXosIFNlcmdpbzwvYXV0aG9yPjxh
dXRob3I+TW9saW5hLCBEYW5pZWw8L2F1dGhvcj48YXV0aG9yPkJlbmphbWlucywgUmljaGFyZDwv
YXV0aG9yPjxhdXRob3I+Q2hhdGlsYSwgUmFqYTwvYXV0aG9yPjxhdXRob3I+SGVycmVyYSwgRnJh
bmNpc2NvPC9hdXRob3I+PC9hdXRob3JzPjwvY29udHJpYnV0b3JzPjx0aXRsZXM+PHRpdGxlPkV4
cGxhaW5hYmxlIEFydGlmaWNpYWwgSW50ZWxsaWdlbmNlIChYQUkpOiBDb25jZXB0cywgdGF4b25v
bWllcywgb3Bwb3J0dW5pdGllcyBhbmQgY2hhbGxlbmdlcyB0b3dhcmQgcmVzcG9uc2libGUgQUk8
L3RpdGxlPjxzZWNvbmRhcnktdGl0bGU+SW5mb3JtYXRpb24gRnVzaW9uPC9zZWNvbmRhcnktdGl0
bGU+PC90aXRsZXM+PHBlcmlvZGljYWw+PGZ1bGwtdGl0bGU+SW5mb3JtYXRpb24gRnVzaW9uPC9m
dWxsLXRpdGxlPjwvcGVyaW9kaWNhbD48cGFnZXM+ODItMTE1PC9wYWdlcz48dm9sdW1lPjU4PC92
b2x1bWU+PGRhdGVzPjx5ZWFyPjIwMjA8L3llYXI+PHB1Yi1kYXRlcz48ZGF0ZT5KdW48L2RhdGU+
PC9wdWItZGF0ZXM+PC9kYXRlcz48aXNibj4xNTY2LTI1MzU8L2lzYm4+PGFjY2Vzc2lvbi1udW0+
V09TOjAwMDUxNjc5OTIwMDAwNzwvYWNjZXNzaW9uLW51bT48dXJscz48cmVsYXRlZC11cmxzPjx1
cmw+PHN0eWxlIGZhY2U9InVuZGVybGluZSIgZm9udD0iZGVmYXVsdCIgc2l6ZT0iMTAwJSI+Jmx0
O0dvIHRvIElTSSZndDs6Ly9XT1M6MDAwNTE2Nzk5MjAwMDA3PC9zdHlsZT48L3VybD48L3JlbGF0
ZWQtdXJscz48L3VybHM+PGVsZWN0cm9uaWMtcmVzb3VyY2UtbnVtPjEwLjEwMTYvai5pbmZmdXMu
MjAxOS4xMi4wMTI8L2VsZWN0cm9uaWMtcmVzb3VyY2UtbnVtPjwvcmVjb3JkPjwvQ2l0ZT48Q2l0
ZT48QXV0aG9yPlJ1ZGluPC9BdXRob3I+PFllYXI+MjAxOTwvWWVhcj48UmVjTnVtPjIxPC9SZWNO
dW0+PHJlY29yZD48cmVjLW51bWJlcj4yMTwvcmVjLW51bWJlcj48Zm9yZWlnbi1rZXlzPjxrZXkg
YXBwPSJFTiIgZGItaWQ9IjlzdGV0MnJhNWZ3cGV2ZTJlem52cHByYmR0cmUyZHMyd2FzOSIgdGlt
ZXN0YW1wPSIxNjAwNzcwNTYzIj4yMTwva2V5PjwvZm9yZWlnbi1rZXlzPjxyZWYtdHlwZSBuYW1l
PSJKb3VybmFsIEFydGljbGUiPjE3PC9yZWYtdHlwZT48Y29udHJpYnV0b3JzPjxhdXRob3JzPjxh
dXRob3I+UnVkaW4sIEMuPC9hdXRob3I+PC9hdXRob3JzPjwvY29udHJpYnV0b3JzPjx0aXRsZXM+
PHRpdGxlPlN0b3AgZXhwbGFpbmluZyBibGFjayBib3ggbWFjaGluZSBsZWFybmluZyBtb2RlbHMg
Zm9yIGhpZ2ggc3Rha2VzIGRlY2lzaW9ucyBhbmQgdXNlIGludGVycHJldGFibGUgbW9kZWxzIGlu
c3RlYWQ8L3RpdGxlPjxzZWNvbmRhcnktdGl0bGU+TmF0dXJlIE1hY2hpbmUgSW50ZWxsaWdlbmNl
PC9zZWNvbmRhcnktdGl0bGU+PC90aXRsZXM+PHBlcmlvZGljYWw+PGZ1bGwtdGl0bGU+TmF0dXJl
IE1hY2hpbmUgSW50ZWxsaWdlbmNlPC9mdWxsLXRpdGxlPjwvcGVyaW9kaWNhbD48cGFnZXM+MjA2
LTIxNTwvcGFnZXM+PHZvbHVtZT4xPC92b2x1bWU+PG51bWJlcj41PC9udW1iZXI+PGRhdGVzPjx5
ZWFyPjIwMTk8L3llYXI+PC9kYXRlcz48d29yay10eXBlPlJldmlldzwvd29yay10eXBlPjx1cmxz
PjxyZWxhdGVkLXVybHM+PHVybD5odHRwczovL3d3dy5zY29wdXMuY29tL2lud2FyZC9yZWNvcmQu
dXJpP2VpZD0yLXMyLjAtODUwNjk0OTIyOTImYW1wO2RvaT0xMC4xMDM4JTJmczQyMjU2LTAxOS0w
MDQ4LXgmYW1wO3BhcnRuZXJJRD00MCZhbXA7bWQ1PWJlOGZiYzUwMGVmZWYwYjIzMzJmYWM0MzU1
YmVhMGMzPC91cmw+PHVybD5odHRwczovL3d3dy5uYXR1cmUuY29tL2FydGljbGVzL3M0MjI1Ni0w
MTktMDA0OC14LnBkZjwvdXJsPjwvcmVsYXRlZC11cmxzPjwvdXJscz48ZWxlY3Ryb25pYy1yZXNv
dXJjZS1udW0+MTAuMTAzOC9zNDIyNTYtMDE5LTAwNDgteDwvZWxlY3Ryb25pYy1yZXNvdXJjZS1u
dW0+PHJlbW90ZS1kYXRhYmFzZS1uYW1lPlNjb3B1czwvcmVtb3RlLWRhdGFiYXNlLW5hbWU+PC9y
ZWNvcmQ+PC9DaXRlPjxDaXRlPjxBdXRob3I+TGlwdG9uPC9BdXRob3I+PFllYXI+MjAxODwvWWVh
cj48UmVjTnVtPjY1PC9SZWNOdW0+PHJlY29yZD48cmVjLW51bWJlcj42NTwvcmVjLW51bWJlcj48
Zm9yZWlnbi1rZXlzPjxrZXkgYXBwPSJFTiIgZGItaWQ9IjlzdGV0MnJhNWZ3cGV2ZTJlem52cHBy
YmR0cmUyZHMyd2FzOSIgdGltZXN0YW1wPSIxNjAxNDYzMjI4Ij42NT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NhcnZhbGhvPC9B
dXRob3I+PFllYXI+MjAxOTwvWWVhcj48UmVjTnVtPjQ0PC9SZWNOdW0+PHJlY29yZD48cmVjLW51
bWJlcj40NDwvcmVjLW51bWJlcj48Zm9yZWlnbi1rZXlzPjxrZXkgYXBwPSJFTiIgZGItaWQ9Ijlz
dGV0MnJhNWZ3cGV2ZTJlem52cHByYmR0cmUyZHMyd2FzOSIgdGltZXN0YW1wPSIxNjAwODY4NDYw
Ij40NDwva2V5PjwvZm9yZWlnbi1rZXlzPjxyZWYtdHlwZSBuYW1lPSJKb3VybmFsIEFydGljbGUi
PjE3PC9yZWYtdHlwZT48Y29udHJpYnV0b3JzPjxhdXRob3JzPjxhdXRob3I+Q2FydmFsaG8sIEQu
IFYuPC9hdXRob3I+PGF1dGhvcj5QZXJlaXJhLCBFLiBNLjwvYXV0aG9yPjxhdXRob3I+Q2FyZG9z
bywgSi4gUy48L2F1dGhvcj48L2F1dGhvcnM+PC9jb250cmlidXRvcnM+PHRpdGxlcz48dGl0bGU+
TWFjaGluZSBsZWFybmluZyBpbnRlcnByZXRhYmlsaXR5OiBBIHN1cnZleSBvbiBtZXRob2RzIGFu
ZCBtZXRyaWNzPC90aXRsZT48c2Vjb25kYXJ5LXRpdGxlPkVsZWN0cm9uaWNzIChTd2l0emVybGFu
ZCk8L3NlY29uZGFyeS10aXRsZT48L3RpdGxlcz48cGVyaW9kaWNhbD48ZnVsbC10aXRsZT5FbGVj
dHJvbmljcyAoU3dpdHplcmxhbmQpPC9mdWxsLXRpdGxlPjwvcGVyaW9kaWNhbD48dm9sdW1lPjg8
L3ZvbHVtZT48bnVtYmVyPjg8L251bWJlcj48ZGF0ZXM+PHllYXI+MjAxOTwveWVhcj48L2RhdGVz
Pjx3b3JrLXR5cGU+UmV2aWV3PC93b3JrLXR5cGU+PHVybHM+PHJlbGF0ZWQtdXJscz48dXJsPmh0
dHBzOi8vd3d3LnNjb3B1cy5jb20vaW53YXJkL3JlY29yZC51cmk/ZWlkPTItczIuMC04NTA3MTI0
NjExMyZhbXA7ZG9pPTEwLjMzOTAlMmZlbGVjdHJvbmljczgwODA4MzImYW1wO3BhcnRuZXJJRD00
MCZhbXA7bWQ1PWVlYjhkMzY4MTRkYTVmM2E1NzU4ZDBkNjRiNzQyOWExPC91cmw+PHVybD5odHRw
czovL3Jlcy5tZHBpLmNvbS9kX2F0dGFjaG1lbnQvZWxlY3Ryb25pY3MvZWxlY3Ryb25pY3MtMDgt
MDA4MzIvYXJ0aWNsZV9kZXBsb3kvZWxlY3Ryb25pY3MtMDgtMDA4MzIucGRmPC91cmw+PC9yZWxh
dGVkLXVybHM+PC91cmxzPjxjdXN0b203PjgzMjwvY3VzdG9tNz48ZWxlY3Ryb25pYy1yZXNvdXJj
ZS1udW0+MTAuMzM5MC9lbGVjdHJvbmljczgwODA4MzI8L2VsZWN0cm9uaWMtcmVzb3VyY2UtbnVt
PjxyZW1vdGUtZGF0YWJhc2UtbmFtZT5TY29wdXM8L3JlbW90ZS1kYXRhYmFzZS1uYW1lPjwvcmVj
b3JkPjwvQ2l0ZT48Q2l0ZT48QXV0aG9yPkFkYWRpPC9BdXRob3I+PFllYXI+MjAxODwvWWVhcj48
UmVjTnVtPjI3PC9SZWNOdW0+PHJlY29yZD48cmVjLW51bWJlcj4yNzwvcmVjLW51bWJlcj48Zm9y
ZWlnbi1rZXlzPjxrZXkgYXBwPSJFTiIgZGItaWQ9IjlzdGV0MnJhNWZ3cGV2ZTJlem52cHByYmR0
cmUyZHMyd2FzOSIgdGltZXN0YW1wPSIxNjAwNzc0MTEyIj4yNzwva2V5PjwvZm9yZWlnbi1rZXlz
PjxyZWYtdHlwZSBuYW1lPSJKb3VybmFsIEFydGljbGUiPjE3PC9yZWYtdHlwZT48Y29udHJpYnV0
b3JzPjxhdXRob3JzPjxhdXRob3I+QWRhZGksIEEuPC9hdXRob3I+PGF1dGhvcj5CZXJyYWRhLCBN
LjwvYXV0aG9yPjwvYXV0aG9ycz48L2NvbnRyaWJ1dG9ycz48dGl0bGVzPjx0aXRsZT5QZWVraW5n
IEluc2lkZSB0aGUgQmxhY2stQm94OiBBIFN1cnZleSBvbiBFeHBsYWluYWJsZSBBcnRpZmljaWFs
IEludGVsbGlnZW5jZSAoWEFJKTwvdGl0bGU+PHNlY29uZGFyeS10aXRsZT5JRUVFIEFjY2Vzczwv
c2Vjb25kYXJ5LXRpdGxlPjwvdGl0bGVzPjxwZXJpb2RpY2FsPjxmdWxsLXRpdGxlPkllZWUgQWNj
ZXNzPC9mdWxsLXRpdGxlPjwvcGVyaW9kaWNhbD48cGFnZXM+NTIxMzgtNTIxNjA8L3BhZ2VzPjx2
b2x1bWU+Njwvdm9sdW1lPjxkYXRlcz48eWVhcj4yMDE4PC95ZWFyPjwvZGF0ZXM+PHdvcmstdHlw
ZT5BcnRpY2xlPC93b3JrLXR5cGU+PHVybHM+PHJlbGF0ZWQtdXJscz48dXJsPmh0dHBzOi8vd3d3
LnNjb3B1cy5jb20vaW53YXJkL3JlY29yZC51cmk/ZWlkPTItczIuMC04NTA1MzM1MjQ3NyZhbXA7
ZG9pPTEwLjExMDklMmZBQ0NFU1MuMjAxOC4yODcwMDUyJmFtcDtwYXJ0bmVySUQ9NDAmYW1wO21k
NT1jYjM4NTQ2MTM3NmIzZmQwNDIwYzEzOGRlZDZkMTMzZjwvdXJsPjx1cmw+aHR0cHM6Ly9pZWVl
eHBsb3JlLmllZWUub3JnL2llbHg3LzYyODc2MzkvODI3NDk4NS8wODQ2NjU5MC5wZGY/dHA9JmFt
cDthcm51bWJlcj04NDY2NTkwJmFtcDtpc251bWJlcj04Mjc0OTg1JmFtcDtyZWY9PC91cmw+PC9y
ZWxhdGVkLXVybHM+PC91cmxzPjxjdXN0b203Pjg0NjY1OTA8L2N1c3RvbTc+PGVsZWN0cm9uaWMt
cmVzb3VyY2UtbnVtPjEwLjExMDkvQUNDRVNTLjIwMTguMjg3MDA1MjwvZWxlY3Ryb25pYy1yZXNv
dXJjZS1udW0+PHJlbW90ZS1kYXRhYmFzZS1uYW1lPlNjb3B1czwvcmVtb3RlLWRhdGFiYXNlLW5h
bWU+PC9yZWNvcmQ+PC9DaXRlPjxDaXRlPjxBdXRob3I+QWRhZGk8L0F1dGhvcj48WWVhcj4yMDE4
PC9ZZWFyPjxSZWNOdW0+Mjc8L1JlY051bT48cmVjb3JkPjxyZWMtbnVtYmVyPjI3PC9yZWMtbnVt
YmVyPjxmb3JlaWduLWtleXM+PGtleSBhcHA9IkVOIiBkYi1pZD0iOXN0ZXQycmE1ZndwZXZlMmV6
bnZwcHJiZHRyZTJkczJ3YXM5IiB0aW1lc3RhbXA9IjE2MDA3NzQxMTIiPjI3PC9rZXk+PC9mb3Jl
aWduLWtleXM+PHJlZi10eXBlIG5hbWU9IkpvdXJuYWwgQXJ0aWNsZSI+MTc8L3JlZi10eXBlPjxj
b250cmlidXRvcnM+PGF1dGhvcnM+PGF1dGhvcj5BZGFkaSwgQS48L2F1dGhvcj48YXV0aG9yPkJl
cnJhZGEsIE0uPC9hdXRob3I+PC9hdXRob3JzPjwvY29udHJpYnV0b3JzPjx0aXRsZXM+PHRpdGxl
PlBlZWtpbmcgSW5zaWRlIHRoZSBCbGFjay1Cb3g6IEEgU3VydmV5IG9uIEV4cGxhaW5hYmxlIEFy
dGlmaWNpYWwgSW50ZWxsaWdlbmNlIChYQUkpPC90aXRsZT48c2Vjb25kYXJ5LXRpdGxlPklFRUUg
QWNjZXNzPC9zZWNvbmRhcnktdGl0bGU+PC90aXRsZXM+PHBlcmlvZGljYWw+PGZ1bGwtdGl0bGU+
SWVlZSBBY2Nlc3M8L2Z1bGwtdGl0bGU+PC9wZXJpb2RpY2FsPjxwYWdlcz41MjEzOC01MjE2MDwv
cGFnZXM+PHZvbHVtZT42PC92b2x1bWU+PGRhdGVzPjx5ZWFyPjIwMTg8L3llYXI+PC9kYXRlcz48
d29yay10eXBlPkFydGljbGU8L3dvcmstdHlwZT48dXJscz48cmVsYXRlZC11cmxzPjx1cmw+aHR0
cHM6Ly93d3cuc2NvcHVzLmNvbS9pbndhcmQvcmVjb3JkLnVyaT9laWQ9Mi1zMi4wLTg1MDUzMzUy
NDc3JmFtcDtkb2k9MTAuMTEwOSUyZkFDQ0VTUy4yMDE4LjI4NzAwNTImYW1wO3BhcnRuZXJJRD00
MCZhbXA7bWQ1PWNiMzg1NDYxMzc2YjNmZDA0MjBjMTM4ZGVkNmQxMzNmPC91cmw+PHVybD5odHRw
czovL2llZWV4cGxvcmUuaWVlZS5vcmcvaWVseDcvNjI4NzYzOS84Mjc0OTg1LzA4NDY2NTkwLnBk
Zj90cD0mYW1wO2FybnVtYmVyPTg0NjY1OTAmYW1wO2lzbnVtYmVyPTgyNzQ5ODUmYW1wO3JlZj08
L3VybD48L3JlbGF0ZWQtdXJscz48L3VybHM+PGN1c3RvbTc+ODQ2NjU5MDwvY3VzdG9tNz48ZWxl
Y3Ryb25pYy1yZXNvdXJjZS1udW0+MTAuMTEwOS9BQ0NFU1MuMjAxOC4yODcwMDUyPC9lbGVjdHJv
bmljLXJlc291cmNlLW51bT48cmVtb3RlLWRhdGFiYXNlLW5hbWU+U2NvcHVzPC9yZW1vdGUtZGF0
YWJhc2UtbmFtZT48L3JlY29yZD48L0NpdGU+PENpdGU+PEF1dGhvcj5EdTwvQXV0aG9yPjxZZWFy
PjIwMjA8L1llYXI+PFJlY051bT41MDwvUmVjTnVtPjxyZWNvcmQ+PHJlYy1udW1iZXI+NTA8L3Jl
Yy1udW1iZXI+PGZvcmVpZ24ta2V5cz48a2V5IGFwcD0iRU4iIGRiLWlkPSI5c3RldDJyYTVmd3Bl
dmUyZXpudnBwcmJkdHJlMmRzMndhczkiIHRpbWVzdGFtcD0iMTYwMDk1Nzc1MSI+NTA8L2tleT48
L2ZvcmVpZ24ta2V5cz48cmVmLXR5cGUgbmFtZT0iSm91cm5hbCBBcnRpY2xlIj4xNzwvcmVmLXR5
cGU+PGNvbnRyaWJ1dG9ycz48YXV0aG9ycz48YXV0aG9yPkR1LCBNLjwvYXV0aG9yPjxhdXRob3I+
TGl1LCBOLjwvYXV0aG9yPjxhdXRob3I+SHUsIFguPC9hdXRob3I+PC9hdXRob3JzPjwvY29udHJp
YnV0b3JzPjx0aXRsZXM+PHRpdGxlPlRlY2huaXF1ZXMgZm9yIGludGVycHJldGFibGUgbWFjaGlu
ZSBsZWFybmluZzwvdGl0bGU+PHNlY29uZGFyeS10aXRsZT5Db21tdW5pY2F0aW9ucyBvZiB0aGUg
QUNNPC9zZWNvbmRhcnktdGl0bGU+PC90aXRsZXM+PHBlcmlvZGljYWw+PGZ1bGwtdGl0bGU+Q29t
bXVuaWNhdGlvbnMgb2YgdGhlIEFDTTwvZnVsbC10aXRsZT48L3BlcmlvZGljYWw+PHBhZ2VzPjY4
LTc3PC9wYWdlcz48dm9sdW1lPjYzPC92b2x1bWU+PG51bWJlcj4xPC9udW1iZXI+PGRhdGVzPjx5
ZWFyPjIwMjA8L3llYXI+PC9kYXRlcz48d29yay10eXBlPkFydGljbGU8L3dvcmstdHlwZT48dXJs
cz48cmVsYXRlZC11cmxzPjx1cmw+aHR0cHM6Ly93d3cuc2NvcHVzLmNvbS9pbndhcmQvcmVjb3Jk
LnVyaT9laWQ9Mi1zMi4wLTg1MDc3NDU4MzA0JmFtcDtkb2k9MTAuMTE0NSUyZjMzNTk3ODYmYW1w
O3BhcnRuZXJJRD00MCZhbXA7bWQ1PTA4Zjk1ZTdmNmY5NDc4N2M3Zjg5ZTljMTk4OTMwZTg2PC91
cmw+PHVybD5odHRwczovL2RsLmFjbS5vcmcvZG9pL3BkZi8xMC4xMTQ1LzMzNTk3ODY8L3VybD48
L3JlbGF0ZWQtdXJscz48L3VybHM+PGVsZWN0cm9uaWMtcmVzb3VyY2UtbnVtPjEwLjExNDUvMzM1
OTc4NjwvZWxlY3Ryb25pYy1yZXNvdXJjZS1udW0+PHJlbW90ZS1kYXRhYmFzZS1uYW1lPlNjb3B1
czwvcmVtb3RlLWRhdGFiYXNlLW5hbWU+PC9yZWNvcmQ+PC9DaXRlPjxDaXRlPjxBdXRob3I+TXVy
ZG9jaDwvQXV0aG9yPjxZZWFyPjIwMTk8L1llYXI+PFJlY051bT41NzwvUmVjTnVtPjxyZWNvcmQ+
PHJlYy1udW1iZXI+NTc8L3JlYy1udW1iZXI+PGZvcmVpZ24ta2V5cz48a2V5IGFwcD0iRU4iIGRi
LWlkPSI5c3RldDJyYTVmd3BldmUyZXpudnBwcmJkdHJlMmRzMndhczkiIHRpbWVzdGFtcD0iMTYw
MTMyMTk4MCI+NTc8L2tleT48L2ZvcmVpZ24ta2V5cz48cmVmLXR5cGUgbmFtZT0iSm91cm5hbCBB
cnRpY2xlIj4xNzwvcmVmLXR5cGU+PGNvbnRyaWJ1dG9ycz48YXV0aG9ycz48YXV0aG9yPk11cmRv
Y2gsIFcuIEouPC9hdXRob3I+PGF1dGhvcj5TaW5naCwgQy48L2F1dGhvcj48YXV0aG9yPkt1bWJp
ZXIsIEsuPC9hdXRob3I+PGF1dGhvcj5BYmJhc2ktQXNsLCBSLjwvYXV0aG9yPjxhdXRob3I+WXUs
IEIuPC9hdXRob3I+PC9hdXRob3JzPjwvY29udHJpYnV0b3JzPjx0aXRsZXM+PHRpdGxlPkRlZmlu
aXRpb25zLCBtZXRob2RzLCBhbmQgYXBwbGljYXRpb25zIGluIGludGVycHJldGFibGUgbWFjaGlu
ZSBsZWFybmluZ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IyMDcxLTIy
MDgwPC9wYWdlcz48dm9sdW1lPjExNjwvdm9sdW1lPjxudW1iZXI+NDQ8L251bWJlcj48ZGF0ZXM+
PHllYXI+MjAxOTwveWVhcj48L2RhdGVzPjx3b3JrLXR5cGU+QXJ0aWNsZTwvd29yay10eXBlPjx1
cmxzPjxyZWxhdGVkLXVybHM+PHVybD5odHRwczovL3d3dy5zY29wdXMuY29tL2lud2FyZC9yZWNv
cmQudXJpP2VpZD0yLXMyLjAtODUwNzQyNzk0NDQmYW1wO2RvaT0xMC4xMDczJTJmcG5hcy4xOTAw
NjU0MTE2JmFtcDtwYXJ0bmVySUQ9NDAmYW1wO21kNT04OTNmNmIyMjEwNGZhNjU3YzY2MTYxZWE5
YmM0Y2ZjMjwvdXJsPjwvcmVsYXRlZC11cmxzPjwvdXJscz48ZWxlY3Ryb25pYy1yZXNvdXJjZS1u
dW0+MTAuMTA3My9wbmFzLjE5MDA2NTQxMTY8L2VsZWN0cm9uaWMtcmVzb3VyY2UtbnVtPjxyZW1v
dGUtZGF0YWJhc2UtbmFtZT5TY29wdXM8L3JlbW90ZS1kYXRhYmFzZS1uYW1lPjwvcmVjb3JkPjwv
Q2l0ZT48Q2l0ZT48QXV0aG9yPkNoYXR6aW1wYXJtcGFzPC9BdXRob3I+PFllYXI+MjAyMDwvWWVh
cj48UmVjTnVtPjExPC9SZWNOdW0+PHJlY29yZD48cmVjLW51bWJlcj4xMTwvcmVjLW51bWJlcj48
Zm9yZWlnbi1rZXlzPjxrZXkgYXBwPSJFTiIgZGItaWQ9IjlzdGV0MnJhNWZ3cGV2ZTJlem52cHBy
YmR0cmUyZHMyd2FzOSIgdGltZXN0YW1wPSIxNjAwMzYxNDE3Ij4xMTwva2V5PjwvZm9yZWlnbi1r
ZXlzPjxyZWYtdHlwZSBuYW1lPSJKb3VybmFsIEFydGljbGUiPjE3PC9yZWYtdHlwZT48Y29udHJp
YnV0b3JzPjxhdXRob3JzPjxhdXRob3I+Q2hhdHppbXBhcm1wYXMsIEFuZ2Vsb3M8L2F1dGhvcj48
YXV0aG9yPk1hcnRpbnMsIFJhZmFlbCBNLjwvYXV0aG9yPjxhdXRob3I+SnVzdWZpLCBJbGlyPC9h
dXRob3I+PGF1dGhvcj5LZXJyZW4sIEFuZHJlYXM8L2F1dGhvcj48L2F1dGhvcnM+PC9jb250cmli
dXRvcnM+PHRpdGxlcz48dGl0bGU+QSBzdXJ2ZXkgb2Ygc3VydmV5cyBvbiB0aGUgdXNlIG9mIHZp
c3VhbGl6YXRpb24gZm9yIGludGVycHJldGluZyBtYWNoaW5lIGxlYXJuaW5nIG1vZGVsczwvdGl0
bGU+PHNlY29uZGFyeS10aXRsZT5JbmZvcm1hdGlvbiBWaXN1YWxpemF0aW9uPC9zZWNvbmRhcnkt
dGl0bGU+PC90aXRsZXM+PHBlcmlvZGljYWw+PGZ1bGwtdGl0bGU+SW5mb3JtYXRpb24gVmlzdWFs
aXphdGlvbjwvZnVsbC10aXRsZT48L3BlcmlvZGljYWw+PHBhZ2VzPjIwNy0yMzM8L3BhZ2VzPjx2
b2x1bWU+MTk8L3ZvbHVtZT48bnVtYmVyPjM8L251bWJlcj48ZGF0ZXM+PHllYXI+MjAyMDwveWVh
cj48cHViLWRhdGVzPjxkYXRlPkp1bDwvZGF0ZT48L3B1Yi1kYXRlcz48L2RhdGVzPjxpc2JuPjE0
NzMtODcxNjwvaXNibj48YWNjZXNzaW9uLW51bT5XT1M6MDAwNTIzOTM1MzAwMDAxPC9hY2Nlc3Np
b24tbnVtPjx1cmxzPjxyZWxhdGVkLXVybHM+PHVybD4mbHQ7R28gdG8gSVNJJmd0OzovL1dPUzow
MDA1MjM5MzUzMDAwMDE8L3VybD48dXJsPmh0dHBzOi8vam91cm5hbHMuc2FnZXB1Yi5jb20vZG9p
L3BkZi8xMC4xMTc3LzE0NzM4NzE2MjA5MDQ2NzE8L3VybD48L3JlbGF0ZWQtdXJscz48L3VybHM+
PGN1c3RvbTc+VW5zcCAxNDczODcxNjIwOTA0NjcxPC9jdXN0b203PjxlbGVjdHJvbmljLXJlc291
cmNlLW51bT4xMC4xMTc3LzE0NzM4NzE2MjA5MDQ2NzE8L2VsZWN0cm9uaWMtcmVzb3VyY2UtbnVt
PjwvcmVjb3JkPjwvQ2l0ZT48L0VuZE5vdGU+AG==
</w:fldData>
        </w:fldChar>
      </w:r>
      <w:r>
        <w:instrText xml:space="preserve"> ADDIN EN.CITE </w:instrText>
      </w:r>
      <w:r>
        <w:fldChar w:fldCharType="begin">
          <w:fldData xml:space="preserve">PEVuZE5vdGU+PENpdGU+PEF1dGhvcj5NdXJkb2NoPC9BdXRob3I+PFllYXI+MjAxOTwvWWVhcj48
UmVjTnVtPjU3PC9SZWNOdW0+PERpc3BsYXlUZXh0PlsxMywgMTYsIDE5LTIzLCAyNSwgMjddPC9E
aXNwbGF5VGV4dD48cmVjb3JkPjxyZWMtbnVtYmVyPjU3PC9yZWMtbnVtYmVyPjxmb3JlaWduLWtl
eXM+PGtleSBhcHA9IkVOIiBkYi1pZD0iOXN0ZXQycmE1ZndwZXZlMmV6bnZwcHJiZHRyZTJkczJ3
YXM5IiB0aW1lc3RhbXA9IjE2MDEzMjE5ODAiPjU3PC9rZXk+PC9mb3JlaWduLWtleXM+PHJlZi10
eXBlIG5hbWU9IkpvdXJuYWwgQXJ0aWNsZSI+MTc8L3JlZi10eXBlPjxjb250cmlidXRvcnM+PGF1
dGhvcnM+PGF1dGhvcj5NdXJkb2NoLCBXLiBKLjwvYXV0aG9yPjxhdXRob3I+U2luZ2gsIEMuPC9h
dXRob3I+PGF1dGhvcj5LdW1iaWVyLCBLLjwvYXV0aG9yPjxhdXRob3I+QWJiYXNpLUFzbCwgUi48
L2F1dGhvcj48YXV0aG9yPll1LCBCLjwvYXV0aG9yPjwvYXV0aG9ycz48L2NvbnRyaWJ1dG9ycz48
dGl0bGVzPjx0aXRsZT5EZWZpbml0aW9ucywgbWV0aG9kcywgYW5kIGFwcGxpY2F0aW9ucyBpbiBp
bnRlcnByZXRhYmxlIG1hY2hpbmUgbGVhcm5pbmc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yMjA3MS0yMjA4MDwvcGFnZXM+PHZvbHVtZT4xMTY8L3ZvbHVtZT48bnVtYmVy
PjQ0PC9udW1iZXI+PGRhdGVzPjx5ZWFyPjIwMTk8L3llYXI+PC9kYXRlcz48d29yay10eXBlPkFy
dGljbGU8L3dvcmstdHlwZT48dXJscz48cmVsYXRlZC11cmxzPjx1cmw+aHR0cHM6Ly93d3cuc2Nv
cHVzLmNvbS9pbndhcmQvcmVjb3JkLnVyaT9laWQ9Mi1zMi4wLTg1MDc0Mjc5NDQ0JmFtcDtkb2k9
MTAuMTA3MyUyZnBuYXMuMTkwMDY1NDExNiZhbXA7cGFydG5lcklEPTQwJmFtcDttZDU9ODkzZjZi
MjIxMDRmYTY1N2M2NjE2MWVhOWJjNGNmYzI8L3VybD48L3JlbGF0ZWQtdXJscz48L3VybHM+PGVs
ZWN0cm9uaWMtcmVzb3VyY2UtbnVtPjEwLjEwNzMvcG5hcy4xOTAwNjU0MTE2PC9lbGVjdHJvbmlj
LXJlc291cmNlLW51bT48cmVtb3RlLWRhdGFiYXNlLW5hbWU+U2NvcHVzPC9yZW1vdGUtZGF0YWJh
c2UtbmFtZT48L3JlY29yZD48L0NpdGU+PENpdGU+PEF1dGhvcj5NaXR0ZWxzdGFkdDwvQXV0aG9y
PjxZZWFyPjIwMTg8L1llYXI+PFJlY051bT4zMDwvUmVjTnVtPjxyZWNvcmQ+PHJlYy1udW1iZXI+
MzA8L3JlYy1udW1iZXI+PGZvcmVpZ24ta2V5cz48a2V5IGFwcD0iRU4iIGRiLWlkPSI5c3RldDJy
YTVmd3BldmUyZXpudnBwcmJkdHJlMmRzMndhczkiIHRpbWVzdGFtcD0iMTYwMDg1ODUzNCI+MzA8
L2tleT48L2ZvcmVpZ24ta2V5cz48cmVmLXR5cGUgbmFtZT0iQm9vayI+NjwvcmVmLXR5cGU+PGNv
bnRyaWJ1dG9ycz48YXV0aG9ycz48YXV0aG9yPk1pdHRlbHN0YWR0LCBCcmVudDwvYXV0aG9yPjxh
dXRob3I+UnVzc2VsbCwgQ2hyaXM8L2F1dGhvcj48YXV0aG9yPldhY2h0ZXIsIFNhbmRyYTwvYXV0
aG9yPjwvYXV0aG9ycz48L2NvbnRyaWJ1dG9ycz48dGl0bGVzPjx0aXRsZT5FeHBsYWluaW5nIEV4
cGxhbmF0aW9ucyBpbiBBSTwvdGl0bGU+PC90aXRsZXM+PGRhdGVzPjx5ZWFyPjIwMTg8L3llYXI+
PC9kYXRlcz48dXJscz48L3VybHM+PGVsZWN0cm9uaWMtcmVzb3VyY2UtbnVtPjEwLjExNDUvMzI4
NzU2MC4zMjg3NTc0PC9lbGVjdHJvbmljLXJlc291cmNlLW51bT48L3JlY29yZD48L0NpdGU+PENp
dGU+PEF1dGhvcj5CYXJyZWRvIEFycmlldGE8L0F1dGhvcj48WWVhcj4yMDIwPC9ZZWFyPjxSZWNO
dW0+ODwvUmVjTnVtPjxyZWNvcmQ+PHJlYy1udW1iZXI+ODwvcmVjLW51bWJlcj48Zm9yZWlnbi1r
ZXlzPjxrZXkgYXBwPSJFTiIgZGItaWQ9IjlzdGV0MnJhNWZ3cGV2ZTJlem52cHByYmR0cmUyZHMy
d2FzOSIgdGltZXN0YW1wPSIxNjAwMzYxNDE3Ij44PC9rZXk+PC9mb3JlaWduLWtleXM+PHJlZi10
eXBlIG5hbWU9IkpvdXJuYWwgQXJ0aWNsZSI+MTc8L3JlZi10eXBlPjxjb250cmlidXRvcnM+PGF1
dGhvcnM+PGF1dGhvcj5CYXJyZWRvIEFycmlldGEsIEFsZWphbmRybzwvYXV0aG9yPjxhdXRob3I+
RGlhei1Sb2RyaWd1ZXosIE5hdGFsaWE8L2F1dGhvcj48YXV0aG9yPkRlbCBTZXIsIEphdmllcjwv
YXV0aG9yPjxhdXRob3I+QmVubmV0b3QsIEFkcmllbjwvYXV0aG9yPjxhdXRob3I+VGFiaWssIFNp
aGFtPC9hdXRob3I+PGF1dGhvcj5CYXJiYWRvLCBBbGJlcnRvPC9hdXRob3I+PGF1dGhvcj5HYXJj
aWEsIFNhbHZhZG9yPC9hdXRob3I+PGF1dGhvcj5HaWwtTG9wZXosIFNlcmdpbzwvYXV0aG9yPjxh
dXRob3I+TW9saW5hLCBEYW5pZWw8L2F1dGhvcj48YXV0aG9yPkJlbmphbWlucywgUmljaGFyZDwv
YXV0aG9yPjxhdXRob3I+Q2hhdGlsYSwgUmFqYTwvYXV0aG9yPjxhdXRob3I+SGVycmVyYSwgRnJh
bmNpc2NvPC9hdXRob3I+PC9hdXRob3JzPjwvY29udHJpYnV0b3JzPjx0aXRsZXM+PHRpdGxlPkV4
cGxhaW5hYmxlIEFydGlmaWNpYWwgSW50ZWxsaWdlbmNlIChYQUkpOiBDb25jZXB0cywgdGF4b25v
bWllcywgb3Bwb3J0dW5pdGllcyBhbmQgY2hhbGxlbmdlcyB0b3dhcmQgcmVzcG9uc2libGUgQUk8
L3RpdGxlPjxzZWNvbmRhcnktdGl0bGU+SW5mb3JtYXRpb24gRnVzaW9uPC9zZWNvbmRhcnktdGl0
bGU+PC90aXRsZXM+PHBlcmlvZGljYWw+PGZ1bGwtdGl0bGU+SW5mb3JtYXRpb24gRnVzaW9uPC9m
dWxsLXRpdGxlPjwvcGVyaW9kaWNhbD48cGFnZXM+ODItMTE1PC9wYWdlcz48dm9sdW1lPjU4PC92
b2x1bWU+PGRhdGVzPjx5ZWFyPjIwMjA8L3llYXI+PHB1Yi1kYXRlcz48ZGF0ZT5KdW48L2RhdGU+
PC9wdWItZGF0ZXM+PC9kYXRlcz48aXNibj4xNTY2LTI1MzU8L2lzYm4+PGFjY2Vzc2lvbi1udW0+
V09TOjAwMDUxNjc5OTIwMDAwNzwvYWNjZXNzaW9uLW51bT48dXJscz48cmVsYXRlZC11cmxzPjx1
cmw+PHN0eWxlIGZhY2U9InVuZGVybGluZSIgZm9udD0iZGVmYXVsdCIgc2l6ZT0iMTAwJSI+Jmx0
O0dvIHRvIElTSSZndDs6Ly9XT1M6MDAwNTE2Nzk5MjAwMDA3PC9zdHlsZT48L3VybD48L3JlbGF0
ZWQtdXJscz48L3VybHM+PGVsZWN0cm9uaWMtcmVzb3VyY2UtbnVtPjEwLjEwMTYvai5pbmZmdXMu
MjAxOS4xMi4wMTI8L2VsZWN0cm9uaWMtcmVzb3VyY2UtbnVtPjwvcmVjb3JkPjwvQ2l0ZT48Q2l0
ZT48QXV0aG9yPlJ1ZGluPC9BdXRob3I+PFllYXI+MjAxOTwvWWVhcj48UmVjTnVtPjIxPC9SZWNO
dW0+PHJlY29yZD48cmVjLW51bWJlcj4yMTwvcmVjLW51bWJlcj48Zm9yZWlnbi1rZXlzPjxrZXkg
YXBwPSJFTiIgZGItaWQ9IjlzdGV0MnJhNWZ3cGV2ZTJlem52cHByYmR0cmUyZHMyd2FzOSIgdGlt
ZXN0YW1wPSIxNjAwNzcwNTYzIj4yMTwva2V5PjwvZm9yZWlnbi1rZXlzPjxyZWYtdHlwZSBuYW1l
PSJKb3VybmFsIEFydGljbGUiPjE3PC9yZWYtdHlwZT48Y29udHJpYnV0b3JzPjxhdXRob3JzPjxh
dXRob3I+UnVkaW4sIEMuPC9hdXRob3I+PC9hdXRob3JzPjwvY29udHJpYnV0b3JzPjx0aXRsZXM+
PHRpdGxlPlN0b3AgZXhwbGFpbmluZyBibGFjayBib3ggbWFjaGluZSBsZWFybmluZyBtb2RlbHMg
Zm9yIGhpZ2ggc3Rha2VzIGRlY2lzaW9ucyBhbmQgdXNlIGludGVycHJldGFibGUgbW9kZWxzIGlu
c3RlYWQ8L3RpdGxlPjxzZWNvbmRhcnktdGl0bGU+TmF0dXJlIE1hY2hpbmUgSW50ZWxsaWdlbmNl
PC9zZWNvbmRhcnktdGl0bGU+PC90aXRsZXM+PHBlcmlvZGljYWw+PGZ1bGwtdGl0bGU+TmF0dXJl
IE1hY2hpbmUgSW50ZWxsaWdlbmNlPC9mdWxsLXRpdGxlPjwvcGVyaW9kaWNhbD48cGFnZXM+MjA2
LTIxNTwvcGFnZXM+PHZvbHVtZT4xPC92b2x1bWU+PG51bWJlcj41PC9udW1iZXI+PGRhdGVzPjx5
ZWFyPjIwMTk8L3llYXI+PC9kYXRlcz48d29yay10eXBlPlJldmlldzwvd29yay10eXBlPjx1cmxz
PjxyZWxhdGVkLXVybHM+PHVybD5odHRwczovL3d3dy5zY29wdXMuY29tL2lud2FyZC9yZWNvcmQu
dXJpP2VpZD0yLXMyLjAtODUwNjk0OTIyOTImYW1wO2RvaT0xMC4xMDM4JTJmczQyMjU2LTAxOS0w
MDQ4LXgmYW1wO3BhcnRuZXJJRD00MCZhbXA7bWQ1PWJlOGZiYzUwMGVmZWYwYjIzMzJmYWM0MzU1
YmVhMGMzPC91cmw+PHVybD5odHRwczovL3d3dy5uYXR1cmUuY29tL2FydGljbGVzL3M0MjI1Ni0w
MTktMDA0OC14LnBkZjwvdXJsPjwvcmVsYXRlZC11cmxzPjwvdXJscz48ZWxlY3Ryb25pYy1yZXNv
dXJjZS1udW0+MTAuMTAzOC9zNDIyNTYtMDE5LTAwNDgteDwvZWxlY3Ryb25pYy1yZXNvdXJjZS1u
dW0+PHJlbW90ZS1kYXRhYmFzZS1uYW1lPlNjb3B1czwvcmVtb3RlLWRhdGFiYXNlLW5hbWU+PC9y
ZWNvcmQ+PC9DaXRlPjxDaXRlPjxBdXRob3I+TGlwdG9uPC9BdXRob3I+PFllYXI+MjAxODwvWWVh
cj48UmVjTnVtPjY1PC9SZWNOdW0+PHJlY29yZD48cmVjLW51bWJlcj42NTwvcmVjLW51bWJlcj48
Zm9yZWlnbi1rZXlzPjxrZXkgYXBwPSJFTiIgZGItaWQ9IjlzdGV0MnJhNWZ3cGV2ZTJlem52cHBy
YmR0cmUyZHMyd2FzOSIgdGltZXN0YW1wPSIxNjAxNDYzMjI4Ij42NT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NhcnZhbGhvPC9B
dXRob3I+PFllYXI+MjAxOTwvWWVhcj48UmVjTnVtPjQ0PC9SZWNOdW0+PHJlY29yZD48cmVjLW51
bWJlcj40NDwvcmVjLW51bWJlcj48Zm9yZWlnbi1rZXlzPjxrZXkgYXBwPSJFTiIgZGItaWQ9Ijlz
dGV0MnJhNWZ3cGV2ZTJlem52cHByYmR0cmUyZHMyd2FzOSIgdGltZXN0YW1wPSIxNjAwODY4NDYw
Ij40NDwva2V5PjwvZm9yZWlnbi1rZXlzPjxyZWYtdHlwZSBuYW1lPSJKb3VybmFsIEFydGljbGUi
PjE3PC9yZWYtdHlwZT48Y29udHJpYnV0b3JzPjxhdXRob3JzPjxhdXRob3I+Q2FydmFsaG8sIEQu
IFYuPC9hdXRob3I+PGF1dGhvcj5QZXJlaXJhLCBFLiBNLjwvYXV0aG9yPjxhdXRob3I+Q2FyZG9z
bywgSi4gUy48L2F1dGhvcj48L2F1dGhvcnM+PC9jb250cmlidXRvcnM+PHRpdGxlcz48dGl0bGU+
TWFjaGluZSBsZWFybmluZyBpbnRlcnByZXRhYmlsaXR5OiBBIHN1cnZleSBvbiBtZXRob2RzIGFu
ZCBtZXRyaWNzPC90aXRsZT48c2Vjb25kYXJ5LXRpdGxlPkVsZWN0cm9uaWNzIChTd2l0emVybGFu
ZCk8L3NlY29uZGFyeS10aXRsZT48L3RpdGxlcz48cGVyaW9kaWNhbD48ZnVsbC10aXRsZT5FbGVj
dHJvbmljcyAoU3dpdHplcmxhbmQpPC9mdWxsLXRpdGxlPjwvcGVyaW9kaWNhbD48dm9sdW1lPjg8
L3ZvbHVtZT48bnVtYmVyPjg8L251bWJlcj48ZGF0ZXM+PHllYXI+MjAxOTwveWVhcj48L2RhdGVz
Pjx3b3JrLXR5cGU+UmV2aWV3PC93b3JrLXR5cGU+PHVybHM+PHJlbGF0ZWQtdXJscz48dXJsPmh0
dHBzOi8vd3d3LnNjb3B1cy5jb20vaW53YXJkL3JlY29yZC51cmk/ZWlkPTItczIuMC04NTA3MTI0
NjExMyZhbXA7ZG9pPTEwLjMzOTAlMmZlbGVjdHJvbmljczgwODA4MzImYW1wO3BhcnRuZXJJRD00
MCZhbXA7bWQ1PWVlYjhkMzY4MTRkYTVmM2E1NzU4ZDBkNjRiNzQyOWExPC91cmw+PHVybD5odHRw
czovL3Jlcy5tZHBpLmNvbS9kX2F0dGFjaG1lbnQvZWxlY3Ryb25pY3MvZWxlY3Ryb25pY3MtMDgt
MDA4MzIvYXJ0aWNsZV9kZXBsb3kvZWxlY3Ryb25pY3MtMDgtMDA4MzIucGRmPC91cmw+PC9yZWxh
dGVkLXVybHM+PC91cmxzPjxjdXN0b203PjgzMjwvY3VzdG9tNz48ZWxlY3Ryb25pYy1yZXNvdXJj
ZS1udW0+MTAuMzM5MC9lbGVjdHJvbmljczgwODA4MzI8L2VsZWN0cm9uaWMtcmVzb3VyY2UtbnVt
PjxyZW1vdGUtZGF0YWJhc2UtbmFtZT5TY29wdXM8L3JlbW90ZS1kYXRhYmFzZS1uYW1lPjwvcmVj
b3JkPjwvQ2l0ZT48Q2l0ZT48QXV0aG9yPkFkYWRpPC9BdXRob3I+PFllYXI+MjAxODwvWWVhcj48
UmVjTnVtPjI3PC9SZWNOdW0+PHJlY29yZD48cmVjLW51bWJlcj4yNzwvcmVjLW51bWJlcj48Zm9y
ZWlnbi1rZXlzPjxrZXkgYXBwPSJFTiIgZGItaWQ9IjlzdGV0MnJhNWZ3cGV2ZTJlem52cHByYmR0
cmUyZHMyd2FzOSIgdGltZXN0YW1wPSIxNjAwNzc0MTEyIj4yNzwva2V5PjwvZm9yZWlnbi1rZXlz
PjxyZWYtdHlwZSBuYW1lPSJKb3VybmFsIEFydGljbGUiPjE3PC9yZWYtdHlwZT48Y29udHJpYnV0
b3JzPjxhdXRob3JzPjxhdXRob3I+QWRhZGksIEEuPC9hdXRob3I+PGF1dGhvcj5CZXJyYWRhLCBN
LjwvYXV0aG9yPjwvYXV0aG9ycz48L2NvbnRyaWJ1dG9ycz48dGl0bGVzPjx0aXRsZT5QZWVraW5n
IEluc2lkZSB0aGUgQmxhY2stQm94OiBBIFN1cnZleSBvbiBFeHBsYWluYWJsZSBBcnRpZmljaWFs
IEludGVsbGlnZW5jZSAoWEFJKTwvdGl0bGU+PHNlY29uZGFyeS10aXRsZT5JRUVFIEFjY2Vzczwv
c2Vjb25kYXJ5LXRpdGxlPjwvdGl0bGVzPjxwZXJpb2RpY2FsPjxmdWxsLXRpdGxlPkllZWUgQWNj
ZXNzPC9mdWxsLXRpdGxlPjwvcGVyaW9kaWNhbD48cGFnZXM+NTIxMzgtNTIxNjA8L3BhZ2VzPjx2
b2x1bWU+Njwvdm9sdW1lPjxkYXRlcz48eWVhcj4yMDE4PC95ZWFyPjwvZGF0ZXM+PHdvcmstdHlw
ZT5BcnRpY2xlPC93b3JrLXR5cGU+PHVybHM+PHJlbGF0ZWQtdXJscz48dXJsPmh0dHBzOi8vd3d3
LnNjb3B1cy5jb20vaW53YXJkL3JlY29yZC51cmk/ZWlkPTItczIuMC04NTA1MzM1MjQ3NyZhbXA7
ZG9pPTEwLjExMDklMmZBQ0NFU1MuMjAxOC4yODcwMDUyJmFtcDtwYXJ0bmVySUQ9NDAmYW1wO21k
NT1jYjM4NTQ2MTM3NmIzZmQwNDIwYzEzOGRlZDZkMTMzZjwvdXJsPjx1cmw+aHR0cHM6Ly9pZWVl
eHBsb3JlLmllZWUub3JnL2llbHg3LzYyODc2MzkvODI3NDk4NS8wODQ2NjU5MC5wZGY/dHA9JmFt
cDthcm51bWJlcj04NDY2NTkwJmFtcDtpc251bWJlcj04Mjc0OTg1JmFtcDtyZWY9PC91cmw+PC9y
ZWxhdGVkLXVybHM+PC91cmxzPjxjdXN0b203Pjg0NjY1OTA8L2N1c3RvbTc+PGVsZWN0cm9uaWMt
cmVzb3VyY2UtbnVtPjEwLjExMDkvQUNDRVNTLjIwMTguMjg3MDA1MjwvZWxlY3Ryb25pYy1yZXNv
dXJjZS1udW0+PHJlbW90ZS1kYXRhYmFzZS1uYW1lPlNjb3B1czwvcmVtb3RlLWRhdGFiYXNlLW5h
bWU+PC9yZWNvcmQ+PC9DaXRlPjxDaXRlPjxBdXRob3I+QWRhZGk8L0F1dGhvcj48WWVhcj4yMDE4
PC9ZZWFyPjxSZWNOdW0+Mjc8L1JlY051bT48cmVjb3JkPjxyZWMtbnVtYmVyPjI3PC9yZWMtbnVt
YmVyPjxmb3JlaWduLWtleXM+PGtleSBhcHA9IkVOIiBkYi1pZD0iOXN0ZXQycmE1ZndwZXZlMmV6
bnZwcHJiZHRyZTJkczJ3YXM5IiB0aW1lc3RhbXA9IjE2MDA3NzQxMTIiPjI3PC9rZXk+PC9mb3Jl
aWduLWtleXM+PHJlZi10eXBlIG5hbWU9IkpvdXJuYWwgQXJ0aWNsZSI+MTc8L3JlZi10eXBlPjxj
b250cmlidXRvcnM+PGF1dGhvcnM+PGF1dGhvcj5BZGFkaSwgQS48L2F1dGhvcj48YXV0aG9yPkJl
cnJhZGEsIE0uPC9hdXRob3I+PC9hdXRob3JzPjwvY29udHJpYnV0b3JzPjx0aXRsZXM+PHRpdGxl
PlBlZWtpbmcgSW5zaWRlIHRoZSBCbGFjay1Cb3g6IEEgU3VydmV5IG9uIEV4cGxhaW5hYmxlIEFy
dGlmaWNpYWwgSW50ZWxsaWdlbmNlIChYQUkpPC90aXRsZT48c2Vjb25kYXJ5LXRpdGxlPklFRUUg
QWNjZXNzPC9zZWNvbmRhcnktdGl0bGU+PC90aXRsZXM+PHBlcmlvZGljYWw+PGZ1bGwtdGl0bGU+
SWVlZSBBY2Nlc3M8L2Z1bGwtdGl0bGU+PC9wZXJpb2RpY2FsPjxwYWdlcz41MjEzOC01MjE2MDwv
cGFnZXM+PHZvbHVtZT42PC92b2x1bWU+PGRhdGVzPjx5ZWFyPjIwMTg8L3llYXI+PC9kYXRlcz48
d29yay10eXBlPkFydGljbGU8L3dvcmstdHlwZT48dXJscz48cmVsYXRlZC11cmxzPjx1cmw+aHR0
cHM6Ly93d3cuc2NvcHVzLmNvbS9pbndhcmQvcmVjb3JkLnVyaT9laWQ9Mi1zMi4wLTg1MDUzMzUy
NDc3JmFtcDtkb2k9MTAuMTEwOSUyZkFDQ0VTUy4yMDE4LjI4NzAwNTImYW1wO3BhcnRuZXJJRD00
MCZhbXA7bWQ1PWNiMzg1NDYxMzc2YjNmZDA0MjBjMTM4ZGVkNmQxMzNmPC91cmw+PHVybD5odHRw
czovL2llZWV4cGxvcmUuaWVlZS5vcmcvaWVseDcvNjI4NzYzOS84Mjc0OTg1LzA4NDY2NTkwLnBk
Zj90cD0mYW1wO2FybnVtYmVyPTg0NjY1OTAmYW1wO2lzbnVtYmVyPTgyNzQ5ODUmYW1wO3JlZj08
L3VybD48L3JlbGF0ZWQtdXJscz48L3VybHM+PGN1c3RvbTc+ODQ2NjU5MDwvY3VzdG9tNz48ZWxl
Y3Ryb25pYy1yZXNvdXJjZS1udW0+MTAuMTEwOS9BQ0NFU1MuMjAxOC4yODcwMDUyPC9lbGVjdHJv
bmljLXJlc291cmNlLW51bT48cmVtb3RlLWRhdGFiYXNlLW5hbWU+U2NvcHVzPC9yZW1vdGUtZGF0
YWJhc2UtbmFtZT48L3JlY29yZD48L0NpdGU+PENpdGU+PEF1dGhvcj5EdTwvQXV0aG9yPjxZZWFy
PjIwMjA8L1llYXI+PFJlY051bT41MDwvUmVjTnVtPjxyZWNvcmQ+PHJlYy1udW1iZXI+NTA8L3Jl
Yy1udW1iZXI+PGZvcmVpZ24ta2V5cz48a2V5IGFwcD0iRU4iIGRiLWlkPSI5c3RldDJyYTVmd3Bl
dmUyZXpudnBwcmJkdHJlMmRzMndhczkiIHRpbWVzdGFtcD0iMTYwMDk1Nzc1MSI+NTA8L2tleT48
L2ZvcmVpZ24ta2V5cz48cmVmLXR5cGUgbmFtZT0iSm91cm5hbCBBcnRpY2xlIj4xNzwvcmVmLXR5
cGU+PGNvbnRyaWJ1dG9ycz48YXV0aG9ycz48YXV0aG9yPkR1LCBNLjwvYXV0aG9yPjxhdXRob3I+
TGl1LCBOLjwvYXV0aG9yPjxhdXRob3I+SHUsIFguPC9hdXRob3I+PC9hdXRob3JzPjwvY29udHJp
YnV0b3JzPjx0aXRsZXM+PHRpdGxlPlRlY2huaXF1ZXMgZm9yIGludGVycHJldGFibGUgbWFjaGlu
ZSBsZWFybmluZzwvdGl0bGU+PHNlY29uZGFyeS10aXRsZT5Db21tdW5pY2F0aW9ucyBvZiB0aGUg
QUNNPC9zZWNvbmRhcnktdGl0bGU+PC90aXRsZXM+PHBlcmlvZGljYWw+PGZ1bGwtdGl0bGU+Q29t
bXVuaWNhdGlvbnMgb2YgdGhlIEFDTTwvZnVsbC10aXRsZT48L3BlcmlvZGljYWw+PHBhZ2VzPjY4
LTc3PC9wYWdlcz48dm9sdW1lPjYzPC92b2x1bWU+PG51bWJlcj4xPC9udW1iZXI+PGRhdGVzPjx5
ZWFyPjIwMjA8L3llYXI+PC9kYXRlcz48d29yay10eXBlPkFydGljbGU8L3dvcmstdHlwZT48dXJs
cz48cmVsYXRlZC11cmxzPjx1cmw+aHR0cHM6Ly93d3cuc2NvcHVzLmNvbS9pbndhcmQvcmVjb3Jk
LnVyaT9laWQ9Mi1zMi4wLTg1MDc3NDU4MzA0JmFtcDtkb2k9MTAuMTE0NSUyZjMzNTk3ODYmYW1w
O3BhcnRuZXJJRD00MCZhbXA7bWQ1PTA4Zjk1ZTdmNmY5NDc4N2M3Zjg5ZTljMTk4OTMwZTg2PC91
cmw+PHVybD5odHRwczovL2RsLmFjbS5vcmcvZG9pL3BkZi8xMC4xMTQ1LzMzNTk3ODY8L3VybD48
L3JlbGF0ZWQtdXJscz48L3VybHM+PGVsZWN0cm9uaWMtcmVzb3VyY2UtbnVtPjEwLjExNDUvMzM1
OTc4NjwvZWxlY3Ryb25pYy1yZXNvdXJjZS1udW0+PHJlbW90ZS1kYXRhYmFzZS1uYW1lPlNjb3B1
czwvcmVtb3RlLWRhdGFiYXNlLW5hbWU+PC9yZWNvcmQ+PC9DaXRlPjxDaXRlPjxBdXRob3I+TXVy
ZG9jaDwvQXV0aG9yPjxZZWFyPjIwMTk8L1llYXI+PFJlY051bT41NzwvUmVjTnVtPjxyZWNvcmQ+
PHJlYy1udW1iZXI+NTc8L3JlYy1udW1iZXI+PGZvcmVpZ24ta2V5cz48a2V5IGFwcD0iRU4iIGRi
LWlkPSI5c3RldDJyYTVmd3BldmUyZXpudnBwcmJkdHJlMmRzMndhczkiIHRpbWVzdGFtcD0iMTYw
MTMyMTk4MCI+NTc8L2tleT48L2ZvcmVpZ24ta2V5cz48cmVmLXR5cGUgbmFtZT0iSm91cm5hbCBB
cnRpY2xlIj4xNzwvcmVmLXR5cGU+PGNvbnRyaWJ1dG9ycz48YXV0aG9ycz48YXV0aG9yPk11cmRv
Y2gsIFcuIEouPC9hdXRob3I+PGF1dGhvcj5TaW5naCwgQy48L2F1dGhvcj48YXV0aG9yPkt1bWJp
ZXIsIEsuPC9hdXRob3I+PGF1dGhvcj5BYmJhc2ktQXNsLCBSLjwvYXV0aG9yPjxhdXRob3I+WXUs
IEIuPC9hdXRob3I+PC9hdXRob3JzPjwvY29udHJpYnV0b3JzPjx0aXRsZXM+PHRpdGxlPkRlZmlu
aXRpb25zLCBtZXRob2RzLCBhbmQgYXBwbGljYXRpb25zIGluIGludGVycHJldGFibGUgbWFjaGlu
ZSBsZWFybmluZ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IyMDcxLTIy
MDgwPC9wYWdlcz48dm9sdW1lPjExNjwvdm9sdW1lPjxudW1iZXI+NDQ8L251bWJlcj48ZGF0ZXM+
PHllYXI+MjAxOTwveWVhcj48L2RhdGVzPjx3b3JrLXR5cGU+QXJ0aWNsZTwvd29yay10eXBlPjx1
cmxzPjxyZWxhdGVkLXVybHM+PHVybD5odHRwczovL3d3dy5zY29wdXMuY29tL2lud2FyZC9yZWNv
cmQudXJpP2VpZD0yLXMyLjAtODUwNzQyNzk0NDQmYW1wO2RvaT0xMC4xMDczJTJmcG5hcy4xOTAw
NjU0MTE2JmFtcDtwYXJ0bmVySUQ9NDAmYW1wO21kNT04OTNmNmIyMjEwNGZhNjU3YzY2MTYxZWE5
YmM0Y2ZjMjwvdXJsPjwvcmVsYXRlZC11cmxzPjwvdXJscz48ZWxlY3Ryb25pYy1yZXNvdXJjZS1u
dW0+MTAuMTA3My9wbmFzLjE5MDA2NTQxMTY8L2VsZWN0cm9uaWMtcmVzb3VyY2UtbnVtPjxyZW1v
dGUtZGF0YWJhc2UtbmFtZT5TY29wdXM8L3JlbW90ZS1kYXRhYmFzZS1uYW1lPjwvcmVjb3JkPjwv
Q2l0ZT48Q2l0ZT48QXV0aG9yPkNoYXR6aW1wYXJtcGFzPC9BdXRob3I+PFllYXI+MjAyMDwvWWVh
cj48UmVjTnVtPjExPC9SZWNOdW0+PHJlY29yZD48cmVjLW51bWJlcj4xMTwvcmVjLW51bWJlcj48
Zm9yZWlnbi1rZXlzPjxrZXkgYXBwPSJFTiIgZGItaWQ9IjlzdGV0MnJhNWZ3cGV2ZTJlem52cHBy
YmR0cmUyZHMyd2FzOSIgdGltZXN0YW1wPSIxNjAwMzYxNDE3Ij4xMTwva2V5PjwvZm9yZWlnbi1r
ZXlzPjxyZWYtdHlwZSBuYW1lPSJKb3VybmFsIEFydGljbGUiPjE3PC9yZWYtdHlwZT48Y29udHJp
YnV0b3JzPjxhdXRob3JzPjxhdXRob3I+Q2hhdHppbXBhcm1wYXMsIEFuZ2Vsb3M8L2F1dGhvcj48
YXV0aG9yPk1hcnRpbnMsIFJhZmFlbCBNLjwvYXV0aG9yPjxhdXRob3I+SnVzdWZpLCBJbGlyPC9h
dXRob3I+PGF1dGhvcj5LZXJyZW4sIEFuZHJlYXM8L2F1dGhvcj48L2F1dGhvcnM+PC9jb250cmli
dXRvcnM+PHRpdGxlcz48dGl0bGU+QSBzdXJ2ZXkgb2Ygc3VydmV5cyBvbiB0aGUgdXNlIG9mIHZp
c3VhbGl6YXRpb24gZm9yIGludGVycHJldGluZyBtYWNoaW5lIGxlYXJuaW5nIG1vZGVsczwvdGl0
bGU+PHNlY29uZGFyeS10aXRsZT5JbmZvcm1hdGlvbiBWaXN1YWxpemF0aW9uPC9zZWNvbmRhcnkt
dGl0bGU+PC90aXRsZXM+PHBlcmlvZGljYWw+PGZ1bGwtdGl0bGU+SW5mb3JtYXRpb24gVmlzdWFs
aXphdGlvbjwvZnVsbC10aXRsZT48L3BlcmlvZGljYWw+PHBhZ2VzPjIwNy0yMzM8L3BhZ2VzPjx2
b2x1bWU+MTk8L3ZvbHVtZT48bnVtYmVyPjM8L251bWJlcj48ZGF0ZXM+PHllYXI+MjAyMDwveWVh
cj48cHViLWRhdGVzPjxkYXRlPkp1bDwvZGF0ZT48L3B1Yi1kYXRlcz48L2RhdGVzPjxpc2JuPjE0
NzMtODcxNjwvaXNibj48YWNjZXNzaW9uLW51bT5XT1M6MDAwNTIzOTM1MzAwMDAxPC9hY2Nlc3Np
b24tbnVtPjx1cmxzPjxyZWxhdGVkLXVybHM+PHVybD4mbHQ7R28gdG8gSVNJJmd0OzovL1dPUzow
MDA1MjM5MzUzMDAwMDE8L3VybD48dXJsPmh0dHBzOi8vam91cm5hbHMuc2FnZXB1Yi5jb20vZG9p
L3BkZi8xMC4xMTc3LzE0NzM4NzE2MjA5MDQ2NzE8L3VybD48L3JlbGF0ZWQtdXJscz48L3VybHM+
PGN1c3RvbTc+VW5zcCAxNDczODcxNjIwOTA0NjcxPC9jdXN0b203PjxlbGVjdHJvbmljLXJlc291
cmNlLW51bT4xMC4xMTc3LzE0NzM4NzE2MjA5MDQ2NzE8L2VsZWN0cm9uaWMtcmVzb3VyY2UtbnVt
PjwvcmVjb3JkPjwvQ2l0ZT48L0VuZE5vdGU+AG==
</w:fldData>
        </w:fldChar>
      </w:r>
      <w:r>
        <w:instrText xml:space="preserve"> ADDIN EN.CITE.DATA </w:instrText>
      </w:r>
      <w:r>
        <w:fldChar w:fldCharType="end"/>
      </w:r>
      <w:r w:rsidRPr="00824425">
        <w:fldChar w:fldCharType="separate"/>
      </w:r>
      <w:r>
        <w:rPr>
          <w:noProof/>
        </w:rPr>
        <w:t>[13, 16, 19-23, 25, 27]</w:t>
      </w:r>
      <w:r w:rsidRPr="00824425">
        <w:fldChar w:fldCharType="end"/>
      </w:r>
      <w:r w:rsidRPr="00824425">
        <w:t xml:space="preserve">. Transparent models are defined as </w:t>
      </w:r>
      <w:r>
        <w:t>was</w:t>
      </w:r>
      <w:r w:rsidRPr="00824425">
        <w:t xml:space="preserve"> discussed prior; they must fulfil one of the three levels of transparency. If a model does not satisfy any of these conditions, it is labelled as black-box</w:t>
      </w:r>
      <w:r>
        <w:t>,</w:t>
      </w:r>
      <w:r w:rsidRPr="00824425">
        <w:t xml:space="preserve"> which requires </w:t>
      </w:r>
      <w:r w:rsidRPr="00824425">
        <w:rPr>
          <w:i/>
          <w:iCs/>
        </w:rPr>
        <w:t>post-hoc</w:t>
      </w:r>
      <w:r w:rsidRPr="00824425">
        <w:t xml:space="preserve"> explanations.</w:t>
      </w:r>
      <w:r>
        <w:t xml:space="preserve"> </w:t>
      </w:r>
      <w:r w:rsidRPr="00824425">
        <w:t xml:space="preserve">Transparent models might be called (intrinsically / inherently) interpretable / transparent, but </w:t>
      </w:r>
      <w:r>
        <w:t>the same type of model is depicted</w:t>
      </w:r>
      <w:r w:rsidRPr="00824425">
        <w:t xml:space="preserve">. Note that the models are </w:t>
      </w:r>
      <w:r w:rsidR="002F4C87">
        <w:t>categorized</w:t>
      </w:r>
      <w:r w:rsidRPr="00824425">
        <w:t xml:space="preserve"> by </w:t>
      </w:r>
      <w:r w:rsidR="002F4C87">
        <w:t xml:space="preserve">their </w:t>
      </w:r>
      <w:r w:rsidRPr="00824425">
        <w:t xml:space="preserve">typical use. A </w:t>
      </w:r>
      <w:r w:rsidR="0007038A">
        <w:t>Neural Network (NN)</w:t>
      </w:r>
      <w:r w:rsidRPr="00824425">
        <w:t xml:space="preserve"> with a single neuron might be considered transparent, yet in practice, most </w:t>
      </w:r>
      <w:r w:rsidR="0007038A">
        <w:t>NN</w:t>
      </w:r>
      <w:r w:rsidRPr="00824425">
        <w:t xml:space="preserve">s are not implemented as such. </w:t>
      </w:r>
    </w:p>
    <w:p w14:paraId="5DB1DFEE" w14:textId="77777777" w:rsidR="00D144B1" w:rsidRPr="00824425" w:rsidRDefault="00D144B1" w:rsidP="00A115B6">
      <w:r w:rsidRPr="00824425">
        <w:t xml:space="preserve">Explanations have a certain </w:t>
      </w:r>
      <w:r w:rsidRPr="00824425">
        <w:rPr>
          <w:i/>
          <w:iCs/>
        </w:rPr>
        <w:t>scope</w:t>
      </w:r>
      <w:r w:rsidRPr="00824425">
        <w:t>. Either they refer to the entire model</w:t>
      </w:r>
      <w:r>
        <w:t xml:space="preserve"> and the data that it represents</w:t>
      </w:r>
      <w:r w:rsidRPr="00824425">
        <w:t xml:space="preserve"> (</w:t>
      </w:r>
      <w:r w:rsidRPr="00824425">
        <w:rPr>
          <w:i/>
          <w:iCs/>
        </w:rPr>
        <w:t>global</w:t>
      </w:r>
      <w:r w:rsidRPr="00824425">
        <w:t>), or to specific parts of it (</w:t>
      </w:r>
      <w:r w:rsidRPr="00824425">
        <w:rPr>
          <w:i/>
          <w:iCs/>
        </w:rPr>
        <w:t>local</w:t>
      </w:r>
      <w:r w:rsidRPr="00824425">
        <w:t>)</w:t>
      </w:r>
      <w:r>
        <w:t xml:space="preserve"> </w:t>
      </w:r>
      <w:r w:rsidRPr="00824425">
        <w:fldChar w:fldCharType="begin">
          <w:fldData xml:space="preserve">PEVuZE5vdGU+PENpdGU+PEF1dGhvcj5NaXR0ZWxzdGFkdDwvQXV0aG9yPjxZZWFyPjIwMTg8L1ll
YXI+PFJlY051bT4zMDwvUmVjTnVtPjxEaXNwbGF5VGV4dD5bMTMsIDE2LCAyMC0yNSwgMjddPC9E
aXNwbGF5VGV4dD48cmVjb3JkPjxyZWMtbnVtYmVyPjMwPC9yZWMtbnVtYmVyPjxmb3JlaWduLWtl
eXM+PGtleSBhcHA9IkVOIiBkYi1pZD0iOXN0ZXQycmE1ZndwZXZlMmV6bnZwcHJiZHRyZTJkczJ3
YXM5IiB0aW1lc3RhbXA9IjE2MDA4NTg1MzQiPjMwPC9rZXk+PC9mb3JlaWduLWtleXM+PHJlZi10
eXBlIG5hbWU9IkJvb2siPjY8L3JlZi10eXBlPjxjb250cmlidXRvcnM+PGF1dGhvcnM+PGF1dGhv
cj5NaXR0ZWxzdGFkdCwgQnJlbnQ8L2F1dGhvcj48YXV0aG9yPlJ1c3NlbGwsIENocmlzPC9hdXRo
b3I+PGF1dGhvcj5XYWNodGVyLCBTYW5kcmE8L2F1dGhvcj48L2F1dGhvcnM+PC9jb250cmlidXRv
cnM+PHRpdGxlcz48dGl0bGU+RXhwbGFpbmluZyBFeHBsYW5hdGlvbnMgaW4gQUk8L3RpdGxlPjwv
dGl0bGVzPjxkYXRlcz48eWVhcj4yMDE4PC95ZWFyPjwvZGF0ZXM+PHVybHM+PC91cmxzPjxlbGVj
dHJvbmljLXJlc291cmNlLW51bT4xMC4xMTQ1LzMyODc1NjAuMzI4NzU3NDwvZWxlY3Ryb25pYy1y
ZXNvdXJjZS1udW0+PC9yZWNvcmQ+PC9DaXRlPjxDaXRlPjxBdXRob3I+QmFycmVkbyBBcnJpZXRh
PC9BdXRob3I+PFllYXI+MjAyMDwvWWVhcj48UmVjTnVtPjg8L1JlY051bT48cmVjb3JkPjxyZWMt
bnVtYmVyPjg8L3JlYy1udW1iZXI+PGZvcmVpZ24ta2V5cz48a2V5IGFwcD0iRU4iIGRiLWlkPSI5
c3RldDJyYTVmd3BldmUyZXpudnBwcmJkdHJlMmRzMndhczkiIHRpbWVzdGFtcD0iMTYwMDM2MTQx
NyI+ODwva2V5PjwvZm9yZWlnbi1rZXlzPjxyZWYtdHlwZSBuYW1lPSJKb3VybmFsIEFydGljbGUi
PjE3PC9yZWYtdHlwZT48Y29udHJpYnV0b3JzPjxhdXRob3JzPjxhdXRob3I+QmFycmVkbyBBcnJp
ZXRhLCBBbGVqYW5kcm88L2F1dGhvcj48YXV0aG9yPkRpYXotUm9kcmlndWV6LCBOYXRhbGlhPC9h
dXRob3I+PGF1dGhvcj5EZWwgU2VyLCBKYXZpZXI8L2F1dGhvcj48YXV0aG9yPkJlbm5ldG90LCBB
ZHJpZW48L2F1dGhvcj48YXV0aG9yPlRhYmlrLCBTaWhhbTwvYXV0aG9yPjxhdXRob3I+QmFyYmFk
bywgQWxiZXJ0bzwvYXV0aG9yPjxhdXRob3I+R2FyY2lhLCBTYWx2YWRvcjwvYXV0aG9yPjxhdXRo
b3I+R2lsLUxvcGV6LCBTZXJnaW88L2F1dGhvcj48YXV0aG9yPk1vbGluYSwgRGFuaWVsPC9hdXRo
b3I+PGF1dGhvcj5CZW5qYW1pbnMsIFJpY2hhcmQ8L2F1dGhvcj48YXV0aG9yPkNoYXRpbGEsIFJh
amE8L2F1dGhvcj48YXV0aG9yPkhlcnJlcmEsIEZyYW5jaXNjbzwvYXV0aG9yPjwvYXV0aG9ycz48
L2NvbnRyaWJ1dG9ycz48dGl0bGVzPjx0aXRsZT5FeHBsYWluYWJsZSBBcnRpZmljaWFsIEludGVs
bGlnZW5jZSAoWEFJKTogQ29uY2VwdHMsIHRheG9ub21pZXMsIG9wcG9ydHVuaXRpZXMgYW5kIGNo
YWxsZW5nZXMgdG93YXJkIHJlc3BvbnNpYmxlIEFJPC90aXRsZT48c2Vjb25kYXJ5LXRpdGxlPklu
Zm9ybWF0aW9uIEZ1c2lvbjwvc2Vjb25kYXJ5LXRpdGxlPjwvdGl0bGVzPjxwZXJpb2RpY2FsPjxm
dWxsLXRpdGxlPkluZm9ybWF0aW9uIEZ1c2lvbjwvZnVsbC10aXRsZT48L3BlcmlvZGljYWw+PHBh
Z2VzPjgyLTExNTwvcGFnZXM+PHZvbHVtZT41ODwvdm9sdW1lPjxkYXRlcz48eWVhcj4yMDIwPC95
ZWFyPjxwdWItZGF0ZXM+PGRhdGU+SnVuPC9kYXRlPjwvcHViLWRhdGVzPjwvZGF0ZXM+PGlzYm4+
MTU2Ni0yNTM1PC9pc2JuPjxhY2Nlc3Npb24tbnVtPldPUzowMDA1MTY3OTkyMDAwMDc8L2FjY2Vz
c2lvbi1udW0+PHVybHM+PHJlbGF0ZWQtdXJscz48dXJsPjxzdHlsZSBmYWNlPSJ1bmRlcmxpbmUi
IGZvbnQ9ImRlZmF1bHQiIHNpemU9IjEwMCUiPiZsdDtHbyB0byBJU0kmZ3Q7Oi8vV09TOjAwMDUx
Njc5OTIwMDAwNzwvc3R5bGU+PC91cmw+PC9yZWxhdGVkLXVybHM+PC91cmxzPjxlbGVjdHJvbmlj
LXJlc291cmNlLW51bT4xMC4xMDE2L2ouaW5mZnVzLjIwMTkuMTIuMDEyPC9lbGVjdHJvbmljLXJl
c291cmNlLW51bT48L3JlY29yZD48L0NpdGU+PENpdGU+PEF1dGhvcj5SdWRpbjwvQXV0aG9yPjxZ
ZWFyPjIwMTk8L1llYXI+PFJlY051bT4yMTwvUmVjTnVtPjxyZWNvcmQ+PHJlYy1udW1iZXI+MjE8
L3JlYy1udW1iZXI+PGZvcmVpZ24ta2V5cz48a2V5IGFwcD0iRU4iIGRiLWlkPSI5c3RldDJyYTVm
d3BldmUyZXpudnBwcmJkdHJlMmRzMndhczkiIHRpbWVzdGFtcD0iMTYwMDc3MDU2MyI+MjE8L2tl
eT48L2ZvcmVpZ24ta2V5cz48cmVmLXR5cGUgbmFtZT0iSm91cm5hbCBBcnRpY2xlIj4xNzwvcmVm
LXR5cGU+PGNvbnRyaWJ1dG9ycz48YXV0aG9ycz48YXV0aG9yPlJ1ZGluLCBDLjwvYXV0aG9yPjwv
YXV0aG9ycz48L2NvbnRyaWJ1dG9ycz48dGl0bGVzPjx0aXRsZT5TdG9wIGV4cGxhaW5pbmcgYmxh
Y2sgYm94IG1hY2hpbmUgbGVhcm5pbmcgbW9kZWxzIGZvciBoaWdoIHN0YWtlcyBkZWNpc2lvbnMg
YW5kIHVzZSBpbnRlcnByZXRhYmxlIG1vZGVscyBpbnN0ZWFkPC90aXRsZT48c2Vjb25kYXJ5LXRp
dGxlPk5hdHVyZSBNYWNoaW5lIEludGVsbGlnZW5jZTwvc2Vjb25kYXJ5LXRpdGxlPjwvdGl0bGVz
PjxwZXJpb2RpY2FsPjxmdWxsLXRpdGxlPk5hdHVyZSBNYWNoaW5lIEludGVsbGlnZW5jZTwvZnVs
bC10aXRsZT48L3BlcmlvZGljYWw+PHBhZ2VzPjIwNi0yMTU8L3BhZ2VzPjx2b2x1bWU+MTwvdm9s
dW1lPjxudW1iZXI+NTwvbnVtYmVyPjxkYXRlcz48eWVhcj4yMDE5PC95ZWFyPjwvZGF0ZXM+PHdv
cmstdHlwZT5SZXZpZXc8L3dvcmstdHlwZT48dXJscz48cmVsYXRlZC11cmxzPjx1cmw+aHR0cHM6
Ly93d3cuc2NvcHVzLmNvbS9pbndhcmQvcmVjb3JkLnVyaT9laWQ9Mi1zMi4wLTg1MDY5NDkyMjky
JmFtcDtkb2k9MTAuMTAzOCUyZnM0MjI1Ni0wMTktMDA0OC14JmFtcDtwYXJ0bmVySUQ9NDAmYW1w
O21kNT1iZThmYmM1MDBlZmVmMGIyMzMyZmFjNDM1NWJlYTBjMzwvdXJsPjx1cmw+aHR0cHM6Ly93
d3cubmF0dXJlLmNvbS9hcnRpY2xlcy9zNDIyNTYtMDE5LTAwNDgteC5wZGY8L3VybD48L3JlbGF0
ZWQtdXJscz48L3VybHM+PGVsZWN0cm9uaWMtcmVzb3VyY2UtbnVtPjEwLjEwMzgvczQyMjU2LTAx
OS0wMDQ4LXg8L2VsZWN0cm9uaWMtcmVzb3VyY2UtbnVtPjxyZW1vdGUtZGF0YWJhc2UtbmFtZT5T
Y29wdXM8L3JlbW90ZS1kYXRhYmFzZS1uYW1lPjwvcmVjb3JkPjwvQ2l0ZT48Q2l0ZT48QXV0aG9y
PkxpcHRvbjwvQXV0aG9yPjxZZWFyPjIwMTg8L1llYXI+PFJlY051bT42NTwvUmVjTnVt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HaWxwaW48L0F1dGhvcj48WWVhcj4yMDE4PC9ZZWFyPjxSZWNO
dW0+Mjg8L1JlY051bT48cmVjb3JkPjxyZWMtbnVtYmVyPjI4PC9yZWMtbnVtYmVyPjxmb3JlaWdu
LWtleXM+PGtleSBhcHA9IkVOIiBkYi1pZD0iOXN0ZXQycmE1ZndwZXZlMmV6bnZwcHJiZHRyZTJk
czJ3YXM5IiB0aW1lc3RhbXA9IjE2MDA4NTgyODQiPjI4PC9rZXk+PC9mb3JlaWduLWtleXM+PHJl
Zi10eXBlIG5hbWU9IkNvbmZlcmVuY2UgUHJvY2VlZGluZ3MiPjEwPC9yZWYtdHlwZT48Y29udHJp
YnV0b3JzPjxhdXRob3JzPjxhdXRob3I+TC4gSC4gR2lscGluPC9hdXRob3I+PGF1dGhvcj5ELiBC
YXU8L2F1dGhvcj48YXV0aG9yPkIuIFouIFl1YW48L2F1dGhvcj48YXV0aG9yPkEuIEJhandhPC9h
dXRob3I+PGF1dGhvcj5NLiBTcGVjdGVyPC9hdXRob3I+PGF1dGhvcj5MLiBLYWdhbDwvYXV0aG9y
PjwvYXV0aG9ycz48L2NvbnRyaWJ1dG9ycz48dGl0bGVzPjx0aXRsZT5FeHBsYWluaW5nIEV4cGxh
bmF0aW9uczogQW4gT3ZlcnZpZXcgb2YgSW50ZXJwcmV0YWJpbGl0eSBvZiBNYWNoaW5lIExlYXJu
aW5nPC90aXRsZT48c2Vjb25kYXJ5LXRpdGxlPjIwMTggSUVFRSA1dGggSW50ZXJuYXRpb25hbCBD
b25mZXJlbmNlIG9uIERhdGEgU2NpZW5jZSBhbmQgQWR2YW5jZWQgQW5hbHl0aWNzIChEU0FBKTwv
c2Vjb25kYXJ5LXRpdGxlPjxhbHQtdGl0bGU+MjAxOCBJRUVFIDV0aCBJbnRlcm5hdGlvbmFsIENv
bmZlcmVuY2Ugb24gRGF0YSBTY2llbmNlIGFuZCBBZHZhbmNlZCBBbmFseXRpY3MgKERTQUEpPC9h
bHQtdGl0bGU+PC90aXRsZXM+PHBhZ2VzPjgwLTg5PC9wYWdlcz48a2V5d29yZHM+PGtleXdvcmQ+
YXJ0aWZpY2lhbCBpbnRlbGxpZ2VuY2U8L2tleXdvcmQ+PGtleXdvcmQ+ZGF0YSBhbmFseXNpczwv
a2V5d29yZD48a2V5d29yZD5sZWFybmluZyAoYXJ0aWZpY2lhbCBpbnRlbGxpZ2VuY2UpPC9rZXl3
b3JkPjxrZXl3b3JkPm5ldXJhbCBuZXRzPC9rZXl3b3JkPjxrZXl3b3JkPmNvbXBsZXggbWFjaGlu
ZXM8L2tleXdvcmQ+PGtleXdvcmQ+YWxnb3JpdGhtaWMgZmFpcm5lc3M8L2tleXdvcmQ+PGtleXdv
cmQ+dHJhaW5pbmcgZGF0YTwva2V5d29yZD48a2V5d29yZD5zdWdnZXN0ZWQgZnV0dXJlIHJlc2Vh
cmNoIGRpcmVjdGlvbnM8L2tleXdvcmQ+PGtleXdvcmQ+ZXhwbGFuYXRvcnkgYXJ0aWZpY2lhbCBp
bnRlbGxpZ2VuY2U8L2tleXdvcmQ+PGtleXdvcmQ+ZXhwbGFpbmluZyBleHBsYW5hdGlvbnM8L2tl
eXdvcmQ+PGtleXdvcmQ+bWFjaGluZSBsZWFybmluZzwva2V5d29yZD48a2V5d29yZD5YQUk8L2tl
eXdvcmQ+PGtleXdvcmQ+cG90ZW50aWFsIGJpYXMtcHJvYmxlbXM8L2tleXdvcmQ+PGtleXdvcmQ+
Q29tcHV0YXRpb25hbCBtb2RlbGluZzwva2V5d29yZD48a2V5d29yZD5EZWNpc2lvbiB0cmVlczwv
a2V5d29yZD48a2V5d29yZD5CaW9sb2dpY2FsIG5ldXJhbCBuZXR3b3Jrczwva2V5d29yZD48a2V5
d29yZD5UYXhvbm9teTwva2V5d29yZD48a2V5d29yZD5Db21wbGV4aXR5IHRoZW9yeTwva2V5d29y
ZD48a2V5d29yZD5NYWNoaW5lIGxlYXJuaW5nIHRoZW9yaWVzPC9rZXl3b3JkPjxrZXl3b3JkPk1v
ZGVscyBhbmQgc3lzdGVtczwva2V5d29yZD48a2V5d29yZD5EZWVwIGxlYXJuaW5nIGFuZCBkZWVw
IGFuYWx5dGljczwva2V5d29yZD48a2V5d29yZD5GYWlybmVzcyBhbmQgdHJhbnNwYXJlbmN5IGlu
IGRhdGEgc2NpZW5jZTwva2V5d29yZD48L2tleXdvcmRzPjxkYXRlcz48eWVhcj4yMDE4PC95ZWFy
PjxwdWItZGF0ZXM+PGRhdGU+MS0zIE9jdC4gMjAxODwvZGF0ZT48L3B1Yi1kYXRlcz48L2RhdGVz
Pjx1cmxzPjxyZWxhdGVkLXVybHM+PHVybD5odHRwczovL2llZWV4cGxvcmUuaWVlZS5vcmcvZG9j
dW1lbnQvODYzMTQ0OC88L3VybD48L3JlbGF0ZWQtdXJscz48L3VybHM+PGVsZWN0cm9uaWMtcmVz
b3VyY2UtbnVtPjEwLjExMDkvRFNBQS4yMDE4LjAwMDE4PC9lbGVjdHJvbmljLXJlc291cmNlLW51
bT48L3JlY29yZD48L0NpdGU+PENpdGU+PEF1dGhvcj5DYXJ2YWxobzwvQXV0aG9yPjxZZWFyPjIw
MTk8L1llYXI+PFJlY051bT40NDwvUmVjTnVtPjxyZWNvcmQ+PHJlYy1udW1iZXI+NDQ8L3JlYy1u
dW1iZXI+PGZvcmVpZ24ta2V5cz48a2V5IGFwcD0iRU4iIGRiLWlkPSI5c3RldDJyYTVmd3BldmUy
ZXpudnBwcmJkdHJlMmRzMndhczkiIHRpbWVzdGFtcD0iMTYwMDg2ODQ2MCI+NDQ8L2tleT48L2Zv
cmVpZ24ta2V5cz48cmVmLXR5cGUgbmFtZT0iSm91cm5hbCBBcnRpY2xlIj4xNzwvcmVmLXR5cGU+
PGNvbnRyaWJ1dG9ycz48YXV0aG9ycz48YXV0aG9yPkNhcnZhbGhvLCBELiBWLjwvYXV0aG9yPjxh
dXRob3I+UGVyZWlyYSwgRS4gTS48L2F1dGhvcj48YXV0aG9yPkNhcmRvc28sIEouIFMuPC9hdXRo
b3I+PC9hdXRob3JzPjwvY29udHJpYnV0b3JzPjx0aXRsZXM+PHRpdGxlPk1hY2hpbmUgbGVhcm5p
bmcgaW50ZXJwcmV0YWJpbGl0eTogQSBzdXJ2ZXkgb24gbWV0aG9kcyBhbmQgbWV0cmljczwvdGl0
bGU+PHNlY29uZGFyeS10aXRsZT5FbGVjdHJvbmljcyAoU3dpdHplcmxhbmQpPC9zZWNvbmRhcnkt
dGl0bGU+PC90aXRsZXM+PHBlcmlvZGljYWw+PGZ1bGwtdGl0bGU+RWxlY3Ryb25pY3MgKFN3aXR6
ZXJsYW5kKTwvZnVsbC10aXRsZT48L3BlcmlvZGljYWw+PHZvbHVtZT44PC92b2x1bWU+PG51bWJl
cj44PC9udW1iZXI+PGRhdGVzPjx5ZWFyPjIwMTk8L3llYXI+PC9kYXRlcz48d29yay10eXBlPlJl
dmlldzwvd29yay10eXBlPjx1cmxzPjxyZWxhdGVkLXVybHM+PHVybD5odHRwczovL3d3dy5zY29w
dXMuY29tL2lud2FyZC9yZWNvcmQudXJpP2VpZD0yLXMyLjAtODUwNzEyNDYxMTMmYW1wO2RvaT0x
MC4zMzkwJTJmZWxlY3Ryb25pY3M4MDgwODMyJmFtcDtwYXJ0bmVySUQ9NDAmYW1wO21kNT1lZWI4
ZDM2ODE0ZGE1ZjNhNTc1OGQwZDY0Yjc0MjlhMTwvdXJsPjx1cmw+aHR0cHM6Ly9yZXMubWRwaS5j
b20vZF9hdHRhY2htZW50L2VsZWN0cm9uaWNzL2VsZWN0cm9uaWNzLTA4LTAwODMyL2FydGljbGVf
ZGVwbG95L2VsZWN0cm9uaWNzLTA4LTAwODMyLnBkZjwvdXJsPjwvcmVsYXRlZC11cmxzPjwvdXJs
cz48Y3VzdG9tNz44MzI8L2N1c3RvbTc+PGVsZWN0cm9uaWMtcmVzb3VyY2UtbnVtPjEwLjMzOTAv
ZWxlY3Ryb25pY3M4MDgwODMyPC9lbGVjdHJvbmljLXJlc291cmNlLW51bT48cmVtb3RlLWRhdGFi
YXNlLW5hbWU+U2NvcHVzPC9yZW1vdGUtZGF0YWJhc2UtbmFtZT48L3JlY29yZD48L0NpdGU+PENp
dGU+PEF1dGhvcj5BZGFkaTwvQXV0aG9yPjxZZWFyPjIwMTg8L1llYXI+PFJlY051bT4yNzwvUmVj
TnVtPjxyZWNvcmQ+PHJlYy1udW1iZXI+Mjc8L3JlYy1udW1iZXI+PGZvcmVpZ24ta2V5cz48a2V5
IGFwcD0iRU4iIGRiLWlkPSI5c3RldDJyYTVmd3BldmUyZXpudnBwcmJkdHJlMmRzMndhczkiIHRp
bWVzdGFtcD0iMTYwMDc3NDExMiI+Mjc8L2tleT48L2ZvcmVpZ24ta2V5cz48cmVmLXR5cGUgbmFt
ZT0iSm91cm5hbCBBcnRpY2xlIj4xNzwvcmVmLXR5cGU+PGNvbnRyaWJ1dG9ycz48YXV0aG9ycz48
YXV0aG9yPkFkYWRpLCBBLjwvYXV0aG9yPjxhdXRob3I+QmVycmFkYSwgTS48L2F1dGhvcj48L2F1
dGhvcnM+PC9jb250cmlidXRvcnM+PHRpdGxlcz48dGl0bGU+UGVla2luZyBJbnNpZGUgdGhlIEJs
YWNrLUJveDogQSBTdXJ2ZXkgb24gRXhwbGFpbmFibGUgQXJ0aWZpY2lhbCBJbnRlbGxpZ2VuY2Ug
KFhBSSk8L3RpdGxlPjxzZWNvbmRhcnktdGl0bGU+SUVFRSBBY2Nlc3M8L3NlY29uZGFyeS10aXRs
ZT48L3RpdGxlcz48cGVyaW9kaWNhbD48ZnVsbC10aXRsZT5JZWVlIEFjY2VzczwvZnVsbC10aXRs
ZT48L3BlcmlvZGljYWw+PHBhZ2VzPjUyMTM4LTUyMTYwPC9wYWdlcz48dm9sdW1lPjY8L3ZvbHVt
ZT48ZGF0ZXM+PHllYXI+MjAxODwveWVhcj48L2RhdGVzPjx3b3JrLXR5cGU+QXJ0aWNsZTwvd29y
ay10eXBlPjx1cmxzPjxyZWxhdGVkLXVybHM+PHVybD5odHRwczovL3d3dy5zY29wdXMuY29tL2lu
d2FyZC9yZWNvcmQudXJpP2VpZD0yLXMyLjAtODUwNTMzNTI0NzcmYW1wO2RvaT0xMC4xMTA5JTJm
QUNDRVNTLjIwMTguMjg3MDA1MiZhbXA7cGFydG5lcklEPTQwJmFtcDttZDU9Y2IzODU0NjEzNzZi
M2ZkMDQyMGMxMzhkZWQ2ZDEzM2Y8L3VybD48dXJsPmh0dHBzOi8vaWVlZXhwbG9yZS5pZWVlLm9y
Zy9pZWx4Ny82Mjg3NjM5LzgyNzQ5ODUvMDg0NjY1OTAucGRmP3RwPSZhbXA7YXJudW1iZXI9ODQ2
NjU5MCZhbXA7aXNudW1iZXI9ODI3NDk4NSZhbXA7cmVmPTwvdXJsPjwvcmVsYXRlZC11cmxzPjwv
dXJscz48Y3VzdG9tNz44NDY2NTkwPC9jdXN0b203PjxlbGVjdHJvbmljLXJlc291cmNlLW51bT4x
MC4xMTA5L0FDQ0VTUy4yMDE4LjI4NzAwNTI8L2VsZWN0cm9uaWMtcmVzb3VyY2UtbnVtPjxyZW1v
dGUtZGF0YWJhc2UtbmFtZT5TY29wdXM8L3JlbW90ZS1kYXRhYmFzZS1uYW1lPjwvcmVjb3JkPjwv
Q2l0ZT48Q2l0ZT48QXV0aG9yPkR1PC9BdXRob3I+PFllYXI+MjAyMDwvWWVhcj48UmVjTnVtPjUw
PC9SZWNOdW0+PHJlY29yZD48cmVjLW51bWJlcj41MDwvcmVjLW51bWJlcj48Zm9yZWlnbi1rZXlz
PjxrZXkgYXBwPSJFTiIgZGItaWQ9IjlzdGV0MnJhNWZ3cGV2ZTJlem52cHByYmR0cmUyZHMyd2Fz
OSIgdGltZXN0YW1wPSIxNjAwOTU3NzUxIj41MDwva2V5PjwvZm9yZWlnbi1rZXlzPjxyZWYtdHlw
ZSBuYW1lPSJKb3VybmFsIEFydGljbGUiPjE3PC9yZWYtdHlwZT48Y29udHJpYnV0b3JzPjxhdXRo
b3JzPjxhdXRob3I+RHUsIE0uPC9hdXRob3I+PGF1dGhvcj5MaXUsIE4uPC9hdXRob3I+PGF1dGhv
cj5IdSwgWC48L2F1dGhvcj48L2F1dGhvcnM+PC9jb250cmlidXRvcnM+PHRpdGxlcz48dGl0bGU+
VGVjaG5pcXVlcyBmb3IgaW50ZXJwcmV0YWJsZSBtYWNoaW5lIGxlYXJuaW5nPC90aXRsZT48c2Vj
b25kYXJ5LXRpdGxlPkNvbW11bmljYXRpb25zIG9mIHRoZSBBQ008L3NlY29uZGFyeS10aXRsZT48
L3RpdGxlcz48cGVyaW9kaWNhbD48ZnVsbC10aXRsZT5Db21tdW5pY2F0aW9ucyBvZiB0aGUgQUNN
PC9mdWxsLXRpdGxlPjwvcGVyaW9kaWNhbD48cGFnZXM+NjgtNzc8L3BhZ2VzPjx2b2x1bWU+NjM8
L3ZvbHVtZT48bnVtYmVyPjE8L251bWJlcj48ZGF0ZXM+PHllYXI+MjAyMDwveWVhcj48L2RhdGVz
Pjx3b3JrLXR5cGU+QXJ0aWNsZTwvd29yay10eXBlPjx1cmxzPjxyZWxhdGVkLXVybHM+PHVybD5o
dHRwczovL3d3dy5zY29wdXMuY29tL2lud2FyZC9yZWNvcmQudXJpP2VpZD0yLXMyLjAtODUwNzc0
NTgzMDQmYW1wO2RvaT0xMC4xMTQ1JTJmMzM1OTc4NiZhbXA7cGFydG5lcklEPTQwJmFtcDttZDU9
MDhmOTVlN2Y2Zjk0Nzg3YzdmODllOWMxOTg5MzBlODY8L3VybD48dXJsPmh0dHBzOi8vZGwuYWNt
Lm9yZy9kb2kvcGRmLzEwLjExNDUvMzM1OTc4NjwvdXJsPjwvcmVsYXRlZC11cmxzPjwvdXJscz48
ZWxlY3Ryb25pYy1yZXNvdXJjZS1udW0+MTAuMTE0NS8zMzU5Nzg2PC9lbGVjdHJvbmljLXJlc291
cmNlLW51bT48cmVtb3RlLWRhdGFiYXNlLW5hbWU+U2NvcHVzPC9yZW1vdGUtZGF0YWJhc2UtbmFt
ZT48L3JlY29yZD48L0NpdGU+PENpdGU+PEF1dGhvcj5NdXJkb2NoPC9BdXRob3I+PFllYXI+MjAx
OTwvWWVhcj48UmVjTnVtPjU3PC9SZWNOdW0+PHJlY29yZD48cmVjLW51bWJlcj41NzwvcmVjLW51
bWJlcj48Zm9yZWlnbi1rZXlzPjxrZXkgYXBwPSJFTiIgZGItaWQ9IjlzdGV0MnJhNWZ3cGV2ZTJl
em52cHByYmR0cmUyZHMyd2FzOSIgdGltZXN0YW1wPSIxNjAxMzIxOTgwIj41Nzwva2V5PjwvZm9y
ZWlnbi1rZXlzPjxyZWYtdHlwZSBuYW1lPSJKb3VybmFsIEFydGljbGUiPjE3PC9yZWYtdHlwZT48
Y29udHJpYnV0b3JzPjxhdXRob3JzPjxhdXRob3I+TXVyZG9jaCwgVy4gSi48L2F1dGhvcj48YXV0
aG9yPlNpbmdoLCBDLjwvYXV0aG9yPjxhdXRob3I+S3VtYmllciwgSy48L2F1dGhvcj48YXV0aG9y
PkFiYmFzaS1Bc2wsIFIuPC9hdXRob3I+PGF1dGhvcj5ZdSwgQi48L2F1dGhvcj48L2F1dGhvcnM+
PC9jb250cmlidXRvcnM+PHRpdGxlcz48dGl0bGU+RGVmaW5pdGlvbnMsIG1ldGhvZHMsIGFuZCBh
cHBsaWNhdGlvbnMgaW4gaW50ZXJwcmV0YWJsZSBtYWNoaW5lIGxlYXJuaW5n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jIwNzEtMjIwODA8L3BhZ2VzPjx2b2x1bWU+MTE2
PC92b2x1bWU+PG51bWJlcj40NDwvbnVtYmVyPjxkYXRlcz48eWVhcj4yMDE5PC95ZWFyPjwvZGF0
ZXM+PHdvcmstdHlwZT5BcnRpY2xlPC93b3JrLXR5cGU+PHVybHM+PHJlbGF0ZWQtdXJscz48dXJs
Pmh0dHBzOi8vd3d3LnNjb3B1cy5jb20vaW53YXJkL3JlY29yZC51cmk/ZWlkPTItczIuMC04NTA3
NDI3OTQ0NCZhbXA7ZG9pPTEwLjEwNzMlMmZwbmFzLjE5MDA2NTQxMTYmYW1wO3BhcnRuZXJJRD00
MCZhbXA7bWQ1PTg5M2Y2YjIyMTA0ZmE2NTdjNjYxNjFlYTliYzRjZmMyPC91cmw+PC9yZWxhdGVk
LXVybHM+PC91cmxzPjxlbGVjdHJvbmljLXJlc291cmNlLW51bT4xMC4xMDczL3BuYXMuMTkwMDY1
NDExNjwvZWxlY3Ryb25pYy1yZXNvdXJjZS1udW0+PHJlbW90ZS1kYXRhYmFzZS1uYW1lPlNjb3B1
czwvcmVtb3RlLWRhdGFiYXNlLW5hbWU+PC9yZWNvcmQ+PC9DaXRlPjwvRW5kTm90ZT5=
</w:fldData>
        </w:fldChar>
      </w:r>
      <w:r>
        <w:instrText xml:space="preserve"> ADDIN EN.CITE </w:instrText>
      </w:r>
      <w:r>
        <w:fldChar w:fldCharType="begin">
          <w:fldData xml:space="preserve">PEVuZE5vdGU+PENpdGU+PEF1dGhvcj5NaXR0ZWxzdGFkdDwvQXV0aG9yPjxZZWFyPjIwMTg8L1ll
YXI+PFJlY051bT4zMDwvUmVjTnVtPjxEaXNwbGF5VGV4dD5bMTMsIDE2LCAyMC0yNSwgMjddPC9E
aXNwbGF5VGV4dD48cmVjb3JkPjxyZWMtbnVtYmVyPjMwPC9yZWMtbnVtYmVyPjxmb3JlaWduLWtl
eXM+PGtleSBhcHA9IkVOIiBkYi1pZD0iOXN0ZXQycmE1ZndwZXZlMmV6bnZwcHJiZHRyZTJkczJ3
YXM5IiB0aW1lc3RhbXA9IjE2MDA4NTg1MzQiPjMwPC9rZXk+PC9mb3JlaWduLWtleXM+PHJlZi10
eXBlIG5hbWU9IkJvb2siPjY8L3JlZi10eXBlPjxjb250cmlidXRvcnM+PGF1dGhvcnM+PGF1dGhv
cj5NaXR0ZWxzdGFkdCwgQnJlbnQ8L2F1dGhvcj48YXV0aG9yPlJ1c3NlbGwsIENocmlzPC9hdXRo
b3I+PGF1dGhvcj5XYWNodGVyLCBTYW5kcmE8L2F1dGhvcj48L2F1dGhvcnM+PC9jb250cmlidXRv
cnM+PHRpdGxlcz48dGl0bGU+RXhwbGFpbmluZyBFeHBsYW5hdGlvbnMgaW4gQUk8L3RpdGxlPjwv
dGl0bGVzPjxkYXRlcz48eWVhcj4yMDE4PC95ZWFyPjwvZGF0ZXM+PHVybHM+PC91cmxzPjxlbGVj
dHJvbmljLXJlc291cmNlLW51bT4xMC4xMTQ1LzMyODc1NjAuMzI4NzU3NDwvZWxlY3Ryb25pYy1y
ZXNvdXJjZS1udW0+PC9yZWNvcmQ+PC9DaXRlPjxDaXRlPjxBdXRob3I+QmFycmVkbyBBcnJpZXRh
PC9BdXRob3I+PFllYXI+MjAyMDwvWWVhcj48UmVjTnVtPjg8L1JlY051bT48cmVjb3JkPjxyZWMt
bnVtYmVyPjg8L3JlYy1udW1iZXI+PGZvcmVpZ24ta2V5cz48a2V5IGFwcD0iRU4iIGRiLWlkPSI5
c3RldDJyYTVmd3BldmUyZXpudnBwcmJkdHJlMmRzMndhczkiIHRpbWVzdGFtcD0iMTYwMDM2MTQx
NyI+ODwva2V5PjwvZm9yZWlnbi1rZXlzPjxyZWYtdHlwZSBuYW1lPSJKb3VybmFsIEFydGljbGUi
PjE3PC9yZWYtdHlwZT48Y29udHJpYnV0b3JzPjxhdXRob3JzPjxhdXRob3I+QmFycmVkbyBBcnJp
ZXRhLCBBbGVqYW5kcm88L2F1dGhvcj48YXV0aG9yPkRpYXotUm9kcmlndWV6LCBOYXRhbGlhPC9h
dXRob3I+PGF1dGhvcj5EZWwgU2VyLCBKYXZpZXI8L2F1dGhvcj48YXV0aG9yPkJlbm5ldG90LCBB
ZHJpZW48L2F1dGhvcj48YXV0aG9yPlRhYmlrLCBTaWhhbTwvYXV0aG9yPjxhdXRob3I+QmFyYmFk
bywgQWxiZXJ0bzwvYXV0aG9yPjxhdXRob3I+R2FyY2lhLCBTYWx2YWRvcjwvYXV0aG9yPjxhdXRo
b3I+R2lsLUxvcGV6LCBTZXJnaW88L2F1dGhvcj48YXV0aG9yPk1vbGluYSwgRGFuaWVsPC9hdXRo
b3I+PGF1dGhvcj5CZW5qYW1pbnMsIFJpY2hhcmQ8L2F1dGhvcj48YXV0aG9yPkNoYXRpbGEsIFJh
amE8L2F1dGhvcj48YXV0aG9yPkhlcnJlcmEsIEZyYW5jaXNjbzwvYXV0aG9yPjwvYXV0aG9ycz48
L2NvbnRyaWJ1dG9ycz48dGl0bGVzPjx0aXRsZT5FeHBsYWluYWJsZSBBcnRpZmljaWFsIEludGVs
bGlnZW5jZSAoWEFJKTogQ29uY2VwdHMsIHRheG9ub21pZXMsIG9wcG9ydHVuaXRpZXMgYW5kIGNo
YWxsZW5nZXMgdG93YXJkIHJlc3BvbnNpYmxlIEFJPC90aXRsZT48c2Vjb25kYXJ5LXRpdGxlPklu
Zm9ybWF0aW9uIEZ1c2lvbjwvc2Vjb25kYXJ5LXRpdGxlPjwvdGl0bGVzPjxwZXJpb2RpY2FsPjxm
dWxsLXRpdGxlPkluZm9ybWF0aW9uIEZ1c2lvbjwvZnVsbC10aXRsZT48L3BlcmlvZGljYWw+PHBh
Z2VzPjgyLTExNTwvcGFnZXM+PHZvbHVtZT41ODwvdm9sdW1lPjxkYXRlcz48eWVhcj4yMDIwPC95
ZWFyPjxwdWItZGF0ZXM+PGRhdGU+SnVuPC9kYXRlPjwvcHViLWRhdGVzPjwvZGF0ZXM+PGlzYm4+
MTU2Ni0yNTM1PC9pc2JuPjxhY2Nlc3Npb24tbnVtPldPUzowMDA1MTY3OTkyMDAwMDc8L2FjY2Vz
c2lvbi1udW0+PHVybHM+PHJlbGF0ZWQtdXJscz48dXJsPjxzdHlsZSBmYWNlPSJ1bmRlcmxpbmUi
IGZvbnQ9ImRlZmF1bHQiIHNpemU9IjEwMCUiPiZsdDtHbyB0byBJU0kmZ3Q7Oi8vV09TOjAwMDUx
Njc5OTIwMDAwNzwvc3R5bGU+PC91cmw+PC9yZWxhdGVkLXVybHM+PC91cmxzPjxlbGVjdHJvbmlj
LXJlc291cmNlLW51bT4xMC4xMDE2L2ouaW5mZnVzLjIwMTkuMTIuMDEyPC9lbGVjdHJvbmljLXJl
c291cmNlLW51bT48L3JlY29yZD48L0NpdGU+PENpdGU+PEF1dGhvcj5SdWRpbjwvQXV0aG9yPjxZ
ZWFyPjIwMTk8L1llYXI+PFJlY051bT4yMTwvUmVjTnVtPjxyZWNvcmQ+PHJlYy1udW1iZXI+MjE8
L3JlYy1udW1iZXI+PGZvcmVpZ24ta2V5cz48a2V5IGFwcD0iRU4iIGRiLWlkPSI5c3RldDJyYTVm
d3BldmUyZXpudnBwcmJkdHJlMmRzMndhczkiIHRpbWVzdGFtcD0iMTYwMDc3MDU2MyI+MjE8L2tl
eT48L2ZvcmVpZ24ta2V5cz48cmVmLXR5cGUgbmFtZT0iSm91cm5hbCBBcnRpY2xlIj4xNzwvcmVm
LXR5cGU+PGNvbnRyaWJ1dG9ycz48YXV0aG9ycz48YXV0aG9yPlJ1ZGluLCBDLjwvYXV0aG9yPjwv
YXV0aG9ycz48L2NvbnRyaWJ1dG9ycz48dGl0bGVzPjx0aXRsZT5TdG9wIGV4cGxhaW5pbmcgYmxh
Y2sgYm94IG1hY2hpbmUgbGVhcm5pbmcgbW9kZWxzIGZvciBoaWdoIHN0YWtlcyBkZWNpc2lvbnMg
YW5kIHVzZSBpbnRlcnByZXRhYmxlIG1vZGVscyBpbnN0ZWFkPC90aXRsZT48c2Vjb25kYXJ5LXRp
dGxlPk5hdHVyZSBNYWNoaW5lIEludGVsbGlnZW5jZTwvc2Vjb25kYXJ5LXRpdGxlPjwvdGl0bGVz
PjxwZXJpb2RpY2FsPjxmdWxsLXRpdGxlPk5hdHVyZSBNYWNoaW5lIEludGVsbGlnZW5jZTwvZnVs
bC10aXRsZT48L3BlcmlvZGljYWw+PHBhZ2VzPjIwNi0yMTU8L3BhZ2VzPjx2b2x1bWU+MTwvdm9s
dW1lPjxudW1iZXI+NTwvbnVtYmVyPjxkYXRlcz48eWVhcj4yMDE5PC95ZWFyPjwvZGF0ZXM+PHdv
cmstdHlwZT5SZXZpZXc8L3dvcmstdHlwZT48dXJscz48cmVsYXRlZC11cmxzPjx1cmw+aHR0cHM6
Ly93d3cuc2NvcHVzLmNvbS9pbndhcmQvcmVjb3JkLnVyaT9laWQ9Mi1zMi4wLTg1MDY5NDkyMjky
JmFtcDtkb2k9MTAuMTAzOCUyZnM0MjI1Ni0wMTktMDA0OC14JmFtcDtwYXJ0bmVySUQ9NDAmYW1w
O21kNT1iZThmYmM1MDBlZmVmMGIyMzMyZmFjNDM1NWJlYTBjMzwvdXJsPjx1cmw+aHR0cHM6Ly93
d3cubmF0dXJlLmNvbS9hcnRpY2xlcy9zNDIyNTYtMDE5LTAwNDgteC5wZGY8L3VybD48L3JlbGF0
ZWQtdXJscz48L3VybHM+PGVsZWN0cm9uaWMtcmVzb3VyY2UtbnVtPjEwLjEwMzgvczQyMjU2LTAx
OS0wMDQ4LXg8L2VsZWN0cm9uaWMtcmVzb3VyY2UtbnVtPjxyZW1vdGUtZGF0YWJhc2UtbmFtZT5T
Y29wdXM8L3JlbW90ZS1kYXRhYmFzZS1uYW1lPjwvcmVjb3JkPjwvQ2l0ZT48Q2l0ZT48QXV0aG9y
PkxpcHRvbjwvQXV0aG9yPjxZZWFyPjIwMTg8L1llYXI+PFJlY051bT42NTwvUmVjTnVt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HaWxwaW48L0F1dGhvcj48WWVhcj4yMDE4PC9ZZWFyPjxSZWNO
dW0+Mjg8L1JlY051bT48cmVjb3JkPjxyZWMtbnVtYmVyPjI4PC9yZWMtbnVtYmVyPjxmb3JlaWdu
LWtleXM+PGtleSBhcHA9IkVOIiBkYi1pZD0iOXN0ZXQycmE1ZndwZXZlMmV6bnZwcHJiZHRyZTJk
czJ3YXM5IiB0aW1lc3RhbXA9IjE2MDA4NTgyODQiPjI4PC9rZXk+PC9mb3JlaWduLWtleXM+PHJl
Zi10eXBlIG5hbWU9IkNvbmZlcmVuY2UgUHJvY2VlZGluZ3MiPjEwPC9yZWYtdHlwZT48Y29udHJp
YnV0b3JzPjxhdXRob3JzPjxhdXRob3I+TC4gSC4gR2lscGluPC9hdXRob3I+PGF1dGhvcj5ELiBC
YXU8L2F1dGhvcj48YXV0aG9yPkIuIFouIFl1YW48L2F1dGhvcj48YXV0aG9yPkEuIEJhandhPC9h
dXRob3I+PGF1dGhvcj5NLiBTcGVjdGVyPC9hdXRob3I+PGF1dGhvcj5MLiBLYWdhbDwvYXV0aG9y
PjwvYXV0aG9ycz48L2NvbnRyaWJ1dG9ycz48dGl0bGVzPjx0aXRsZT5FeHBsYWluaW5nIEV4cGxh
bmF0aW9uczogQW4gT3ZlcnZpZXcgb2YgSW50ZXJwcmV0YWJpbGl0eSBvZiBNYWNoaW5lIExlYXJu
aW5nPC90aXRsZT48c2Vjb25kYXJ5LXRpdGxlPjIwMTggSUVFRSA1dGggSW50ZXJuYXRpb25hbCBD
b25mZXJlbmNlIG9uIERhdGEgU2NpZW5jZSBhbmQgQWR2YW5jZWQgQW5hbHl0aWNzIChEU0FBKTwv
c2Vjb25kYXJ5LXRpdGxlPjxhbHQtdGl0bGU+MjAxOCBJRUVFIDV0aCBJbnRlcm5hdGlvbmFsIENv
bmZlcmVuY2Ugb24gRGF0YSBTY2llbmNlIGFuZCBBZHZhbmNlZCBBbmFseXRpY3MgKERTQUEpPC9h
bHQtdGl0bGU+PC90aXRsZXM+PHBhZ2VzPjgwLTg5PC9wYWdlcz48a2V5d29yZHM+PGtleXdvcmQ+
YXJ0aWZpY2lhbCBpbnRlbGxpZ2VuY2U8L2tleXdvcmQ+PGtleXdvcmQ+ZGF0YSBhbmFseXNpczwv
a2V5d29yZD48a2V5d29yZD5sZWFybmluZyAoYXJ0aWZpY2lhbCBpbnRlbGxpZ2VuY2UpPC9rZXl3
b3JkPjxrZXl3b3JkPm5ldXJhbCBuZXRzPC9rZXl3b3JkPjxrZXl3b3JkPmNvbXBsZXggbWFjaGlu
ZXM8L2tleXdvcmQ+PGtleXdvcmQ+YWxnb3JpdGhtaWMgZmFpcm5lc3M8L2tleXdvcmQ+PGtleXdv
cmQ+dHJhaW5pbmcgZGF0YTwva2V5d29yZD48a2V5d29yZD5zdWdnZXN0ZWQgZnV0dXJlIHJlc2Vh
cmNoIGRpcmVjdGlvbnM8L2tleXdvcmQ+PGtleXdvcmQ+ZXhwbGFuYXRvcnkgYXJ0aWZpY2lhbCBp
bnRlbGxpZ2VuY2U8L2tleXdvcmQ+PGtleXdvcmQ+ZXhwbGFpbmluZyBleHBsYW5hdGlvbnM8L2tl
eXdvcmQ+PGtleXdvcmQ+bWFjaGluZSBsZWFybmluZzwva2V5d29yZD48a2V5d29yZD5YQUk8L2tl
eXdvcmQ+PGtleXdvcmQ+cG90ZW50aWFsIGJpYXMtcHJvYmxlbXM8L2tleXdvcmQ+PGtleXdvcmQ+
Q29tcHV0YXRpb25hbCBtb2RlbGluZzwva2V5d29yZD48a2V5d29yZD5EZWNpc2lvbiB0cmVlczwv
a2V5d29yZD48a2V5d29yZD5CaW9sb2dpY2FsIG5ldXJhbCBuZXR3b3Jrczwva2V5d29yZD48a2V5
d29yZD5UYXhvbm9teTwva2V5d29yZD48a2V5d29yZD5Db21wbGV4aXR5IHRoZW9yeTwva2V5d29y
ZD48a2V5d29yZD5NYWNoaW5lIGxlYXJuaW5nIHRoZW9yaWVzPC9rZXl3b3JkPjxrZXl3b3JkPk1v
ZGVscyBhbmQgc3lzdGVtczwva2V5d29yZD48a2V5d29yZD5EZWVwIGxlYXJuaW5nIGFuZCBkZWVw
IGFuYWx5dGljczwva2V5d29yZD48a2V5d29yZD5GYWlybmVzcyBhbmQgdHJhbnNwYXJlbmN5IGlu
IGRhdGEgc2NpZW5jZTwva2V5d29yZD48L2tleXdvcmRzPjxkYXRlcz48eWVhcj4yMDE4PC95ZWFy
PjxwdWItZGF0ZXM+PGRhdGU+MS0zIE9jdC4gMjAxODwvZGF0ZT48L3B1Yi1kYXRlcz48L2RhdGVz
Pjx1cmxzPjxyZWxhdGVkLXVybHM+PHVybD5odHRwczovL2llZWV4cGxvcmUuaWVlZS5vcmcvZG9j
dW1lbnQvODYzMTQ0OC88L3VybD48L3JlbGF0ZWQtdXJscz48L3VybHM+PGVsZWN0cm9uaWMtcmVz
b3VyY2UtbnVtPjEwLjExMDkvRFNBQS4yMDE4LjAwMDE4PC9lbGVjdHJvbmljLXJlc291cmNlLW51
bT48L3JlY29yZD48L0NpdGU+PENpdGU+PEF1dGhvcj5DYXJ2YWxobzwvQXV0aG9yPjxZZWFyPjIw
MTk8L1llYXI+PFJlY051bT40NDwvUmVjTnVtPjxyZWNvcmQ+PHJlYy1udW1iZXI+NDQ8L3JlYy1u
dW1iZXI+PGZvcmVpZ24ta2V5cz48a2V5IGFwcD0iRU4iIGRiLWlkPSI5c3RldDJyYTVmd3BldmUy
ZXpudnBwcmJkdHJlMmRzMndhczkiIHRpbWVzdGFtcD0iMTYwMDg2ODQ2MCI+NDQ8L2tleT48L2Zv
cmVpZ24ta2V5cz48cmVmLXR5cGUgbmFtZT0iSm91cm5hbCBBcnRpY2xlIj4xNzwvcmVmLXR5cGU+
PGNvbnRyaWJ1dG9ycz48YXV0aG9ycz48YXV0aG9yPkNhcnZhbGhvLCBELiBWLjwvYXV0aG9yPjxh
dXRob3I+UGVyZWlyYSwgRS4gTS48L2F1dGhvcj48YXV0aG9yPkNhcmRvc28sIEouIFMuPC9hdXRo
b3I+PC9hdXRob3JzPjwvY29udHJpYnV0b3JzPjx0aXRsZXM+PHRpdGxlPk1hY2hpbmUgbGVhcm5p
bmcgaW50ZXJwcmV0YWJpbGl0eTogQSBzdXJ2ZXkgb24gbWV0aG9kcyBhbmQgbWV0cmljczwvdGl0
bGU+PHNlY29uZGFyeS10aXRsZT5FbGVjdHJvbmljcyAoU3dpdHplcmxhbmQpPC9zZWNvbmRhcnkt
dGl0bGU+PC90aXRsZXM+PHBlcmlvZGljYWw+PGZ1bGwtdGl0bGU+RWxlY3Ryb25pY3MgKFN3aXR6
ZXJsYW5kKTwvZnVsbC10aXRsZT48L3BlcmlvZGljYWw+PHZvbHVtZT44PC92b2x1bWU+PG51bWJl
cj44PC9udW1iZXI+PGRhdGVzPjx5ZWFyPjIwMTk8L3llYXI+PC9kYXRlcz48d29yay10eXBlPlJl
dmlldzwvd29yay10eXBlPjx1cmxzPjxyZWxhdGVkLXVybHM+PHVybD5odHRwczovL3d3dy5zY29w
dXMuY29tL2lud2FyZC9yZWNvcmQudXJpP2VpZD0yLXMyLjAtODUwNzEyNDYxMTMmYW1wO2RvaT0x
MC4zMzkwJTJmZWxlY3Ryb25pY3M4MDgwODMyJmFtcDtwYXJ0bmVySUQ9NDAmYW1wO21kNT1lZWI4
ZDM2ODE0ZGE1ZjNhNTc1OGQwZDY0Yjc0MjlhMTwvdXJsPjx1cmw+aHR0cHM6Ly9yZXMubWRwaS5j
b20vZF9hdHRhY2htZW50L2VsZWN0cm9uaWNzL2VsZWN0cm9uaWNzLTA4LTAwODMyL2FydGljbGVf
ZGVwbG95L2VsZWN0cm9uaWNzLTA4LTAwODMyLnBkZjwvdXJsPjwvcmVsYXRlZC11cmxzPjwvdXJs
cz48Y3VzdG9tNz44MzI8L2N1c3RvbTc+PGVsZWN0cm9uaWMtcmVzb3VyY2UtbnVtPjEwLjMzOTAv
ZWxlY3Ryb25pY3M4MDgwODMyPC9lbGVjdHJvbmljLXJlc291cmNlLW51bT48cmVtb3RlLWRhdGFi
YXNlLW5hbWU+U2NvcHVzPC9yZW1vdGUtZGF0YWJhc2UtbmFtZT48L3JlY29yZD48L0NpdGU+PENp
dGU+PEF1dGhvcj5BZGFkaTwvQXV0aG9yPjxZZWFyPjIwMTg8L1llYXI+PFJlY051bT4yNzwvUmVj
TnVtPjxyZWNvcmQ+PHJlYy1udW1iZXI+Mjc8L3JlYy1udW1iZXI+PGZvcmVpZ24ta2V5cz48a2V5
IGFwcD0iRU4iIGRiLWlkPSI5c3RldDJyYTVmd3BldmUyZXpudnBwcmJkdHJlMmRzMndhczkiIHRp
bWVzdGFtcD0iMTYwMDc3NDExMiI+Mjc8L2tleT48L2ZvcmVpZ24ta2V5cz48cmVmLXR5cGUgbmFt
ZT0iSm91cm5hbCBBcnRpY2xlIj4xNzwvcmVmLXR5cGU+PGNvbnRyaWJ1dG9ycz48YXV0aG9ycz48
YXV0aG9yPkFkYWRpLCBBLjwvYXV0aG9yPjxhdXRob3I+QmVycmFkYSwgTS48L2F1dGhvcj48L2F1
dGhvcnM+PC9jb250cmlidXRvcnM+PHRpdGxlcz48dGl0bGU+UGVla2luZyBJbnNpZGUgdGhlIEJs
YWNrLUJveDogQSBTdXJ2ZXkgb24gRXhwbGFpbmFibGUgQXJ0aWZpY2lhbCBJbnRlbGxpZ2VuY2Ug
KFhBSSk8L3RpdGxlPjxzZWNvbmRhcnktdGl0bGU+SUVFRSBBY2Nlc3M8L3NlY29uZGFyeS10aXRs
ZT48L3RpdGxlcz48cGVyaW9kaWNhbD48ZnVsbC10aXRsZT5JZWVlIEFjY2VzczwvZnVsbC10aXRs
ZT48L3BlcmlvZGljYWw+PHBhZ2VzPjUyMTM4LTUyMTYwPC9wYWdlcz48dm9sdW1lPjY8L3ZvbHVt
ZT48ZGF0ZXM+PHllYXI+MjAxODwveWVhcj48L2RhdGVzPjx3b3JrLXR5cGU+QXJ0aWNsZTwvd29y
ay10eXBlPjx1cmxzPjxyZWxhdGVkLXVybHM+PHVybD5odHRwczovL3d3dy5zY29wdXMuY29tL2lu
d2FyZC9yZWNvcmQudXJpP2VpZD0yLXMyLjAtODUwNTMzNTI0NzcmYW1wO2RvaT0xMC4xMTA5JTJm
QUNDRVNTLjIwMTguMjg3MDA1MiZhbXA7cGFydG5lcklEPTQwJmFtcDttZDU9Y2IzODU0NjEzNzZi
M2ZkMDQyMGMxMzhkZWQ2ZDEzM2Y8L3VybD48dXJsPmh0dHBzOi8vaWVlZXhwbG9yZS5pZWVlLm9y
Zy9pZWx4Ny82Mjg3NjM5LzgyNzQ5ODUvMDg0NjY1OTAucGRmP3RwPSZhbXA7YXJudW1iZXI9ODQ2
NjU5MCZhbXA7aXNudW1iZXI9ODI3NDk4NSZhbXA7cmVmPTwvdXJsPjwvcmVsYXRlZC11cmxzPjwv
dXJscz48Y3VzdG9tNz44NDY2NTkwPC9jdXN0b203PjxlbGVjdHJvbmljLXJlc291cmNlLW51bT4x
MC4xMTA5L0FDQ0VTUy4yMDE4LjI4NzAwNTI8L2VsZWN0cm9uaWMtcmVzb3VyY2UtbnVtPjxyZW1v
dGUtZGF0YWJhc2UtbmFtZT5TY29wdXM8L3JlbW90ZS1kYXRhYmFzZS1uYW1lPjwvcmVjb3JkPjwv
Q2l0ZT48Q2l0ZT48QXV0aG9yPkR1PC9BdXRob3I+PFllYXI+MjAyMDwvWWVhcj48UmVjTnVtPjUw
PC9SZWNOdW0+PHJlY29yZD48cmVjLW51bWJlcj41MDwvcmVjLW51bWJlcj48Zm9yZWlnbi1rZXlz
PjxrZXkgYXBwPSJFTiIgZGItaWQ9IjlzdGV0MnJhNWZ3cGV2ZTJlem52cHByYmR0cmUyZHMyd2Fz
OSIgdGltZXN0YW1wPSIxNjAwOTU3NzUxIj41MDwva2V5PjwvZm9yZWlnbi1rZXlzPjxyZWYtdHlw
ZSBuYW1lPSJKb3VybmFsIEFydGljbGUiPjE3PC9yZWYtdHlwZT48Y29udHJpYnV0b3JzPjxhdXRo
b3JzPjxhdXRob3I+RHUsIE0uPC9hdXRob3I+PGF1dGhvcj5MaXUsIE4uPC9hdXRob3I+PGF1dGhv
cj5IdSwgWC48L2F1dGhvcj48L2F1dGhvcnM+PC9jb250cmlidXRvcnM+PHRpdGxlcz48dGl0bGU+
VGVjaG5pcXVlcyBmb3IgaW50ZXJwcmV0YWJsZSBtYWNoaW5lIGxlYXJuaW5nPC90aXRsZT48c2Vj
b25kYXJ5LXRpdGxlPkNvbW11bmljYXRpb25zIG9mIHRoZSBBQ008L3NlY29uZGFyeS10aXRsZT48
L3RpdGxlcz48cGVyaW9kaWNhbD48ZnVsbC10aXRsZT5Db21tdW5pY2F0aW9ucyBvZiB0aGUgQUNN
PC9mdWxsLXRpdGxlPjwvcGVyaW9kaWNhbD48cGFnZXM+NjgtNzc8L3BhZ2VzPjx2b2x1bWU+NjM8
L3ZvbHVtZT48bnVtYmVyPjE8L251bWJlcj48ZGF0ZXM+PHllYXI+MjAyMDwveWVhcj48L2RhdGVz
Pjx3b3JrLXR5cGU+QXJ0aWNsZTwvd29yay10eXBlPjx1cmxzPjxyZWxhdGVkLXVybHM+PHVybD5o
dHRwczovL3d3dy5zY29wdXMuY29tL2lud2FyZC9yZWNvcmQudXJpP2VpZD0yLXMyLjAtODUwNzc0
NTgzMDQmYW1wO2RvaT0xMC4xMTQ1JTJmMzM1OTc4NiZhbXA7cGFydG5lcklEPTQwJmFtcDttZDU9
MDhmOTVlN2Y2Zjk0Nzg3YzdmODllOWMxOTg5MzBlODY8L3VybD48dXJsPmh0dHBzOi8vZGwuYWNt
Lm9yZy9kb2kvcGRmLzEwLjExNDUvMzM1OTc4NjwvdXJsPjwvcmVsYXRlZC11cmxzPjwvdXJscz48
ZWxlY3Ryb25pYy1yZXNvdXJjZS1udW0+MTAuMTE0NS8zMzU5Nzg2PC9lbGVjdHJvbmljLXJlc291
cmNlLW51bT48cmVtb3RlLWRhdGFiYXNlLW5hbWU+U2NvcHVzPC9yZW1vdGUtZGF0YWJhc2UtbmFt
ZT48L3JlY29yZD48L0NpdGU+PENpdGU+PEF1dGhvcj5NdXJkb2NoPC9BdXRob3I+PFllYXI+MjAx
OTwvWWVhcj48UmVjTnVtPjU3PC9SZWNOdW0+PHJlY29yZD48cmVjLW51bWJlcj41NzwvcmVjLW51
bWJlcj48Zm9yZWlnbi1rZXlzPjxrZXkgYXBwPSJFTiIgZGItaWQ9IjlzdGV0MnJhNWZ3cGV2ZTJl
em52cHByYmR0cmUyZHMyd2FzOSIgdGltZXN0YW1wPSIxNjAxMzIxOTgwIj41Nzwva2V5PjwvZm9y
ZWlnbi1rZXlzPjxyZWYtdHlwZSBuYW1lPSJKb3VybmFsIEFydGljbGUiPjE3PC9yZWYtdHlwZT48
Y29udHJpYnV0b3JzPjxhdXRob3JzPjxhdXRob3I+TXVyZG9jaCwgVy4gSi48L2F1dGhvcj48YXV0
aG9yPlNpbmdoLCBDLjwvYXV0aG9yPjxhdXRob3I+S3VtYmllciwgSy48L2F1dGhvcj48YXV0aG9y
PkFiYmFzaS1Bc2wsIFIuPC9hdXRob3I+PGF1dGhvcj5ZdSwgQi48L2F1dGhvcj48L2F1dGhvcnM+
PC9jb250cmlidXRvcnM+PHRpdGxlcz48dGl0bGU+RGVmaW5pdGlvbnMsIG1ldGhvZHMsIGFuZCBh
cHBsaWNhdGlvbnMgaW4gaW50ZXJwcmV0YWJsZSBtYWNoaW5lIGxlYXJuaW5n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jIwNzEtMjIwODA8L3BhZ2VzPjx2b2x1bWU+MTE2
PC92b2x1bWU+PG51bWJlcj40NDwvbnVtYmVyPjxkYXRlcz48eWVhcj4yMDE5PC95ZWFyPjwvZGF0
ZXM+PHdvcmstdHlwZT5BcnRpY2xlPC93b3JrLXR5cGU+PHVybHM+PHJlbGF0ZWQtdXJscz48dXJs
Pmh0dHBzOi8vd3d3LnNjb3B1cy5jb20vaW53YXJkL3JlY29yZC51cmk/ZWlkPTItczIuMC04NTA3
NDI3OTQ0NCZhbXA7ZG9pPTEwLjEwNzMlMmZwbmFzLjE5MDA2NTQxMTYmYW1wO3BhcnRuZXJJRD00
MCZhbXA7bWQ1PTg5M2Y2YjIyMTA0ZmE2NTdjNjYxNjFlYTliYzRjZmMyPC91cmw+PC9yZWxhdGVk
LXVybHM+PC91cmxzPjxlbGVjdHJvbmljLXJlc291cmNlLW51bT4xMC4xMDczL3BuYXMuMTkwMDY1
NDExNjwvZWxlY3Ryb25pYy1yZXNvdXJjZS1udW0+PHJlbW90ZS1kYXRhYmFzZS1uYW1lPlNjb3B1
czwvcmVtb3RlLWRhdGFiYXNlLW5hbWU+PC9yZWNvcmQ+PC9DaXRlPjwvRW5kTm90ZT5=
</w:fldData>
        </w:fldChar>
      </w:r>
      <w:r>
        <w:instrText xml:space="preserve"> ADDIN EN.CITE.DATA </w:instrText>
      </w:r>
      <w:r>
        <w:fldChar w:fldCharType="end"/>
      </w:r>
      <w:r w:rsidRPr="00824425">
        <w:fldChar w:fldCharType="separate"/>
      </w:r>
      <w:r>
        <w:rPr>
          <w:noProof/>
        </w:rPr>
        <w:t>[13, 16, 20-25, 27]</w:t>
      </w:r>
      <w:r w:rsidRPr="00824425">
        <w:fldChar w:fldCharType="end"/>
      </w:r>
      <w:r w:rsidRPr="00824425">
        <w:t xml:space="preserve">. </w:t>
      </w:r>
      <w:r>
        <w:t>Local explanations can for example pertain to describing a decision boundary around a certain area in feature space, show similarly classified samples, or provide information about a specific instance in relation to the complete dataset.</w:t>
      </w:r>
    </w:p>
    <w:p w14:paraId="0BE89205" w14:textId="495BE2C2" w:rsidR="00D144B1" w:rsidRPr="00824425" w:rsidRDefault="00D144B1" w:rsidP="00A115B6">
      <w:r w:rsidRPr="00824425">
        <w:t xml:space="preserve">Furthermore, </w:t>
      </w:r>
      <w:r w:rsidRPr="00824425">
        <w:rPr>
          <w:i/>
          <w:iCs/>
        </w:rPr>
        <w:t>explanation approaches</w:t>
      </w:r>
      <w:r w:rsidRPr="00824425">
        <w:t xml:space="preserve"> can be categorized to be either </w:t>
      </w:r>
      <w:r w:rsidRPr="00824425">
        <w:rPr>
          <w:i/>
          <w:iCs/>
        </w:rPr>
        <w:t>model-specific</w:t>
      </w:r>
      <w:r w:rsidRPr="00824425">
        <w:t xml:space="preserve"> or </w:t>
      </w:r>
      <w:r w:rsidRPr="00824425">
        <w:rPr>
          <w:i/>
          <w:iCs/>
        </w:rPr>
        <w:t>model-agnostic</w:t>
      </w:r>
      <w:r w:rsidRPr="00824425">
        <w:t xml:space="preserve">. Model-specific approaches </w:t>
      </w:r>
      <w:r>
        <w:t>can only be applied</w:t>
      </w:r>
      <w:r w:rsidRPr="00824425">
        <w:t xml:space="preserve"> for one type of model, while model-agnostic techniques can be applied to any ML model</w:t>
      </w:r>
      <w:r>
        <w:t xml:space="preserve"> </w:t>
      </w:r>
      <w:r w:rsidRPr="00824425">
        <w:fldChar w:fldCharType="begin">
          <w:fldData xml:space="preserve">PEVuZE5vdGU+PENpdGU+PEF1dGhvcj5CYXJyZWRvIEFycmlldGE8L0F1dGhvcj48WWVhcj4yMDIw
PC9ZZWFyPjxSZWNOdW0+ODwvUmVjTnVtPjxEaXNwbGF5VGV4dD5bMTMsIDIxLCAyMywgMjd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BZGFkaTwvQXV0aG9y
PjxZZWFyPjIwMTg8L1llYXI+PFJlY051bT4yNzwvUmVjTnVtPjxyZWNvcmQ+PHJlYy1udW1iZXI+
Mjc8L3JlYy1udW1iZXI+PGZvcmVpZ24ta2V5cz48a2V5IGFwcD0iRU4iIGRiLWlkPSI5c3RldDJy
YTVmd3BldmUyZXpudnBwcmJkdHJlMmRzMndhczkiIHRpbWVzdGFtcD0iMTYwMDc3NDExMiI+Mjc8
L2tleT48L2ZvcmVpZ24ta2V5cz48cmVmLXR5cGUgbmFtZT0iSm91cm5hbCBBcnRpY2xlIj4xNzwv
cmVmLXR5cGU+PGNvbnRyaWJ1dG9ycz48YXV0aG9ycz48YXV0aG9yPkFkYWRpLCBBLjwvYXV0aG9y
PjxhdXRob3I+QmVycmFkYSwgTS48L2F1dGhvcj48L2F1dGhvcnM+PC9jb250cmlidXRvcnM+PHRp
dGxlcz48dGl0bGU+UGVla2luZyBJbnNpZGUgdGhlIEJsYWNrLUJveDogQSBTdXJ2ZXkgb24gRXhw
bGFpbmFibGUgQXJ0aWZpY2lhbCBJbnRlbGxpZ2VuY2UgKFhBSSk8L3RpdGxlPjxzZWNvbmRhcnkt
dGl0bGU+SUVFRSBBY2Nlc3M8L3NlY29uZGFyeS10aXRsZT48L3RpdGxlcz48cGVyaW9kaWNhbD48
ZnVsbC10aXRsZT5JZWVlIEFjY2VzczwvZnVsbC10aXRsZT48L3BlcmlvZGljYWw+PHBhZ2VzPjUy
MTM4LTUyMTYwPC9wYWdlcz48dm9sdW1lPjY8L3ZvbHVtZT48ZGF0ZXM+PHllYXI+MjAxODwveWVh
cj48L2RhdGVzPjx3b3JrLXR5cGU+QXJ0aWNsZTwvd29yay10eXBlPjx1cmxzPjxyZWxhdGVkLXVy
bHM+PHVybD5odHRwczovL3d3dy5zY29wdXMuY29tL2lud2FyZC9yZWNvcmQudXJpP2VpZD0yLXMy
LjAtODUwNTMzNTI0NzcmYW1wO2RvaT0xMC4xMTA5JTJmQUNDRVNTLjIwMTguMjg3MDA1MiZhbXA7
cGFydG5lcklEPTQwJmFtcDttZDU9Y2IzODU0NjEzNzZiM2ZkMDQyMGMxMzhkZWQ2ZDEzM2Y8L3Vy
bD48dXJsPmh0dHBzOi8vaWVlZXhwbG9yZS5pZWVlLm9yZy9pZWx4Ny82Mjg3NjM5LzgyNzQ5ODUv
MDg0NjY1OTAucGRmP3RwPSZhbXA7YXJudW1iZXI9ODQ2NjU5MCZhbXA7aXNudW1iZXI9ODI3NDk4
NSZhbXA7cmVmPTwvdXJsPjwvcmVsYXRlZC11cmxzPjwvdXJscz48Y3VzdG9tNz44NDY2NTkwPC9j
dXN0b203PjxlbGVjdHJvbmljLXJlc291cmNlLW51bT4xMC4xMTA5L0FDQ0VTUy4yMDE4LjI4NzAw
NTI8L2VsZWN0cm9uaWMtcmVzb3VyY2UtbnVtPjxyZW1vdGUtZGF0YWJhc2UtbmFtZT5TY29wdXM8
L3JlbW90ZS1kYXRhYmFzZS1uYW1lPjwvcmVjb3JkPjwvQ2l0ZT48Q2l0ZT48QXV0aG9yPkR1PC9B
dXRob3I+PFllYXI+MjAyMDwvWWVhcj48UmVjTnVtPjUwPC9SZWNOdW0+PHJlY29yZD48cmVjLW51
bWJlcj41MDwvcmVjLW51bWJlcj48Zm9yZWlnbi1rZXlzPjxrZXkgYXBwPSJFTiIgZGItaWQ9Ijlz
dGV0MnJhNWZ3cGV2ZTJlem52cHByYmR0cmUyZHMyd2FzOSIgdGltZXN0YW1wPSIxNjAwOTU3NzUx
Ij41MDwva2V5PjwvZm9yZWlnbi1rZXlzPjxyZWYtdHlwZSBuYW1lPSJKb3VybmFsIEFydGljbGUi
PjE3PC9yZWYtdHlwZT48Y29udHJpYnV0b3JzPjxhdXRob3JzPjxhdXRob3I+RHUsIE0uPC9hdXRo
b3I+PGF1dGhvcj5MaXUsIE4uPC9hdXRob3I+PGF1dGhvcj5IdSwgWC48L2F1dGhvcj48L2F1dGhv
cnM+PC9jb250cmlidXRvcnM+PHRpdGxlcz48dGl0bGU+VGVjaG5pcXVlcyBmb3IgaW50ZXJwcmV0
YWJsZSBtYWNoaW5lIGxlYXJuaW5nPC90aXRsZT48c2Vjb25kYXJ5LXRpdGxlPkNvbW11bmljYXRp
b25zIG9mIHRoZSBBQ008L3NlY29uZGFyeS10aXRsZT48L3RpdGxlcz48cGVyaW9kaWNhbD48ZnVs
bC10aXRsZT5Db21tdW5pY2F0aW9ucyBvZiB0aGUgQUNNPC9mdWxsLXRpdGxlPjwvcGVyaW9kaWNh
bD48cGFnZXM+NjgtNzc8L3BhZ2VzPjx2b2x1bWU+NjM8L3ZvbHVtZT48bnVtYmVyPjE8L251bWJl
cj48ZGF0ZXM+PHllYXI+MjAyMDwveWVhcj48L2RhdGVzPjx3b3JrLXR5cGU+QXJ0aWNsZTwvd29y
ay10eXBlPjx1cmxzPjxyZWxhdGVkLXVybHM+PHVybD5odHRwczovL3d3dy5zY29wdXMuY29tL2lu
d2FyZC9yZWNvcmQudXJpP2VpZD0yLXMyLjAtODUwNzc0NTgzMDQmYW1wO2RvaT0xMC4xMTQ1JTJm
MzM1OTc4NiZhbXA7cGFydG5lcklEPTQwJmFtcDttZDU9MDhmOTVlN2Y2Zjk0Nzg3YzdmODllOWMx
OTg5MzBlODY8L3VybD48dXJsPmh0dHBzOi8vZGwuYWNtLm9yZy9kb2kvcGRmLzEwLjExNDUvMzM1
OTc4NjwvdXJsPjwvcmVsYXRlZC11cmxzPjwvdXJscz48ZWxlY3Ryb25pYy1yZXNvdXJjZS1udW0+
MTAuMTE0NS8zMzU5Nzg2PC9lbGVjdHJvbmljLXJlc291cmNlLW51bT48cmVtb3RlLWRhdGFiYXNl
LW5hbWU+U2NvcHVzPC9yZW1vdGUtZGF0YWJhc2UtbmFtZT48L3JlY29yZD48L0NpdGU+PC9FbmRO
b3RlPn==
</w:fldData>
        </w:fldChar>
      </w:r>
      <w:r>
        <w:instrText xml:space="preserve"> ADDIN EN.CITE </w:instrText>
      </w:r>
      <w:r>
        <w:fldChar w:fldCharType="begin">
          <w:fldData xml:space="preserve">PEVuZE5vdGU+PENpdGU+PEF1dGhvcj5CYXJyZWRvIEFycmlldGE8L0F1dGhvcj48WWVhcj4yMDIw
PC9ZZWFyPjxSZWNOdW0+ODwvUmVjTnVtPjxEaXNwbGF5VGV4dD5bMTMsIDIxLCAyMywgMjd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BZGFkaTwvQXV0aG9y
PjxZZWFyPjIwMTg8L1llYXI+PFJlY051bT4yNzwvUmVjTnVtPjxyZWNvcmQ+PHJlYy1udW1iZXI+
Mjc8L3JlYy1udW1iZXI+PGZvcmVpZ24ta2V5cz48a2V5IGFwcD0iRU4iIGRiLWlkPSI5c3RldDJy
YTVmd3BldmUyZXpudnBwcmJkdHJlMmRzMndhczkiIHRpbWVzdGFtcD0iMTYwMDc3NDExMiI+Mjc8
L2tleT48L2ZvcmVpZ24ta2V5cz48cmVmLXR5cGUgbmFtZT0iSm91cm5hbCBBcnRpY2xlIj4xNzwv
cmVmLXR5cGU+PGNvbnRyaWJ1dG9ycz48YXV0aG9ycz48YXV0aG9yPkFkYWRpLCBBLjwvYXV0aG9y
PjxhdXRob3I+QmVycmFkYSwgTS48L2F1dGhvcj48L2F1dGhvcnM+PC9jb250cmlidXRvcnM+PHRp
dGxlcz48dGl0bGU+UGVla2luZyBJbnNpZGUgdGhlIEJsYWNrLUJveDogQSBTdXJ2ZXkgb24gRXhw
bGFpbmFibGUgQXJ0aWZpY2lhbCBJbnRlbGxpZ2VuY2UgKFhBSSk8L3RpdGxlPjxzZWNvbmRhcnkt
dGl0bGU+SUVFRSBBY2Nlc3M8L3NlY29uZGFyeS10aXRsZT48L3RpdGxlcz48cGVyaW9kaWNhbD48
ZnVsbC10aXRsZT5JZWVlIEFjY2VzczwvZnVsbC10aXRsZT48L3BlcmlvZGljYWw+PHBhZ2VzPjUy
MTM4LTUyMTYwPC9wYWdlcz48dm9sdW1lPjY8L3ZvbHVtZT48ZGF0ZXM+PHllYXI+MjAxODwveWVh
cj48L2RhdGVzPjx3b3JrLXR5cGU+QXJ0aWNsZTwvd29yay10eXBlPjx1cmxzPjxyZWxhdGVkLXVy
bHM+PHVybD5odHRwczovL3d3dy5zY29wdXMuY29tL2lud2FyZC9yZWNvcmQudXJpP2VpZD0yLXMy
LjAtODUwNTMzNTI0NzcmYW1wO2RvaT0xMC4xMTA5JTJmQUNDRVNTLjIwMTguMjg3MDA1MiZhbXA7
cGFydG5lcklEPTQwJmFtcDttZDU9Y2IzODU0NjEzNzZiM2ZkMDQyMGMxMzhkZWQ2ZDEzM2Y8L3Vy
bD48dXJsPmh0dHBzOi8vaWVlZXhwbG9yZS5pZWVlLm9yZy9pZWx4Ny82Mjg3NjM5LzgyNzQ5ODUv
MDg0NjY1OTAucGRmP3RwPSZhbXA7YXJudW1iZXI9ODQ2NjU5MCZhbXA7aXNudW1iZXI9ODI3NDk4
NSZhbXA7cmVmPTwvdXJsPjwvcmVsYXRlZC11cmxzPjwvdXJscz48Y3VzdG9tNz44NDY2NTkwPC9j
dXN0b203PjxlbGVjdHJvbmljLXJlc291cmNlLW51bT4xMC4xMTA5L0FDQ0VTUy4yMDE4LjI4NzAw
NTI8L2VsZWN0cm9uaWMtcmVzb3VyY2UtbnVtPjxyZW1vdGUtZGF0YWJhc2UtbmFtZT5TY29wdXM8
L3JlbW90ZS1kYXRhYmFzZS1uYW1lPjwvcmVjb3JkPjwvQ2l0ZT48Q2l0ZT48QXV0aG9yPkR1PC9B
dXRob3I+PFllYXI+MjAyMDwvWWVhcj48UmVjTnVtPjUwPC9SZWNOdW0+PHJlY29yZD48cmVjLW51
bWJlcj41MDwvcmVjLW51bWJlcj48Zm9yZWlnbi1rZXlzPjxrZXkgYXBwPSJFTiIgZGItaWQ9Ijlz
dGV0MnJhNWZ3cGV2ZTJlem52cHByYmR0cmUyZHMyd2FzOSIgdGltZXN0YW1wPSIxNjAwOTU3NzUx
Ij41MDwva2V5PjwvZm9yZWlnbi1rZXlzPjxyZWYtdHlwZSBuYW1lPSJKb3VybmFsIEFydGljbGUi
PjE3PC9yZWYtdHlwZT48Y29udHJpYnV0b3JzPjxhdXRob3JzPjxhdXRob3I+RHUsIE0uPC9hdXRo
b3I+PGF1dGhvcj5MaXUsIE4uPC9hdXRob3I+PGF1dGhvcj5IdSwgWC48L2F1dGhvcj48L2F1dGhv
cnM+PC9jb250cmlidXRvcnM+PHRpdGxlcz48dGl0bGU+VGVjaG5pcXVlcyBmb3IgaW50ZXJwcmV0
YWJsZSBtYWNoaW5lIGxlYXJuaW5nPC90aXRsZT48c2Vjb25kYXJ5LXRpdGxlPkNvbW11bmljYXRp
b25zIG9mIHRoZSBBQ008L3NlY29uZGFyeS10aXRsZT48L3RpdGxlcz48cGVyaW9kaWNhbD48ZnVs
bC10aXRsZT5Db21tdW5pY2F0aW9ucyBvZiB0aGUgQUNNPC9mdWxsLXRpdGxlPjwvcGVyaW9kaWNh
bD48cGFnZXM+NjgtNzc8L3BhZ2VzPjx2b2x1bWU+NjM8L3ZvbHVtZT48bnVtYmVyPjE8L251bWJl
cj48ZGF0ZXM+PHllYXI+MjAyMDwveWVhcj48L2RhdGVzPjx3b3JrLXR5cGU+QXJ0aWNsZTwvd29y
ay10eXBlPjx1cmxzPjxyZWxhdGVkLXVybHM+PHVybD5odHRwczovL3d3dy5zY29wdXMuY29tL2lu
d2FyZC9yZWNvcmQudXJpP2VpZD0yLXMyLjAtODUwNzc0NTgzMDQmYW1wO2RvaT0xMC4xMTQ1JTJm
MzM1OTc4NiZhbXA7cGFydG5lcklEPTQwJmFtcDttZDU9MDhmOTVlN2Y2Zjk0Nzg3YzdmODllOWMx
OTg5MzBlODY8L3VybD48dXJsPmh0dHBzOi8vZGwuYWNtLm9yZy9kb2kvcGRmLzEwLjExNDUvMzM1
OTc4NjwvdXJsPjwvcmVsYXRlZC11cmxzPjwvdXJscz48ZWxlY3Ryb25pYy1yZXNvdXJjZS1udW0+
MTAuMTE0NS8zMzU5Nzg2PC9lbGVjdHJvbmljLXJlc291cmNlLW51bT48cmVtb3RlLWRhdGFiYXNl
LW5hbWU+U2NvcHVzPC9yZW1vdGUtZGF0YWJhc2UtbmFtZT48L3JlY29yZD48L0NpdGU+PC9FbmRO
b3RlPn==
</w:fldData>
        </w:fldChar>
      </w:r>
      <w:r>
        <w:instrText xml:space="preserve"> ADDIN EN.CITE.DATA </w:instrText>
      </w:r>
      <w:r>
        <w:fldChar w:fldCharType="end"/>
      </w:r>
      <w:r w:rsidRPr="00824425">
        <w:fldChar w:fldCharType="separate"/>
      </w:r>
      <w:r>
        <w:rPr>
          <w:noProof/>
        </w:rPr>
        <w:t>[13, 21, 23, 27]</w:t>
      </w:r>
      <w:r w:rsidRPr="00824425">
        <w:fldChar w:fldCharType="end"/>
      </w:r>
      <w:r w:rsidRPr="00824425">
        <w:t>.</w:t>
      </w:r>
      <w:r>
        <w:t xml:space="preserve"> Model-specific methods leverage specific parts of the internal model to create an explanation. For example, a NN-specific method that is based on explaining neurons, cannot be applied to a tree-based model since it does not have neurons.</w:t>
      </w:r>
    </w:p>
    <w:p w14:paraId="74367426" w14:textId="77777777" w:rsidR="00D144B1" w:rsidRPr="00824425" w:rsidRDefault="00D144B1" w:rsidP="00A115B6">
      <w:r>
        <w:t xml:space="preserve">Not often directly referenced in the literature is the </w:t>
      </w:r>
      <w:r w:rsidRPr="00733AC3">
        <w:rPr>
          <w:i/>
          <w:iCs/>
        </w:rPr>
        <w:t>audience</w:t>
      </w:r>
      <w:r>
        <w:t>. We explicitly make the distinction between</w:t>
      </w:r>
      <w:r w:rsidRPr="00824425">
        <w:t xml:space="preserve"> </w:t>
      </w:r>
      <w:r w:rsidRPr="00824425">
        <w:rPr>
          <w:i/>
          <w:iCs/>
        </w:rPr>
        <w:t>data scientists</w:t>
      </w:r>
      <w:r w:rsidRPr="00824425">
        <w:t xml:space="preserve"> and </w:t>
      </w:r>
      <w:r w:rsidRPr="00824425">
        <w:rPr>
          <w:i/>
          <w:iCs/>
        </w:rPr>
        <w:t>domain experts</w:t>
      </w:r>
      <w:r w:rsidRPr="00824425">
        <w:t xml:space="preserve">. Where explanations targeted towards data scientists are often used to compare the performance of ML models in an intuitive way, explanations for domain experts are mainly concerned with the </w:t>
      </w:r>
      <w:r>
        <w:t>goals</w:t>
      </w:r>
      <w:r w:rsidRPr="00824425">
        <w:t xml:space="preserve"> discussed in this paper so far.</w:t>
      </w:r>
    </w:p>
    <w:p w14:paraId="10686963" w14:textId="4D1714D6" w:rsidR="00170B5F" w:rsidRDefault="00D144B1" w:rsidP="00A115B6">
      <w:r w:rsidRPr="00824425">
        <w:t xml:space="preserve">Lastly, we only make the distinction between explanations based on </w:t>
      </w:r>
      <w:r w:rsidRPr="00824425">
        <w:rPr>
          <w:i/>
          <w:iCs/>
        </w:rPr>
        <w:t>transparency</w:t>
      </w:r>
      <w:r w:rsidRPr="00824425">
        <w:t xml:space="preserve">, and ones based on </w:t>
      </w:r>
      <w:r w:rsidRPr="00824425">
        <w:rPr>
          <w:i/>
          <w:iCs/>
        </w:rPr>
        <w:t>causation</w:t>
      </w:r>
      <w:r w:rsidRPr="00824425">
        <w:t xml:space="preserve">. </w:t>
      </w:r>
      <w:r>
        <w:t xml:space="preserve">This means that black-box models that are </w:t>
      </w:r>
      <w:r w:rsidR="008835AF">
        <w:t>explained</w:t>
      </w:r>
      <w:r>
        <w:t xml:space="preserve"> using a proxy model fall under transparency, while those who do not, leverage causation. We have chosen not to make a further distinction for </w:t>
      </w:r>
      <w:r w:rsidRPr="00824425">
        <w:t xml:space="preserve">the techniques used to produce explainable ML models, or the results than stem from it. </w:t>
      </w:r>
      <w:r w:rsidR="008835AF">
        <w:t>This is because i</w:t>
      </w:r>
      <w:r w:rsidRPr="00824425">
        <w:t xml:space="preserve">t seems that the techniques </w:t>
      </w:r>
      <w:r w:rsidR="008835AF">
        <w:t>and</w:t>
      </w:r>
      <w:r w:rsidRPr="00824425">
        <w:t xml:space="preserve"> results </w:t>
      </w:r>
      <w:r w:rsidR="008835AF">
        <w:t xml:space="preserve">do not have consensus categorizations among the literature yet. </w:t>
      </w:r>
      <w:r w:rsidRPr="00824425">
        <w:t xml:space="preserve">For example, </w:t>
      </w:r>
      <w:r>
        <w:t xml:space="preserve">a technique called LIME is classified by one survey to be a </w:t>
      </w:r>
      <w:r w:rsidRPr="00824425">
        <w:t>“</w:t>
      </w:r>
      <w:r w:rsidRPr="00D10F20">
        <w:t>local explanation</w:t>
      </w:r>
      <w:r w:rsidRPr="00824425">
        <w:t>”</w:t>
      </w:r>
      <w:r>
        <w:t xml:space="preserve"> </w:t>
      </w:r>
      <w:r w:rsidRPr="00824425">
        <w:fldChar w:fldCharType="begin"/>
      </w:r>
      <w:r>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Pr>
          <w:noProof/>
        </w:rPr>
        <w:t>[13]</w:t>
      </w:r>
      <w:r w:rsidRPr="00824425">
        <w:fldChar w:fldCharType="end"/>
      </w:r>
      <w:r>
        <w:t xml:space="preserve">, though it also falls under </w:t>
      </w:r>
      <w:r w:rsidRPr="00824425">
        <w:t>“</w:t>
      </w:r>
      <w:r w:rsidRPr="00D10F20">
        <w:t>explanation by simplification</w:t>
      </w:r>
      <w:r w:rsidRPr="00824425">
        <w:t>”</w:t>
      </w:r>
      <w:r>
        <w:t xml:space="preserve"> </w:t>
      </w:r>
      <w:r>
        <w:fldChar w:fldCharType="begin">
          <w:fldData xml:space="preserve">PEVuZE5vdGU+PENpdGU+PEF1dGhvcj5CYXJyZWRvIEFycmlldGE8L0F1dGhvcj48WWVhcj4yMDIw
PC9ZZWFyPjxSZWNOdW0+ODwvUmVjTnVtPjxEaXNwbGF5VGV4dD5bMTMsIDIwXTwvRGlzcGxheVRl
eHQ+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TGlwdG9uPC9BdXRob3I+PFllYXI+MjAxODwvWWVhcj48UmVjTnVtPjY1PC9SZWNOdW0+PHJlY29y
ZD48cmVjLW51bWJlcj42NTwvcmVjLW51bWJlcj48Zm9yZWlnbi1rZXlzPjxrZXkgYXBwPSJFTiIg
ZGItaWQ9IjlzdGV0MnJhNWZ3cGV2ZTJlem52cHByYmR0cmUyZHMyd2FzOSIgdGltZXN0YW1wPSIx
NjAxNDYzMjI4Ij42NTwva2V5PjwvZm9yZWlnbi1rZXlzPjxyZWYtdHlwZSBuYW1lPSJKb3VybmFs
IEFydGljbGUiPjE3PC9yZWYtdHlwZT48Y29udHJpYnV0b3JzPjxhdXRob3JzPjxhdXRob3I+TGlw
dG9uLCBaLiBDLjwvYXV0aG9yPjwvYXV0aG9ycz48L2NvbnRyaWJ1dG9ycz48dGl0bGVzPjx0aXRs
ZT5UaGUgbXl0aG9zIG9mIG1vZGVsIGludGVycHJldGFiaWxpdHk6IEluIG1hY2hpbmUgbGVhcm5p
bmcsIHRoZSBjb25jZXB0IG9mIGludGVycHJldGFiaWxpdHkgaXMgYm90aCBpbXBvcnRhbnQgYW5k
IHNsaXBwZXJ5PC90aXRsZT48c2Vjb25kYXJ5LXRpdGxlPlF1ZXVlPC9zZWNvbmRhcnktdGl0bGU+
PC90aXRsZXM+PHBlcmlvZGljYWw+PGZ1bGwtdGl0bGU+UXVldWU8L2Z1bGwtdGl0bGU+PC9wZXJp
b2RpY2FsPjx2b2x1bWU+MTY8L3ZvbHVtZT48bnVtYmVyPjM8L251bWJlcj48ZGF0ZXM+PHllYXI+
MjAxODwveWVhcj48L2RhdGVzPjx3b3JrLXR5cGU+QXJ0aWNsZTwvd29yay10eXBlPjx1cmxzPjxy
ZWxhdGVkLXVybHM+PHVybD5odHRwczovL3d3dy5zY29wdXMuY29tL2lud2FyZC9yZWNvcmQudXJp
P2VpZD0yLXMyLjAtODUwNTE3OTIzMzgmYW1wO3BhcnRuZXJJRD00MCZhbXA7bWQ1PWU0MTkwMjk3
NzQwMWEyODM4ZGM2ZGUzYzQ0N2RhZjIzPC91cmw+PC9yZWxhdGVkLXVybHM+PC91cmxzPjxyZW1v
dGUtZGF0YWJhc2UtbmFtZT5TY29wdXM8L3JlbW90ZS1kYXRhYmFzZS1uYW1lPjwvcmVjb3JkPjwv
Q2l0ZT48L0VuZE5vdGU+AG==
</w:fldData>
        </w:fldChar>
      </w:r>
      <w:r>
        <w:instrText xml:space="preserve"> ADDIN EN.CITE </w:instrText>
      </w:r>
      <w:r>
        <w:fldChar w:fldCharType="begin">
          <w:fldData xml:space="preserve">PEVuZE5vdGU+PENpdGU+PEF1dGhvcj5CYXJyZWRvIEFycmlldGE8L0F1dGhvcj48WWVhcj4yMDIw
PC9ZZWFyPjxSZWNOdW0+ODwvUmVjTnVtPjxEaXNwbGF5VGV4dD5bMTMsIDIwXTwvRGlzcGxheVRl
eHQ+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TGlwdG9uPC9BdXRob3I+PFllYXI+MjAxODwvWWVhcj48UmVjTnVtPjY1PC9SZWNOdW0+PHJlY29y
ZD48cmVjLW51bWJlcj42NTwvcmVjLW51bWJlcj48Zm9yZWlnbi1rZXlzPjxrZXkgYXBwPSJFTiIg
ZGItaWQ9IjlzdGV0MnJhNWZ3cGV2ZTJlem52cHByYmR0cmUyZHMyd2FzOSIgdGltZXN0YW1wPSIx
NjAxNDYzMjI4Ij42NTwva2V5PjwvZm9yZWlnbi1rZXlzPjxyZWYtdHlwZSBuYW1lPSJKb3VybmFs
IEFydGljbGUiPjE3PC9yZWYtdHlwZT48Y29udHJpYnV0b3JzPjxhdXRob3JzPjxhdXRob3I+TGlw
dG9uLCBaLiBDLjwvYXV0aG9yPjwvYXV0aG9ycz48L2NvbnRyaWJ1dG9ycz48dGl0bGVzPjx0aXRs
ZT5UaGUgbXl0aG9zIG9mIG1vZGVsIGludGVycHJldGFiaWxpdHk6IEluIG1hY2hpbmUgbGVhcm5p
bmcsIHRoZSBjb25jZXB0IG9mIGludGVycHJldGFiaWxpdHkgaXMgYm90aCBpbXBvcnRhbnQgYW5k
IHNsaXBwZXJ5PC90aXRsZT48c2Vjb25kYXJ5LXRpdGxlPlF1ZXVlPC9zZWNvbmRhcnktdGl0bGU+
PC90aXRsZXM+PHBlcmlvZGljYWw+PGZ1bGwtdGl0bGU+UXVldWU8L2Z1bGwtdGl0bGU+PC9wZXJp
b2RpY2FsPjx2b2x1bWU+MTY8L3ZvbHVtZT48bnVtYmVyPjM8L251bWJlcj48ZGF0ZXM+PHllYXI+
MjAxODwveWVhcj48L2RhdGVzPjx3b3JrLXR5cGU+QXJ0aWNsZTwvd29yay10eXBlPjx1cmxzPjxy
ZWxhdGVkLXVybHM+PHVybD5odHRwczovL3d3dy5zY29wdXMuY29tL2lud2FyZC9yZWNvcmQudXJp
P2VpZD0yLXMyLjAtODUwNTE3OTIzMzgmYW1wO3BhcnRuZXJJRD00MCZhbXA7bWQ1PWU0MTkwMjk3
NzQwMWEyODM4ZGM2ZGUzYzQ0N2RhZjIzPC91cmw+PC9yZWxhdGVkLXVybHM+PC91cmxzPjxyZW1v
dGUtZGF0YWJhc2UtbmFtZT5TY29wdXM8L3JlbW90ZS1kYXRhYmFzZS1uYW1lPjwvcmVjb3JkPjwv
Q2l0ZT48L0VuZE5vdGU+AG==
</w:fldData>
        </w:fldChar>
      </w:r>
      <w:r>
        <w:instrText xml:space="preserve"> ADDIN EN.CITE.DATA </w:instrText>
      </w:r>
      <w:r>
        <w:fldChar w:fldCharType="end"/>
      </w:r>
      <w:r>
        <w:fldChar w:fldCharType="separate"/>
      </w:r>
      <w:r>
        <w:rPr>
          <w:noProof/>
        </w:rPr>
        <w:t>[13, 20]</w:t>
      </w:r>
      <w:r>
        <w:fldChar w:fldCharType="end"/>
      </w:r>
      <w:r>
        <w:t>, and fits their definition of explanations based on “</w:t>
      </w:r>
      <w:r w:rsidRPr="00D10F20">
        <w:t>feature relevance</w:t>
      </w:r>
      <w:r>
        <w:t xml:space="preserve">” </w:t>
      </w:r>
      <w:r w:rsidRPr="00824425">
        <w:fldChar w:fldCharType="begin"/>
      </w:r>
      <w:r>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Pr>
          <w:noProof/>
        </w:rPr>
        <w:t>[13]</w:t>
      </w:r>
      <w:r w:rsidRPr="00824425">
        <w:fldChar w:fldCharType="end"/>
      </w:r>
      <w:r>
        <w:t xml:space="preserve">. Others define LIME to be a </w:t>
      </w:r>
      <w:r w:rsidRPr="0014165E">
        <w:t>“</w:t>
      </w:r>
      <w:r w:rsidRPr="00CD39E6">
        <w:t>local surrogate model</w:t>
      </w:r>
      <w:r w:rsidRPr="0014165E">
        <w:t>”</w:t>
      </w:r>
      <w:r>
        <w:t xml:space="preserve"> </w:t>
      </w:r>
      <w:r>
        <w:fldChar w:fldCharType="begin">
          <w:fldData xml:space="preserve">PEVuZE5vdGU+PENpdGU+PEF1dGhvcj5DYXJ2YWxobzwvQXV0aG9yPjxZZWFyPjIwMTk8L1llYXI+
PFJlY051bT40NDwvUmVjTnVtPjxEaXNwbGF5VGV4dD5bMjMsIDI3XTwvRGlzcGxheVRleHQ+PHJl
Y29yZD48cmVjLW51bWJlcj40NDwvcmVjLW51bWJlcj48Zm9yZWlnbi1rZXlzPjxrZXkgYXBwPSJF
TiIgZGItaWQ9IjlzdGV0MnJhNWZ3cGV2ZTJlem52cHByYmR0cmUyZHMyd2FzOSIgdGltZXN0YW1w
PSIxNjAwODY4NDYwIj40NDwva2V5PjwvZm9yZWlnbi1rZXlzPjxyZWYtdHlwZSBuYW1lPSJKb3Vy
bmFsIEFydGljbGUiPjE3PC9yZWYtdHlwZT48Y29udHJpYnV0b3JzPjxhdXRob3JzPjxhdXRob3I+
Q2FydmFsaG8sIEQuIFYuPC9hdXRob3I+PGF1dGhvcj5QZXJlaXJhLCBFLiBNLjwvYXV0aG9yPjxh
dXRob3I+Q2FyZG9zbywgSi4gUy48L2F1dGhvcj48L2F1dGhvcnM+PC9jb250cmlidXRvcnM+PHRp
dGxlcz48dGl0bGU+TWFjaGluZSBsZWFybmluZyBpbnRlcnByZXRhYmlsaXR5OiBBIHN1cnZleSBv
biBtZXRob2RzIGFuZCBtZXRyaWNzPC90aXRsZT48c2Vjb25kYXJ5LXRpdGxlPkVsZWN0cm9uaWNz
IChTd2l0emVybGFuZCk8L3NlY29uZGFyeS10aXRsZT48L3RpdGxlcz48cGVyaW9kaWNhbD48ZnVs
bC10aXRsZT5FbGVjdHJvbmljcyAoU3dpdHplcmxhbmQpPC9mdWxsLXRpdGxlPjwvcGVyaW9kaWNh
bD48dm9sdW1lPjg8L3ZvbHVtZT48bnVtYmVyPjg8L251bWJlcj48ZGF0ZXM+PHllYXI+MjAxOTwv
eWVhcj48L2RhdGVzPjx3b3JrLXR5cGU+UmV2aWV3PC93b3JrLXR5cGU+PHVybHM+PHJlbGF0ZWQt
dXJscz48dXJsPmh0dHBzOi8vd3d3LnNjb3B1cy5jb20vaW53YXJkL3JlY29yZC51cmk/ZWlkPTIt
czIuMC04NTA3MTI0NjExMyZhbXA7ZG9pPTEwLjMzOTAlMmZlbGVjdHJvbmljczgwODA4MzImYW1w
O3BhcnRuZXJJRD00MCZhbXA7bWQ1PWVlYjhkMzY4MTRkYTVmM2E1NzU4ZDBkNjRiNzQyOWExPC91
cmw+PHVybD5odHRwczovL3Jlcy5tZHBpLmNvbS9kX2F0dGFjaG1lbnQvZWxlY3Ryb25pY3MvZWxl
Y3Ryb25pY3MtMDgtMDA4MzIvYXJ0aWNsZV9kZXBsb3kvZWxlY3Ryb25pY3MtMDgtMDA4MzIucGRm
PC91cmw+PC9yZWxhdGVkLXVybHM+PC91cmxzPjxjdXN0b203PjgzMjwvY3VzdG9tNz48ZWxlY3Ry
b25pYy1yZXNvdXJjZS1udW0+MTAuMzM5MC9lbGVjdHJvbmljczgwODA4MzI8L2VsZWN0cm9uaWMt
cmVzb3VyY2UtbnVtPjxyZW1vdGUtZGF0YWJhc2UtbmFtZT5TY29wdXM8L3JlbW90ZS1kYXRhYmFz
ZS1uYW1lPjwvcmVjb3JkPjwvQ2l0ZT48Q2l0ZT48QXV0aG9yPkFkYWRpPC9BdXRob3I+PFllYXI+
MjAxODwvWWVhcj48UmVjTnVtPjI3PC9SZWNOdW0+PHJlY29yZD48cmVjLW51bWJlcj4yNzwvcmVj
LW51bWJlcj48Zm9yZWlnbi1rZXlzPjxrZXkgYXBwPSJFTiIgZGItaWQ9IjlzdGV0MnJhNWZ3cGV2
ZTJlem52cHByYmR0cmUyZHMyd2FzOSIgdGltZXN0YW1wPSIxNjAwNzc0MTEyIj4yNzwva2V5Pjwv
Zm9yZWlnbi1rZXlzPjxyZWYtdHlwZSBuYW1lPSJKb3VybmFsIEFydGljbGUiPjE3PC9yZWYtdHlw
ZT48Y29udHJpYnV0b3JzPjxhdXRob3JzPjxhdXRob3I+QWRhZGksIEEuPC9hdXRob3I+PGF1dGhv
cj5CZXJyYWRhLCBNLjwvYXV0aG9yPjwvYXV0aG9ycz48L2NvbnRyaWJ1dG9ycz48dGl0bGVzPjx0
aXRsZT5QZWVraW5nIEluc2lkZSB0aGUgQmxhY2stQm94OiBBIFN1cnZleSBvbiBFeHBsYWluYWJs
ZSBBcnRpZmljaWFsIEludGVsbGlnZW5jZSAoWEFJKTwvdGl0bGU+PHNlY29uZGFyeS10aXRsZT5J
RUVFIEFjY2Vzczwvc2Vjb25kYXJ5LXRpdGxlPjwvdGl0bGVzPjxwZXJpb2RpY2FsPjxmdWxsLXRp
dGxlPkllZWUgQWNjZXNzPC9mdWxsLXRpdGxlPjwvcGVyaW9kaWNhbD48cGFnZXM+NTIxMzgtNTIx
NjA8L3BhZ2VzPjx2b2x1bWU+Njwvdm9sdW1lPjxkYXRlcz48eWVhcj4yMDE4PC95ZWFyPjwvZGF0
ZXM+PHdvcmstdHlwZT5BcnRpY2xlPC93b3JrLXR5cGU+PHVybHM+PHJlbGF0ZWQtdXJscz48dXJs
Pmh0dHBzOi8vd3d3LnNjb3B1cy5jb20vaW53YXJkL3JlY29yZC51cmk/ZWlkPTItczIuMC04NTA1
MzM1MjQ3NyZhbXA7ZG9pPTEwLjExMDklMmZBQ0NFU1MuMjAxOC4yODcwMDUyJmFtcDtwYXJ0bmVy
SUQ9NDAmYW1wO21kNT1jYjM4NTQ2MTM3NmIzZmQwNDIwYzEzOGRlZDZkMTMzZjwvdXJsPjx1cmw+
aHR0cHM6Ly9pZWVleHBsb3JlLmllZWUub3JnL2llbHg3LzYyODc2MzkvODI3NDk4NS8wODQ2NjU5
MC5wZGY/dHA9JmFtcDthcm51bWJlcj04NDY2NTkwJmFtcDtpc251bWJlcj04Mjc0OTg1JmFtcDty
ZWY9PC91cmw+PC9yZWxhdGVkLXVybHM+PC91cmxzPjxjdXN0b203Pjg0NjY1OTA8L2N1c3RvbTc+
PGVsZWN0cm9uaWMtcmVzb3VyY2UtbnVtPjEwLjExMDkvQUNDRVNTLjIwMTguMjg3MDA1MjwvZWxl
Y3Ryb25pYy1yZXNvdXJjZS1udW0+PHJlbW90ZS1kYXRhYmFzZS1uYW1lPlNjb3B1czwvcmVtb3Rl
LWRhdGFiYXNlLW5hbWU+PC9yZWNvcmQ+PC9DaXRlPjwvRW5kTm90ZT5=
</w:fldData>
        </w:fldChar>
      </w:r>
      <w:r>
        <w:instrText xml:space="preserve"> ADDIN EN.CITE </w:instrText>
      </w:r>
      <w:r>
        <w:fldChar w:fldCharType="begin">
          <w:fldData xml:space="preserve">PEVuZE5vdGU+PENpdGU+PEF1dGhvcj5DYXJ2YWxobzwvQXV0aG9yPjxZZWFyPjIwMTk8L1llYXI+
PFJlY051bT40NDwvUmVjTnVtPjxEaXNwbGF5VGV4dD5bMjMsIDI3XTwvRGlzcGxheVRleHQ+PHJl
Y29yZD48cmVjLW51bWJlcj40NDwvcmVjLW51bWJlcj48Zm9yZWlnbi1rZXlzPjxrZXkgYXBwPSJF
TiIgZGItaWQ9IjlzdGV0MnJhNWZ3cGV2ZTJlem52cHByYmR0cmUyZHMyd2FzOSIgdGltZXN0YW1w
PSIxNjAwODY4NDYwIj40NDwva2V5PjwvZm9yZWlnbi1rZXlzPjxyZWYtdHlwZSBuYW1lPSJKb3Vy
bmFsIEFydGljbGUiPjE3PC9yZWYtdHlwZT48Y29udHJpYnV0b3JzPjxhdXRob3JzPjxhdXRob3I+
Q2FydmFsaG8sIEQuIFYuPC9hdXRob3I+PGF1dGhvcj5QZXJlaXJhLCBFLiBNLjwvYXV0aG9yPjxh
dXRob3I+Q2FyZG9zbywgSi4gUy48L2F1dGhvcj48L2F1dGhvcnM+PC9jb250cmlidXRvcnM+PHRp
dGxlcz48dGl0bGU+TWFjaGluZSBsZWFybmluZyBpbnRlcnByZXRhYmlsaXR5OiBBIHN1cnZleSBv
biBtZXRob2RzIGFuZCBtZXRyaWNzPC90aXRsZT48c2Vjb25kYXJ5LXRpdGxlPkVsZWN0cm9uaWNz
IChTd2l0emVybGFuZCk8L3NlY29uZGFyeS10aXRsZT48L3RpdGxlcz48cGVyaW9kaWNhbD48ZnVs
bC10aXRsZT5FbGVjdHJvbmljcyAoU3dpdHplcmxhbmQpPC9mdWxsLXRpdGxlPjwvcGVyaW9kaWNh
bD48dm9sdW1lPjg8L3ZvbHVtZT48bnVtYmVyPjg8L251bWJlcj48ZGF0ZXM+PHllYXI+MjAxOTwv
eWVhcj48L2RhdGVzPjx3b3JrLXR5cGU+UmV2aWV3PC93b3JrLXR5cGU+PHVybHM+PHJlbGF0ZWQt
dXJscz48dXJsPmh0dHBzOi8vd3d3LnNjb3B1cy5jb20vaW53YXJkL3JlY29yZC51cmk/ZWlkPTIt
czIuMC04NTA3MTI0NjExMyZhbXA7ZG9pPTEwLjMzOTAlMmZlbGVjdHJvbmljczgwODA4MzImYW1w
O3BhcnRuZXJJRD00MCZhbXA7bWQ1PWVlYjhkMzY4MTRkYTVmM2E1NzU4ZDBkNjRiNzQyOWExPC91
cmw+PHVybD5odHRwczovL3Jlcy5tZHBpLmNvbS9kX2F0dGFjaG1lbnQvZWxlY3Ryb25pY3MvZWxl
Y3Ryb25pY3MtMDgtMDA4MzIvYXJ0aWNsZV9kZXBsb3kvZWxlY3Ryb25pY3MtMDgtMDA4MzIucGRm
PC91cmw+PC9yZWxhdGVkLXVybHM+PC91cmxzPjxjdXN0b203PjgzMjwvY3VzdG9tNz48ZWxlY3Ry
b25pYy1yZXNvdXJjZS1udW0+MTAuMzM5MC9lbGVjdHJvbmljczgwODA4MzI8L2VsZWN0cm9uaWMt
cmVzb3VyY2UtbnVtPjxyZW1vdGUtZGF0YWJhc2UtbmFtZT5TY29wdXM8L3JlbW90ZS1kYXRhYmFz
ZS1uYW1lPjwvcmVjb3JkPjwvQ2l0ZT48Q2l0ZT48QXV0aG9yPkFkYWRpPC9BdXRob3I+PFllYXI+
MjAxODwvWWVhcj48UmVjTnVtPjI3PC9SZWNOdW0+PHJlY29yZD48cmVjLW51bWJlcj4yNzwvcmVj
LW51bWJlcj48Zm9yZWlnbi1rZXlzPjxrZXkgYXBwPSJFTiIgZGItaWQ9IjlzdGV0MnJhNWZ3cGV2
ZTJlem52cHByYmR0cmUyZHMyd2FzOSIgdGltZXN0YW1wPSIxNjAwNzc0MTEyIj4yNzwva2V5Pjwv
Zm9yZWlnbi1rZXlzPjxyZWYtdHlwZSBuYW1lPSJKb3VybmFsIEFydGljbGUiPjE3PC9yZWYtdHlw
ZT48Y29udHJpYnV0b3JzPjxhdXRob3JzPjxhdXRob3I+QWRhZGksIEEuPC9hdXRob3I+PGF1dGhv
cj5CZXJyYWRhLCBNLjwvYXV0aG9yPjwvYXV0aG9ycz48L2NvbnRyaWJ1dG9ycz48dGl0bGVzPjx0
aXRsZT5QZWVraW5nIEluc2lkZSB0aGUgQmxhY2stQm94OiBBIFN1cnZleSBvbiBFeHBsYWluYWJs
ZSBBcnRpZmljaWFsIEludGVsbGlnZW5jZSAoWEFJKTwvdGl0bGU+PHNlY29uZGFyeS10aXRsZT5J
RUVFIEFjY2Vzczwvc2Vjb25kYXJ5LXRpdGxlPjwvdGl0bGVzPjxwZXJpb2RpY2FsPjxmdWxsLXRp
dGxlPkllZWUgQWNjZXNzPC9mdWxsLXRpdGxlPjwvcGVyaW9kaWNhbD48cGFnZXM+NTIxMzgtNTIx
NjA8L3BhZ2VzPjx2b2x1bWU+Njwvdm9sdW1lPjxkYXRlcz48eWVhcj4yMDE4PC95ZWFyPjwvZGF0
ZXM+PHdvcmstdHlwZT5BcnRpY2xlPC93b3JrLXR5cGU+PHVybHM+PHJlbGF0ZWQtdXJscz48dXJs
Pmh0dHBzOi8vd3d3LnNjb3B1cy5jb20vaW53YXJkL3JlY29yZC51cmk/ZWlkPTItczIuMC04NTA1
MzM1MjQ3NyZhbXA7ZG9pPTEwLjExMDklMmZBQ0NFU1MuMjAxOC4yODcwMDUyJmFtcDtwYXJ0bmVy
SUQ9NDAmYW1wO21kNT1jYjM4NTQ2MTM3NmIzZmQwNDIwYzEzOGRlZDZkMTMzZjwvdXJsPjx1cmw+
aHR0cHM6Ly9pZWVleHBsb3JlLmllZWUub3JnL2llbHg3LzYyODc2MzkvODI3NDk4NS8wODQ2NjU5
MC5wZGY/dHA9JmFtcDthcm51bWJlcj04NDY2NTkwJmFtcDtpc251bWJlcj04Mjc0OTg1JmFtcDty
ZWY9PC91cmw+PC9yZWxhdGVkLXVybHM+PC91cmxzPjxjdXN0b203Pjg0NjY1OTA8L2N1c3RvbTc+
PGVsZWN0cm9uaWMtcmVzb3VyY2UtbnVtPjEwLjExMDkvQUNDRVNTLjIwMTguMjg3MDA1MjwvZWxl
Y3Ryb25pYy1yZXNvdXJjZS1udW0+PHJlbW90ZS1kYXRhYmFzZS1uYW1lPlNjb3B1czwvcmVtb3Rl
LWRhdGFiYXNlLW5hbWU+PC9yZWNvcmQ+PC9DaXRlPjwvRW5kTm90ZT5=
</w:fldData>
        </w:fldChar>
      </w:r>
      <w:r>
        <w:instrText xml:space="preserve"> ADDIN EN.CITE.DATA </w:instrText>
      </w:r>
      <w:r>
        <w:fldChar w:fldCharType="end"/>
      </w:r>
      <w:r>
        <w:fldChar w:fldCharType="separate"/>
      </w:r>
      <w:r>
        <w:rPr>
          <w:noProof/>
        </w:rPr>
        <w:t xml:space="preserve">[23, </w:t>
      </w:r>
      <w:r>
        <w:rPr>
          <w:noProof/>
        </w:rPr>
        <w:lastRenderedPageBreak/>
        <w:t>27]</w:t>
      </w:r>
      <w:r>
        <w:fldChar w:fldCharType="end"/>
      </w:r>
      <w:r>
        <w:t>, or just a technique to produce</w:t>
      </w:r>
      <w:r w:rsidR="008835AF">
        <w:t xml:space="preserve"> a</w:t>
      </w:r>
      <w:r>
        <w:t xml:space="preserve"> “</w:t>
      </w:r>
      <w:r w:rsidRPr="00CD39E6">
        <w:t>visualization</w:t>
      </w:r>
      <w:r>
        <w:t xml:space="preserve">” </w:t>
      </w:r>
      <w:r>
        <w:fldChar w:fldCharType="begin"/>
      </w:r>
      <w:r>
        <w:instrText xml:space="preserve"> ADDIN EN.CITE &lt;EndNote&gt;&lt;Cite&gt;&lt;Author&gt;Adadi&lt;/Author&gt;&lt;Year&gt;2018&lt;/Year&gt;&lt;RecNum&gt;27&lt;/RecNum&gt;&lt;DisplayText&gt;[27]&lt;/DisplayText&gt;&lt;record&gt;&lt;rec-number&gt;27&lt;/rec-number&gt;&lt;foreign-keys&gt;&lt;key app="EN" db-id="9stet2ra5fwpeve2eznvpprbdtre2ds2was9" timestamp="1600774112"&gt;27&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lt;/secondary-title&gt;&lt;/titles&gt;&lt;periodical&gt;&lt;full-title&gt;Ieee Access&lt;/full-title&gt;&lt;/periodical&gt;&lt;pages&gt;52138-52160&lt;/pages&gt;&lt;volume&gt;6&lt;/volume&gt;&lt;dates&gt;&lt;year&gt;2018&lt;/year&gt;&lt;/dates&gt;&lt;work-type&gt;Article&lt;/work-type&gt;&lt;urls&gt;&lt;related-urls&gt;&lt;url&gt;https://www.scopus.com/inward/record.uri?eid=2-s2.0-85053352477&amp;amp;doi=10.1109%2fACCESS.2018.2870052&amp;amp;partnerID=40&amp;amp;md5=cb385461376b3fd0420c138ded6d133f&lt;/url&gt;&lt;url&gt;https://ieeexplore.ieee.org/ielx7/6287639/8274985/08466590.pdf?tp=&amp;amp;arnumber=8466590&amp;amp;isnumber=8274985&amp;amp;ref=&lt;/url&gt;&lt;/related-urls&gt;&lt;/urls&gt;&lt;custom7&gt;8466590&lt;/custom7&gt;&lt;electronic-resource-num&gt;10.1109/ACCESS.2018.2870052&lt;/electronic-resource-num&gt;&lt;remote-database-name&gt;Scopus&lt;/remote-database-name&gt;&lt;/record&gt;&lt;/Cite&gt;&lt;/EndNote&gt;</w:instrText>
      </w:r>
      <w:r>
        <w:fldChar w:fldCharType="separate"/>
      </w:r>
      <w:r>
        <w:rPr>
          <w:noProof/>
        </w:rPr>
        <w:t>[27]</w:t>
      </w:r>
      <w:r>
        <w:fldChar w:fldCharType="end"/>
      </w:r>
      <w:r>
        <w:t>. Even from this single example, it quickly becomes clear that various researchers use different definitions to communicate the same concept, or use the same terminology to describe something different.</w:t>
      </w:r>
      <w:r w:rsidRPr="00824425">
        <w:t xml:space="preserve"> For this reason, </w:t>
      </w:r>
      <w:r w:rsidR="00591EFE">
        <w:t xml:space="preserve">a more specific categorization of </w:t>
      </w:r>
      <w:r w:rsidRPr="00824425">
        <w:t xml:space="preserve">techniques </w:t>
      </w:r>
      <w:r w:rsidR="00591EFE">
        <w:t>is</w:t>
      </w:r>
      <w:r w:rsidRPr="00824425">
        <w:t xml:space="preserve"> not present in this taxonomy.</w:t>
      </w:r>
    </w:p>
    <w:p w14:paraId="4BFFC18C" w14:textId="77777777" w:rsidR="00591EFE" w:rsidRPr="00824425" w:rsidRDefault="00591EFE" w:rsidP="00A115B6"/>
    <w:p w14:paraId="5D7BB21F" w14:textId="15672924" w:rsidR="00D6143D" w:rsidRDefault="00591EFE" w:rsidP="00591EFE">
      <w:pPr>
        <w:jc w:val="center"/>
      </w:pPr>
      <w:r>
        <w:rPr>
          <w:noProof/>
        </w:rPr>
        <w:drawing>
          <wp:inline distT="0" distB="0" distL="0" distR="0" wp14:anchorId="129D2844" wp14:editId="04C01203">
            <wp:extent cx="5519947" cy="5382883"/>
            <wp:effectExtent l="0" t="0" r="5080" b="889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8502" cy="5400977"/>
                    </a:xfrm>
                    <a:prstGeom prst="rect">
                      <a:avLst/>
                    </a:prstGeom>
                    <a:noFill/>
                    <a:ln>
                      <a:noFill/>
                    </a:ln>
                  </pic:spPr>
                </pic:pic>
              </a:graphicData>
            </a:graphic>
          </wp:inline>
        </w:drawing>
      </w:r>
    </w:p>
    <w:p w14:paraId="7EF9C7C3" w14:textId="76644333" w:rsidR="00D6143D" w:rsidRPr="00D6143D" w:rsidRDefault="00D6143D" w:rsidP="00DD038D">
      <w:pPr>
        <w:pStyle w:val="Geenafstand"/>
      </w:pPr>
      <w:r w:rsidRPr="00D6143D">
        <w:t xml:space="preserve">Figure </w:t>
      </w:r>
      <w:r w:rsidR="00CA202E">
        <w:fldChar w:fldCharType="begin"/>
      </w:r>
      <w:r w:rsidR="00CA202E">
        <w:instrText xml:space="preserve"> SEQ Figure \* ARABIC </w:instrText>
      </w:r>
      <w:r w:rsidR="00CA202E">
        <w:fldChar w:fldCharType="separate"/>
      </w:r>
      <w:r w:rsidR="00D73824">
        <w:rPr>
          <w:noProof/>
        </w:rPr>
        <w:t>3</w:t>
      </w:r>
      <w:r w:rsidR="00CA202E">
        <w:rPr>
          <w:noProof/>
        </w:rPr>
        <w:fldChar w:fldCharType="end"/>
      </w:r>
      <w:r w:rsidRPr="00D6143D">
        <w:t>: Taxonomy of explainable machine learning according to well-defined concepts</w:t>
      </w:r>
      <w:r w:rsidR="00170B5F">
        <w:t xml:space="preserve"> consistently</w:t>
      </w:r>
      <w:r w:rsidRPr="00D6143D">
        <w:t xml:space="preserve"> found in the literature, with the addition of</w:t>
      </w:r>
      <w:r w:rsidR="00170B5F">
        <w:t xml:space="preserve"> E</w:t>
      </w:r>
      <w:r w:rsidRPr="00D6143D">
        <w:t xml:space="preserve">xplanation </w:t>
      </w:r>
      <w:r w:rsidR="00C8271D">
        <w:t>technique</w:t>
      </w:r>
      <w:r w:rsidRPr="00D6143D">
        <w:t xml:space="preserve"> according to our definition</w:t>
      </w:r>
      <w:r w:rsidRPr="00D6143D">
        <w:rPr>
          <w:noProof/>
        </w:rPr>
        <w:t>s of Transparency and Causation.</w:t>
      </w:r>
    </w:p>
    <w:p w14:paraId="083D866D" w14:textId="77777777" w:rsidR="00DD038D" w:rsidRDefault="00DD038D" w:rsidP="00A115B6"/>
    <w:p w14:paraId="15EBF237" w14:textId="25D546B1" w:rsidR="007C7099" w:rsidRDefault="007370FF" w:rsidP="00C8271D">
      <w:r w:rsidRPr="00824425">
        <w:t xml:space="preserve">In this survey, </w:t>
      </w:r>
      <w:r w:rsidR="00893CC8" w:rsidRPr="00824425">
        <w:t xml:space="preserve">we discuss the specific techniques and results structured by the </w:t>
      </w:r>
      <w:r w:rsidR="00255DF4">
        <w:t>explanation approach</w:t>
      </w:r>
      <w:r w:rsidR="00893CC8" w:rsidRPr="00824425">
        <w:t xml:space="preserve">. Note that we focus on </w:t>
      </w:r>
      <w:r w:rsidRPr="00824425">
        <w:t xml:space="preserve">explanations of </w:t>
      </w:r>
      <w:r w:rsidRPr="00CD39E6">
        <w:rPr>
          <w:b/>
          <w:bCs/>
        </w:rPr>
        <w:t>black-box</w:t>
      </w:r>
      <w:r w:rsidRPr="00824425">
        <w:t xml:space="preserve"> models on </w:t>
      </w:r>
      <w:r w:rsidRPr="00CD39E6">
        <w:rPr>
          <w:b/>
          <w:bCs/>
        </w:rPr>
        <w:t>tabular data</w:t>
      </w:r>
      <w:r w:rsidRPr="00824425">
        <w:t xml:space="preserve"> for an audience of </w:t>
      </w:r>
      <w:r w:rsidRPr="00CD39E6">
        <w:rPr>
          <w:b/>
          <w:bCs/>
        </w:rPr>
        <w:t>domain experts</w:t>
      </w:r>
      <w:r w:rsidRPr="00824425">
        <w:t xml:space="preserve">. </w:t>
      </w:r>
      <w:r w:rsidR="00EC1BDA" w:rsidRPr="00824425">
        <w:t xml:space="preserve">We therefore omit papers discussing systems aimed towards data scientists that show explanations </w:t>
      </w:r>
      <w:r w:rsidR="00EA3D6D">
        <w:t xml:space="preserve">solely </w:t>
      </w:r>
      <w:r w:rsidR="00EC1BDA" w:rsidRPr="00824425">
        <w:t xml:space="preserve">for the sake of </w:t>
      </w:r>
      <w:r w:rsidR="00C8271D">
        <w:t>inspecting the parameters of different ML models, or comparing their performance</w:t>
      </w:r>
      <w:r w:rsidR="00EC1BDA" w:rsidRPr="00824425">
        <w:t xml:space="preserve"> to each other. Furthermore, transparent models will only be discussed in the context of using it as a proxy model trained on </w:t>
      </w:r>
      <w:r w:rsidR="00255DF4">
        <w:t>the</w:t>
      </w:r>
      <w:r w:rsidR="00EC1BDA" w:rsidRPr="00824425">
        <w:t xml:space="preserve"> black-box model</w:t>
      </w:r>
      <w:r w:rsidR="00255DF4">
        <w:t xml:space="preserve"> to be explained</w:t>
      </w:r>
      <w:r w:rsidR="00EC1BDA" w:rsidRPr="00824425">
        <w:t xml:space="preserve">. </w:t>
      </w:r>
    </w:p>
    <w:p w14:paraId="29BD643E" w14:textId="569F5FCB" w:rsidR="00114898" w:rsidRPr="00824425" w:rsidRDefault="00114898" w:rsidP="00A115B6">
      <w:r w:rsidRPr="00646F25">
        <w:br w:type="page"/>
      </w:r>
    </w:p>
    <w:p w14:paraId="67F17CE6" w14:textId="5943606D" w:rsidR="009D20AA" w:rsidRDefault="00163923" w:rsidP="00A115B6">
      <w:pPr>
        <w:pStyle w:val="Kop1"/>
      </w:pPr>
      <w:r>
        <w:lastRenderedPageBreak/>
        <w:t xml:space="preserve">Post-hoc </w:t>
      </w:r>
      <w:r w:rsidRPr="00163923">
        <w:t xml:space="preserve">explainable </w:t>
      </w:r>
      <w:r w:rsidR="00991644">
        <w:t>machine learning</w:t>
      </w:r>
    </w:p>
    <w:p w14:paraId="39FF0EC6" w14:textId="5DA0486E" w:rsidR="00EA3D6D" w:rsidRPr="00EA3D6D" w:rsidRDefault="003E73C4" w:rsidP="00A115B6">
      <w:pPr>
        <w:rPr>
          <w:b/>
          <w:bCs/>
        </w:rPr>
      </w:pPr>
      <w:r>
        <w:t>This section will describe the various implementations available for the generation of post-hoc explanation</w:t>
      </w:r>
      <w:r w:rsidR="001B7295">
        <w:t>s</w:t>
      </w:r>
      <w:r w:rsidR="006132B4">
        <w:t xml:space="preserve"> that are appropriate to tabular data and</w:t>
      </w:r>
      <w:r w:rsidR="001B7295">
        <w:t xml:space="preserve"> various machine learning applications. Section 3.1 discusses model-agnostic techniques that can be applied to any model, while section 3.2 delves into the methods that were created with a certain type of ML model in mind. Each section will have their own overview table in which the techniques are classified according to the taxonomy</w:t>
      </w:r>
      <w:r w:rsidR="007C7099">
        <w:t xml:space="preserve"> of Figure </w:t>
      </w:r>
      <w:r w:rsidR="00CA59C4">
        <w:t>3</w:t>
      </w:r>
      <w:r w:rsidR="001B7295">
        <w:t xml:space="preserve">, and provides links to any available code. In this way, the reader can select a method appropriate to the type of black-box model, preferred explanation scope and technique from the table. Any details regarding appropriate data features, </w:t>
      </w:r>
      <w:r w:rsidR="00377C8E">
        <w:t>applications</w:t>
      </w:r>
      <w:r w:rsidR="001B7295">
        <w:t xml:space="preserve">, </w:t>
      </w:r>
      <w:r w:rsidR="00377C8E">
        <w:t>and any evaluations</w:t>
      </w:r>
      <w:r w:rsidR="001B7295">
        <w:t xml:space="preserve"> can be found in the survey text.</w:t>
      </w:r>
      <w:r w:rsidR="00EA3D6D" w:rsidRPr="00EA3D6D">
        <w:t xml:space="preserve"> </w:t>
      </w:r>
      <w:r w:rsidR="00A05EBB">
        <w:t xml:space="preserve">Section 3.3 highlights </w:t>
      </w:r>
      <w:r w:rsidR="001A74BB">
        <w:t>some</w:t>
      </w:r>
      <w:r w:rsidR="00377C8E">
        <w:t xml:space="preserve"> example</w:t>
      </w:r>
      <w:r w:rsidR="00A05EBB">
        <w:t xml:space="preserve"> results that</w:t>
      </w:r>
      <w:r w:rsidR="001A74BB">
        <w:t xml:space="preserve"> are often produced by</w:t>
      </w:r>
      <w:r w:rsidR="00A05EBB">
        <w:t xml:space="preserve"> the discussed techniques</w:t>
      </w:r>
      <w:r w:rsidR="001A74BB">
        <w:t>.</w:t>
      </w:r>
    </w:p>
    <w:p w14:paraId="79CA0E06" w14:textId="75A54864" w:rsidR="00E05742" w:rsidRPr="00991644" w:rsidRDefault="00F65A71" w:rsidP="00A115B6">
      <w:pPr>
        <w:pStyle w:val="Kop2"/>
      </w:pPr>
      <w:r w:rsidRPr="00991644">
        <w:t xml:space="preserve">3.1 </w:t>
      </w:r>
      <w:r w:rsidR="009317DC" w:rsidRPr="00991644">
        <w:t>Model-agnostic</w:t>
      </w:r>
      <w:r w:rsidR="00D144B1" w:rsidRPr="00991644">
        <w:t xml:space="preserve"> approaches</w:t>
      </w:r>
    </w:p>
    <w:p w14:paraId="7042E4B6" w14:textId="2394B2DF" w:rsidR="006D03A9" w:rsidRPr="006D03A9" w:rsidRDefault="003E73C4" w:rsidP="00A115B6">
      <w:r>
        <w:t xml:space="preserve">Model-agnostic techniques do not make any assumptions about the type of black-box model that they are attempting to explain. As such, they are appropriate to most applications which makes them quite popular. </w:t>
      </w:r>
      <w:r w:rsidR="00037902">
        <w:t xml:space="preserve">Table 1 contains an overview of the techniques that are </w:t>
      </w:r>
      <w:r w:rsidR="00466A4A">
        <w:t>discussed</w:t>
      </w:r>
      <w:r w:rsidR="00037902">
        <w:t xml:space="preserve"> in this section.</w:t>
      </w:r>
      <w:r w:rsidR="009F0033">
        <w:t xml:space="preserve"> </w:t>
      </w:r>
    </w:p>
    <w:tbl>
      <w:tblPr>
        <w:tblStyle w:val="Tabelraster"/>
        <w:tblW w:w="9776" w:type="dxa"/>
        <w:tblLook w:val="04A0" w:firstRow="1" w:lastRow="0" w:firstColumn="1" w:lastColumn="0" w:noHBand="0" w:noVBand="1"/>
      </w:tblPr>
      <w:tblGrid>
        <w:gridCol w:w="2547"/>
        <w:gridCol w:w="850"/>
        <w:gridCol w:w="1418"/>
        <w:gridCol w:w="4961"/>
      </w:tblGrid>
      <w:tr w:rsidR="006D03A9" w14:paraId="2266DC49" w14:textId="77777777" w:rsidTr="006D03A9">
        <w:tc>
          <w:tcPr>
            <w:tcW w:w="2547" w:type="dxa"/>
          </w:tcPr>
          <w:p w14:paraId="514D0EA1" w14:textId="77777777" w:rsidR="006D03A9" w:rsidRPr="001C725C" w:rsidRDefault="006D03A9" w:rsidP="00A115B6">
            <w:pPr>
              <w:rPr>
                <w:b/>
                <w:bCs/>
              </w:rPr>
            </w:pPr>
            <w:r w:rsidRPr="001C725C">
              <w:rPr>
                <w:b/>
                <w:bCs/>
              </w:rPr>
              <w:t>[Paper(s)]: name</w:t>
            </w:r>
            <w:r w:rsidRPr="001C725C">
              <w:rPr>
                <w:b/>
                <w:bCs/>
              </w:rPr>
              <w:tab/>
            </w:r>
          </w:p>
        </w:tc>
        <w:tc>
          <w:tcPr>
            <w:tcW w:w="850" w:type="dxa"/>
          </w:tcPr>
          <w:p w14:paraId="143721B7" w14:textId="77777777" w:rsidR="006D03A9" w:rsidRPr="001C725C" w:rsidRDefault="006D03A9" w:rsidP="00A115B6">
            <w:pPr>
              <w:rPr>
                <w:b/>
                <w:bCs/>
              </w:rPr>
            </w:pPr>
            <w:r w:rsidRPr="001C725C">
              <w:rPr>
                <w:b/>
                <w:bCs/>
              </w:rPr>
              <w:t>Scope</w:t>
            </w:r>
          </w:p>
        </w:tc>
        <w:tc>
          <w:tcPr>
            <w:tcW w:w="1418" w:type="dxa"/>
          </w:tcPr>
          <w:p w14:paraId="22151A30" w14:textId="77777777" w:rsidR="006D03A9" w:rsidRPr="001C725C" w:rsidRDefault="006D03A9" w:rsidP="00A115B6">
            <w:pPr>
              <w:rPr>
                <w:b/>
                <w:bCs/>
              </w:rPr>
            </w:pPr>
            <w:r w:rsidRPr="001C725C">
              <w:rPr>
                <w:b/>
                <w:bCs/>
              </w:rPr>
              <w:t>Technique</w:t>
            </w:r>
          </w:p>
        </w:tc>
        <w:tc>
          <w:tcPr>
            <w:tcW w:w="4961" w:type="dxa"/>
          </w:tcPr>
          <w:p w14:paraId="1E9A5977" w14:textId="77777777" w:rsidR="006D03A9" w:rsidRPr="001C725C" w:rsidRDefault="006D03A9" w:rsidP="00A115B6">
            <w:pPr>
              <w:rPr>
                <w:b/>
                <w:bCs/>
              </w:rPr>
            </w:pPr>
            <w:r w:rsidRPr="001C725C">
              <w:rPr>
                <w:b/>
                <w:bCs/>
              </w:rPr>
              <w:t>Code</w:t>
            </w:r>
          </w:p>
        </w:tc>
      </w:tr>
      <w:tr w:rsidR="006D03A9" w:rsidRPr="00ED38C5" w14:paraId="07D72A5A" w14:textId="77777777" w:rsidTr="006D03A9">
        <w:tc>
          <w:tcPr>
            <w:tcW w:w="2547" w:type="dxa"/>
            <w:shd w:val="clear" w:color="auto" w:fill="DDF4FF"/>
          </w:tcPr>
          <w:p w14:paraId="5F1D9CE2" w14:textId="77777777" w:rsidR="006D03A9" w:rsidRPr="00DA01E7" w:rsidRDefault="006D03A9" w:rsidP="00A115B6">
            <w:r w:rsidRPr="00DA01E7">
              <w:fldChar w:fldCharType="begin"/>
            </w:r>
            <w:r>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Pr="00DA01E7">
              <w:fldChar w:fldCharType="separate"/>
            </w:r>
            <w:r>
              <w:rPr>
                <w:noProof/>
              </w:rPr>
              <w:t>[30]</w:t>
            </w:r>
            <w:r w:rsidRPr="00DA01E7">
              <w:fldChar w:fldCharType="end"/>
            </w:r>
            <w:r w:rsidRPr="00DA01E7">
              <w:t>: LIME</w:t>
            </w:r>
          </w:p>
        </w:tc>
        <w:tc>
          <w:tcPr>
            <w:tcW w:w="850" w:type="dxa"/>
            <w:shd w:val="clear" w:color="auto" w:fill="DDF4FF"/>
          </w:tcPr>
          <w:p w14:paraId="0E186511" w14:textId="77777777" w:rsidR="006D03A9" w:rsidRPr="00DA01E7" w:rsidRDefault="006D03A9" w:rsidP="00A115B6">
            <w:r w:rsidRPr="00DA01E7">
              <w:t xml:space="preserve">Local </w:t>
            </w:r>
          </w:p>
        </w:tc>
        <w:tc>
          <w:tcPr>
            <w:tcW w:w="1418" w:type="dxa"/>
            <w:shd w:val="clear" w:color="auto" w:fill="DDF4FF"/>
          </w:tcPr>
          <w:p w14:paraId="58EA0448" w14:textId="77777777" w:rsidR="006D03A9" w:rsidRPr="00DA01E7" w:rsidRDefault="006D03A9" w:rsidP="00A115B6">
            <w:r w:rsidRPr="00DA01E7">
              <w:t>Transparency</w:t>
            </w:r>
          </w:p>
        </w:tc>
        <w:tc>
          <w:tcPr>
            <w:tcW w:w="4961" w:type="dxa"/>
            <w:shd w:val="clear" w:color="auto" w:fill="DDF4FF"/>
          </w:tcPr>
          <w:p w14:paraId="24B32675" w14:textId="77777777" w:rsidR="006D03A9" w:rsidRPr="00DA01E7" w:rsidRDefault="006D03A9" w:rsidP="00A115B6">
            <w:r w:rsidRPr="00DA01E7">
              <w:t>https://github.com/marcotcr/lime</w:t>
            </w:r>
          </w:p>
        </w:tc>
      </w:tr>
      <w:tr w:rsidR="006D03A9" w:rsidRPr="00ED38C5" w14:paraId="3AEF6DF5" w14:textId="77777777" w:rsidTr="006D03A9">
        <w:tc>
          <w:tcPr>
            <w:tcW w:w="2547" w:type="dxa"/>
            <w:shd w:val="clear" w:color="auto" w:fill="DDF4FF"/>
          </w:tcPr>
          <w:p w14:paraId="64807BFC" w14:textId="45615761" w:rsidR="006D03A9" w:rsidRPr="00DA01E7" w:rsidRDefault="006D03A9" w:rsidP="00A115B6">
            <w:r w:rsidRPr="00DA01E7">
              <w:fldChar w:fldCharType="begin"/>
            </w:r>
            <w:r>
              <w:instrText xml:space="preserve"> ADDIN EN.CITE &lt;EndNote&gt;&lt;Cite&gt;&lt;Author&gt;Ribeiro&lt;/Author&gt;&lt;Year&gt;2018&lt;/Year&gt;&lt;RecNum&gt;77&lt;/RecNum&gt;&lt;DisplayText&gt;[31]&lt;/DisplayText&gt;&lt;record&gt;&lt;rec-number&gt;77&lt;/rec-number&gt;&lt;foreign-keys&gt;&lt;key app="EN" db-id="9stet2ra5fwpeve2eznvpprbdtre2ds2was9" timestamp="1601483418"&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DA01E7">
              <w:fldChar w:fldCharType="separate"/>
            </w:r>
            <w:r>
              <w:rPr>
                <w:noProof/>
              </w:rPr>
              <w:t>[31]</w:t>
            </w:r>
            <w:r w:rsidRPr="00DA01E7">
              <w:fldChar w:fldCharType="end"/>
            </w:r>
            <w:r w:rsidRPr="00DA01E7">
              <w:t>: Anchors</w:t>
            </w:r>
          </w:p>
        </w:tc>
        <w:tc>
          <w:tcPr>
            <w:tcW w:w="850" w:type="dxa"/>
            <w:shd w:val="clear" w:color="auto" w:fill="DDF4FF"/>
          </w:tcPr>
          <w:p w14:paraId="302162B7" w14:textId="77777777" w:rsidR="006D03A9" w:rsidRPr="00DA01E7" w:rsidRDefault="006D03A9" w:rsidP="00A115B6">
            <w:r w:rsidRPr="00DA01E7">
              <w:t>Local</w:t>
            </w:r>
          </w:p>
        </w:tc>
        <w:tc>
          <w:tcPr>
            <w:tcW w:w="1418" w:type="dxa"/>
            <w:shd w:val="clear" w:color="auto" w:fill="DDF4FF"/>
          </w:tcPr>
          <w:p w14:paraId="0BD4DD1A" w14:textId="77777777" w:rsidR="006D03A9" w:rsidRPr="00DA01E7" w:rsidRDefault="006D03A9" w:rsidP="00A115B6">
            <w:r w:rsidRPr="00DA01E7">
              <w:t>Causation</w:t>
            </w:r>
          </w:p>
        </w:tc>
        <w:tc>
          <w:tcPr>
            <w:tcW w:w="4961" w:type="dxa"/>
            <w:shd w:val="clear" w:color="auto" w:fill="DDF4FF"/>
          </w:tcPr>
          <w:p w14:paraId="0032E107" w14:textId="77777777" w:rsidR="006D03A9" w:rsidRPr="00DA01E7" w:rsidRDefault="006D03A9" w:rsidP="00A115B6">
            <w:r w:rsidRPr="00DA01E7">
              <w:t>https://github.com/marcotcr/anchor</w:t>
            </w:r>
          </w:p>
        </w:tc>
      </w:tr>
      <w:tr w:rsidR="006D03A9" w:rsidRPr="00ED38C5" w14:paraId="2C39FD5F" w14:textId="77777777" w:rsidTr="006D03A9">
        <w:tc>
          <w:tcPr>
            <w:tcW w:w="2547" w:type="dxa"/>
            <w:shd w:val="clear" w:color="auto" w:fill="DDF4FF"/>
          </w:tcPr>
          <w:p w14:paraId="0E5A347D" w14:textId="12617312" w:rsidR="006D03A9" w:rsidRPr="00DA01E7" w:rsidRDefault="006D03A9" w:rsidP="00A115B6">
            <w:r w:rsidRPr="00DA01E7">
              <w:fldChar w:fldCharType="begin">
                <w:fldData xml:space="preserve">PEVuZE5vdGU+PENpdGU+PEF1dGhvcj5MdW5kYmVyZzwvQXV0aG9yPjxZZWFyPjIwMTc8L1llYXI+
PFJlY051bT41MjwvUmVjTnVtPjxEaXNwbGF5VGV4dD5bMiwgMywgMzJdPC9EaXNwbGF5VGV4dD48
cmVjb3JkPjxyZWMtbnVtYmVyPjUyPC9yZWMtbnVtYmVyPjxmb3JlaWduLWtleXM+PGtleSBhcHA9
IkVOIiBkYi1pZD0iOXN0ZXQycmE1ZndwZXZlMmV6bnZwcHJiZHRyZTJkczJ3YXM5IiB0aW1lc3Rh
bXA9IjE2MDEzMDczNzciPjUyPC9rZXk+PC9mb3JlaWduLWtleXM+PHJlZi10eXBlIG5hbWU9IkJv
b2siPjY8L3JlZi10eXBlPjxjb250cmlidXRvcnM+PGF1dGhvcnM+PGF1dGhvcj5MdW5kYmVyZywg
U2NvdHQ8L2F1dGhvcj48YXV0aG9yPkxlZSwgU3UtSW48L2F1dGhvcj48L2F1dGhvcnM+PC9jb250
cmlidXRvcnM+PHRpdGxlcz48dGl0bGU+QSBVbmlmaWVkIEFwcHJvYWNoIHRvIEludGVycHJldGlu
ZyBNb2RlbCBQcmVkaWN0aW9uczwvdGl0bGU+PC90aXRsZXM+PGRhdGVzPjx5ZWFyPjIwMTc8L3ll
YXI+PC9kYXRlcz48dXJscz48L3VybHM+PC9yZWNvcmQ+PC9DaXRlPjxDaXRlPjxBdXRob3I+THVu
ZGJlcmc8L0F1dGhvcj48WWVhcj4yMDE4PC9ZZWFyPjxSZWNOdW0+NjwvUmVjTnVtPjxyZWNvcmQ+
PHJlYy1udW1iZXI+NjwvcmVjLW51bWJlcj48Zm9yZWlnbi1rZXlzPjxrZXkgYXBwPSJFTiIgZGIt
aWQ9IjlzdGV0MnJhNWZ3cGV2ZTJlem52cHByYmR0cmUyZHMyd2FzOSIgdGltZXN0YW1wPSIxNjAw
MzU5NjM3Ij42PC9rZXk+PC9mb3JlaWduLWtleXM+PHJlZi10eXBlIG5hbWU9IkpvdXJuYWwgQXJ0
aWNsZSI+MTc8L3JlZi10eXBlPjxjb250cmlidXRvcnM+PGF1dGhvcnM+PGF1dGhvcj5MdW5kYmVy
ZywgUy4gTS48L2F1dGhvcj48YXV0aG9yPk5haXIsIEIuPC9hdXRob3I+PGF1dGhvcj5WYXZpbGFs
YSwgTS4gUy48L2F1dGhvcj48YXV0aG9yPkhvcmliZSwgTS48L2F1dGhvcj48YXV0aG9yPkVpc3Nl
cywgTS4gSi48L2F1dGhvcj48YXV0aG9yPkFkYW1zLCBULjwvYXV0aG9yPjxhdXRob3I+TGlzdG9u
LCBELiBFLjwvYXV0aG9yPjxhdXRob3I+TG93LCBELiBLLjwvYXV0aG9yPjxhdXRob3I+TmV3bWFu
LCBTLiBGLjwvYXV0aG9yPjxhdXRob3I+S2ltLCBKLjwvYXV0aG9yPjxhdXRob3I+TGVlLCBTLiBJ
LjwvYXV0aG9yPjwvYXV0aG9ycz48L2NvbnRyaWJ1dG9ycz48YXV0aC1hZGRyZXNzPlBhdWwgRy4g
QWxsZW4gU2Nob29sIG9mIENvbXB1dGVyIFNjaWVuY2UgYW5kIEVuZ2luZWVyaW5nLCBVbml2ZXJz
aXR5IG9mIFdhc2hpbmd0b24sIFNlYXR0bGUsIFdBLCBVU0EuJiN4RDtEZXBhcnRtZW50IG9mIEFu
ZXN0aGVzaW9sb2d5IGFuZCBQYWluIE1lZGljaW5lLCBVbml2ZXJzaXR5IG9mIFdhc2hpbmd0b24s
IFNlYXR0bGUsIFdBLCBVU0EuJiN4RDtDZW50ZXIgZm9yIFBlcmlvcGVyYXRpdmUgYW5kIFBhaW4g
aW5pdGlhdGl2ZXMgaW4gUXVhbGl0eSBTYWZldHkgT3V0Y29tZSwgVW5pdmVyc2l0eSBvZiBXYXNo
aW5ndG9uLCBTZWF0dGxlLCBXQSwgVVNBLiYjeEQ7SGFyYm9ydmlldyBJbmp1cnkgUHJldmVudGlv
biBhbmQgUmVzZWFyY2ggQ2VudGVyLCBVbml2ZXJzaXR5IG9mIFdhc2hpbmd0b24sIFNlYXR0bGUs
IFdBLCBVU0EuJiN4RDtWZXRlcmFucyBBZmZhaXJzIFB1Z2V0IFNvdW5kIEhlYWx0aCBDYXJlIFN5
c3RlbSwgU2VhdHRsZSwgV0EsIFVTQS4mI3hEO1NlYXR0bGUgQ2hpbGRyZW4mYXBvcztzIEhvc3Bp
dGFsLCBTZWF0dGxlLCBXQSwgVVNBLiYjeEQ7UGF1bCBHLiBBbGxlbiBTY2hvb2wgb2YgQ29tcHV0
ZXIgU2NpZW5jZSBhbmQgRW5naW5lZXJpbmcsIFVuaXZlcnNpdHkgb2YgV2FzaGluZ3RvbiwgU2Vh
dHRsZSwgV0EsIFVTQS4gc3VpbmxlZUBjcy53YXNoaW5ndG9uLmVkdS48L2F1dGgtYWRkcmVzcz48
dGl0bGVzPjx0aXRsZT5FeHBsYWluYWJsZSBtYWNoaW5lLWxlYXJuaW5nIHByZWRpY3Rpb25zIGZv
ciB0aGUgcHJldmVudGlvbiBvZiBoeXBveGFlbWlhIGR1cmluZyBzdXJnZXJ5PC90aXRsZT48c2Vj
b25kYXJ5LXRpdGxlPk5hdCBCaW9tZWQgRW5nPC9zZWNvbmRhcnktdGl0bGU+PC90aXRsZXM+PHBl
cmlvZGljYWw+PGZ1bGwtdGl0bGU+TmF0IEJpb21lZCBFbmc8L2Z1bGwtdGl0bGU+PC9wZXJpb2Rp
Y2FsPjxwYWdlcz43NDktNzYwPC9wYWdlcz48dm9sdW1lPjI8L3ZvbHVtZT48bnVtYmVyPjEwPC9u
dW1iZXI+PGVkaXRpb24+MjAxOS8wNC8yMDwvZWRpdGlvbj48a2V5d29yZHM+PGtleXdvcmQ+QWR1
bHQ8L2tleXdvcmQ+PGtleXdvcmQ+QWdlZDwva2V5d29yZD48a2V5d29yZD5BZ2VkLCA4MCBhbmQg
b3Zlcjwva2V5d29yZD48a2V5d29yZD5BbmVzdGhlc2lhLCBHZW5lcmFsL2FkdmVyc2UgZWZmZWN0
czwva2V5d29yZD48a2V5d29yZD5BbmVzdGhlc2lvbG9naXN0cy9wc3ljaG9sb2d5PC9rZXl3b3Jk
PjxrZXl3b3JkPkFyZWEgVW5kZXIgQ3VydmU8L2tleXdvcmQ+PGtleXdvcmQ+RWxlY3Ryb25pYyBI
ZWFsdGggUmVjb3Jkczwva2V5d29yZD48a2V5d29yZD5GZW1hbGU8L2tleXdvcmQ+PGtleXdvcmQ+
SHVtYW5zPC9rZXl3b3JkPjxrZXl3b3JkPkh5cG94aWEvZXRpb2xvZ3kvKnByZXZlbnRpb24gJmFt
cDsgY29udHJvbDwva2V5d29yZD48a2V5d29yZD4qTWFjaGluZSBMZWFybmluZzwva2V5d29yZD48
a2V5d29yZD5NYWxlPC9rZXl3b3JkPjxrZXl3b3JkPk1pZGRsZSBBZ2VkPC9rZXl3b3JkPjxrZXl3
b3JkPlJPQyBDdXJ2ZTwva2V5d29yZD48a2V5d29yZD5SaXNrIEZhY3RvcnM8L2tleXdvcmQ+PGtl
eXdvcmQ+U3VyZ2ljYWwgUHJvY2VkdXJlcywgT3BlcmF0aXZlPC9rZXl3b3JkPjwva2V5d29yZHM+
PGRhdGVzPjx5ZWFyPjIwMTg8L3llYXI+PHB1Yi1kYXRlcz48ZGF0ZT5PY3Q8L2RhdGU+PC9wdWIt
ZGF0ZXM+PC9kYXRlcz48aXNibj4yMTU3LTg0NlggKEVsZWN0cm9uaWMpJiN4RDsyMTU3LTg0Nlgg
KExpbmtpbmcpPC9pc2JuPjxhY2Nlc3Npb24tbnVtPjMxMDAxNDU1PC9hY2Nlc3Npb24tbnVtPjx1
cmxzPjxyZWxhdGVkLXVybHM+PHVybD5odHRwczovL3d3dy5uY2JpLm5sbS5uaWguZ292L3B1Ym1l
ZC8zMTAwMTQ1NTwvdXJsPjx1cmw+aHR0cHM6Ly93d3cubmNiaS5ubG0ubmloLmdvdi9wbWMvYXJ0
aWNsZXMvUE1DNjQ2NzQ5Mi9wZGYvbmlobXMtMTUwNTU3OC5wZGY8L3VybD48L3JlbGF0ZWQtdXJs
cz48L3VybHM+PGN1c3RvbTI+UE1DNjQ2NzQ5MjwvY3VzdG9tMj48ZWxlY3Ryb25pYy1yZXNvdXJj
ZS1udW0+MTAuMTAzOC9zNDE1NTEtMDE4LTAzMDQtMDwvZWxlY3Ryb25pYy1yZXNvdXJjZS1udW0+
PC9yZWNvcmQ+PC9DaXRlPjxDaXRlPjxBdXRob3I+VGhvcnNlbi1NZXllcjwvQXV0aG9yPjxZZWFy
PjIwMjA8L1llYXI+PFJlY051bT4xMDwvUmVjTnVtPjxyZWNvcmQ+PHJlYy1udW1iZXI+MTA8L3Jl
Yy1udW1iZXI+PGZvcmVpZ24ta2V5cz48a2V5IGFwcD0iRU4iIGRiLWlkPSI5c3RldDJyYTVmd3Bl
dmUyZXpudnBwcmJkdHJlMmRzMndhczkiIHRpbWVzdGFtcD0iMTYwMDM2MTQxNyI+MTA8L2tleT48
L2ZvcmVpZ24ta2V5cz48cmVmLXR5cGUgbmFtZT0iSm91cm5hbCBBcnRpY2xlIj4xNzwvcmVmLXR5
cGU+PGNvbnRyaWJ1dG9ycz48YXV0aG9ycz48YXV0aG9yPlRob3JzZW4tTWV5ZXIsIEhhbnMtQ2hy
aXN0aWFuPC9hdXRob3I+PGF1dGhvcj5OaWVsc2VuLCBBbm5lbGF1cmEgQi48L2F1dGhvcj48YXV0
aG9yPk5pZWxzZW4sIEFubmEgUC48L2F1dGhvcj48YXV0aG9yPkthYXMtSGFuc2VuLCBCZW5qYW1p
biBTa292PC9hdXRob3I+PGF1dGhvcj5Ub2Z0LCBQYWxsZTwvYXV0aG9yPjxhdXRob3I+U2NoaWVy
YmVjaywgSmVuczwvYXV0aG9yPjxhdXRob3I+U3Ryb20sIFRob21hczwvYXV0aG9yPjxhdXRob3I+
Q2htdXJhLCBQaW90ciBKLjwvYXV0aG9yPjxhdXRob3I+SGVpbWFubiwgTWFyYzwvYXV0aG9yPjxh
dXRob3I+RHliZGFobCwgTGFyczwvYXV0aG9yPjxhdXRob3I+U3BhbmdzZWdlLCBMYXNzZTwvYXV0
aG9yPjxhdXRob3I+SHVsc2VuLCBQYXRyaWNrPC9hdXRob3I+PGF1dGhvcj5CZWxsaW5nLCBLaXJz
dGluZTwvYXV0aG9yPjxhdXRob3I+QnJ1bmFrLCBTb3JlbjwvYXV0aG9yPjxhdXRob3I+UGVybmVy
LCBBbmRlcnM8L2F1dGhvcj48L2F1dGhvcnM+PC9jb250cmlidXRvcnM+PHRpdGxlcz48dGl0bGU+
RHluYW1pYyBhbmQgZXhwbGFpbmFibGUgbWFjaGluZSBsZWFybmluZyBwcmVkaWN0aW9uIG9mIG1v
cnRhbGl0eSBpbiBwYXRpZW50cyBpbiB0aGUgaW50ZW5zaXZlIGNhcmUgdW5pdDogYSByZXRyb3Nw
ZWN0aXZlIHN0dWR5IG9mIGhpZ2gtZnJlcXVlbmN5IGRhdGEgaW4gZWxlY3Ryb25pYyBwYXRpZW50
IHJlY29yZHM8L3RpdGxlPjxzZWNvbmRhcnktdGl0bGU+TGFuY2V0IERpZ2l0YWwgSGVhbHRoPC9z
ZWNvbmRhcnktdGl0bGU+PC90aXRsZXM+PHBlcmlvZGljYWw+PGZ1bGwtdGl0bGU+TGFuY2V0IERp
Z2l0YWwgSGVhbHRoPC9mdWxsLXRpdGxlPjwvcGVyaW9kaWNhbD48cGFnZXM+RTE3OS1FMTkxPC9w
YWdlcz48dm9sdW1lPjI8L3ZvbHVtZT48bnVtYmVyPjQ8L251bWJlcj48ZGF0ZXM+PHllYXI+MjAy
MDwveWVhcj48cHViLWRhdGVzPjxkYXRlPkFwcjwvZGF0ZT48L3B1Yi1kYXRlcz48L2RhdGVzPjxh
Y2Nlc3Npb24tbnVtPldPUzowMDA1MjU4ODUwMDAwMTE8L2FjY2Vzc2lvbi1udW0+PHVybHM+PHJl
bGF0ZWQtdXJscz48dXJsPiZsdDtHbyB0byBJU0kmZ3Q7Oi8vV09TOjAwMDUyNTg4NTAwMDAxMTwv
dXJsPjx1cmw+aHR0cHM6Ly93d3cudGhlbGFuY2V0LmNvbS9wZGZzL2pvdXJuYWxzL2xhbmRpZy9Q
SUlTMjU4OS03NTAwKDIwKTMwMDE4LTIucGRmPC91cmw+PC9yZWxhdGVkLXVybHM+PC91cmxzPjxl
bGVjdHJvbmljLXJlc291cmNlLW51bT4xMC4xMDE2L3MyNTg5LTc1MDAoMjApMzAwMTgtMjwvZWxl
Y3Ryb25pYy1yZXNvdXJjZS1udW0+PC9yZWNvcmQ+PC9DaXRlPjwvRW5kTm90ZT5=
</w:fldData>
              </w:fldChar>
            </w:r>
            <w:r>
              <w:instrText xml:space="preserve"> ADDIN EN.CITE </w:instrText>
            </w:r>
            <w:r>
              <w:fldChar w:fldCharType="begin">
                <w:fldData xml:space="preserve">PEVuZE5vdGU+PENpdGU+PEF1dGhvcj5MdW5kYmVyZzwvQXV0aG9yPjxZZWFyPjIwMTc8L1llYXI+
PFJlY051bT41MjwvUmVjTnVtPjxEaXNwbGF5VGV4dD5bMiwgMywgMzJdPC9EaXNwbGF5VGV4dD48
cmVjb3JkPjxyZWMtbnVtYmVyPjUyPC9yZWMtbnVtYmVyPjxmb3JlaWduLWtleXM+PGtleSBhcHA9
IkVOIiBkYi1pZD0iOXN0ZXQycmE1ZndwZXZlMmV6bnZwcHJiZHRyZTJkczJ3YXM5IiB0aW1lc3Rh
bXA9IjE2MDEzMDczNzciPjUyPC9rZXk+PC9mb3JlaWduLWtleXM+PHJlZi10eXBlIG5hbWU9IkJv
b2siPjY8L3JlZi10eXBlPjxjb250cmlidXRvcnM+PGF1dGhvcnM+PGF1dGhvcj5MdW5kYmVyZywg
U2NvdHQ8L2F1dGhvcj48YXV0aG9yPkxlZSwgU3UtSW48L2F1dGhvcj48L2F1dGhvcnM+PC9jb250
cmlidXRvcnM+PHRpdGxlcz48dGl0bGU+QSBVbmlmaWVkIEFwcHJvYWNoIHRvIEludGVycHJldGlu
ZyBNb2RlbCBQcmVkaWN0aW9uczwvdGl0bGU+PC90aXRsZXM+PGRhdGVzPjx5ZWFyPjIwMTc8L3ll
YXI+PC9kYXRlcz48dXJscz48L3VybHM+PC9yZWNvcmQ+PC9DaXRlPjxDaXRlPjxBdXRob3I+THVu
ZGJlcmc8L0F1dGhvcj48WWVhcj4yMDE4PC9ZZWFyPjxSZWNOdW0+NjwvUmVjTnVtPjxyZWNvcmQ+
PHJlYy1udW1iZXI+NjwvcmVjLW51bWJlcj48Zm9yZWlnbi1rZXlzPjxrZXkgYXBwPSJFTiIgZGIt
aWQ9IjlzdGV0MnJhNWZ3cGV2ZTJlem52cHByYmR0cmUyZHMyd2FzOSIgdGltZXN0YW1wPSIxNjAw
MzU5NjM3Ij42PC9rZXk+PC9mb3JlaWduLWtleXM+PHJlZi10eXBlIG5hbWU9IkpvdXJuYWwgQXJ0
aWNsZSI+MTc8L3JlZi10eXBlPjxjb250cmlidXRvcnM+PGF1dGhvcnM+PGF1dGhvcj5MdW5kYmVy
ZywgUy4gTS48L2F1dGhvcj48YXV0aG9yPk5haXIsIEIuPC9hdXRob3I+PGF1dGhvcj5WYXZpbGFs
YSwgTS4gUy48L2F1dGhvcj48YXV0aG9yPkhvcmliZSwgTS48L2F1dGhvcj48YXV0aG9yPkVpc3Nl
cywgTS4gSi48L2F1dGhvcj48YXV0aG9yPkFkYW1zLCBULjwvYXV0aG9yPjxhdXRob3I+TGlzdG9u
LCBELiBFLjwvYXV0aG9yPjxhdXRob3I+TG93LCBELiBLLjwvYXV0aG9yPjxhdXRob3I+TmV3bWFu
LCBTLiBGLjwvYXV0aG9yPjxhdXRob3I+S2ltLCBKLjwvYXV0aG9yPjxhdXRob3I+TGVlLCBTLiBJ
LjwvYXV0aG9yPjwvYXV0aG9ycz48L2NvbnRyaWJ1dG9ycz48YXV0aC1hZGRyZXNzPlBhdWwgRy4g
QWxsZW4gU2Nob29sIG9mIENvbXB1dGVyIFNjaWVuY2UgYW5kIEVuZ2luZWVyaW5nLCBVbml2ZXJz
aXR5IG9mIFdhc2hpbmd0b24sIFNlYXR0bGUsIFdBLCBVU0EuJiN4RDtEZXBhcnRtZW50IG9mIEFu
ZXN0aGVzaW9sb2d5IGFuZCBQYWluIE1lZGljaW5lLCBVbml2ZXJzaXR5IG9mIFdhc2hpbmd0b24s
IFNlYXR0bGUsIFdBLCBVU0EuJiN4RDtDZW50ZXIgZm9yIFBlcmlvcGVyYXRpdmUgYW5kIFBhaW4g
aW5pdGlhdGl2ZXMgaW4gUXVhbGl0eSBTYWZldHkgT3V0Y29tZSwgVW5pdmVyc2l0eSBvZiBXYXNo
aW5ndG9uLCBTZWF0dGxlLCBXQSwgVVNBLiYjeEQ7SGFyYm9ydmlldyBJbmp1cnkgUHJldmVudGlv
biBhbmQgUmVzZWFyY2ggQ2VudGVyLCBVbml2ZXJzaXR5IG9mIFdhc2hpbmd0b24sIFNlYXR0bGUs
IFdBLCBVU0EuJiN4RDtWZXRlcmFucyBBZmZhaXJzIFB1Z2V0IFNvdW5kIEhlYWx0aCBDYXJlIFN5
c3RlbSwgU2VhdHRsZSwgV0EsIFVTQS4mI3hEO1NlYXR0bGUgQ2hpbGRyZW4mYXBvcztzIEhvc3Bp
dGFsLCBTZWF0dGxlLCBXQSwgVVNBLiYjeEQ7UGF1bCBHLiBBbGxlbiBTY2hvb2wgb2YgQ29tcHV0
ZXIgU2NpZW5jZSBhbmQgRW5naW5lZXJpbmcsIFVuaXZlcnNpdHkgb2YgV2FzaGluZ3RvbiwgU2Vh
dHRsZSwgV0EsIFVTQS4gc3VpbmxlZUBjcy53YXNoaW5ndG9uLmVkdS48L2F1dGgtYWRkcmVzcz48
dGl0bGVzPjx0aXRsZT5FeHBsYWluYWJsZSBtYWNoaW5lLWxlYXJuaW5nIHByZWRpY3Rpb25zIGZv
ciB0aGUgcHJldmVudGlvbiBvZiBoeXBveGFlbWlhIGR1cmluZyBzdXJnZXJ5PC90aXRsZT48c2Vj
b25kYXJ5LXRpdGxlPk5hdCBCaW9tZWQgRW5nPC9zZWNvbmRhcnktdGl0bGU+PC90aXRsZXM+PHBl
cmlvZGljYWw+PGZ1bGwtdGl0bGU+TmF0IEJpb21lZCBFbmc8L2Z1bGwtdGl0bGU+PC9wZXJpb2Rp
Y2FsPjxwYWdlcz43NDktNzYwPC9wYWdlcz48dm9sdW1lPjI8L3ZvbHVtZT48bnVtYmVyPjEwPC9u
dW1iZXI+PGVkaXRpb24+MjAxOS8wNC8yMDwvZWRpdGlvbj48a2V5d29yZHM+PGtleXdvcmQ+QWR1
bHQ8L2tleXdvcmQ+PGtleXdvcmQ+QWdlZDwva2V5d29yZD48a2V5d29yZD5BZ2VkLCA4MCBhbmQg
b3Zlcjwva2V5d29yZD48a2V5d29yZD5BbmVzdGhlc2lhLCBHZW5lcmFsL2FkdmVyc2UgZWZmZWN0
czwva2V5d29yZD48a2V5d29yZD5BbmVzdGhlc2lvbG9naXN0cy9wc3ljaG9sb2d5PC9rZXl3b3Jk
PjxrZXl3b3JkPkFyZWEgVW5kZXIgQ3VydmU8L2tleXdvcmQ+PGtleXdvcmQ+RWxlY3Ryb25pYyBI
ZWFsdGggUmVjb3Jkczwva2V5d29yZD48a2V5d29yZD5GZW1hbGU8L2tleXdvcmQ+PGtleXdvcmQ+
SHVtYW5zPC9rZXl3b3JkPjxrZXl3b3JkPkh5cG94aWEvZXRpb2xvZ3kvKnByZXZlbnRpb24gJmFt
cDsgY29udHJvbDwva2V5d29yZD48a2V5d29yZD4qTWFjaGluZSBMZWFybmluZzwva2V5d29yZD48
a2V5d29yZD5NYWxlPC9rZXl3b3JkPjxrZXl3b3JkPk1pZGRsZSBBZ2VkPC9rZXl3b3JkPjxrZXl3
b3JkPlJPQyBDdXJ2ZTwva2V5d29yZD48a2V5d29yZD5SaXNrIEZhY3RvcnM8L2tleXdvcmQ+PGtl
eXdvcmQ+U3VyZ2ljYWwgUHJvY2VkdXJlcywgT3BlcmF0aXZlPC9rZXl3b3JkPjwva2V5d29yZHM+
PGRhdGVzPjx5ZWFyPjIwMTg8L3llYXI+PHB1Yi1kYXRlcz48ZGF0ZT5PY3Q8L2RhdGU+PC9wdWIt
ZGF0ZXM+PC9kYXRlcz48aXNibj4yMTU3LTg0NlggKEVsZWN0cm9uaWMpJiN4RDsyMTU3LTg0Nlgg
KExpbmtpbmcpPC9pc2JuPjxhY2Nlc3Npb24tbnVtPjMxMDAxNDU1PC9hY2Nlc3Npb24tbnVtPjx1
cmxzPjxyZWxhdGVkLXVybHM+PHVybD5odHRwczovL3d3dy5uY2JpLm5sbS5uaWguZ292L3B1Ym1l
ZC8zMTAwMTQ1NTwvdXJsPjx1cmw+aHR0cHM6Ly93d3cubmNiaS5ubG0ubmloLmdvdi9wbWMvYXJ0
aWNsZXMvUE1DNjQ2NzQ5Mi9wZGYvbmlobXMtMTUwNTU3OC5wZGY8L3VybD48L3JlbGF0ZWQtdXJs
cz48L3VybHM+PGN1c3RvbTI+UE1DNjQ2NzQ5MjwvY3VzdG9tMj48ZWxlY3Ryb25pYy1yZXNvdXJj
ZS1udW0+MTAuMTAzOC9zNDE1NTEtMDE4LTAzMDQtMDwvZWxlY3Ryb25pYy1yZXNvdXJjZS1udW0+
PC9yZWNvcmQ+PC9DaXRlPjxDaXRlPjxBdXRob3I+VGhvcnNlbi1NZXllcjwvQXV0aG9yPjxZZWFy
PjIwMjA8L1llYXI+PFJlY051bT4xMDwvUmVjTnVtPjxyZWNvcmQ+PHJlYy1udW1iZXI+MTA8L3Jl
Yy1udW1iZXI+PGZvcmVpZ24ta2V5cz48a2V5IGFwcD0iRU4iIGRiLWlkPSI5c3RldDJyYTVmd3Bl
dmUyZXpudnBwcmJkdHJlMmRzMndhczkiIHRpbWVzdGFtcD0iMTYwMDM2MTQxNyI+MTA8L2tleT48
L2ZvcmVpZ24ta2V5cz48cmVmLXR5cGUgbmFtZT0iSm91cm5hbCBBcnRpY2xlIj4xNzwvcmVmLXR5
cGU+PGNvbnRyaWJ1dG9ycz48YXV0aG9ycz48YXV0aG9yPlRob3JzZW4tTWV5ZXIsIEhhbnMtQ2hy
aXN0aWFuPC9hdXRob3I+PGF1dGhvcj5OaWVsc2VuLCBBbm5lbGF1cmEgQi48L2F1dGhvcj48YXV0
aG9yPk5pZWxzZW4sIEFubmEgUC48L2F1dGhvcj48YXV0aG9yPkthYXMtSGFuc2VuLCBCZW5qYW1p
biBTa292PC9hdXRob3I+PGF1dGhvcj5Ub2Z0LCBQYWxsZTwvYXV0aG9yPjxhdXRob3I+U2NoaWVy
YmVjaywgSmVuczwvYXV0aG9yPjxhdXRob3I+U3Ryb20sIFRob21hczwvYXV0aG9yPjxhdXRob3I+
Q2htdXJhLCBQaW90ciBKLjwvYXV0aG9yPjxhdXRob3I+SGVpbWFubiwgTWFyYzwvYXV0aG9yPjxh
dXRob3I+RHliZGFobCwgTGFyczwvYXV0aG9yPjxhdXRob3I+U3BhbmdzZWdlLCBMYXNzZTwvYXV0
aG9yPjxhdXRob3I+SHVsc2VuLCBQYXRyaWNrPC9hdXRob3I+PGF1dGhvcj5CZWxsaW5nLCBLaXJz
dGluZTwvYXV0aG9yPjxhdXRob3I+QnJ1bmFrLCBTb3JlbjwvYXV0aG9yPjxhdXRob3I+UGVybmVy
LCBBbmRlcnM8L2F1dGhvcj48L2F1dGhvcnM+PC9jb250cmlidXRvcnM+PHRpdGxlcz48dGl0bGU+
RHluYW1pYyBhbmQgZXhwbGFpbmFibGUgbWFjaGluZSBsZWFybmluZyBwcmVkaWN0aW9uIG9mIG1v
cnRhbGl0eSBpbiBwYXRpZW50cyBpbiB0aGUgaW50ZW5zaXZlIGNhcmUgdW5pdDogYSByZXRyb3Nw
ZWN0aXZlIHN0dWR5IG9mIGhpZ2gtZnJlcXVlbmN5IGRhdGEgaW4gZWxlY3Ryb25pYyBwYXRpZW50
IHJlY29yZHM8L3RpdGxlPjxzZWNvbmRhcnktdGl0bGU+TGFuY2V0IERpZ2l0YWwgSGVhbHRoPC9z
ZWNvbmRhcnktdGl0bGU+PC90aXRsZXM+PHBlcmlvZGljYWw+PGZ1bGwtdGl0bGU+TGFuY2V0IERp
Z2l0YWwgSGVhbHRoPC9mdWxsLXRpdGxlPjwvcGVyaW9kaWNhbD48cGFnZXM+RTE3OS1FMTkxPC9w
YWdlcz48dm9sdW1lPjI8L3ZvbHVtZT48bnVtYmVyPjQ8L251bWJlcj48ZGF0ZXM+PHllYXI+MjAy
MDwveWVhcj48cHViLWRhdGVzPjxkYXRlPkFwcjwvZGF0ZT48L3B1Yi1kYXRlcz48L2RhdGVzPjxh
Y2Nlc3Npb24tbnVtPldPUzowMDA1MjU4ODUwMDAwMTE8L2FjY2Vzc2lvbi1udW0+PHVybHM+PHJl
bGF0ZWQtdXJscz48dXJsPiZsdDtHbyB0byBJU0kmZ3Q7Oi8vV09TOjAwMDUyNTg4NTAwMDAxMTwv
dXJsPjx1cmw+aHR0cHM6Ly93d3cudGhlbGFuY2V0LmNvbS9wZGZzL2pvdXJuYWxzL2xhbmRpZy9Q
SUlTMjU4OS03NTAwKDIwKTMwMDE4LTIucGRmPC91cmw+PC9yZWxhdGVkLXVybHM+PC91cmxzPjxl
bGVjdHJvbmljLXJlc291cmNlLW51bT4xMC4xMDE2L3MyNTg5LTc1MDAoMjApMzAwMTgtMjwvZWxl
Y3Ryb25pYy1yZXNvdXJjZS1udW0+PC9yZWNvcmQ+PC9DaXRlPjwvRW5kTm90ZT5=
</w:fldData>
              </w:fldChar>
            </w:r>
            <w:r>
              <w:instrText xml:space="preserve"> ADDIN EN.CITE.DATA </w:instrText>
            </w:r>
            <w:r>
              <w:fldChar w:fldCharType="end"/>
            </w:r>
            <w:r w:rsidRPr="00DA01E7">
              <w:fldChar w:fldCharType="separate"/>
            </w:r>
            <w:r>
              <w:rPr>
                <w:noProof/>
              </w:rPr>
              <w:t>[2, 3, 32]</w:t>
            </w:r>
            <w:r w:rsidRPr="00DA01E7">
              <w:fldChar w:fldCharType="end"/>
            </w:r>
            <w:r w:rsidRPr="00DA01E7">
              <w:t>: Kernel SHAP</w:t>
            </w:r>
          </w:p>
        </w:tc>
        <w:tc>
          <w:tcPr>
            <w:tcW w:w="850" w:type="dxa"/>
            <w:shd w:val="clear" w:color="auto" w:fill="DDF4FF"/>
          </w:tcPr>
          <w:p w14:paraId="359C512A" w14:textId="77777777" w:rsidR="006D03A9" w:rsidRPr="00DA01E7" w:rsidRDefault="006D03A9" w:rsidP="00A115B6">
            <w:r w:rsidRPr="00DA01E7">
              <w:t>Global*</w:t>
            </w:r>
          </w:p>
        </w:tc>
        <w:tc>
          <w:tcPr>
            <w:tcW w:w="1418" w:type="dxa"/>
            <w:shd w:val="clear" w:color="auto" w:fill="DDF4FF"/>
          </w:tcPr>
          <w:p w14:paraId="48E2831C" w14:textId="77777777" w:rsidR="006D03A9" w:rsidRPr="00DA01E7" w:rsidRDefault="006D03A9" w:rsidP="00A115B6">
            <w:r w:rsidRPr="00DA01E7">
              <w:t>Transparency</w:t>
            </w:r>
          </w:p>
        </w:tc>
        <w:tc>
          <w:tcPr>
            <w:tcW w:w="4961" w:type="dxa"/>
            <w:shd w:val="clear" w:color="auto" w:fill="DDF4FF"/>
          </w:tcPr>
          <w:p w14:paraId="34CCB49F" w14:textId="77777777" w:rsidR="006D03A9" w:rsidRPr="00DA01E7" w:rsidRDefault="006D03A9" w:rsidP="00A115B6">
            <w:r w:rsidRPr="00DA01E7">
              <w:t>https://github.com/slundberg/shap</w:t>
            </w:r>
          </w:p>
        </w:tc>
      </w:tr>
      <w:tr w:rsidR="006D03A9" w14:paraId="28DCC7D6" w14:textId="77777777" w:rsidTr="006D03A9">
        <w:tc>
          <w:tcPr>
            <w:tcW w:w="2547" w:type="dxa"/>
          </w:tcPr>
          <w:p w14:paraId="47B9F589" w14:textId="519E9D90" w:rsidR="006D03A9" w:rsidRPr="00DA01E7" w:rsidRDefault="006D03A9" w:rsidP="00C8271D">
            <w:pPr>
              <w:jc w:val="left"/>
            </w:pPr>
            <w:r w:rsidRPr="00DA01E7">
              <w:fldChar w:fldCharType="begin">
                <w:fldData xml:space="preserve">PEVuZE5vdGU+PENpdGU+PEF1dGhvcj5MYWtrYXJhanU8L0F1dGhvcj48WWVhcj4yMDE3PC9ZZWFy
PjxSZWNOdW0+NzM8L1JlY051bT48RGlzcGxheVRleHQ+WzMzLTM2XTwvRGlzcGxheVRleHQ+PHJl
Y29yZD48cmVjLW51bWJlcj43MzwvcmVjLW51bWJlcj48Zm9yZWlnbi1rZXlzPjxrZXkgYXBwPSJF
TiIgZGItaWQ9IjlzdGV0MnJhNWZ3cGV2ZTJlem52cHByYmR0cmUyZHMyd2FzOSIgdGltZXN0YW1w
PSIxNjAxNDc1MjExIj43Mzwva2V5PjwvZm9yZWlnbi1rZXlzPjxyZWYtdHlwZSBuYW1lPSJKb3Vy
bmFsIEFydGljbGUiPjE3PC9yZWYtdHlwZT48Y29udHJpYnV0b3JzPjxhdXRob3JzPjxhdXRob3I+
TGFra2FyYWp1LCBIaW1hYmluZHU8L2F1dGhvcj48YXV0aG9yPkthbWFyLCBFY2U8L2F1dGhvcj48
YXV0aG9yPkNhcnVhbmEsIFJpY2g8L2F1dGhvcj48YXV0aG9yPkxlc2tvdmVjLCBKdXJlPC9hdXRo
b3I+PC9hdXRob3JzPjwvY29udHJpYnV0b3JzPjx0aXRsZXM+PHRpdGxlPkludGVycHJldGFibGUg
JmFtcDsgRXhwbG9yYWJsZSBBcHByb3hpbWF0aW9ucyBvZiBCbGFjayBCb3ggTW9kZWxzPC90aXRs
ZT48L3RpdGxlcz48ZGF0ZXM+PHllYXI+MjAxNzwveWVhcj48cHViLWRhdGVzPjxkYXRlPjA3LzA0
PC9kYXRlPjwvcHViLWRhdGVzPjwvZGF0ZXM+PHVybHM+PC91cmxzPjwvcmVjb3JkPjwvQ2l0ZT48
Q2l0ZT48QXV0aG9yPktyaXNobmFuPC9BdXRob3I+PFllYXI+MjAxNzwvWWVhcj48UmVjTnVtPjc2
PC9SZWNOdW0+PHJlY29yZD48cmVjLW51bWJlcj43NjwvcmVjLW51bWJlcj48Zm9yZWlnbi1rZXlz
PjxrZXkgYXBwPSJFTiIgZGItaWQ9IjlzdGV0MnJhNWZ3cGV2ZTJlem52cHByYmR0cmUyZHMyd2Fz
OSIgdGltZXN0YW1wPSIxNjAxNDgxOTYyIj43Njwva2V5PjwvZm9yZWlnbi1rZXlzPjxyZWYtdHlw
ZSBuYW1lPSJCb29rIj42PC9yZWYtdHlwZT48Y29udHJpYnV0b3JzPjxhdXRob3JzPjxhdXRob3I+
S3Jpc2huYW4sIFNhbmpheTwvYXV0aG9yPjxhdXRob3I+V3UsIEV1Z2VuZTwvYXV0aG9yPjwvYXV0
aG9ycz48L2NvbnRyaWJ1dG9ycz48dGl0bGVzPjx0aXRsZT5QQUxNOiBNYWNoaW5lIExlYXJuaW5n
IEV4cGxhbmF0aW9ucyBGb3IgSXRlcmF0aXZlIERlYnVnZ2luZzwvdGl0bGU+PC90aXRsZXM+PHBh
Z2VzPjEtNjwvcGFnZXM+PGRhdGVzPjx5ZWFyPjIwMTc8L3llYXI+PC9kYXRlcz48dXJscz48L3Vy
bHM+PGVsZWN0cm9uaWMtcmVzb3VyY2UtbnVtPjEwLjExNDUvMzA3NzI1Ny4zMDc3Mjcx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Q2l0ZT48QXV0
aG9yPktyaXNobmFuPC9BdXRob3I+PFllYXI+MjAxNzwvWWVhcj48UmVjTnVtPjc2PC9SZWNOdW0+
PHJlY29yZD48cmVjLW51bWJlcj43NjwvcmVjLW51bWJlcj48Zm9yZWlnbi1rZXlzPjxrZXkgYXBw
PSJFTiIgZGItaWQ9IjlzdGV0MnJhNWZ3cGV2ZTJlem52cHByYmR0cmUyZHMyd2FzOSIgdGltZXN0
YW1wPSIxNjAxNDgxOTYyIj43Njwva2V5PjwvZm9yZWlnbi1rZXlzPjxyZWYtdHlwZSBuYW1lPSJC
b29rIj42PC9yZWYtdHlwZT48Y29udHJpYnV0b3JzPjxhdXRob3JzPjxhdXRob3I+S3Jpc2huYW4s
IFNhbmpheTwvYXV0aG9yPjxhdXRob3I+V3UsIEV1Z2VuZTwvYXV0aG9yPjwvYXV0aG9ycz48L2Nv
bnRyaWJ1dG9ycz48dGl0bGVzPjx0aXRsZT5QQUxNOiBNYWNoaW5lIExlYXJuaW5nIEV4cGxhbmF0
aW9ucyBGb3IgSXRlcmF0aXZlIERlYnVnZ2luZzwvdGl0bGU+PC90aXRsZXM+PHBhZ2VzPjEtNjwv
cGFnZXM+PGRhdGVzPjx5ZWFyPjIwMTc8L3llYXI+PC9kYXRlcz48dXJscz48L3VybHM+PGVsZWN0
cm9uaWMtcmVzb3VyY2UtbnVtPjEwLjExNDUvMzA3NzI1Ny4zMDc3MjcxPC9lbGVjdHJvbmljLXJl
c291cmNlLW51bT48L3JlY29yZD48L0NpdGU+PENpdGU+PEF1dGhvcj5MYWtrYXJhanU8L0F1dGhv
cj48WWVhcj4yMDE3PC9ZZWFyPjxSZWNOdW0+NzM8L1JlY051bT48cmVjb3JkPjxyZWMtbnVtYmVy
PjczPC9yZWMtbnVtYmVyPjxmb3JlaWduLWtleXM+PGtleSBhcHA9IkVOIiBkYi1pZD0iOXN0ZXQy
cmE1ZndwZXZlMmV6bnZwcHJiZHRyZTJkczJ3YXM5IiB0aW1lc3RhbXA9IjE2MDE0NzUyMTEiPjcz
PC9rZXk+PC9mb3JlaWduLWtleXM+PHJlZi10eXBlIG5hbWU9IkpvdXJuYWwgQXJ0aWNsZSI+MTc8
L3JlZi10eXBlPjxjb250cmlidXRvcnM+PGF1dGhvcnM+PGF1dGhvcj5MYWtrYXJhanUsIEhpbWFi
aW5kdTwvYXV0aG9yPjxhdXRob3I+S2FtYXIsIEVjZTwvYXV0aG9yPjxhdXRob3I+Q2FydWFuYSwg
UmljaDwvYXV0aG9yPjxhdXRob3I+TGVza292ZWMsIEp1cmU8L2F1dGhvcj48L2F1dGhvcnM+PC9j
b250cmlidXRvcnM+PHRpdGxlcz48dGl0bGU+SW50ZXJwcmV0YWJsZSAmYW1wOyBFeHBsb3JhYmxl
IEFwcHJveGltYXRpb25zIG9mIEJsYWNrIEJveCBNb2RlbHM8L3RpdGxlPjwvdGl0bGVzPjxkYXRl
cz48eWVhcj4yMDE3PC95ZWFyPjxwdWItZGF0ZXM+PGRhdGU+MDcvMDQ8L2RhdGU+PC9wdWItZGF0
ZXM+PC9kYXRlcz48dXJscz48L3VybHM+PC9yZWNvcmQ+PC9DaXRlPjxDaXRlPjxBdXRob3I+QmFz
dGFuaTwvQXV0aG9yPjxZZWFyPjIwMTc8L1llYXI+PFJlY051bT43NTwvUmVjTnVtPjxyZWNvcmQ+
PHJlYy1udW1iZXI+NzU8L3JlYy1udW1iZXI+PGZvcmVpZ24ta2V5cz48a2V5IGFwcD0iRU4iIGRi
LWlkPSI5c3RldDJyYTVmd3BldmUyZXpudnBwcmJkdHJlMmRzMndhczkiIHRpbWVzdGFtcD0iMTYw
MTQ3NzM0NCI+NzU8L2tleT48L2ZvcmVpZ24ta2V5cz48cmVmLXR5cGUgbmFtZT0iSm91cm5hbCBB
cnRpY2xlIj4xNzwvcmVmLXR5cGU+PGNvbnRyaWJ1dG9ycz48YXV0aG9ycz48YXV0aG9yPkJhc3Rh
bmksIE9zYmVydDwvYXV0aG9yPjxhdXRob3I+S2ltLCBDYXJvbHluPC9hdXRob3I+PGF1dGhvcj5C
YXN0YW5pLCBIYW1zYTwvYXV0aG9yPjwvYXV0aG9ycz48L2NvbnRyaWJ1dG9ycz48dGl0bGVzPjx0
aXRsZT5JbnRlcnByZXRhYmlsaXR5IHZpYSBNb2RlbCBFeHRyYWN0aW9uPC90aXRsZT48L3RpdGxl
cz48ZGF0ZXM+PHllYXI+MjAxNzwveWVhcj48cHViLWRhdGVzPjxkYXRlPjA2LzI5PC9kYXRlPjwv
cHViLWRhdGVzPjwvZGF0ZXM+PHVybHM+PC91cmxzPjwvcmVjb3JkPjwvQ2l0ZT48L0VuZE5vdGU+
</w:fldData>
              </w:fldChar>
            </w:r>
            <w:r>
              <w:instrText xml:space="preserve"> ADDIN EN.CITE </w:instrText>
            </w:r>
            <w:r>
              <w:fldChar w:fldCharType="begin">
                <w:fldData xml:space="preserve">PEVuZE5vdGU+PENpdGU+PEF1dGhvcj5MYWtrYXJhanU8L0F1dGhvcj48WWVhcj4yMDE3PC9ZZWFy
PjxSZWNOdW0+NzM8L1JlY051bT48RGlzcGxheVRleHQ+WzMzLTM2XTwvRGlzcGxheVRleHQ+PHJl
Y29yZD48cmVjLW51bWJlcj43MzwvcmVjLW51bWJlcj48Zm9yZWlnbi1rZXlzPjxrZXkgYXBwPSJF
TiIgZGItaWQ9IjlzdGV0MnJhNWZ3cGV2ZTJlem52cHByYmR0cmUyZHMyd2FzOSIgdGltZXN0YW1w
PSIxNjAxNDc1MjExIj43Mzwva2V5PjwvZm9yZWlnbi1rZXlzPjxyZWYtdHlwZSBuYW1lPSJKb3Vy
bmFsIEFydGljbGUiPjE3PC9yZWYtdHlwZT48Y29udHJpYnV0b3JzPjxhdXRob3JzPjxhdXRob3I+
TGFra2FyYWp1LCBIaW1hYmluZHU8L2F1dGhvcj48YXV0aG9yPkthbWFyLCBFY2U8L2F1dGhvcj48
YXV0aG9yPkNhcnVhbmEsIFJpY2g8L2F1dGhvcj48YXV0aG9yPkxlc2tvdmVjLCBKdXJlPC9hdXRo
b3I+PC9hdXRob3JzPjwvY29udHJpYnV0b3JzPjx0aXRsZXM+PHRpdGxlPkludGVycHJldGFibGUg
JmFtcDsgRXhwbG9yYWJsZSBBcHByb3hpbWF0aW9ucyBvZiBCbGFjayBCb3ggTW9kZWxzPC90aXRs
ZT48L3RpdGxlcz48ZGF0ZXM+PHllYXI+MjAxNzwveWVhcj48cHViLWRhdGVzPjxkYXRlPjA3LzA0
PC9kYXRlPjwvcHViLWRhdGVzPjwvZGF0ZXM+PHVybHM+PC91cmxzPjwvcmVjb3JkPjwvQ2l0ZT48
Q2l0ZT48QXV0aG9yPktyaXNobmFuPC9BdXRob3I+PFllYXI+MjAxNzwvWWVhcj48UmVjTnVtPjc2
PC9SZWNOdW0+PHJlY29yZD48cmVjLW51bWJlcj43NjwvcmVjLW51bWJlcj48Zm9yZWlnbi1rZXlz
PjxrZXkgYXBwPSJFTiIgZGItaWQ9IjlzdGV0MnJhNWZ3cGV2ZTJlem52cHByYmR0cmUyZHMyd2Fz
OSIgdGltZXN0YW1wPSIxNjAxNDgxOTYyIj43Njwva2V5PjwvZm9yZWlnbi1rZXlzPjxyZWYtdHlw
ZSBuYW1lPSJCb29rIj42PC9yZWYtdHlwZT48Y29udHJpYnV0b3JzPjxhdXRob3JzPjxhdXRob3I+
S3Jpc2huYW4sIFNhbmpheTwvYXV0aG9yPjxhdXRob3I+V3UsIEV1Z2VuZTwvYXV0aG9yPjwvYXV0
aG9ycz48L2NvbnRyaWJ1dG9ycz48dGl0bGVzPjx0aXRsZT5QQUxNOiBNYWNoaW5lIExlYXJuaW5n
IEV4cGxhbmF0aW9ucyBGb3IgSXRlcmF0aXZlIERlYnVnZ2luZzwvdGl0bGU+PC90aXRsZXM+PHBh
Z2VzPjEtNjwvcGFnZXM+PGRhdGVzPjx5ZWFyPjIwMTc8L3llYXI+PC9kYXRlcz48dXJscz48L3Vy
bHM+PGVsZWN0cm9uaWMtcmVzb3VyY2UtbnVtPjEwLjExNDUvMzA3NzI1Ny4zMDc3Mjcx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Q2l0ZT48QXV0
aG9yPktyaXNobmFuPC9BdXRob3I+PFllYXI+MjAxNzwvWWVhcj48UmVjTnVtPjc2PC9SZWNOdW0+
PHJlY29yZD48cmVjLW51bWJlcj43NjwvcmVjLW51bWJlcj48Zm9yZWlnbi1rZXlzPjxrZXkgYXBw
PSJFTiIgZGItaWQ9IjlzdGV0MnJhNWZ3cGV2ZTJlem52cHByYmR0cmUyZHMyd2FzOSIgdGltZXN0
YW1wPSIxNjAxNDgxOTYyIj43Njwva2V5PjwvZm9yZWlnbi1rZXlzPjxyZWYtdHlwZSBuYW1lPSJC
b29rIj42PC9yZWYtdHlwZT48Y29udHJpYnV0b3JzPjxhdXRob3JzPjxhdXRob3I+S3Jpc2huYW4s
IFNhbmpheTwvYXV0aG9yPjxhdXRob3I+V3UsIEV1Z2VuZTwvYXV0aG9yPjwvYXV0aG9ycz48L2Nv
bnRyaWJ1dG9ycz48dGl0bGVzPjx0aXRsZT5QQUxNOiBNYWNoaW5lIExlYXJuaW5nIEV4cGxhbmF0
aW9ucyBGb3IgSXRlcmF0aXZlIERlYnVnZ2luZzwvdGl0bGU+PC90aXRsZXM+PHBhZ2VzPjEtNjwv
cGFnZXM+PGRhdGVzPjx5ZWFyPjIwMTc8L3llYXI+PC9kYXRlcz48dXJscz48L3VybHM+PGVsZWN0
cm9uaWMtcmVzb3VyY2UtbnVtPjEwLjExNDUvMzA3NzI1Ny4zMDc3MjcxPC9lbGVjdHJvbmljLXJl
c291cmNlLW51bT48L3JlY29yZD48L0NpdGU+PENpdGU+PEF1dGhvcj5MYWtrYXJhanU8L0F1dGhv
cj48WWVhcj4yMDE3PC9ZZWFyPjxSZWNOdW0+NzM8L1JlY051bT48cmVjb3JkPjxyZWMtbnVtYmVy
PjczPC9yZWMtbnVtYmVyPjxmb3JlaWduLWtleXM+PGtleSBhcHA9IkVOIiBkYi1pZD0iOXN0ZXQy
cmE1ZndwZXZlMmV6bnZwcHJiZHRyZTJkczJ3YXM5IiB0aW1lc3RhbXA9IjE2MDE0NzUyMTEiPjcz
PC9rZXk+PC9mb3JlaWduLWtleXM+PHJlZi10eXBlIG5hbWU9IkpvdXJuYWwgQXJ0aWNsZSI+MTc8
L3JlZi10eXBlPjxjb250cmlidXRvcnM+PGF1dGhvcnM+PGF1dGhvcj5MYWtrYXJhanUsIEhpbWFi
aW5kdTwvYXV0aG9yPjxhdXRob3I+S2FtYXIsIEVjZTwvYXV0aG9yPjxhdXRob3I+Q2FydWFuYSwg
UmljaDwvYXV0aG9yPjxhdXRob3I+TGVza292ZWMsIEp1cmU8L2F1dGhvcj48L2F1dGhvcnM+PC9j
b250cmlidXRvcnM+PHRpdGxlcz48dGl0bGU+SW50ZXJwcmV0YWJsZSAmYW1wOyBFeHBsb3JhYmxl
IEFwcHJveGltYXRpb25zIG9mIEJsYWNrIEJveCBNb2RlbHM8L3RpdGxlPjwvdGl0bGVzPjxkYXRl
cz48eWVhcj4yMDE3PC95ZWFyPjxwdWItZGF0ZXM+PGRhdGU+MDcvMDQ8L2RhdGU+PC9wdWItZGF0
ZXM+PC9kYXRlcz48dXJscz48L3VybHM+PC9yZWNvcmQ+PC9DaXRlPjxDaXRlPjxBdXRob3I+QmFz
dGFuaTwvQXV0aG9yPjxZZWFyPjIwMTc8L1llYXI+PFJlY051bT43NTwvUmVjTnVtPjxyZWNvcmQ+
PHJlYy1udW1iZXI+NzU8L3JlYy1udW1iZXI+PGZvcmVpZ24ta2V5cz48a2V5IGFwcD0iRU4iIGRi
LWlkPSI5c3RldDJyYTVmd3BldmUyZXpudnBwcmJkdHJlMmRzMndhczkiIHRpbWVzdGFtcD0iMTYw
MTQ3NzM0NCI+NzU8L2tleT48L2ZvcmVpZ24ta2V5cz48cmVmLXR5cGUgbmFtZT0iSm91cm5hbCBB
cnRpY2xlIj4xNzwvcmVmLXR5cGU+PGNvbnRyaWJ1dG9ycz48YXV0aG9ycz48YXV0aG9yPkJhc3Rh
bmksIE9zYmVydDwvYXV0aG9yPjxhdXRob3I+S2ltLCBDYXJvbHluPC9hdXRob3I+PGF1dGhvcj5C
YXN0YW5pLCBIYW1zYTwvYXV0aG9yPjwvYXV0aG9ycz48L2NvbnRyaWJ1dG9ycz48dGl0bGVzPjx0
aXRsZT5JbnRlcnByZXRhYmlsaXR5IHZpYSBNb2RlbCBFeHRyYWN0aW9uPC90aXRsZT48L3RpdGxl
cz48ZGF0ZXM+PHllYXI+MjAxNzwveWVhcj48cHViLWRhdGVzPjxkYXRlPjA2LzI5PC9kYXRlPjwv
cHViLWRhdGVzPjwvZGF0ZXM+PHVybHM+PC91cmxzPjwvcmVjb3JkPjwvQ2l0ZT48L0VuZE5vdGU+
</w:fldData>
              </w:fldChar>
            </w:r>
            <w:r>
              <w:instrText xml:space="preserve"> ADDIN EN.CITE.DATA </w:instrText>
            </w:r>
            <w:r>
              <w:fldChar w:fldCharType="end"/>
            </w:r>
            <w:r w:rsidRPr="00DA01E7">
              <w:fldChar w:fldCharType="separate"/>
            </w:r>
            <w:r>
              <w:rPr>
                <w:noProof/>
              </w:rPr>
              <w:t>[33-36]</w:t>
            </w:r>
            <w:r w:rsidRPr="00DA01E7">
              <w:fldChar w:fldCharType="end"/>
            </w:r>
            <w:r w:rsidRPr="00DA01E7">
              <w:t>: -, PALM, BETA, Distill-and-Compare</w:t>
            </w:r>
          </w:p>
        </w:tc>
        <w:tc>
          <w:tcPr>
            <w:tcW w:w="850" w:type="dxa"/>
          </w:tcPr>
          <w:p w14:paraId="440D624F" w14:textId="77777777" w:rsidR="006D03A9" w:rsidRPr="00DA01E7" w:rsidRDefault="006D03A9" w:rsidP="00A115B6">
            <w:r w:rsidRPr="00DA01E7">
              <w:t>Global</w:t>
            </w:r>
          </w:p>
        </w:tc>
        <w:tc>
          <w:tcPr>
            <w:tcW w:w="1418" w:type="dxa"/>
          </w:tcPr>
          <w:p w14:paraId="50814CDC" w14:textId="77777777" w:rsidR="006D03A9" w:rsidRPr="00DA01E7" w:rsidRDefault="006D03A9" w:rsidP="00A115B6">
            <w:r w:rsidRPr="00DA01E7">
              <w:t>Transparency</w:t>
            </w:r>
          </w:p>
        </w:tc>
        <w:tc>
          <w:tcPr>
            <w:tcW w:w="4961" w:type="dxa"/>
          </w:tcPr>
          <w:p w14:paraId="0B6E7DCD" w14:textId="77777777" w:rsidR="006D03A9" w:rsidRPr="00DA01E7" w:rsidRDefault="006D03A9" w:rsidP="00A115B6"/>
        </w:tc>
      </w:tr>
      <w:tr w:rsidR="006D03A9" w:rsidRPr="00ED38C5" w14:paraId="5071D157" w14:textId="77777777" w:rsidTr="006D03A9">
        <w:tc>
          <w:tcPr>
            <w:tcW w:w="2547" w:type="dxa"/>
          </w:tcPr>
          <w:p w14:paraId="38EB3695" w14:textId="1CF763FE" w:rsidR="006D03A9" w:rsidRPr="00DA01E7" w:rsidRDefault="006D03A9" w:rsidP="00A115B6">
            <w:r w:rsidRPr="00DA01E7">
              <w:fldChar w:fldCharType="begin"/>
            </w:r>
            <w:r>
              <w:instrText xml:space="preserve"> ADDIN EN.CITE &lt;EndNote&gt;&lt;Cite&gt;&lt;Author&gt;Ming&lt;/Author&gt;&lt;Year&gt;2019&lt;/Year&gt;&lt;RecNum&gt;14&lt;/RecNum&gt;&lt;DisplayText&gt;[37]&lt;/DisplayText&gt;&lt;record&gt;&lt;rec-number&gt;14&lt;/rec-number&gt;&lt;foreign-keys&gt;&lt;key app="EN" db-id="9stet2ra5fwpeve2eznvpprbdtre2ds2was9" timestamp="1600361417"&gt;14&lt;/key&gt;&lt;/foreign-keys&gt;&lt;ref-type name="Journal Article"&gt;17&lt;/ref-type&gt;&lt;contributors&gt;&lt;authors&gt;&lt;author&gt;Ming, Yao&lt;/author&gt;&lt;author&gt;Qu, Huamin&lt;/author&gt;&lt;author&gt;Bertini, Enrico&lt;/author&gt;&lt;/authors&gt;&lt;/contributors&gt;&lt;titles&gt;&lt;title&gt;RuleMatrix: Visualizing and Understanding Classifiers with Rules&lt;/title&gt;&lt;secondary-title&gt;Ieee Transactions on Visualization and Computer Graphics&lt;/secondary-title&gt;&lt;/titles&gt;&lt;periodical&gt;&lt;full-title&gt;Ieee Transactions on Visualization and Computer Graphics&lt;/full-title&gt;&lt;/periodical&gt;&lt;pages&gt;342-352&lt;/pages&gt;&lt;volume&gt;25&lt;/volume&gt;&lt;number&gt;1&lt;/number&gt;&lt;dates&gt;&lt;year&gt;2019&lt;/year&gt;&lt;pub-dates&gt;&lt;date&gt;Jan&lt;/date&gt;&lt;/pub-dates&gt;&lt;/dates&gt;&lt;isbn&gt;1077-2626&lt;/isbn&gt;&lt;accession-num&gt;WOS:000452640000033&lt;/accession-num&gt;&lt;urls&gt;&lt;related-urls&gt;&lt;url&gt;&lt;style face="underline" font="default" size="100%"&gt;&amp;lt;Go to ISI&amp;gt;://WOS:000452640000033&lt;/style&gt;&lt;/url&gt;&lt;url&gt;https://ieeexplore.ieee.org/document/8440085/&lt;/url&gt;&lt;/related-urls&gt;&lt;/urls&gt;&lt;electronic-resource-num&gt;10.1109/tvcg.2018.2864812&lt;/electronic-resource-num&gt;&lt;/record&gt;&lt;/Cite&gt;&lt;/EndNote&gt;</w:instrText>
            </w:r>
            <w:r w:rsidRPr="00DA01E7">
              <w:fldChar w:fldCharType="separate"/>
            </w:r>
            <w:r>
              <w:rPr>
                <w:noProof/>
              </w:rPr>
              <w:t>[37]</w:t>
            </w:r>
            <w:r w:rsidRPr="00DA01E7">
              <w:fldChar w:fldCharType="end"/>
            </w:r>
            <w:r w:rsidRPr="00DA01E7">
              <w:t xml:space="preserve">: </w:t>
            </w:r>
            <w:proofErr w:type="spellStart"/>
            <w:r w:rsidRPr="00DA01E7">
              <w:t>RuleMatrix</w:t>
            </w:r>
            <w:proofErr w:type="spellEnd"/>
          </w:p>
        </w:tc>
        <w:tc>
          <w:tcPr>
            <w:tcW w:w="850" w:type="dxa"/>
          </w:tcPr>
          <w:p w14:paraId="3299C3CD" w14:textId="77777777" w:rsidR="006D03A9" w:rsidRPr="00DA01E7" w:rsidRDefault="006D03A9" w:rsidP="00A115B6">
            <w:r w:rsidRPr="00DA01E7">
              <w:t>Global</w:t>
            </w:r>
          </w:p>
        </w:tc>
        <w:tc>
          <w:tcPr>
            <w:tcW w:w="1418" w:type="dxa"/>
          </w:tcPr>
          <w:p w14:paraId="4FF968DD" w14:textId="77777777" w:rsidR="006D03A9" w:rsidRPr="00DA01E7" w:rsidRDefault="006D03A9" w:rsidP="00A115B6">
            <w:r w:rsidRPr="00DA01E7">
              <w:t>Transparency</w:t>
            </w:r>
          </w:p>
        </w:tc>
        <w:tc>
          <w:tcPr>
            <w:tcW w:w="4961" w:type="dxa"/>
          </w:tcPr>
          <w:p w14:paraId="2E38B483" w14:textId="77777777" w:rsidR="006D03A9" w:rsidRPr="00DA01E7" w:rsidRDefault="006D03A9" w:rsidP="00A115B6">
            <w:r w:rsidRPr="00DA01E7">
              <w:t>https://github.com/rulematrix/rule-matrix-py</w:t>
            </w:r>
          </w:p>
        </w:tc>
      </w:tr>
      <w:tr w:rsidR="006D03A9" w:rsidRPr="00ED38C5" w14:paraId="1687736F" w14:textId="77777777" w:rsidTr="006D03A9">
        <w:tc>
          <w:tcPr>
            <w:tcW w:w="2547" w:type="dxa"/>
          </w:tcPr>
          <w:p w14:paraId="3978E8F2" w14:textId="7FEFED1E" w:rsidR="006D03A9" w:rsidRPr="00DA01E7" w:rsidRDefault="006D03A9" w:rsidP="00A115B6">
            <w:r w:rsidRPr="00DA01E7">
              <w:fldChar w:fldCharType="begin"/>
            </w:r>
            <w:r>
              <w:instrText xml:space="preserve"> ADDIN EN.CITE &lt;EndNote&gt;&lt;Cite&gt;&lt;Author&gt;Spinner&lt;/Author&gt;&lt;Year&gt;2020&lt;/Year&gt;&lt;RecNum&gt;13&lt;/RecNum&gt;&lt;DisplayText&gt;[38]&lt;/DisplayText&gt;&lt;record&gt;&lt;rec-number&gt;13&lt;/rec-number&gt;&lt;foreign-keys&gt;&lt;key app="EN" db-id="9stet2ra5fwpeve2eznvpprbdtre2ds2was9" timestamp="1600361417"&gt;13&lt;/key&gt;&lt;/foreign-keys&gt;&lt;ref-type name="Journal Article"&gt;17&lt;/ref-type&gt;&lt;contributors&gt;&lt;authors&gt;&lt;author&gt;Spinner, Thilo&lt;/author&gt;&lt;author&gt;Schlegel, Udo&lt;/author&gt;&lt;author&gt;Schaefer, Hanna&lt;/author&gt;&lt;author&gt;El-Assady, Mennatallah&lt;/author&gt;&lt;/authors&gt;&lt;/contributors&gt;&lt;titles&gt;&lt;title&gt;explAIner: A Visual Analytics Framework for Interactive and Explainable Machine Learning&lt;/title&gt;&lt;secondary-title&gt;Ieee Transactions on Visualization and Computer Graphics&lt;/secondary-title&gt;&lt;/titles&gt;&lt;periodical&gt;&lt;full-title&gt;Ieee Transactions on Visualization and Computer Graphics&lt;/full-title&gt;&lt;/periodical&gt;&lt;pages&gt;1064-1074&lt;/pages&gt;&lt;volume&gt;26&lt;/volume&gt;&lt;number&gt;1&lt;/number&gt;&lt;dates&gt;&lt;year&gt;2020&lt;/year&gt;&lt;pub-dates&gt;&lt;date&gt;Jan&lt;/date&gt;&lt;/pub-dates&gt;&lt;/dates&gt;&lt;isbn&gt;1077-2626&lt;/isbn&gt;&lt;accession-num&gt;WOS:000506166100099&lt;/accession-num&gt;&lt;urls&gt;&lt;related-urls&gt;&lt;url&gt;&lt;style face="underline" font="default" size="100%"&gt;&amp;lt;Go to ISI&amp;gt;://WOS:000506166100099&lt;/style&gt;&lt;/url&gt;&lt;url&gt;https://ieeexplore.ieee.org/document/8807299/&lt;/url&gt;&lt;/related-urls&gt;&lt;/urls&gt;&lt;electronic-resource-num&gt;10.1109/tvcg.2019.2934629&lt;/electronic-resource-num&gt;&lt;/record&gt;&lt;/Cite&gt;&lt;/EndNote&gt;</w:instrText>
            </w:r>
            <w:r w:rsidRPr="00DA01E7">
              <w:fldChar w:fldCharType="separate"/>
            </w:r>
            <w:r>
              <w:rPr>
                <w:noProof/>
              </w:rPr>
              <w:t>[38]</w:t>
            </w:r>
            <w:r w:rsidRPr="00DA01E7">
              <w:fldChar w:fldCharType="end"/>
            </w:r>
            <w:r w:rsidRPr="00DA01E7">
              <w:t xml:space="preserve">: </w:t>
            </w:r>
            <w:proofErr w:type="spellStart"/>
            <w:r w:rsidRPr="00DA01E7">
              <w:t>explAIner</w:t>
            </w:r>
            <w:proofErr w:type="spellEnd"/>
          </w:p>
        </w:tc>
        <w:tc>
          <w:tcPr>
            <w:tcW w:w="850" w:type="dxa"/>
          </w:tcPr>
          <w:p w14:paraId="6E8D6CCB" w14:textId="77777777" w:rsidR="006D03A9" w:rsidRPr="00DA01E7" w:rsidRDefault="006D03A9" w:rsidP="00A115B6">
            <w:r w:rsidRPr="00DA01E7">
              <w:t>Global</w:t>
            </w:r>
          </w:p>
        </w:tc>
        <w:tc>
          <w:tcPr>
            <w:tcW w:w="1418" w:type="dxa"/>
          </w:tcPr>
          <w:p w14:paraId="4293A2A1" w14:textId="77777777" w:rsidR="006D03A9" w:rsidRPr="00DA01E7" w:rsidRDefault="006D03A9" w:rsidP="00A115B6">
            <w:r w:rsidRPr="00DA01E7">
              <w:t>Transparency</w:t>
            </w:r>
          </w:p>
        </w:tc>
        <w:tc>
          <w:tcPr>
            <w:tcW w:w="4961" w:type="dxa"/>
          </w:tcPr>
          <w:p w14:paraId="34D2D022" w14:textId="77777777" w:rsidR="006D03A9" w:rsidRPr="00DA01E7" w:rsidRDefault="006D03A9" w:rsidP="00A115B6">
            <w:r w:rsidRPr="00DA01E7">
              <w:t>https://explainer.ai/system/explainer/**</w:t>
            </w:r>
          </w:p>
        </w:tc>
      </w:tr>
      <w:tr w:rsidR="006D03A9" w:rsidRPr="00ED38C5" w14:paraId="7407FBCC" w14:textId="77777777" w:rsidTr="00C8271D">
        <w:tc>
          <w:tcPr>
            <w:tcW w:w="2547" w:type="dxa"/>
            <w:shd w:val="clear" w:color="auto" w:fill="DDF4FF"/>
          </w:tcPr>
          <w:p w14:paraId="65641CF3" w14:textId="01FA885D" w:rsidR="006D03A9" w:rsidRPr="00DA01E7" w:rsidRDefault="006D03A9" w:rsidP="00A115B6">
            <w:r w:rsidRPr="00DA01E7">
              <w:fldChar w:fldCharType="begin"/>
            </w:r>
            <w:r>
              <w:instrText xml:space="preserve"> ADDIN EN.CITE &lt;EndNote&gt;&lt;Cite&gt;&lt;Author&gt;Friedman&lt;/Author&gt;&lt;Year&gt;2000&lt;/Year&gt;&lt;RecNum&gt;103&lt;/RecNum&gt;&lt;DisplayText&gt;[39]&lt;/DisplayText&gt;&lt;record&gt;&lt;rec-number&gt;103&lt;/rec-number&gt;&lt;foreign-keys&gt;&lt;key app="EN" db-id="9stet2ra5fwpeve2eznvpprbdtre2ds2was9" timestamp="1604180592"&gt;103&lt;/key&gt;&lt;/foreign-keys&gt;&lt;ref-type name="Journal Article"&gt;17&lt;/ref-type&gt;&lt;contributors&gt;&lt;authors&gt;&lt;author&gt;Friedman, Jerome&lt;/author&gt;&lt;/authors&gt;&lt;/contributors&gt;&lt;titles&gt;&lt;title&gt;Greedy Function Approximation: A Gradient Boosting Machine&lt;/title&gt;&lt;secondary-title&gt;The Annals of Statistics&lt;/secondary-title&gt;&lt;/titles&gt;&lt;periodical&gt;&lt;full-title&gt;The Annals of Statistics&lt;/full-title&gt;&lt;/periodical&gt;&lt;volume&gt;29&lt;/volume&gt;&lt;dates&gt;&lt;year&gt;2000&lt;/year&gt;&lt;pub-dates&gt;&lt;date&gt;11/28&lt;/date&gt;&lt;/pub-dates&gt;&lt;/dates&gt;&lt;urls&gt;&lt;/urls&gt;&lt;electronic-resource-num&gt;10.1214/aos/1013203451&lt;/electronic-resource-num&gt;&lt;/record&gt;&lt;/Cite&gt;&lt;/EndNote&gt;</w:instrText>
            </w:r>
            <w:r w:rsidRPr="00DA01E7">
              <w:fldChar w:fldCharType="separate"/>
            </w:r>
            <w:r>
              <w:rPr>
                <w:noProof/>
              </w:rPr>
              <w:t>[39]</w:t>
            </w:r>
            <w:r w:rsidRPr="00DA01E7">
              <w:fldChar w:fldCharType="end"/>
            </w:r>
            <w:r w:rsidRPr="00DA01E7">
              <w:t>: PD plots</w:t>
            </w:r>
          </w:p>
        </w:tc>
        <w:tc>
          <w:tcPr>
            <w:tcW w:w="850" w:type="dxa"/>
            <w:shd w:val="clear" w:color="auto" w:fill="DDF4FF"/>
          </w:tcPr>
          <w:p w14:paraId="4CB775E3" w14:textId="77777777" w:rsidR="006D03A9" w:rsidRPr="00DA01E7" w:rsidRDefault="006D03A9" w:rsidP="00A115B6">
            <w:r w:rsidRPr="00DA01E7">
              <w:t>Global</w:t>
            </w:r>
          </w:p>
        </w:tc>
        <w:tc>
          <w:tcPr>
            <w:tcW w:w="1418" w:type="dxa"/>
            <w:shd w:val="clear" w:color="auto" w:fill="DDF4FF"/>
          </w:tcPr>
          <w:p w14:paraId="3532569D" w14:textId="77777777" w:rsidR="006D03A9" w:rsidRPr="00DA01E7" w:rsidRDefault="006D03A9" w:rsidP="00A115B6">
            <w:r w:rsidRPr="00DA01E7">
              <w:t>Causation</w:t>
            </w:r>
          </w:p>
        </w:tc>
        <w:tc>
          <w:tcPr>
            <w:tcW w:w="4961" w:type="dxa"/>
            <w:shd w:val="clear" w:color="auto" w:fill="DDF4FF"/>
          </w:tcPr>
          <w:p w14:paraId="67319402" w14:textId="418C9F67" w:rsidR="006D03A9" w:rsidRPr="00DA01E7" w:rsidRDefault="006D03A9" w:rsidP="00A115B6">
            <w:r w:rsidRPr="00DA01E7">
              <w:t>https://scikit-learn.org/stable/modules/partial</w:t>
            </w:r>
            <w:r w:rsidR="00C8271D">
              <w:t>_</w:t>
            </w:r>
            <w:r w:rsidRPr="00DA01E7">
              <w:t>dependence.html</w:t>
            </w:r>
          </w:p>
        </w:tc>
      </w:tr>
      <w:tr w:rsidR="006D03A9" w:rsidRPr="00ED38C5" w14:paraId="52A71F9D" w14:textId="77777777" w:rsidTr="006D03A9">
        <w:tc>
          <w:tcPr>
            <w:tcW w:w="2547" w:type="dxa"/>
            <w:shd w:val="clear" w:color="auto" w:fill="DDF4FF"/>
          </w:tcPr>
          <w:p w14:paraId="7153B09A" w14:textId="5BC8A38F" w:rsidR="006D03A9" w:rsidRPr="00DA01E7" w:rsidRDefault="006D03A9" w:rsidP="00A115B6">
            <w:r w:rsidRPr="00DA01E7">
              <w:fldChar w:fldCharType="begin"/>
            </w:r>
            <w:r>
              <w:instrText xml:space="preserve"> ADDIN EN.CITE &lt;EndNote&gt;&lt;Cite&gt;&lt;Author&gt;Goldstein&lt;/Author&gt;&lt;Year&gt;2015&lt;/Year&gt;&lt;RecNum&gt;53&lt;/RecNum&gt;&lt;DisplayText&gt;[40]&lt;/DisplayText&gt;&lt;record&gt;&lt;rec-number&gt;53&lt;/rec-number&gt;&lt;foreign-keys&gt;&lt;key app="EN" db-id="9stet2ra5fwpeve2eznvpprbdtre2ds2was9" timestamp="1601311691"&gt;53&lt;/key&gt;&lt;/foreign-keys&gt;&lt;ref-type name="Journal Article"&gt;17&lt;/ref-type&gt;&lt;contributors&gt;&lt;authors&gt;&lt;author&gt;Goldstein, A.&lt;/author&gt;&lt;author&gt;Kapelner, A.&lt;/author&gt;&lt;author&gt;Bleich, J.&lt;/author&gt;&lt;author&gt;Pitkin, E.&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work-type&gt;Article&lt;/work-type&gt;&lt;urls&gt;&lt;related-urls&gt;&lt;url&gt;https://www.scopus.com/inward/record.uri?eid=2-s2.0-84926207567&amp;amp;doi=10.1080%2f10618600.2014.907095&amp;amp;partnerID=40&amp;amp;md5=e454d947ee2a486c1b9ca71038798469&lt;/url&gt;&lt;url&gt;https://www.tandfonline.com/doi/full/10.1080/10618600.2014.907095&lt;/url&gt;&lt;/related-urls&gt;&lt;/urls&gt;&lt;electronic-resource-num&gt;10.1080/10618600.2014.907095&lt;/electronic-resource-num&gt;&lt;remote-database-name&gt;Scopus&lt;/remote-database-name&gt;&lt;/record&gt;&lt;/Cite&gt;&lt;/EndNote&gt;</w:instrText>
            </w:r>
            <w:r w:rsidRPr="00DA01E7">
              <w:fldChar w:fldCharType="separate"/>
            </w:r>
            <w:r>
              <w:rPr>
                <w:noProof/>
              </w:rPr>
              <w:t>[40]</w:t>
            </w:r>
            <w:r w:rsidRPr="00DA01E7">
              <w:fldChar w:fldCharType="end"/>
            </w:r>
            <w:r w:rsidRPr="00DA01E7">
              <w:t>: ICE plots</w:t>
            </w:r>
          </w:p>
        </w:tc>
        <w:tc>
          <w:tcPr>
            <w:tcW w:w="850" w:type="dxa"/>
            <w:shd w:val="clear" w:color="auto" w:fill="DDF4FF"/>
          </w:tcPr>
          <w:p w14:paraId="32AAE893" w14:textId="77777777" w:rsidR="006D03A9" w:rsidRPr="00DA01E7" w:rsidRDefault="006D03A9" w:rsidP="00A115B6">
            <w:r w:rsidRPr="00DA01E7">
              <w:t>Global</w:t>
            </w:r>
          </w:p>
        </w:tc>
        <w:tc>
          <w:tcPr>
            <w:tcW w:w="1418" w:type="dxa"/>
            <w:shd w:val="clear" w:color="auto" w:fill="DDF4FF"/>
          </w:tcPr>
          <w:p w14:paraId="61A92724" w14:textId="77777777" w:rsidR="006D03A9" w:rsidRPr="00DA01E7" w:rsidRDefault="006D03A9" w:rsidP="00A115B6">
            <w:r w:rsidRPr="00DA01E7">
              <w:t>Causation</w:t>
            </w:r>
          </w:p>
        </w:tc>
        <w:tc>
          <w:tcPr>
            <w:tcW w:w="4961" w:type="dxa"/>
            <w:shd w:val="clear" w:color="auto" w:fill="DDF4FF"/>
          </w:tcPr>
          <w:p w14:paraId="314F84D1" w14:textId="77777777" w:rsidR="006D03A9" w:rsidRPr="00DA01E7" w:rsidRDefault="006D03A9" w:rsidP="00A115B6">
            <w:r w:rsidRPr="00DA01E7">
              <w:t>https://CRAN.R-project.org/package=ICEbox </w:t>
            </w:r>
          </w:p>
        </w:tc>
      </w:tr>
      <w:tr w:rsidR="006D03A9" w:rsidRPr="00ED38C5" w14:paraId="561A3189" w14:textId="77777777" w:rsidTr="006D03A9">
        <w:tc>
          <w:tcPr>
            <w:tcW w:w="2547" w:type="dxa"/>
            <w:shd w:val="clear" w:color="auto" w:fill="DDF4FF"/>
          </w:tcPr>
          <w:p w14:paraId="7074B422" w14:textId="517945AB" w:rsidR="006D03A9" w:rsidRPr="00DA01E7" w:rsidRDefault="006D03A9" w:rsidP="00A115B6">
            <w:r w:rsidRPr="00DA01E7">
              <w:fldChar w:fldCharType="begin"/>
            </w:r>
            <w:r>
              <w:instrText xml:space="preserve"> ADDIN EN.CITE &lt;EndNote&gt;&lt;Cite&gt;&lt;Author&gt;Apley&lt;/Author&gt;&lt;Year&gt;2020&lt;/Year&gt;&lt;RecNum&gt;72&lt;/RecNum&gt;&lt;DisplayText&gt;[41]&lt;/DisplayText&gt;&lt;record&gt;&lt;rec-number&gt;72&lt;/rec-number&gt;&lt;foreign-keys&gt;&lt;key app="EN" db-id="9stet2ra5fwpeve2eznvpprbdtre2ds2was9" timestamp="1601474390"&gt;72&lt;/key&gt;&lt;/foreign-keys&gt;&lt;ref-type name="Journal Article"&gt;17&lt;/ref-type&gt;&lt;contributors&gt;&lt;authors&gt;&lt;author&gt;Apley, D. W.&lt;/author&gt;&lt;author&gt;Zhu, J.&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work-type&gt;Article&lt;/work-type&gt;&lt;urls&gt;&lt;related-urls&gt;&lt;url&gt;https://www.scopus.com/inward/record.uri?eid=2-s2.0-85086222339&amp;amp;doi=10.1111%2frssb.12377&amp;amp;partnerID=40&amp;amp;md5=d3d321a7b50dda4f43cf5cf580fce271&lt;/url&gt;&lt;/related-urls&gt;&lt;/urls&gt;&lt;electronic-resource-num&gt;10.1111/rssb.12377&lt;/electronic-resource-num&gt;&lt;remote-database-name&gt;Scopus&lt;/remote-database-name&gt;&lt;/record&gt;&lt;/Cite&gt;&lt;/EndNote&gt;</w:instrText>
            </w:r>
            <w:r w:rsidRPr="00DA01E7">
              <w:fldChar w:fldCharType="separate"/>
            </w:r>
            <w:r>
              <w:rPr>
                <w:noProof/>
              </w:rPr>
              <w:t>[41]</w:t>
            </w:r>
            <w:r w:rsidRPr="00DA01E7">
              <w:fldChar w:fldCharType="end"/>
            </w:r>
            <w:r w:rsidRPr="00DA01E7">
              <w:t>: ALE plots</w:t>
            </w:r>
          </w:p>
        </w:tc>
        <w:tc>
          <w:tcPr>
            <w:tcW w:w="850" w:type="dxa"/>
            <w:shd w:val="clear" w:color="auto" w:fill="DDF4FF"/>
          </w:tcPr>
          <w:p w14:paraId="482F5DFC" w14:textId="77777777" w:rsidR="006D03A9" w:rsidRPr="00DA01E7" w:rsidRDefault="006D03A9" w:rsidP="00A115B6">
            <w:r w:rsidRPr="00DA01E7">
              <w:t>Global</w:t>
            </w:r>
          </w:p>
        </w:tc>
        <w:tc>
          <w:tcPr>
            <w:tcW w:w="1418" w:type="dxa"/>
            <w:shd w:val="clear" w:color="auto" w:fill="DDF4FF"/>
          </w:tcPr>
          <w:p w14:paraId="5C355A19" w14:textId="77777777" w:rsidR="006D03A9" w:rsidRPr="00DA01E7" w:rsidRDefault="006D03A9" w:rsidP="00A115B6">
            <w:r w:rsidRPr="00DA01E7">
              <w:t>Causation</w:t>
            </w:r>
          </w:p>
        </w:tc>
        <w:tc>
          <w:tcPr>
            <w:tcW w:w="4961" w:type="dxa"/>
            <w:shd w:val="clear" w:color="auto" w:fill="DDF4FF"/>
          </w:tcPr>
          <w:p w14:paraId="05CE4ADA" w14:textId="77777777" w:rsidR="006D03A9" w:rsidRPr="00DA01E7" w:rsidRDefault="006D03A9" w:rsidP="00A115B6">
            <w:r w:rsidRPr="00DA01E7">
              <w:t>https://CRAN.R-project.org/package=ALEPlot</w:t>
            </w:r>
          </w:p>
        </w:tc>
      </w:tr>
      <w:tr w:rsidR="006D03A9" w14:paraId="5B6518E1" w14:textId="77777777" w:rsidTr="006D03A9">
        <w:tc>
          <w:tcPr>
            <w:tcW w:w="2547" w:type="dxa"/>
          </w:tcPr>
          <w:p w14:paraId="45EB3248" w14:textId="36EA6432" w:rsidR="006D03A9" w:rsidRPr="00DA01E7" w:rsidRDefault="006D03A9" w:rsidP="00A115B6">
            <w:r w:rsidRPr="00DA01E7">
              <w:fldChar w:fldCharType="begin"/>
            </w:r>
            <w:r>
              <w:instrText xml:space="preserve"> ADDIN EN.CITE &lt;EndNote&gt;&lt;Cite&gt;&lt;Author&gt;Fisher&lt;/Author&gt;&lt;Year&gt;2018&lt;/Year&gt;&lt;RecNum&gt;96&lt;/RecNum&gt;&lt;DisplayText&gt;[42]&lt;/DisplayText&gt;&lt;record&gt;&lt;rec-number&gt;96&lt;/rec-number&gt;&lt;foreign-keys&gt;&lt;key app="EN" db-id="9stet2ra5fwpeve2eznvpprbdtre2ds2was9" timestamp="1603479636"&gt;96&lt;/key&gt;&lt;/foreign-keys&gt;&lt;ref-type name="Journal Article"&gt;17&lt;/ref-type&gt;&lt;contributors&gt;&lt;authors&gt;&lt;author&gt;Fisher, Aaron&lt;/author&gt;&lt;author&gt;Rudin, Cynthia&lt;/author&gt;&lt;author&gt;Dominici, Francesca&lt;/author&gt;&lt;/authors&gt;&lt;/contributors&gt;&lt;titles&gt;&lt;title&gt;Model Class Reliance: Variable Importance Measures for any Machine Learning Model Class, from the &amp;quot;Rashomon&amp;quot; Perspective&lt;/title&gt;&lt;/titles&gt;&lt;dates&gt;&lt;year&gt;2018&lt;/year&gt;&lt;pub-dates&gt;&lt;date&gt;01/04&lt;/date&gt;&lt;/pub-dates&gt;&lt;/dates&gt;&lt;urls&gt;&lt;/urls&gt;&lt;/record&gt;&lt;/Cite&gt;&lt;/EndNote&gt;</w:instrText>
            </w:r>
            <w:r w:rsidRPr="00DA01E7">
              <w:fldChar w:fldCharType="separate"/>
            </w:r>
            <w:r>
              <w:rPr>
                <w:noProof/>
              </w:rPr>
              <w:t>[42]</w:t>
            </w:r>
            <w:r w:rsidRPr="00DA01E7">
              <w:fldChar w:fldCharType="end"/>
            </w:r>
            <w:r w:rsidRPr="00DA01E7">
              <w:t xml:space="preserve">: </w:t>
            </w:r>
            <w:r w:rsidR="008B0184">
              <w:t>Feature permutation</w:t>
            </w:r>
          </w:p>
        </w:tc>
        <w:tc>
          <w:tcPr>
            <w:tcW w:w="850" w:type="dxa"/>
          </w:tcPr>
          <w:p w14:paraId="6AF4C201" w14:textId="77777777" w:rsidR="006D03A9" w:rsidRPr="00DA01E7" w:rsidRDefault="006D03A9" w:rsidP="00A115B6">
            <w:r w:rsidRPr="00DA01E7">
              <w:t>Global</w:t>
            </w:r>
          </w:p>
        </w:tc>
        <w:tc>
          <w:tcPr>
            <w:tcW w:w="1418" w:type="dxa"/>
          </w:tcPr>
          <w:p w14:paraId="4AC39600" w14:textId="77777777" w:rsidR="006D03A9" w:rsidRPr="00DA01E7" w:rsidRDefault="006D03A9" w:rsidP="00A115B6">
            <w:r w:rsidRPr="00DA01E7">
              <w:t>Causation</w:t>
            </w:r>
          </w:p>
        </w:tc>
        <w:tc>
          <w:tcPr>
            <w:tcW w:w="4961" w:type="dxa"/>
          </w:tcPr>
          <w:p w14:paraId="4C5E5EBB" w14:textId="77777777" w:rsidR="006D03A9" w:rsidRPr="00DA01E7" w:rsidRDefault="006D03A9" w:rsidP="00A115B6"/>
        </w:tc>
      </w:tr>
      <w:tr w:rsidR="006D03A9" w:rsidRPr="00ED38C5" w14:paraId="7A905A73" w14:textId="77777777" w:rsidTr="00C8271D">
        <w:tc>
          <w:tcPr>
            <w:tcW w:w="2547" w:type="dxa"/>
            <w:shd w:val="clear" w:color="auto" w:fill="DDF4FF"/>
          </w:tcPr>
          <w:p w14:paraId="50784D9F" w14:textId="055A9198" w:rsidR="006D03A9" w:rsidRPr="00DA01E7" w:rsidRDefault="006D03A9" w:rsidP="00A115B6">
            <w:r w:rsidRPr="00DA01E7">
              <w:fldChar w:fldCharType="begin"/>
            </w:r>
            <w:r>
              <w:instrText xml:space="preserve"> ADDIN EN.CITE &lt;EndNote&gt;&lt;Cite&gt;&lt;Author&gt;Kim&lt;/Author&gt;&lt;Year&gt;2016&lt;/Year&gt;&lt;RecNum&gt;99&lt;/RecNum&gt;&lt;DisplayText&gt;[43]&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EndNote&gt;</w:instrText>
            </w:r>
            <w:r w:rsidRPr="00DA01E7">
              <w:fldChar w:fldCharType="separate"/>
            </w:r>
            <w:r>
              <w:rPr>
                <w:noProof/>
              </w:rPr>
              <w:t>[43]</w:t>
            </w:r>
            <w:r w:rsidRPr="00DA01E7">
              <w:fldChar w:fldCharType="end"/>
            </w:r>
            <w:r w:rsidRPr="00DA01E7">
              <w:t>: MMD-critic</w:t>
            </w:r>
          </w:p>
        </w:tc>
        <w:tc>
          <w:tcPr>
            <w:tcW w:w="850" w:type="dxa"/>
            <w:shd w:val="clear" w:color="auto" w:fill="DDF4FF"/>
          </w:tcPr>
          <w:p w14:paraId="3246BD74" w14:textId="77777777" w:rsidR="006D03A9" w:rsidRPr="00DA01E7" w:rsidRDefault="006D03A9" w:rsidP="00A115B6">
            <w:r w:rsidRPr="00DA01E7">
              <w:t>Local</w:t>
            </w:r>
          </w:p>
        </w:tc>
        <w:tc>
          <w:tcPr>
            <w:tcW w:w="1418" w:type="dxa"/>
            <w:shd w:val="clear" w:color="auto" w:fill="DDF4FF"/>
          </w:tcPr>
          <w:p w14:paraId="5EDEEC2C" w14:textId="77777777" w:rsidR="006D03A9" w:rsidRPr="00DA01E7" w:rsidRDefault="006D03A9" w:rsidP="00A115B6">
            <w:r w:rsidRPr="00DA01E7">
              <w:t>Causation</w:t>
            </w:r>
          </w:p>
        </w:tc>
        <w:tc>
          <w:tcPr>
            <w:tcW w:w="4961" w:type="dxa"/>
            <w:shd w:val="clear" w:color="auto" w:fill="DDF4FF"/>
          </w:tcPr>
          <w:p w14:paraId="29173671" w14:textId="77777777" w:rsidR="006D03A9" w:rsidRPr="00DA01E7" w:rsidRDefault="006D03A9" w:rsidP="00A115B6">
            <w:r w:rsidRPr="00DA01E7">
              <w:t>https://github.com/BeenKim/MMD-critic</w:t>
            </w:r>
          </w:p>
        </w:tc>
      </w:tr>
      <w:tr w:rsidR="006D03A9" w:rsidRPr="00ED38C5" w14:paraId="4143439D" w14:textId="77777777" w:rsidTr="006D03A9">
        <w:tc>
          <w:tcPr>
            <w:tcW w:w="2547" w:type="dxa"/>
          </w:tcPr>
          <w:p w14:paraId="0EEADFF9" w14:textId="4A1450DB" w:rsidR="006D03A9" w:rsidRPr="00DA01E7" w:rsidRDefault="006D03A9" w:rsidP="00A115B6">
            <w:r w:rsidRPr="00DA01E7">
              <w:fldChar w:fldCharType="begin"/>
            </w:r>
            <w:r>
              <w:instrText xml:space="preserve"> ADDIN EN.CITE &lt;EndNote&gt;&lt;Cite&gt;&lt;Author&gt;Koh&lt;/Author&gt;&lt;Year&gt;2017&lt;/Year&gt;&lt;RecNum&gt;100&lt;/RecNum&gt;&lt;DisplayText&gt;[44]&lt;/DisplayText&gt;&lt;record&gt;&lt;rec-number&gt;100&lt;/rec-number&gt;&lt;foreign-keys&gt;&lt;key app="EN" db-id="9stet2ra5fwpeve2eznvpprbdtre2ds2was9" timestamp="1603835813"&gt;100&lt;/key&gt;&lt;/foreign-keys&gt;&lt;ref-type name="Journal Article"&gt;17&lt;/ref-type&gt;&lt;contributors&gt;&lt;authors&gt;&lt;author&gt;Koh, Pang Wei&lt;/author&gt;&lt;author&gt;Liang, Percy&lt;/author&gt;&lt;/authors&gt;&lt;/contributors&gt;&lt;titles&gt;&lt;title&gt;Understanding Black-box Predictions via Influence Functions&lt;/title&gt;&lt;secondary-title&gt;ArXiv&lt;/secondary-title&gt;&lt;/titles&gt;&lt;periodical&gt;&lt;full-title&gt;ArXiv&lt;/full-title&gt;&lt;/periodical&gt;&lt;volume&gt;abs/1703.04730&lt;/volume&gt;&lt;dates&gt;&lt;year&gt;2017&lt;/year&gt;&lt;/dates&gt;&lt;urls&gt;&lt;/urls&gt;&lt;/record&gt;&lt;/Cite&gt;&lt;/EndNote&gt;</w:instrText>
            </w:r>
            <w:r w:rsidRPr="00DA01E7">
              <w:fldChar w:fldCharType="separate"/>
            </w:r>
            <w:r>
              <w:rPr>
                <w:noProof/>
              </w:rPr>
              <w:t>[44]</w:t>
            </w:r>
            <w:r w:rsidRPr="00DA01E7">
              <w:fldChar w:fldCharType="end"/>
            </w:r>
            <w:r w:rsidRPr="00DA01E7">
              <w:t>: Influence Functions</w:t>
            </w:r>
          </w:p>
        </w:tc>
        <w:tc>
          <w:tcPr>
            <w:tcW w:w="850" w:type="dxa"/>
          </w:tcPr>
          <w:p w14:paraId="639F000A" w14:textId="77777777" w:rsidR="006D03A9" w:rsidRPr="00DA01E7" w:rsidRDefault="006D03A9" w:rsidP="00A115B6">
            <w:r w:rsidRPr="00DA01E7">
              <w:t>Local</w:t>
            </w:r>
          </w:p>
        </w:tc>
        <w:tc>
          <w:tcPr>
            <w:tcW w:w="1418" w:type="dxa"/>
          </w:tcPr>
          <w:p w14:paraId="65D15C64" w14:textId="77777777" w:rsidR="006D03A9" w:rsidRPr="00DA01E7" w:rsidRDefault="006D03A9" w:rsidP="00A115B6">
            <w:r w:rsidRPr="00DA01E7">
              <w:t>Causation</w:t>
            </w:r>
          </w:p>
        </w:tc>
        <w:tc>
          <w:tcPr>
            <w:tcW w:w="4961" w:type="dxa"/>
          </w:tcPr>
          <w:p w14:paraId="2BD26396" w14:textId="77777777" w:rsidR="006D03A9" w:rsidRPr="00DA01E7" w:rsidRDefault="006D03A9" w:rsidP="00A115B6">
            <w:r w:rsidRPr="00DA01E7">
              <w:t>https://github.com/kohpangwei/influence-release</w:t>
            </w:r>
            <w:r>
              <w:t>**</w:t>
            </w:r>
          </w:p>
        </w:tc>
      </w:tr>
      <w:tr w:rsidR="006D03A9" w:rsidRPr="00ED38C5" w14:paraId="5B9C3355" w14:textId="77777777" w:rsidTr="006D03A9">
        <w:tc>
          <w:tcPr>
            <w:tcW w:w="2547" w:type="dxa"/>
            <w:shd w:val="clear" w:color="auto" w:fill="DDF4FF"/>
          </w:tcPr>
          <w:p w14:paraId="4C85BADF" w14:textId="55B93123" w:rsidR="006D03A9" w:rsidRPr="00DA01E7" w:rsidRDefault="006D03A9" w:rsidP="00A115B6">
            <w:r w:rsidRPr="00DA01E7">
              <w:fldChar w:fldCharType="begin"/>
            </w:r>
            <w:r w:rsidR="004874E6">
              <w:instrText xml:space="preserve"> ADDIN EN.CITE &lt;EndNote&gt;&lt;Cite&gt;&lt;Author&gt;Dandl&lt;/Author&gt;&lt;Year&gt;2020&lt;/Year&gt;&lt;RecNum&gt;98&lt;/RecNum&gt;&lt;DisplayText&gt;[45]&lt;/DisplayText&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DA01E7">
              <w:fldChar w:fldCharType="separate"/>
            </w:r>
            <w:r w:rsidR="004874E6">
              <w:rPr>
                <w:noProof/>
              </w:rPr>
              <w:t>[45]</w:t>
            </w:r>
            <w:r w:rsidRPr="00DA01E7">
              <w:fldChar w:fldCharType="end"/>
            </w:r>
            <w:r w:rsidRPr="00DA01E7">
              <w:t>: Counterfactuals</w:t>
            </w:r>
          </w:p>
        </w:tc>
        <w:tc>
          <w:tcPr>
            <w:tcW w:w="850" w:type="dxa"/>
            <w:shd w:val="clear" w:color="auto" w:fill="DDF4FF"/>
          </w:tcPr>
          <w:p w14:paraId="415ED8E0" w14:textId="77777777" w:rsidR="006D03A9" w:rsidRPr="00DA01E7" w:rsidRDefault="006D03A9" w:rsidP="00A115B6">
            <w:r w:rsidRPr="00DA01E7">
              <w:t>Local</w:t>
            </w:r>
          </w:p>
        </w:tc>
        <w:tc>
          <w:tcPr>
            <w:tcW w:w="1418" w:type="dxa"/>
            <w:shd w:val="clear" w:color="auto" w:fill="DDF4FF"/>
          </w:tcPr>
          <w:p w14:paraId="6EB2D75F" w14:textId="77777777" w:rsidR="006D03A9" w:rsidRPr="00DA01E7" w:rsidRDefault="006D03A9" w:rsidP="00A115B6">
            <w:r w:rsidRPr="00DA01E7">
              <w:t>Causation</w:t>
            </w:r>
          </w:p>
        </w:tc>
        <w:tc>
          <w:tcPr>
            <w:tcW w:w="4961" w:type="dxa"/>
            <w:shd w:val="clear" w:color="auto" w:fill="DDF4FF"/>
          </w:tcPr>
          <w:p w14:paraId="5DFD5B16" w14:textId="77777777" w:rsidR="006D03A9" w:rsidRPr="00DA01E7" w:rsidRDefault="006D03A9" w:rsidP="00A115B6">
            <w:r w:rsidRPr="00DA01E7">
              <w:t>https://github.com/susanne-207/moc</w:t>
            </w:r>
          </w:p>
        </w:tc>
      </w:tr>
      <w:tr w:rsidR="00F513FB" w:rsidRPr="00ED38C5" w14:paraId="210A5541" w14:textId="77777777" w:rsidTr="006D03A9">
        <w:tc>
          <w:tcPr>
            <w:tcW w:w="2547" w:type="dxa"/>
            <w:shd w:val="clear" w:color="auto" w:fill="DDF4FF"/>
          </w:tcPr>
          <w:p w14:paraId="2A399BF4" w14:textId="6A766DF9" w:rsidR="00F513FB" w:rsidRPr="00DA01E7" w:rsidRDefault="00F513FB" w:rsidP="00A115B6">
            <w:r>
              <w:fldChar w:fldCharType="begin"/>
            </w:r>
            <w:r>
              <w:instrText xml:space="preserve"> ADDIN EN.CITE &lt;EndNote&gt;&lt;Cite&gt;&lt;Author&gt;Wexler&lt;/Author&gt;&lt;Year&gt;2020&lt;/Year&gt;&lt;RecNum&gt;115&lt;/RecNum&gt;&lt;DisplayText&gt;[46]&lt;/DisplayText&gt;&lt;record&gt;&lt;rec-number&gt;115&lt;/rec-number&gt;&lt;foreign-keys&gt;&lt;key app="EN" db-id="9stet2ra5fwpeve2eznvpprbdtre2ds2was9" timestamp="1605111078"&gt;115&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keywords&gt;&lt;keyword&gt;data analysis&lt;/keyword&gt;&lt;keyword&gt;data visualisation&lt;/keyword&gt;&lt;keyword&gt;interactive systems&lt;/keyword&gt;&lt;keyword&gt;learning (artificial intelligence)&lt;/keyword&gt;&lt;keyword&gt;public domain software&lt;/keyword&gt;&lt;keyword&gt;interactive probing&lt;/keyword&gt;&lt;keyword&gt;machine learning models&lt;/keyword&gt;&lt;keyword&gt;open-source application&lt;/keyword&gt;&lt;keyword&gt;ML systems&lt;/keyword&gt;&lt;keyword&gt;data features&lt;/keyword&gt;&lt;keyword&gt;model behavior visualization&lt;/keyword&gt;&lt;keyword&gt;What-If Tool&lt;/keyword&gt;&lt;keyword&gt;ML fairness metrics&lt;/keyword&gt;&lt;keyword&gt;Tools&lt;/keyword&gt;&lt;keyword&gt;Data models&lt;/keyword&gt;&lt;keyword&gt;Data visualization&lt;/keyword&gt;&lt;keyword&gt;Analytical models&lt;/keyword&gt;&lt;keyword&gt;Predictive models&lt;/keyword&gt;&lt;keyword&gt;Machine learning&lt;/keyword&gt;&lt;keyword&gt;Computational modeling&lt;/keyword&gt;&lt;keyword&gt;Interactive Machine Learning&lt;/keyword&gt;&lt;keyword&gt;Model Debugging&lt;/keyword&gt;&lt;keyword&gt;Model Comparison&lt;/keyword&gt;&lt;/keywords&gt;&lt;dates&gt;&lt;year&gt;2020&lt;/year&gt;&lt;/dates&gt;&lt;isbn&gt;1941-0506&lt;/isbn&gt;&lt;urls&gt;&lt;/urls&gt;&lt;electronic-resource-num&gt;10.1109/TVCG.2019.2934619&lt;/electronic-resource-num&gt;&lt;/record&gt;&lt;/Cite&gt;&lt;/EndNote&gt;</w:instrText>
            </w:r>
            <w:r>
              <w:fldChar w:fldCharType="separate"/>
            </w:r>
            <w:r>
              <w:rPr>
                <w:noProof/>
              </w:rPr>
              <w:t>[46]</w:t>
            </w:r>
            <w:r>
              <w:fldChar w:fldCharType="end"/>
            </w:r>
            <w:r>
              <w:t>: What-If Tool</w:t>
            </w:r>
          </w:p>
        </w:tc>
        <w:tc>
          <w:tcPr>
            <w:tcW w:w="850" w:type="dxa"/>
            <w:shd w:val="clear" w:color="auto" w:fill="DDF4FF"/>
          </w:tcPr>
          <w:p w14:paraId="7F20A89E" w14:textId="61C5E59D" w:rsidR="00F513FB" w:rsidRPr="00DA01E7" w:rsidRDefault="006F1AAD" w:rsidP="00A115B6">
            <w:r>
              <w:t>-</w:t>
            </w:r>
          </w:p>
        </w:tc>
        <w:tc>
          <w:tcPr>
            <w:tcW w:w="1418" w:type="dxa"/>
            <w:shd w:val="clear" w:color="auto" w:fill="DDF4FF"/>
          </w:tcPr>
          <w:p w14:paraId="22F1B275" w14:textId="64CA6348" w:rsidR="00F513FB" w:rsidRPr="00DA01E7" w:rsidRDefault="006F1AAD" w:rsidP="00A115B6">
            <w:r>
              <w:t>-</w:t>
            </w:r>
          </w:p>
        </w:tc>
        <w:tc>
          <w:tcPr>
            <w:tcW w:w="4961" w:type="dxa"/>
            <w:shd w:val="clear" w:color="auto" w:fill="DDF4FF"/>
          </w:tcPr>
          <w:p w14:paraId="2D57EC20" w14:textId="1BB19B07" w:rsidR="00F513FB" w:rsidRPr="00DA01E7" w:rsidRDefault="006F1AAD" w:rsidP="00A115B6">
            <w:r w:rsidRPr="006F1AAD">
              <w:t>https://github.com/pair-code/what-if-tool</w:t>
            </w:r>
          </w:p>
        </w:tc>
      </w:tr>
    </w:tbl>
    <w:p w14:paraId="126A23A4" w14:textId="25365AF8" w:rsidR="006D03A9" w:rsidRPr="004211AD" w:rsidRDefault="006D03A9" w:rsidP="00A115B6">
      <w:pPr>
        <w:pStyle w:val="Geenafstand"/>
      </w:pPr>
      <w:r>
        <w:t xml:space="preserve">Table 1: Overview of the model-agnostic explainable machine learning techniques used by the papers discussed in this </w:t>
      </w:r>
      <w:r w:rsidR="00C8271D">
        <w:t>section</w:t>
      </w:r>
      <w:r>
        <w:t>. They are classified according to their scope and technique. If code is available, a link is provided as well. Some techniques are grouped together according to scope and technique when no implementation can be found</w:t>
      </w:r>
      <w:r w:rsidR="004874E6">
        <w:t xml:space="preserve"> (e.g. [33-36])</w:t>
      </w:r>
      <w:r>
        <w:t>. The techniques marked in blue seem to have obtained the most support in research and are either well-established implementations or have an actively-maintained code base.</w:t>
      </w:r>
    </w:p>
    <w:p w14:paraId="0CE6034D" w14:textId="77777777" w:rsidR="006D03A9" w:rsidRPr="00E368DB" w:rsidRDefault="006D03A9" w:rsidP="00A115B6">
      <w:pPr>
        <w:pStyle w:val="Geenafstand"/>
        <w:rPr>
          <w:b w:val="0"/>
          <w:bCs w:val="0"/>
        </w:rPr>
      </w:pPr>
      <w:r w:rsidRPr="00E368DB">
        <w:rPr>
          <w:b w:val="0"/>
          <w:bCs w:val="0"/>
        </w:rPr>
        <w:t>* = can also be used for local explanations</w:t>
      </w:r>
    </w:p>
    <w:p w14:paraId="6E488C7F" w14:textId="6F1967B4" w:rsidR="006D03A9" w:rsidRPr="003E73C4" w:rsidRDefault="006D03A9" w:rsidP="00A115B6">
      <w:r w:rsidRPr="005C4896">
        <w:t>** = seems to be no longer under active development or maintenance</w:t>
      </w:r>
      <w:r>
        <w:t xml:space="preserve"> (last update &gt; 2 years ago)</w:t>
      </w:r>
    </w:p>
    <w:p w14:paraId="62A95603" w14:textId="5CBA81D2" w:rsidR="00B77300" w:rsidRPr="009F2CC0" w:rsidRDefault="00B77300" w:rsidP="00A115B6">
      <w:pPr>
        <w:rPr>
          <w:b/>
          <w:bCs/>
        </w:rPr>
      </w:pPr>
      <w:r w:rsidRPr="009F2CC0">
        <w:rPr>
          <w:b/>
          <w:bCs/>
        </w:rPr>
        <w:t>LIME</w:t>
      </w:r>
    </w:p>
    <w:p w14:paraId="2495C791" w14:textId="2CE01713" w:rsidR="00466A4A" w:rsidRDefault="00DE72B8" w:rsidP="00A115B6">
      <w:r w:rsidRPr="003E73C4">
        <w:t xml:space="preserve">Perhaps one of the most well-known model-agnostic </w:t>
      </w:r>
      <w:r w:rsidR="00EB3BB7" w:rsidRPr="003E73C4">
        <w:t xml:space="preserve">explanation techniques is LIME </w:t>
      </w:r>
      <w:r w:rsidR="00EB3BB7" w:rsidRPr="003E73C4">
        <w:fldChar w:fldCharType="begin"/>
      </w:r>
      <w:r w:rsidR="003A7A91">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00EB3BB7" w:rsidRPr="003E73C4">
        <w:fldChar w:fldCharType="separate"/>
      </w:r>
      <w:r w:rsidR="003A7A91">
        <w:rPr>
          <w:noProof/>
        </w:rPr>
        <w:t>[30]</w:t>
      </w:r>
      <w:r w:rsidR="00EB3BB7" w:rsidRPr="003E73C4">
        <w:fldChar w:fldCharType="end"/>
      </w:r>
      <w:r w:rsidR="00EB3BB7" w:rsidRPr="003E73C4">
        <w:t>.</w:t>
      </w:r>
      <w:r w:rsidR="00163923" w:rsidRPr="003E73C4">
        <w:t xml:space="preserve"> </w:t>
      </w:r>
      <w:r w:rsidR="00FC7843" w:rsidRPr="003E73C4">
        <w:t>This technique creates</w:t>
      </w:r>
      <w:r w:rsidR="00163923" w:rsidRPr="003E73C4">
        <w:t xml:space="preserve"> a </w:t>
      </w:r>
      <w:r w:rsidR="00163923" w:rsidRPr="004B4F86">
        <w:rPr>
          <w:i/>
          <w:iCs/>
        </w:rPr>
        <w:t>transparent</w:t>
      </w:r>
      <w:r w:rsidR="00163923" w:rsidRPr="003E73C4">
        <w:t xml:space="preserve"> model that is faithful to the black-box classifier in a certain </w:t>
      </w:r>
      <w:r w:rsidR="000F1C88" w:rsidRPr="003E73C4">
        <w:t>region</w:t>
      </w:r>
      <w:r w:rsidR="00163923" w:rsidRPr="003E73C4">
        <w:t xml:space="preserve"> of the </w:t>
      </w:r>
      <w:r w:rsidR="00117DA6">
        <w:t>feature space</w:t>
      </w:r>
      <w:r w:rsidR="00163923" w:rsidRPr="003E73C4">
        <w:t>.</w:t>
      </w:r>
      <w:r w:rsidR="00FC7843" w:rsidRPr="003E73C4">
        <w:t xml:space="preserve"> </w:t>
      </w:r>
      <w:r w:rsidR="00BA7DE9" w:rsidRPr="003E73C4">
        <w:t xml:space="preserve">The process of forming a transparent model is based around </w:t>
      </w:r>
      <w:r w:rsidR="006F1AAD">
        <w:t>creating new samples by</w:t>
      </w:r>
      <w:r w:rsidR="00BA7DE9" w:rsidRPr="003E73C4">
        <w:t xml:space="preserve"> </w:t>
      </w:r>
      <w:r w:rsidR="006F1AAD">
        <w:t xml:space="preserve">perturbing a </w:t>
      </w:r>
      <w:r w:rsidR="000F1C88" w:rsidRPr="003E73C4">
        <w:t>single</w:t>
      </w:r>
      <w:r w:rsidR="00BA7DE9" w:rsidRPr="003E73C4">
        <w:t xml:space="preserve"> data point</w:t>
      </w:r>
      <w:r w:rsidR="006F1AAD">
        <w:t xml:space="preserve"> in a certain “neighborhood”</w:t>
      </w:r>
      <w:r w:rsidR="00BA7DE9" w:rsidRPr="003E73C4">
        <w:t xml:space="preserve">. </w:t>
      </w:r>
      <w:r w:rsidR="006F1AAD">
        <w:t>These new perturbed samples are run through the black-box model, and the changes in predictions with respect to the original instance are measured, weighted by</w:t>
      </w:r>
      <w:r w:rsidR="00BA7DE9" w:rsidRPr="003E73C4">
        <w:t xml:space="preserve"> the proximity</w:t>
      </w:r>
      <w:r w:rsidR="000F1C88" w:rsidRPr="003E73C4">
        <w:t xml:space="preserve"> </w:t>
      </w:r>
      <w:r w:rsidR="00BA7DE9" w:rsidRPr="003E73C4">
        <w:t xml:space="preserve">to the original </w:t>
      </w:r>
      <w:r w:rsidR="006F1AAD">
        <w:t>instance</w:t>
      </w:r>
      <w:r w:rsidR="00BA7DE9" w:rsidRPr="003E73C4">
        <w:t xml:space="preserve">. Based on this new data, a </w:t>
      </w:r>
      <w:r w:rsidR="00B22A25" w:rsidRPr="003E73C4">
        <w:t>linear</w:t>
      </w:r>
      <w:r w:rsidR="00BA7DE9" w:rsidRPr="003E73C4">
        <w:t xml:space="preserve"> model is learned</w:t>
      </w:r>
      <w:r w:rsidR="00A56E38">
        <w:t xml:space="preserve"> to fit the predictions of the black-box model</w:t>
      </w:r>
      <w:r w:rsidR="00BA7DE9" w:rsidRPr="003E73C4">
        <w:t xml:space="preserve">. </w:t>
      </w:r>
      <w:r w:rsidR="000F1C88" w:rsidRPr="003E73C4">
        <w:t xml:space="preserve">This can be any </w:t>
      </w:r>
      <w:r w:rsidR="00B22A25" w:rsidRPr="003E73C4">
        <w:t xml:space="preserve">linear </w:t>
      </w:r>
      <w:r w:rsidR="000F1C88" w:rsidRPr="003E73C4">
        <w:t xml:space="preserve">transparent model, such as </w:t>
      </w:r>
      <w:r w:rsidR="00B22A25" w:rsidRPr="003E73C4">
        <w:t>logistic regression</w:t>
      </w:r>
      <w:r w:rsidR="000F1C88" w:rsidRPr="003E73C4">
        <w:t xml:space="preserve"> or a decision tree</w:t>
      </w:r>
      <w:r w:rsidR="006F1AAD">
        <w:t>.</w:t>
      </w:r>
      <w:r w:rsidR="00BD4867">
        <w:t xml:space="preserve"> At the same time, the complexity is minimized by keeping the number of features low. </w:t>
      </w:r>
      <w:r w:rsidR="00B22A25" w:rsidRPr="003E73C4">
        <w:t xml:space="preserve">The output of LIME for tabular data is a list of understandable </w:t>
      </w:r>
      <w:r w:rsidR="00B22A25">
        <w:t>input features</w:t>
      </w:r>
      <w:r w:rsidR="00C925B5">
        <w:t xml:space="preserve">, </w:t>
      </w:r>
      <w:r w:rsidR="00C925B5">
        <w:t>even if the black-box model uses these in a more highly engineered form.</w:t>
      </w:r>
      <w:r w:rsidR="00B22A25">
        <w:t xml:space="preserve"> </w:t>
      </w:r>
      <w:r w:rsidR="00C925B5">
        <w:t>B</w:t>
      </w:r>
      <w:r w:rsidR="00B22A25">
        <w:t xml:space="preserve">ased on </w:t>
      </w:r>
      <w:r w:rsidR="00C925B5">
        <w:t>the</w:t>
      </w:r>
      <w:r w:rsidR="00B22A25">
        <w:t xml:space="preserve"> weight</w:t>
      </w:r>
      <w:r w:rsidR="00C925B5">
        <w:t>s</w:t>
      </w:r>
      <w:r w:rsidR="00B22A25">
        <w:t xml:space="preserve"> in the linear model, the most important or influential features are placed at the top. </w:t>
      </w:r>
      <w:r w:rsidR="00C925B5">
        <w:t xml:space="preserve">As such, LIME is quite a simple approach which is easily understood. </w:t>
      </w:r>
      <w:r w:rsidR="00C925B5">
        <w:t xml:space="preserve">It also provides the indication of fidelity, showing how well the model explains the predictions made by the black box model </w:t>
      </w:r>
      <w:r w:rsidR="00C925B5" w:rsidRPr="003E73C4">
        <w:fldChar w:fldCharType="begin"/>
      </w:r>
      <w:r w:rsidR="00C925B5">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00C925B5" w:rsidRPr="003E73C4">
        <w:fldChar w:fldCharType="separate"/>
      </w:r>
      <w:r w:rsidR="00C925B5">
        <w:rPr>
          <w:noProof/>
        </w:rPr>
        <w:t>[30]</w:t>
      </w:r>
      <w:r w:rsidR="00C925B5" w:rsidRPr="003E73C4">
        <w:fldChar w:fldCharType="end"/>
      </w:r>
      <w:r w:rsidR="00C925B5">
        <w:t>.</w:t>
      </w:r>
      <w:r w:rsidR="00C925B5">
        <w:t xml:space="preserve"> </w:t>
      </w:r>
    </w:p>
    <w:p w14:paraId="4EE79039" w14:textId="107A0569" w:rsidR="009317DC" w:rsidRDefault="00DB35AC" w:rsidP="00A115B6">
      <w:r>
        <w:t xml:space="preserve">Because LIME is only </w:t>
      </w:r>
      <w:r w:rsidRPr="004B4F86">
        <w:rPr>
          <w:i/>
          <w:iCs/>
        </w:rPr>
        <w:t>locally</w:t>
      </w:r>
      <w:r>
        <w:t xml:space="preserve"> accurate, </w:t>
      </w:r>
      <w:r w:rsidR="00720ACD">
        <w:t xml:space="preserve">it cannot be used to explain an entire model. Since the number of features used is low as well, </w:t>
      </w:r>
      <w:r>
        <w:t>this might not be a good choice to explain a prediction</w:t>
      </w:r>
      <w:r w:rsidR="00720ACD">
        <w:t xml:space="preserve"> in detail.</w:t>
      </w:r>
      <w:r w:rsidR="00720ACD" w:rsidRPr="00720ACD">
        <w:t xml:space="preserve"> </w:t>
      </w:r>
      <w:r w:rsidR="00400364">
        <w:t>Moreover, t</w:t>
      </w:r>
      <w:r w:rsidR="00720ACD">
        <w:t xml:space="preserve">he perturbations are sampled in a way that does not </w:t>
      </w:r>
      <w:r w:rsidR="00400364">
        <w:t>take into account the</w:t>
      </w:r>
      <w:r w:rsidR="00720ACD">
        <w:t xml:space="preserve"> correlation between features</w:t>
      </w:r>
      <w:r w:rsidR="00466A4A">
        <w:t xml:space="preserve"> </w:t>
      </w:r>
      <w:r w:rsidR="00466A4A" w:rsidRPr="003E73C4">
        <w:fldChar w:fldCharType="begin"/>
      </w:r>
      <w:r w:rsidR="003A7A91">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00466A4A" w:rsidRPr="003E73C4">
        <w:fldChar w:fldCharType="separate"/>
      </w:r>
      <w:r w:rsidR="003A7A91">
        <w:rPr>
          <w:noProof/>
        </w:rPr>
        <w:t>[30]</w:t>
      </w:r>
      <w:r w:rsidR="00466A4A" w:rsidRPr="003E73C4">
        <w:fldChar w:fldCharType="end"/>
      </w:r>
      <w:r w:rsidR="00720ACD">
        <w:t xml:space="preserve">. This means that </w:t>
      </w:r>
      <w:r w:rsidR="004B4F86">
        <w:t>unlikely samples might be produced, or certain features are accredited too much importance due to a correlation effect with other features. Therefore, the</w:t>
      </w:r>
      <w:r w:rsidR="00400364">
        <w:t xml:space="preserve"> user</w:t>
      </w:r>
      <w:r w:rsidR="00720ACD">
        <w:t xml:space="preserve"> must evaluate if the explanations seem valid</w:t>
      </w:r>
      <w:r w:rsidR="00400364">
        <w:t xml:space="preserve"> based on their knowledge of the problem.</w:t>
      </w:r>
      <w:r w:rsidR="00131D0F">
        <w:t xml:space="preserve"> Lastly, LIME fits a linear model to the local neighborhood, even though the decision boundary might not be linear around that area, thus causing an incorrect model. </w:t>
      </w:r>
    </w:p>
    <w:p w14:paraId="6969FAB8" w14:textId="610308BC" w:rsidR="00B325CC" w:rsidRPr="00B325CC" w:rsidRDefault="00B325CC" w:rsidP="00A115B6">
      <w:r>
        <w:t>LIME has been shown to be vulnerable to adversarial attacks</w:t>
      </w:r>
      <w:r w:rsidR="004B4F86">
        <w:t xml:space="preserve"> </w:t>
      </w:r>
      <w:r w:rsidR="004B4F86">
        <w:fldChar w:fldCharType="begin"/>
      </w:r>
      <w:r w:rsidR="00F513FB">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rsidR="004B4F86">
        <w:fldChar w:fldCharType="separate"/>
      </w:r>
      <w:r w:rsidR="00F513FB">
        <w:rPr>
          <w:noProof/>
        </w:rPr>
        <w:t>[47]</w:t>
      </w:r>
      <w:r w:rsidR="004B4F86">
        <w:fldChar w:fldCharType="end"/>
      </w:r>
      <w:r>
        <w:t xml:space="preserve">. </w:t>
      </w:r>
      <w:r w:rsidR="00E6796A">
        <w:t>This is because t</w:t>
      </w:r>
      <w:r>
        <w:t xml:space="preserve">he way that LIME perturbs the selected point </w:t>
      </w:r>
      <w:r w:rsidR="00E6796A">
        <w:t xml:space="preserve">can </w:t>
      </w:r>
      <w:r>
        <w:t xml:space="preserve">lead to samples that </w:t>
      </w:r>
      <w:r w:rsidR="00E6796A">
        <w:t xml:space="preserve">do not fit the original distribution of the dataset. An adversary classifier could thus identify the samples generated by the perturbation, and classify those in a different way than those of the original dataset. In this way, a classifier can effectively hide its original bias from the explanation </w:t>
      </w:r>
      <w:r w:rsidR="001C7727">
        <w:t>model</w:t>
      </w:r>
      <w:r w:rsidR="00E6796A">
        <w:t>. For example, the black-box model might make decisions based on race, while effectively hiding this bias from the explanations created by LIME.</w:t>
      </w:r>
      <w:r w:rsidR="004B4F86">
        <w:t xml:space="preserve"> </w:t>
      </w:r>
      <w:r w:rsidR="001C7727">
        <w:t xml:space="preserve"> </w:t>
      </w:r>
    </w:p>
    <w:p w14:paraId="0858B0D5" w14:textId="31C65C0A" w:rsidR="004B4F86" w:rsidRPr="009F2CC0" w:rsidRDefault="004B4F86" w:rsidP="00A115B6">
      <w:pPr>
        <w:rPr>
          <w:b/>
          <w:bCs/>
        </w:rPr>
      </w:pPr>
      <w:r w:rsidRPr="009F2CC0">
        <w:rPr>
          <w:b/>
          <w:bCs/>
        </w:rPr>
        <w:lastRenderedPageBreak/>
        <w:t>Anchors</w:t>
      </w:r>
    </w:p>
    <w:p w14:paraId="22CD9C5E" w14:textId="3D00444E" w:rsidR="00375C89" w:rsidRDefault="00D252C4" w:rsidP="00A115B6">
      <w:r>
        <w:t>The authors of the original LIME paper have since</w:t>
      </w:r>
      <w:r w:rsidR="00454AC7">
        <w:t xml:space="preserve"> come out with an improved version of LIME called Anchor</w:t>
      </w:r>
      <w:r w:rsidR="00B325CC">
        <w:t>s</w:t>
      </w:r>
      <w:r w:rsidR="00454AC7">
        <w:t xml:space="preserve"> </w:t>
      </w:r>
      <w:r w:rsidR="00454AC7">
        <w:fldChar w:fldCharType="begin"/>
      </w:r>
      <w:r w:rsidR="006D03A9">
        <w:instrText xml:space="preserve"> ADDIN EN.CITE &lt;EndNote&gt;&lt;Cite&gt;&lt;Author&gt;Ribeiro&lt;/Author&gt;&lt;Year&gt;2018&lt;/Year&gt;&lt;RecNum&gt;77&lt;/RecNum&gt;&lt;DisplayText&gt;[31]&lt;/DisplayText&gt;&lt;record&gt;&lt;rec-number&gt;77&lt;/rec-number&gt;&lt;foreign-keys&gt;&lt;key app="EN" db-id="9stet2ra5fwpeve2eznvpprbdtre2ds2was9" timestamp="1601483418"&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454AC7">
        <w:fldChar w:fldCharType="separate"/>
      </w:r>
      <w:r w:rsidR="006D03A9">
        <w:rPr>
          <w:noProof/>
        </w:rPr>
        <w:t>[31]</w:t>
      </w:r>
      <w:r w:rsidR="00454AC7">
        <w:fldChar w:fldCharType="end"/>
      </w:r>
      <w:r w:rsidR="00454AC7">
        <w:t>.</w:t>
      </w:r>
      <w:r w:rsidR="001568F6">
        <w:t xml:space="preserve"> Their main aim </w:t>
      </w:r>
      <w:r w:rsidR="004B4F86">
        <w:t>was</w:t>
      </w:r>
      <w:r w:rsidR="001568F6">
        <w:t xml:space="preserve"> to </w:t>
      </w:r>
      <w:r w:rsidR="00B325CC">
        <w:t xml:space="preserve">improve the notion of </w:t>
      </w:r>
      <w:r w:rsidR="005E4A85">
        <w:t>the “</w:t>
      </w:r>
      <w:r w:rsidR="00BD4867">
        <w:t>neighborhood</w:t>
      </w:r>
      <w:r w:rsidR="005E4A85">
        <w:t xml:space="preserve">” </w:t>
      </w:r>
      <w:r w:rsidR="00B325CC">
        <w:t>for which the explanation holds.</w:t>
      </w:r>
      <w:r w:rsidR="00131CA3">
        <w:t xml:space="preserve"> </w:t>
      </w:r>
      <w:r w:rsidR="005E4A85">
        <w:t xml:space="preserve">Anchors are </w:t>
      </w:r>
      <w:r w:rsidR="00791843">
        <w:t xml:space="preserve">decision </w:t>
      </w:r>
      <w:r w:rsidR="005E4A85">
        <w:t>rules,</w:t>
      </w:r>
      <w:r w:rsidR="004B4F86">
        <w:t xml:space="preserve"> or feature values,</w:t>
      </w:r>
      <w:r w:rsidR="005E4A85">
        <w:t xml:space="preserve"> that “anchor” a prediction</w:t>
      </w:r>
      <w:r w:rsidR="00791843">
        <w:t xml:space="preserve"> in a </w:t>
      </w:r>
      <w:r w:rsidR="00791843" w:rsidRPr="00BD4867">
        <w:rPr>
          <w:i/>
          <w:iCs/>
        </w:rPr>
        <w:t>certain region</w:t>
      </w:r>
      <w:r w:rsidR="004B4F86">
        <w:t xml:space="preserve"> of the feature space</w:t>
      </w:r>
      <w:r w:rsidR="005E4A85">
        <w:t>. This means that if such an anchor holds, the prediction remains the same</w:t>
      </w:r>
      <w:r w:rsidR="00791843">
        <w:t xml:space="preserve"> with high probability</w:t>
      </w:r>
      <w:r w:rsidR="005E4A85">
        <w:t>, even if other features are varied.</w:t>
      </w:r>
      <w:r w:rsidR="00791843">
        <w:t xml:space="preserve"> </w:t>
      </w:r>
      <w:r w:rsidR="00A671DF">
        <w:t xml:space="preserve">Anchors </w:t>
      </w:r>
      <w:r w:rsidR="00DD2B97">
        <w:t>are</w:t>
      </w:r>
      <w:r w:rsidR="00791843">
        <w:t xml:space="preserve"> created </w:t>
      </w:r>
      <w:r w:rsidR="00DD2B97">
        <w:t>based on</w:t>
      </w:r>
      <w:r w:rsidR="00791843">
        <w:t xml:space="preserve"> the same </w:t>
      </w:r>
      <w:r w:rsidR="00DD2B97">
        <w:t xml:space="preserve">data </w:t>
      </w:r>
      <w:r w:rsidR="00791843">
        <w:t xml:space="preserve">perturbation approach as LIME, but instead </w:t>
      </w:r>
      <w:r w:rsidR="004B4F86">
        <w:t>has</w:t>
      </w:r>
      <w:r w:rsidR="00791843">
        <w:t xml:space="preserve"> clear boundaries</w:t>
      </w:r>
      <w:r w:rsidR="004B4F86">
        <w:t>, or coverage,</w:t>
      </w:r>
      <w:r w:rsidR="00791843">
        <w:t xml:space="preserve"> for which this explanation holds.</w:t>
      </w:r>
      <w:r w:rsidR="00DD2B97">
        <w:t xml:space="preserve"> </w:t>
      </w:r>
      <w:r w:rsidR="00791843">
        <w:t xml:space="preserve">These anchors are not learned by generating a surrogate model. Instead, </w:t>
      </w:r>
      <w:r w:rsidR="00375C89">
        <w:t xml:space="preserve">the decision rules are optimized by an exploration-exploitation technique using the generated perturbations, based in reinforcement learning. In this way anchors do not exploit the transparency of simple ML models, but they leverage </w:t>
      </w:r>
      <w:r w:rsidR="00375C89" w:rsidRPr="00375C89">
        <w:rPr>
          <w:i/>
          <w:iCs/>
        </w:rPr>
        <w:t>causation</w:t>
      </w:r>
      <w:r w:rsidR="00375C89">
        <w:t>.</w:t>
      </w:r>
    </w:p>
    <w:p w14:paraId="2C147B06" w14:textId="38F0608A" w:rsidR="00375C89" w:rsidRDefault="00375C89" w:rsidP="00A115B6">
      <w:r>
        <w:t xml:space="preserve">This approach improves significantly on LIME </w:t>
      </w:r>
      <w:r w:rsidR="00DD2B97">
        <w:t>since it is able to define for which area an explanation holds</w:t>
      </w:r>
      <w:r w:rsidR="00825640">
        <w:t xml:space="preserve"> with its notion of coverage</w:t>
      </w:r>
      <w:r w:rsidR="00DD2B97">
        <w:t>, and can handle non-linearities well due to not fitting a linear model.</w:t>
      </w:r>
      <w:r w:rsidR="004E3796">
        <w:t xml:space="preserve"> However, since the subsampling procedure remains the same, </w:t>
      </w:r>
      <w:r w:rsidR="00BD4867">
        <w:t>we</w:t>
      </w:r>
      <w:r w:rsidR="004E3796">
        <w:t xml:space="preserve"> suspect that </w:t>
      </w:r>
      <w:r w:rsidR="00A671DF">
        <w:t xml:space="preserve">Anchors are also susceptible to the </w:t>
      </w:r>
      <w:r w:rsidR="004E3796">
        <w:t>adversarial approach</w:t>
      </w:r>
      <w:r w:rsidR="00A671DF">
        <w:t xml:space="preserve"> used to attack LIME</w:t>
      </w:r>
      <w:r w:rsidR="004E3796">
        <w:t xml:space="preserve"> </w:t>
      </w:r>
      <w:r w:rsidR="00A671DF">
        <w:fldChar w:fldCharType="begin"/>
      </w:r>
      <w:r w:rsidR="00A671DF">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rsidR="00A671DF">
        <w:fldChar w:fldCharType="separate"/>
      </w:r>
      <w:r w:rsidR="00A671DF">
        <w:rPr>
          <w:noProof/>
        </w:rPr>
        <w:t>[47]</w:t>
      </w:r>
      <w:r w:rsidR="00A671DF">
        <w:fldChar w:fldCharType="end"/>
      </w:r>
      <w:r w:rsidR="004E3796">
        <w:t>.</w:t>
      </w:r>
    </w:p>
    <w:p w14:paraId="022BBC76" w14:textId="3F5C662B" w:rsidR="004E3796" w:rsidRPr="009F2CC0" w:rsidRDefault="00B77300" w:rsidP="00A115B6">
      <w:pPr>
        <w:rPr>
          <w:b/>
          <w:bCs/>
        </w:rPr>
      </w:pPr>
      <w:r w:rsidRPr="009F2CC0">
        <w:rPr>
          <w:b/>
          <w:bCs/>
        </w:rPr>
        <w:t>SHAP</w:t>
      </w:r>
    </w:p>
    <w:p w14:paraId="61DB26FC" w14:textId="2638250F" w:rsidR="00FF3F8A" w:rsidRDefault="004E3796" w:rsidP="00A115B6">
      <w:r>
        <w:t>Another popular</w:t>
      </w:r>
      <w:r w:rsidR="00571772">
        <w:t xml:space="preserve"> technique for generating explanations is SHAP; or </w:t>
      </w:r>
      <w:proofErr w:type="spellStart"/>
      <w:r w:rsidR="00571772" w:rsidRPr="00571772">
        <w:t>SHapley</w:t>
      </w:r>
      <w:proofErr w:type="spellEnd"/>
      <w:r w:rsidR="00571772" w:rsidRPr="00571772">
        <w:t xml:space="preserve"> Additive </w:t>
      </w:r>
      <w:proofErr w:type="spellStart"/>
      <w:r w:rsidR="00571772" w:rsidRPr="00571772">
        <w:t>exPlanations</w:t>
      </w:r>
      <w:proofErr w:type="spellEnd"/>
      <w:r w:rsidR="00571772">
        <w:t xml:space="preserve">. </w:t>
      </w:r>
      <w:r w:rsidR="00397CD2">
        <w:t xml:space="preserve">SHAP is based on calculating Shapley values for </w:t>
      </w:r>
      <w:r w:rsidR="006132B4">
        <w:t>inputs that were</w:t>
      </w:r>
      <w:r w:rsidR="00B653FF">
        <w:t xml:space="preserve"> </w:t>
      </w:r>
      <w:r w:rsidR="00E321AB">
        <w:t xml:space="preserve">used in a ML model </w:t>
      </w:r>
      <w:r w:rsidR="00B653FF">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B653FF">
        <w:fldChar w:fldCharType="separate"/>
      </w:r>
      <w:r w:rsidR="006D03A9">
        <w:rPr>
          <w:noProof/>
        </w:rPr>
        <w:t>[32]</w:t>
      </w:r>
      <w:r w:rsidR="00B653FF">
        <w:fldChar w:fldCharType="end"/>
      </w:r>
      <w:r w:rsidR="00397CD2">
        <w:t xml:space="preserve">. </w:t>
      </w:r>
      <w:r w:rsidR="00571772">
        <w:t xml:space="preserve">Shapley values originate from game theory, and define how much features contributed to the </w:t>
      </w:r>
      <w:r w:rsidR="000116B7">
        <w:t>value</w:t>
      </w:r>
      <w:r w:rsidR="00571772">
        <w:t xml:space="preserve"> of a certain prediction, in comparison to the average prediction.</w:t>
      </w:r>
      <w:r w:rsidR="001401AC">
        <w:t xml:space="preserve"> This is achieved by calculating the average difference in the value of predictions when including and omitting a certain feature</w:t>
      </w:r>
      <w:r w:rsidR="00E321AB">
        <w:t xml:space="preserve"> value</w:t>
      </w:r>
      <w:r w:rsidR="001401AC">
        <w:t xml:space="preserve"> in increasingly large sets</w:t>
      </w:r>
      <w:r w:rsidR="00BD4867">
        <w:t xml:space="preserve"> </w:t>
      </w:r>
      <w:r w:rsidR="001401AC">
        <w:t xml:space="preserve">of other features. </w:t>
      </w:r>
      <w:r w:rsidR="00E321AB">
        <w:t>Because one cannot simply omit a feature in a trained ML model</w:t>
      </w:r>
      <w:r w:rsidR="006132B4">
        <w:t xml:space="preserve"> that uses tabular data</w:t>
      </w:r>
      <w:r w:rsidR="00E321AB">
        <w:t xml:space="preserve">, the feature is set to a sampled value. </w:t>
      </w:r>
      <w:r w:rsidR="001401AC">
        <w:t>For instance, when predicting whether or not someone will be granted a loan, the feature</w:t>
      </w:r>
      <w:r w:rsidR="000116B7">
        <w:t xml:space="preserve"> value</w:t>
      </w:r>
      <w:r w:rsidR="001401AC">
        <w:t xml:space="preserve"> of </w:t>
      </w:r>
      <w:r w:rsidR="00E321AB">
        <w:t>“</w:t>
      </w:r>
      <w:r w:rsidR="000116B7">
        <w:t>female</w:t>
      </w:r>
      <w:r w:rsidR="00E321AB">
        <w:t>”</w:t>
      </w:r>
      <w:r w:rsidR="001401AC">
        <w:t xml:space="preserve"> is investigated in </w:t>
      </w:r>
      <w:r w:rsidR="00E321AB">
        <w:t>a set</w:t>
      </w:r>
      <w:r w:rsidR="001401AC">
        <w:t xml:space="preserve"> with no other features, a </w:t>
      </w:r>
      <w:r w:rsidR="00E321AB">
        <w:t>set</w:t>
      </w:r>
      <w:r w:rsidR="001401AC">
        <w:t xml:space="preserve"> with 1 other feature, and a </w:t>
      </w:r>
      <w:r w:rsidR="00E321AB">
        <w:t>set</w:t>
      </w:r>
      <w:r w:rsidR="001401AC">
        <w:t xml:space="preserve"> with 2 other features.</w:t>
      </w:r>
      <w:r w:rsidR="000116B7">
        <w:t xml:space="preserve"> For each </w:t>
      </w:r>
      <w:r w:rsidR="00E321AB">
        <w:t>set</w:t>
      </w:r>
      <w:r w:rsidR="000116B7">
        <w:t xml:space="preserve">, the difference in value (probability) when including </w:t>
      </w:r>
      <w:r w:rsidR="00E321AB">
        <w:t xml:space="preserve">“female”, versus a sampled value, is noted. </w:t>
      </w:r>
      <w:r w:rsidR="000116B7">
        <w:t xml:space="preserve">This value is then averaged over all </w:t>
      </w:r>
      <w:r w:rsidR="00E321AB">
        <w:t>sets</w:t>
      </w:r>
      <w:r w:rsidR="000116B7">
        <w:t xml:space="preserve">. For example, </w:t>
      </w:r>
      <w:r w:rsidR="00E321AB">
        <w:t>“female”</w:t>
      </w:r>
      <w:r w:rsidR="000116B7">
        <w:t xml:space="preserve"> could contribute -0.2 on average over these </w:t>
      </w:r>
      <w:r w:rsidR="00E321AB">
        <w:t>sets</w:t>
      </w:r>
      <w:r w:rsidR="000116B7">
        <w:t xml:space="preserve">. </w:t>
      </w:r>
      <w:r w:rsidR="00FF3F8A">
        <w:t xml:space="preserve">The comparison to the average prediction of the dataset, or a subset of the dataset allows for </w:t>
      </w:r>
      <w:r w:rsidR="00FF3F8A" w:rsidRPr="00F74B40">
        <w:rPr>
          <w:i/>
          <w:iCs/>
        </w:rPr>
        <w:t>contrastive explanations</w:t>
      </w:r>
      <w:r w:rsidR="00FF3F8A">
        <w:t>.</w:t>
      </w:r>
    </w:p>
    <w:p w14:paraId="69F921A7" w14:textId="714108E4" w:rsidR="005C2DD4" w:rsidRDefault="00D1326E" w:rsidP="00A115B6">
      <w:r>
        <w:t xml:space="preserve">SHAP can be used to create </w:t>
      </w:r>
      <w:r w:rsidRPr="00BD4867">
        <w:rPr>
          <w:i/>
          <w:iCs/>
        </w:rPr>
        <w:t>global</w:t>
      </w:r>
      <w:r>
        <w:t xml:space="preserve"> explanations by</w:t>
      </w:r>
      <w:r w:rsidR="005C2DD4">
        <w:t xml:space="preserve"> calculating Shapley values for all possible combinations of feature sets</w:t>
      </w:r>
      <w:r w:rsidR="00BD4867">
        <w:t>, though this</w:t>
      </w:r>
      <w:r w:rsidR="005C2DD4">
        <w:t xml:space="preserve"> is a rather computationally intensive procedure</w:t>
      </w:r>
      <w:r w:rsidR="00481E51">
        <w:t xml:space="preserve"> </w:t>
      </w:r>
      <w:r w:rsidR="00481E51">
        <w:fldChar w:fldCharType="begin"/>
      </w:r>
      <w:r w:rsidR="00481E51">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481E51">
        <w:fldChar w:fldCharType="separate"/>
      </w:r>
      <w:r w:rsidR="00481E51">
        <w:rPr>
          <w:noProof/>
        </w:rPr>
        <w:t>[32]</w:t>
      </w:r>
      <w:r w:rsidR="00481E51">
        <w:fldChar w:fldCharType="end"/>
      </w:r>
      <w:r w:rsidR="005C2DD4">
        <w:t>.</w:t>
      </w:r>
      <w:r w:rsidR="00FF3F8A">
        <w:t xml:space="preserve"> To handle this undesirable property, SHAP includes a wide variety of implementations for the approximation of Shapley values, optimized for specific models such as linear models, tree-ensembles </w:t>
      </w:r>
      <w:r w:rsidR="00FF3F8A">
        <w:fldChar w:fldCharType="begin"/>
      </w:r>
      <w:r w:rsidR="00F513FB">
        <w:instrText xml:space="preserve"> ADDIN EN.CITE &lt;EndNote&gt;&lt;Cite&gt;&lt;Author&gt;Lundberg&lt;/Author&gt;&lt;Year&gt;2017&lt;/Year&gt;&lt;RecNum&gt;78&lt;/RecNum&gt;&lt;DisplayText&gt;[48]&lt;/DisplayText&gt;&lt;record&gt;&lt;rec-number&gt;78&lt;/rec-number&gt;&lt;foreign-keys&gt;&lt;key app="EN" db-id="9stet2ra5fwpeve2eznvpprbdtre2ds2was9" timestamp="1601492941"&gt;78&lt;/key&gt;&lt;/foreign-keys&gt;&lt;ref-type name="Journal Article"&gt;17&lt;/ref-type&gt;&lt;contributors&gt;&lt;authors&gt;&lt;author&gt;Lundberg, Scott&lt;/author&gt;&lt;author&gt;Lee, Su-In&lt;/author&gt;&lt;/authors&gt;&lt;/contributors&gt;&lt;titles&gt;&lt;title&gt;Consistent feature attribution for tree ensembles&lt;/title&gt;&lt;/titles&gt;&lt;dates&gt;&lt;year&gt;2017&lt;/year&gt;&lt;pub-dates&gt;&lt;date&gt;06/19&lt;/date&gt;&lt;/pub-dates&gt;&lt;/dates&gt;&lt;urls&gt;&lt;/urls&gt;&lt;/record&gt;&lt;/Cite&gt;&lt;/EndNote&gt;</w:instrText>
      </w:r>
      <w:r w:rsidR="00FF3F8A">
        <w:fldChar w:fldCharType="separate"/>
      </w:r>
      <w:r w:rsidR="00F513FB">
        <w:rPr>
          <w:noProof/>
        </w:rPr>
        <w:t>[48]</w:t>
      </w:r>
      <w:r w:rsidR="00FF3F8A">
        <w:fldChar w:fldCharType="end"/>
      </w:r>
      <w:r w:rsidR="00FF3F8A">
        <w:t xml:space="preserve">, and DNNs </w:t>
      </w:r>
      <w:r w:rsidR="00FF3F8A">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FF3F8A">
        <w:fldChar w:fldCharType="separate"/>
      </w:r>
      <w:r w:rsidR="006D03A9">
        <w:rPr>
          <w:noProof/>
        </w:rPr>
        <w:t>[32]</w:t>
      </w:r>
      <w:r w:rsidR="00FF3F8A">
        <w:fldChar w:fldCharType="end"/>
      </w:r>
      <w:r w:rsidR="00FF3F8A">
        <w:t xml:space="preserve">. We will discuss each of these versions in their model-specific sections. </w:t>
      </w:r>
    </w:p>
    <w:p w14:paraId="19B3CB22" w14:textId="629774CC" w:rsidR="00B653FF" w:rsidRDefault="00AB1DE7" w:rsidP="00A115B6">
      <w:r>
        <w:t xml:space="preserve">Kernel SHAP is the default SHAP implementation which approximates the Shapley values from all </w:t>
      </w:r>
      <w:r w:rsidR="00C925B5">
        <w:t>possible</w:t>
      </w:r>
      <w:r>
        <w:t xml:space="preserve"> combinations, using a linear model</w:t>
      </w:r>
      <w:r w:rsidR="00FF3F8A">
        <w:t xml:space="preserve"> </w:t>
      </w:r>
      <w:r w:rsidR="00FF3F8A">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FF3F8A">
        <w:fldChar w:fldCharType="separate"/>
      </w:r>
      <w:r w:rsidR="006D03A9">
        <w:rPr>
          <w:noProof/>
        </w:rPr>
        <w:t>[32]</w:t>
      </w:r>
      <w:r w:rsidR="00FF3F8A">
        <w:fldChar w:fldCharType="end"/>
      </w:r>
      <w:r w:rsidR="00CC385F">
        <w:t xml:space="preserve">, leveraging its </w:t>
      </w:r>
      <w:r w:rsidR="00CC385F" w:rsidRPr="00CC385F">
        <w:rPr>
          <w:i/>
          <w:iCs/>
        </w:rPr>
        <w:t>transparency</w:t>
      </w:r>
      <w:r w:rsidR="00CC385F">
        <w:t>.</w:t>
      </w:r>
      <w:r w:rsidR="00FF3F8A">
        <w:t xml:space="preserve"> </w:t>
      </w:r>
      <w:r>
        <w:t>This linear model is fitted similarly to LIME, except that the weight for each sampled prediction is computed with the</w:t>
      </w:r>
      <w:r w:rsidR="00FF3F8A">
        <w:t xml:space="preserve"> </w:t>
      </w:r>
      <w:r>
        <w:t>SHAP kernel.</w:t>
      </w:r>
      <w:r w:rsidR="00E60531">
        <w:t xml:space="preserve"> This kernel assigns the largest weights to</w:t>
      </w:r>
      <w:r w:rsidR="00C925B5">
        <w:t xml:space="preserve"> the</w:t>
      </w:r>
      <w:r w:rsidR="00E60531">
        <w:t xml:space="preserve"> small</w:t>
      </w:r>
      <w:r w:rsidR="00C925B5">
        <w:t xml:space="preserve">est and </w:t>
      </w:r>
      <w:r w:rsidR="00E60531">
        <w:t>large</w:t>
      </w:r>
      <w:r w:rsidR="00C925B5">
        <w:t>st</w:t>
      </w:r>
      <w:r w:rsidR="00E60531">
        <w:t xml:space="preserve"> sets. The intuition behind this being that we would like to study features in isolation, as well as if it was excluded from a large group of other features.</w:t>
      </w:r>
      <w:r w:rsidR="00C925B5">
        <w:t xml:space="preserve"> These sets hold the largest</w:t>
      </w:r>
      <w:r w:rsidR="00E60531">
        <w:t xml:space="preserve"> discriminatory power.</w:t>
      </w:r>
    </w:p>
    <w:p w14:paraId="41227437" w14:textId="0ABB816A" w:rsidR="00C96ECF" w:rsidRDefault="00C96ECF" w:rsidP="00A115B6">
      <w:r>
        <w:t xml:space="preserve">The same paper that detected the vulnerability of LIME to an adversarial classifier, applied the same strategy to SHAP </w:t>
      </w:r>
      <w:r>
        <w:fldChar w:fldCharType="begin"/>
      </w:r>
      <w:r w:rsidR="00F513FB">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fldChar w:fldCharType="separate"/>
      </w:r>
      <w:r w:rsidR="00F513FB">
        <w:rPr>
          <w:noProof/>
        </w:rPr>
        <w:t>[47]</w:t>
      </w:r>
      <w:r>
        <w:fldChar w:fldCharType="end"/>
      </w:r>
      <w:r>
        <w:t xml:space="preserve">. They found that SHAP was less vulnerable to exploitation than LIME, but still found significant ways to avoid exposing the black-box classifier’s true bias. </w:t>
      </w:r>
      <w:r w:rsidR="00FF3F8A">
        <w:t xml:space="preserve">This could be because sampling approach used by SHAP suffers from the same property as LIME, as it does not account for correlated features </w:t>
      </w:r>
      <w:r w:rsidR="00FF3F8A">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FF3F8A">
        <w:fldChar w:fldCharType="separate"/>
      </w:r>
      <w:r w:rsidR="006D03A9">
        <w:rPr>
          <w:noProof/>
        </w:rPr>
        <w:t>[32]</w:t>
      </w:r>
      <w:r w:rsidR="00FF3F8A">
        <w:fldChar w:fldCharType="end"/>
      </w:r>
      <w:r w:rsidR="00FF3F8A">
        <w:t>. Perhaps the reason why SHAP is less vulnerable than LIME</w:t>
      </w:r>
      <w:r>
        <w:t xml:space="preserve"> could be attributed to </w:t>
      </w:r>
      <w:r w:rsidR="00481E51">
        <w:t>a</w:t>
      </w:r>
      <w:r>
        <w:t xml:space="preserve"> local accuracy property</w:t>
      </w:r>
      <w:r w:rsidR="00C925B5">
        <w:t xml:space="preserve">. </w:t>
      </w:r>
      <w:r>
        <w:t xml:space="preserve">This property ensures that the difference between the given prediction and the average prediction on the background distribution is fully determined by the feature attributions. In this way, information about the original data distribution is kept, therefore undermining the adversarial approach </w:t>
      </w:r>
      <w:r>
        <w:fldChar w:fldCharType="begin"/>
      </w:r>
      <w:r w:rsidR="00F513FB">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fldChar w:fldCharType="separate"/>
      </w:r>
      <w:r w:rsidR="00F513FB">
        <w:rPr>
          <w:noProof/>
        </w:rPr>
        <w:t>[47]</w:t>
      </w:r>
      <w:r>
        <w:fldChar w:fldCharType="end"/>
      </w:r>
      <w:r>
        <w:t>.</w:t>
      </w:r>
    </w:p>
    <w:p w14:paraId="68C4EBDB" w14:textId="248CE20C" w:rsidR="00720ACD" w:rsidRPr="00481E51" w:rsidRDefault="00B7665C" w:rsidP="00A115B6">
      <w:r>
        <w:t xml:space="preserve">SHAP was </w:t>
      </w:r>
      <w:r w:rsidR="00C632B7">
        <w:t xml:space="preserve">put to the test </w:t>
      </w:r>
      <w:r>
        <w:t xml:space="preserve">by </w:t>
      </w:r>
      <w:r w:rsidR="00C632B7">
        <w:t>anesthesiologists</w:t>
      </w:r>
      <w:r>
        <w:t xml:space="preserve"> during surgery to assist in </w:t>
      </w:r>
      <w:r w:rsidR="00C632B7">
        <w:t xml:space="preserve">predicting the risk of hypoxemia and explaining any risk factors, both pre-surgery and in real time during surgery </w:t>
      </w:r>
      <w:r w:rsidR="00C632B7">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F129B2">
        <w:instrText xml:space="preserve"> ADDIN EN.CITE </w:instrText>
      </w:r>
      <w:r w:rsidR="00F129B2">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F129B2">
        <w:instrText xml:space="preserve"> ADDIN EN.CITE.DATA </w:instrText>
      </w:r>
      <w:r w:rsidR="00F129B2">
        <w:fldChar w:fldCharType="end"/>
      </w:r>
      <w:r w:rsidR="00C632B7">
        <w:fldChar w:fldCharType="separate"/>
      </w:r>
      <w:r w:rsidR="00F129B2">
        <w:rPr>
          <w:noProof/>
        </w:rPr>
        <w:t>[2]</w:t>
      </w:r>
      <w:r w:rsidR="00C632B7">
        <w:fldChar w:fldCharType="end"/>
      </w:r>
      <w:r w:rsidR="00C632B7">
        <w:t>. The underlying black-box model was a gradient boosting machine, which was trained on electronic medical records of past surgeries</w:t>
      </w:r>
      <w:r w:rsidR="00481E51">
        <w:t>.</w:t>
      </w:r>
      <w:r w:rsidR="00C632B7">
        <w:t xml:space="preserve"> </w:t>
      </w:r>
      <w:r w:rsidR="00481E51">
        <w:t>After training the model</w:t>
      </w:r>
      <w:r w:rsidR="00811F1A">
        <w:t>, K</w:t>
      </w:r>
      <w:r w:rsidR="006B6ADC">
        <w:t>ernel</w:t>
      </w:r>
      <w:r w:rsidR="00C632B7">
        <w:t xml:space="preserve"> SHAP</w:t>
      </w:r>
      <w:r w:rsidR="006B6ADC">
        <w:t xml:space="preserve"> </w:t>
      </w:r>
      <w:r w:rsidR="00811F1A">
        <w:t>was applied</w:t>
      </w:r>
      <w:r w:rsidR="00C632B7">
        <w:t xml:space="preserve"> to compute </w:t>
      </w:r>
      <w:r w:rsidR="00811F1A">
        <w:t xml:space="preserve">the </w:t>
      </w:r>
      <w:r w:rsidR="00C632B7">
        <w:t xml:space="preserve">Shapley values. They reported that without the ML model and accompanied explanations, </w:t>
      </w:r>
      <w:r w:rsidR="00D70247">
        <w:t xml:space="preserve">anesthesiologists anticipated 15% of </w:t>
      </w:r>
      <w:r w:rsidR="001430F0">
        <w:t>hypoxemia</w:t>
      </w:r>
      <w:r w:rsidR="00D70247">
        <w:t xml:space="preserve"> events, in contrast to 30% when the model and explanations were available.</w:t>
      </w:r>
      <w:r w:rsidR="001430F0">
        <w:t xml:space="preserve"> They also report</w:t>
      </w:r>
      <w:r w:rsidR="00F35B7E">
        <w:t xml:space="preserve"> to have “shed new light on </w:t>
      </w:r>
      <w:r w:rsidR="00F35B7E" w:rsidRPr="00F35B7E">
        <w:t>physiological relationships</w:t>
      </w:r>
      <w:r w:rsidR="00F35B7E">
        <w:t>”</w:t>
      </w:r>
      <w:r w:rsidR="00551E7D" w:rsidRPr="00551E7D">
        <w:t xml:space="preserve"> </w:t>
      </w:r>
      <w:r w:rsidR="00551E7D">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551E7D">
        <w:instrText xml:space="preserve"> ADDIN EN.CITE </w:instrText>
      </w:r>
      <w:r w:rsidR="00551E7D">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551E7D">
        <w:instrText xml:space="preserve"> ADDIN EN.CITE.DATA </w:instrText>
      </w:r>
      <w:r w:rsidR="00551E7D">
        <w:fldChar w:fldCharType="end"/>
      </w:r>
      <w:r w:rsidR="00551E7D">
        <w:fldChar w:fldCharType="separate"/>
      </w:r>
      <w:r w:rsidR="00551E7D">
        <w:rPr>
          <w:noProof/>
        </w:rPr>
        <w:t>[2]</w:t>
      </w:r>
      <w:r w:rsidR="00551E7D">
        <w:fldChar w:fldCharType="end"/>
      </w:r>
      <w:r w:rsidR="00551E7D">
        <w:t>,</w:t>
      </w:r>
      <w:r w:rsidR="00F35B7E">
        <w:t xml:space="preserve"> as a</w:t>
      </w:r>
      <w:r w:rsidR="00A41984">
        <w:t xml:space="preserve"> new</w:t>
      </w:r>
      <w:r w:rsidR="00F35B7E">
        <w:t xml:space="preserve"> marker for hypoxemia was found. </w:t>
      </w:r>
      <w:r w:rsidR="00481E51">
        <w:t xml:space="preserve">It seems that the explanations helped provide </w:t>
      </w:r>
      <w:r w:rsidR="00481E51" w:rsidRPr="00481E51">
        <w:rPr>
          <w:i/>
          <w:iCs/>
        </w:rPr>
        <w:t>more information</w:t>
      </w:r>
      <w:r w:rsidR="00481E51">
        <w:t xml:space="preserve"> to the anesthesiologists in real-time as well as after the surgery.</w:t>
      </w:r>
      <w:r w:rsidR="002F7A87">
        <w:t xml:space="preserve"> Please note that this study was performed by the same authors that created SHAP.</w:t>
      </w:r>
    </w:p>
    <w:p w14:paraId="0E048418" w14:textId="5764630C" w:rsidR="00720ACD" w:rsidRDefault="00C96ECF" w:rsidP="00A115B6">
      <w:r>
        <w:t xml:space="preserve">In a </w:t>
      </w:r>
      <w:r w:rsidR="002F7A87">
        <w:t xml:space="preserve">different </w:t>
      </w:r>
      <w:r>
        <w:t xml:space="preserve">study, Kernel SHAP was applied to another prediction of mortality in the ICU based on </w:t>
      </w:r>
      <w:r w:rsidR="00811F1A">
        <w:t>both static and dynamic clinical features</w:t>
      </w:r>
      <w:r>
        <w:t xml:space="preserve"> </w:t>
      </w:r>
      <w:r>
        <w:fldChar w:fldCharType="begin"/>
      </w:r>
      <w:r w:rsidR="00F129B2">
        <w:instrText xml:space="preserve"> ADDIN EN.CITE &lt;EndNote&gt;&lt;Cite&gt;&lt;Author&gt;Thorsen-Meyer&lt;/Author&gt;&lt;Year&gt;2020&lt;/Year&gt;&lt;RecNum&gt;10&lt;/RecNum&gt;&lt;DisplayText&gt;[3]&lt;/DisplayText&gt;&lt;record&gt;&lt;rec-number&gt;10&lt;/rec-number&gt;&lt;foreign-keys&gt;&lt;key app="EN" db-id="9stet2ra5fwpeve2eznvpprbdtre2ds2was9" timestamp="1600361417"&gt;10&lt;/key&gt;&lt;/foreign-keys&gt;&lt;ref-type name="Journal Article"&gt;17&lt;/ref-type&gt;&lt;contributors&gt;&lt;authors&gt;&lt;author&gt;Thorsen-Meyer, Hans-Christian&lt;/author&gt;&lt;author&gt;Nielsen, Annelaura B.&lt;/author&gt;&lt;author&gt;Nielsen, Anna P.&lt;/author&gt;&lt;author&gt;Kaas-Hansen, Benjamin Skov&lt;/author&gt;&lt;author&gt;Toft, Palle&lt;/author&gt;&lt;author&gt;Schierbeck, Jens&lt;/author&gt;&lt;author&gt;Strom, Thomas&lt;/author&gt;&lt;author&gt;Chmura, Piotr J.&lt;/author&gt;&lt;author&gt;Heimann, Marc&lt;/author&gt;&lt;author&gt;Dybdahl, Lars&lt;/author&gt;&lt;author&gt;Spangsege, Lasse&lt;/author&gt;&lt;author&gt;Hulsen, Patrick&lt;/author&gt;&lt;author&gt;Belling, Kirstine&lt;/author&gt;&lt;author&gt;Brunak, Soren&lt;/author&gt;&lt;author&gt;Perner, Anders&lt;/author&gt;&lt;/authors&gt;&lt;/contributors&gt;&lt;titles&gt;&lt;title&gt;Dynamic and explainable machine learning prediction of mortality in patients in the intensive care unit: a retrospective study of high-frequency data in electronic patient records&lt;/title&gt;&lt;secondary-title&gt;Lancet Digital Health&lt;/secondary-title&gt;&lt;/titles&gt;&lt;periodical&gt;&lt;full-title&gt;Lancet Digital Health&lt;/full-title&gt;&lt;/periodical&gt;&lt;pages&gt;E179-E191&lt;/pages&gt;&lt;volume&gt;2&lt;/volume&gt;&lt;number&gt;4&lt;/number&gt;&lt;dates&gt;&lt;year&gt;2020&lt;/year&gt;&lt;pub-dates&gt;&lt;date&gt;Apr&lt;/date&gt;&lt;/pub-dates&gt;&lt;/dates&gt;&lt;accession-num&gt;WOS:000525885000011&lt;/accession-num&gt;&lt;urls&gt;&lt;related-urls&gt;&lt;url&gt;&amp;lt;Go to ISI&amp;gt;://WOS:000525885000011&lt;/url&gt;&lt;url&gt;https://www.thelancet.com/pdfs/journals/landig/PIIS2589-7500(20)30018-2.pdf&lt;/url&gt;&lt;/related-urls&gt;&lt;/urls&gt;&lt;electronic-resource-num&gt;10.1016/s2589-7500(20)30018-2&lt;/electronic-resource-num&gt;&lt;/record&gt;&lt;/Cite&gt;&lt;/EndNote&gt;</w:instrText>
      </w:r>
      <w:r>
        <w:fldChar w:fldCharType="separate"/>
      </w:r>
      <w:r w:rsidR="00F129B2">
        <w:rPr>
          <w:noProof/>
        </w:rPr>
        <w:t>[3]</w:t>
      </w:r>
      <w:r>
        <w:fldChar w:fldCharType="end"/>
      </w:r>
      <w:r w:rsidR="00811F1A">
        <w:t xml:space="preserve">. Here the black-box model was an LSTM. As the paper only makes reference to the original SHAP paper, we assume they </w:t>
      </w:r>
      <w:r w:rsidR="00FA1045">
        <w:t xml:space="preserve">used the Kernel SHAP implementation. </w:t>
      </w:r>
      <w:r w:rsidR="00F743E8">
        <w:t xml:space="preserve">The explanations that were obtained were compared to a handcrafted set of features that are used to assess physiology. In their results, they state that the obtained explanations were in line with what was expected in comparison to the handcrafted feature importance. The only notable difference was that the SHAP feature importance showed that a feature can drive the prediction in either direction based on context, whereas the handcrafted model did not show such flexibility. Though the paper did not detail any information about the quality of the explanations, it did demonstrate that using explanations allows for more complex models to be </w:t>
      </w:r>
      <w:r w:rsidR="00F87EF2">
        <w:t xml:space="preserve">used as </w:t>
      </w:r>
      <w:r w:rsidR="00F87EF2" w:rsidRPr="0033256B">
        <w:rPr>
          <w:i/>
          <w:iCs/>
        </w:rPr>
        <w:t>decision support tools</w:t>
      </w:r>
      <w:r w:rsidR="00F87EF2">
        <w:t>,</w:t>
      </w:r>
      <w:r w:rsidR="00F743E8">
        <w:t xml:space="preserve"> while they are still in line with domain knowledge.</w:t>
      </w:r>
    </w:p>
    <w:p w14:paraId="4138AEF5" w14:textId="77777777" w:rsidR="00551E7D" w:rsidRDefault="00551E7D" w:rsidP="00A115B6"/>
    <w:p w14:paraId="5DEC233F" w14:textId="76B84B14" w:rsidR="00B77300" w:rsidRPr="009F2CC0" w:rsidRDefault="00B77300" w:rsidP="00A115B6">
      <w:pPr>
        <w:rPr>
          <w:b/>
          <w:bCs/>
        </w:rPr>
      </w:pPr>
      <w:r w:rsidRPr="009F2CC0">
        <w:rPr>
          <w:b/>
          <w:bCs/>
        </w:rPr>
        <w:lastRenderedPageBreak/>
        <w:t>Global surrogate models</w:t>
      </w:r>
    </w:p>
    <w:p w14:paraId="40A87F1E" w14:textId="2AA23D15" w:rsidR="00D52B1E" w:rsidRDefault="00172766" w:rsidP="00A115B6">
      <w:r>
        <w:t xml:space="preserve">There are various other studies that </w:t>
      </w:r>
      <w:r w:rsidR="00052A9A">
        <w:t xml:space="preserve">have </w:t>
      </w:r>
      <w:r>
        <w:t xml:space="preserve">attempted to create similar types of explanation frameworks </w:t>
      </w:r>
      <w:r w:rsidR="00CA2B83">
        <w:t>to</w:t>
      </w:r>
      <w:r>
        <w:t xml:space="preserve"> LIME, Anchors or </w:t>
      </w:r>
      <w:r w:rsidR="00CA2B83">
        <w:t>SHAP, though</w:t>
      </w:r>
      <w:r>
        <w:t xml:space="preserve"> none in particular have left an equally impactful mark on the field. </w:t>
      </w:r>
      <w:r w:rsidR="00D52B1E">
        <w:t xml:space="preserve">These approaches can be summarized as </w:t>
      </w:r>
      <w:r w:rsidR="00D52B1E" w:rsidRPr="00D52B1E">
        <w:rPr>
          <w:i/>
          <w:iCs/>
        </w:rPr>
        <w:t>global</w:t>
      </w:r>
      <w:r w:rsidR="00D52B1E">
        <w:t xml:space="preserve"> surrogate </w:t>
      </w:r>
      <w:r w:rsidR="00BF72CF">
        <w:t>/ student</w:t>
      </w:r>
      <w:r w:rsidR="00EE5892">
        <w:t xml:space="preserve"> </w:t>
      </w:r>
      <w:r w:rsidR="00BF72CF">
        <w:t xml:space="preserve">/ mimic </w:t>
      </w:r>
      <w:r w:rsidR="00D52B1E">
        <w:t xml:space="preserve">models, since they approximate a black-box model by a simpler </w:t>
      </w:r>
      <w:r w:rsidR="00D52B1E" w:rsidRPr="00D52B1E">
        <w:rPr>
          <w:i/>
          <w:iCs/>
        </w:rPr>
        <w:t>transparent</w:t>
      </w:r>
      <w:r w:rsidR="00D52B1E">
        <w:t xml:space="preserve"> model</w:t>
      </w:r>
      <w:r w:rsidR="00E62F0A">
        <w:t xml:space="preserve"> </w:t>
      </w:r>
      <w:r w:rsidR="00E62F0A">
        <w:fldChar w:fldCharType="begin">
          <w:fldData xml:space="preserve">PEVuZE5vdGU+PENpdGU+PEF1dGhvcj5CYXN0YW5pPC9BdXRob3I+PFllYXI+MjAxNzwvWWVhcj48
UmVjTnVtPjc1PC9SZWNOdW0+PERpc3BsYXlUZXh0PlszMy0zN108L0Rpc3BsYXlUZXh0PjxyZWNv
cmQ+PHJlYy1udW1iZXI+NzU8L3JlYy1udW1iZXI+PGZvcmVpZ24ta2V5cz48a2V5IGFwcD0iRU4i
IGRiLWlkPSI5c3RldDJyYTVmd3BldmUyZXpudnBwcmJkdHJlMmRzMndhczkiIHRpbWVzdGFtcD0i
MTYwMTQ3NzM0NCI+NzU8L2tleT48L2ZvcmVpZ24ta2V5cz48cmVmLXR5cGUgbmFtZT0iSm91cm5h
bCBBcnRpY2xlIj4xNzwvcmVmLXR5cGU+PGNvbnRyaWJ1dG9ycz48YXV0aG9ycz48YXV0aG9yPkJh
c3RhbmksIE9zYmVydDwvYXV0aG9yPjxhdXRob3I+S2ltLCBDYXJvbHluPC9hdXRob3I+PGF1dGhv
cj5CYXN0YW5pLCBIYW1zYTwvYXV0aG9yPjwvYXV0aG9ycz48L2NvbnRyaWJ1dG9ycz48dGl0bGVz
Pjx0aXRsZT5JbnRlcnByZXRhYmlsaXR5IHZpYSBNb2RlbCBFeHRyYWN0aW9uPC90aXRsZT48L3Rp
dGxlcz48ZGF0ZXM+PHllYXI+MjAxNzwveWVhcj48cHViLWRhdGVzPjxkYXRlPjA2LzI5PC9kYXRl
PjwvcHViLWRhdGVzPjwvZGF0ZXM+PHVybHM+PC91cmxzPjwvcmVjb3JkPjwvQ2l0ZT48Q2l0ZT48
QXV0aG9yPktyaXNobmFuPC9BdXRob3I+PFllYXI+MjAxNzwvWWVhcj48UmVjTnVtPjc2PC9SZWNO
dW0+PHJlY29yZD48cmVjLW51bWJlcj43NjwvcmVjLW51bWJlcj48Zm9yZWlnbi1rZXlzPjxrZXkg
YXBwPSJFTiIgZGItaWQ9IjlzdGV0MnJhNWZ3cGV2ZTJlem52cHByYmR0cmUyZHMyd2FzOSIgdGlt
ZXN0YW1wPSIxNjAxNDgxOTYyIj43Njwva2V5PjwvZm9yZWlnbi1rZXlzPjxyZWYtdHlwZSBuYW1l
PSJCb29rIj42PC9yZWYtdHlwZT48Y29udHJpYnV0b3JzPjxhdXRob3JzPjxhdXRob3I+S3Jpc2hu
YW4sIFNhbmpheTwvYXV0aG9yPjxhdXRob3I+V3UsIEV1Z2VuZTwvYXV0aG9yPjwvYXV0aG9ycz48
L2NvbnRyaWJ1dG9ycz48dGl0bGVzPjx0aXRsZT5QQUxNOiBNYWNoaW5lIExlYXJuaW5nIEV4cGxh
bmF0aW9ucyBGb3IgSXRlcmF0aXZlIERlYnVnZ2luZzwvdGl0bGU+PC90aXRsZXM+PHBhZ2VzPjEt
NjwvcGFnZXM+PGRhdGVzPjx5ZWFyPjIwMTc8L3llYXI+PC9kYXRlcz48dXJscz48L3VybHM+PGVs
ZWN0cm9uaWMtcmVzb3VyY2UtbnVtPjEwLjExNDUvMzA3NzI1Ny4zMDc3MjcxPC9lbGVjdHJvbmlj
LXJlc291cmNlLW51bT48L3JlY29yZD48L0NpdGU+PENpdGU+PEF1dGhvcj5MYWtrYXJhanU8L0F1
dGhvcj48WWVhcj4yMDE3PC9ZZWFyPjxSZWNOdW0+NzM8L1JlY051bT48cmVjb3JkPjxyZWMtbnVt
YmVyPjczPC9yZWMtbnVtYmVyPjxmb3JlaWduLWtleXM+PGtleSBhcHA9IkVOIiBkYi1pZD0iOXN0
ZXQycmE1ZndwZXZlMmV6bnZwcHJiZHRyZTJkczJ3YXM5IiB0aW1lc3RhbXA9IjE2MDE0NzUyMTEi
PjczPC9rZXk+PC9mb3JlaWduLWtleXM+PHJlZi10eXBlIG5hbWU9IkpvdXJuYWwgQXJ0aWNsZSI+
MTc8L3JlZi10eXBlPjxjb250cmlidXRvcnM+PGF1dGhvcnM+PGF1dGhvcj5MYWtrYXJhanUsIEhp
bWFiaW5kdTwvYXV0aG9yPjxhdXRob3I+S2FtYXIsIEVjZTwvYXV0aG9yPjxhdXRob3I+Q2FydWFu
YSwgUmljaDwvYXV0aG9yPjxhdXRob3I+TGVza292ZWMsIEp1cmU8L2F1dGhvcj48L2F1dGhvcnM+
PC9jb250cmlidXRvcnM+PHRpdGxlcz48dGl0bGU+SW50ZXJwcmV0YWJsZSAmYW1wOyBFeHBsb3Jh
YmxlIEFwcHJveGltYXRpb25zIG9mIEJsYWNrIEJveCBNb2RlbHM8L3RpdGxlPjwvdGl0bGVzPjxk
YXRlcz48eWVhcj4yMDE3PC95ZWFyPjxwdWItZGF0ZXM+PGRhdGU+MDcvMDQ8L2RhdGU+PC9wdWIt
ZGF0ZXM+PC9kYXRlcz48dXJscz48L3VybHM+PC9yZWNvcmQ+PC9DaXRlPjxDaXRlPjxBdXRob3I+
TWluZzwvQXV0aG9yPjxZZWFyPjIwMTk8L1llYXI+PFJlY051bT4xNDwvUmVjTnVtPjxyZWNvcmQ+
PHJlYy1udW1iZXI+MTQ8L3JlYy1udW1iZXI+PGZvcmVpZ24ta2V5cz48a2V5IGFwcD0iRU4iIGRi
LWlkPSI5c3RldDJyYTVmd3BldmUyZXpudnBwcmJkdHJlMmRzMndhczkiIHRpbWVzdGFtcD0iMTYw
MDM2MTQxNyI+MTQ8L2tleT48L2ZvcmVpZ24ta2V5cz48cmVmLXR5cGUgbmFtZT0iSm91cm5hbCBB
cnRpY2xlIj4xNzwvcmVmLXR5cGU+PGNvbnRyaWJ1dG9ycz48YXV0aG9ycz48YXV0aG9yPk1pbmcs
IFlhbzwvYXV0aG9yPjxhdXRob3I+UXUsIEh1YW1pbjwvYXV0aG9yPjxhdXRob3I+QmVydGluaSwg
RW5yaWNvPC9hdXRob3I+PC9hdXRob3JzPjwvY29udHJpYnV0b3JzPjx0aXRsZXM+PHRpdGxlPlJ1
bGVNYXRyaXg6IFZpc3VhbGl6aW5nIGFuZCBVbmRlcnN0YW5kaW5nIENsYXNzaWZpZXJzIHdpdGgg
UnVsZXM8L3RpdGxlPjxzZWNvbmRhcnktdGl0bGU+SWVlZSBUcmFuc2FjdGlvbnMgb24gVmlzdWFs
aXphdGlvbiBhbmQgQ29tcHV0ZXIgR3JhcGhpY3M8L3NlY29uZGFyeS10aXRsZT48L3RpdGxlcz48
cGVyaW9kaWNhbD48ZnVsbC10aXRsZT5JZWVlIFRyYW5zYWN0aW9ucyBvbiBWaXN1YWxpemF0aW9u
IGFuZCBDb21wdXRlciBHcmFwaGljczwvZnVsbC10aXRsZT48L3BlcmlvZGljYWw+PHBhZ2VzPjM0
Mi0zNTI8L3BhZ2VzPjx2b2x1bWU+MjU8L3ZvbHVtZT48bnVtYmVyPjE8L251bWJlcj48ZGF0ZXM+
PHllYXI+MjAxOTwveWVhcj48cHViLWRhdGVzPjxkYXRlPkphbjwvZGF0ZT48L3B1Yi1kYXRlcz48
L2RhdGVzPjxpc2JuPjEwNzctMjYyNjwvaXNibj48YWNjZXNzaW9uLW51bT5XT1M6MDAwNDUyNjQw
MDAwMDMzPC9hY2Nlc3Npb24tbnVtPjx1cmxzPjxyZWxhdGVkLXVybHM+PHVybD48c3R5bGUgZmFj
ZT0idW5kZXJsaW5lIiBmb250PSJkZWZhdWx0IiBzaXplPSIxMDAlIj4mbHQ7R28gdG8gSVNJJmd0
OzovL1dPUzowMDA0NTI2NDAwMDAwMzM8L3N0eWxlPjwvdXJsPjx1cmw+aHR0cHM6Ly9pZWVleHBs
b3JlLmllZWUub3JnL2RvY3VtZW50Lzg0NDAwODUvPC91cmw+PC9yZWxhdGVkLXVybHM+PC91cmxz
PjxlbGVjdHJvbmljLXJlc291cmNlLW51bT4xMC4xMTA5L3R2Y2cuMjAxOC4yODY0ODEy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L0VuZE5vdGU+
AG==
</w:fldData>
        </w:fldChar>
      </w:r>
      <w:r w:rsidR="006D03A9">
        <w:instrText xml:space="preserve"> ADDIN EN.CITE </w:instrText>
      </w:r>
      <w:r w:rsidR="006D03A9">
        <w:fldChar w:fldCharType="begin">
          <w:fldData xml:space="preserve">PEVuZE5vdGU+PENpdGU+PEF1dGhvcj5CYXN0YW5pPC9BdXRob3I+PFllYXI+MjAxNzwvWWVhcj48
UmVjTnVtPjc1PC9SZWNOdW0+PERpc3BsYXlUZXh0PlszMy0zN108L0Rpc3BsYXlUZXh0PjxyZWNv
cmQ+PHJlYy1udW1iZXI+NzU8L3JlYy1udW1iZXI+PGZvcmVpZ24ta2V5cz48a2V5IGFwcD0iRU4i
IGRiLWlkPSI5c3RldDJyYTVmd3BldmUyZXpudnBwcmJkdHJlMmRzMndhczkiIHRpbWVzdGFtcD0i
MTYwMTQ3NzM0NCI+NzU8L2tleT48L2ZvcmVpZ24ta2V5cz48cmVmLXR5cGUgbmFtZT0iSm91cm5h
bCBBcnRpY2xlIj4xNzwvcmVmLXR5cGU+PGNvbnRyaWJ1dG9ycz48YXV0aG9ycz48YXV0aG9yPkJh
c3RhbmksIE9zYmVydDwvYXV0aG9yPjxhdXRob3I+S2ltLCBDYXJvbHluPC9hdXRob3I+PGF1dGhv
cj5CYXN0YW5pLCBIYW1zYTwvYXV0aG9yPjwvYXV0aG9ycz48L2NvbnRyaWJ1dG9ycz48dGl0bGVz
Pjx0aXRsZT5JbnRlcnByZXRhYmlsaXR5IHZpYSBNb2RlbCBFeHRyYWN0aW9uPC90aXRsZT48L3Rp
dGxlcz48ZGF0ZXM+PHllYXI+MjAxNzwveWVhcj48cHViLWRhdGVzPjxkYXRlPjA2LzI5PC9kYXRl
PjwvcHViLWRhdGVzPjwvZGF0ZXM+PHVybHM+PC91cmxzPjwvcmVjb3JkPjwvQ2l0ZT48Q2l0ZT48
QXV0aG9yPktyaXNobmFuPC9BdXRob3I+PFllYXI+MjAxNzwvWWVhcj48UmVjTnVtPjc2PC9SZWNO
dW0+PHJlY29yZD48cmVjLW51bWJlcj43NjwvcmVjLW51bWJlcj48Zm9yZWlnbi1rZXlzPjxrZXkg
YXBwPSJFTiIgZGItaWQ9IjlzdGV0MnJhNWZ3cGV2ZTJlem52cHByYmR0cmUyZHMyd2FzOSIgdGlt
ZXN0YW1wPSIxNjAxNDgxOTYyIj43Njwva2V5PjwvZm9yZWlnbi1rZXlzPjxyZWYtdHlwZSBuYW1l
PSJCb29rIj42PC9yZWYtdHlwZT48Y29udHJpYnV0b3JzPjxhdXRob3JzPjxhdXRob3I+S3Jpc2hu
YW4sIFNhbmpheTwvYXV0aG9yPjxhdXRob3I+V3UsIEV1Z2VuZTwvYXV0aG9yPjwvYXV0aG9ycz48
L2NvbnRyaWJ1dG9ycz48dGl0bGVzPjx0aXRsZT5QQUxNOiBNYWNoaW5lIExlYXJuaW5nIEV4cGxh
bmF0aW9ucyBGb3IgSXRlcmF0aXZlIERlYnVnZ2luZzwvdGl0bGU+PC90aXRsZXM+PHBhZ2VzPjEt
NjwvcGFnZXM+PGRhdGVzPjx5ZWFyPjIwMTc8L3llYXI+PC9kYXRlcz48dXJscz48L3VybHM+PGVs
ZWN0cm9uaWMtcmVzb3VyY2UtbnVtPjEwLjExNDUvMzA3NzI1Ny4zMDc3MjcxPC9lbGVjdHJvbmlj
LXJlc291cmNlLW51bT48L3JlY29yZD48L0NpdGU+PENpdGU+PEF1dGhvcj5MYWtrYXJhanU8L0F1
dGhvcj48WWVhcj4yMDE3PC9ZZWFyPjxSZWNOdW0+NzM8L1JlY051bT48cmVjb3JkPjxyZWMtbnVt
YmVyPjczPC9yZWMtbnVtYmVyPjxmb3JlaWduLWtleXM+PGtleSBhcHA9IkVOIiBkYi1pZD0iOXN0
ZXQycmE1ZndwZXZlMmV6bnZwcHJiZHRyZTJkczJ3YXM5IiB0aW1lc3RhbXA9IjE2MDE0NzUyMTEi
PjczPC9rZXk+PC9mb3JlaWduLWtleXM+PHJlZi10eXBlIG5hbWU9IkpvdXJuYWwgQXJ0aWNsZSI+
MTc8L3JlZi10eXBlPjxjb250cmlidXRvcnM+PGF1dGhvcnM+PGF1dGhvcj5MYWtrYXJhanUsIEhp
bWFiaW5kdTwvYXV0aG9yPjxhdXRob3I+S2FtYXIsIEVjZTwvYXV0aG9yPjxhdXRob3I+Q2FydWFu
YSwgUmljaDwvYXV0aG9yPjxhdXRob3I+TGVza292ZWMsIEp1cmU8L2F1dGhvcj48L2F1dGhvcnM+
PC9jb250cmlidXRvcnM+PHRpdGxlcz48dGl0bGU+SW50ZXJwcmV0YWJsZSAmYW1wOyBFeHBsb3Jh
YmxlIEFwcHJveGltYXRpb25zIG9mIEJsYWNrIEJveCBNb2RlbHM8L3RpdGxlPjwvdGl0bGVzPjxk
YXRlcz48eWVhcj4yMDE3PC95ZWFyPjxwdWItZGF0ZXM+PGRhdGU+MDcvMDQ8L2RhdGU+PC9wdWIt
ZGF0ZXM+PC9kYXRlcz48dXJscz48L3VybHM+PC9yZWNvcmQ+PC9DaXRlPjxDaXRlPjxBdXRob3I+
TWluZzwvQXV0aG9yPjxZZWFyPjIwMTk8L1llYXI+PFJlY051bT4xNDwvUmVjTnVtPjxyZWNvcmQ+
PHJlYy1udW1iZXI+MTQ8L3JlYy1udW1iZXI+PGZvcmVpZ24ta2V5cz48a2V5IGFwcD0iRU4iIGRi
LWlkPSI5c3RldDJyYTVmd3BldmUyZXpudnBwcmJkdHJlMmRzMndhczkiIHRpbWVzdGFtcD0iMTYw
MDM2MTQxNyI+MTQ8L2tleT48L2ZvcmVpZ24ta2V5cz48cmVmLXR5cGUgbmFtZT0iSm91cm5hbCBB
cnRpY2xlIj4xNzwvcmVmLXR5cGU+PGNvbnRyaWJ1dG9ycz48YXV0aG9ycz48YXV0aG9yPk1pbmcs
IFlhbzwvYXV0aG9yPjxhdXRob3I+UXUsIEh1YW1pbjwvYXV0aG9yPjxhdXRob3I+QmVydGluaSwg
RW5yaWNvPC9hdXRob3I+PC9hdXRob3JzPjwvY29udHJpYnV0b3JzPjx0aXRsZXM+PHRpdGxlPlJ1
bGVNYXRyaXg6IFZpc3VhbGl6aW5nIGFuZCBVbmRlcnN0YW5kaW5nIENsYXNzaWZpZXJzIHdpdGgg
UnVsZXM8L3RpdGxlPjxzZWNvbmRhcnktdGl0bGU+SWVlZSBUcmFuc2FjdGlvbnMgb24gVmlzdWFs
aXphdGlvbiBhbmQgQ29tcHV0ZXIgR3JhcGhpY3M8L3NlY29uZGFyeS10aXRsZT48L3RpdGxlcz48
cGVyaW9kaWNhbD48ZnVsbC10aXRsZT5JZWVlIFRyYW5zYWN0aW9ucyBvbiBWaXN1YWxpemF0aW9u
IGFuZCBDb21wdXRlciBHcmFwaGljczwvZnVsbC10aXRsZT48L3BlcmlvZGljYWw+PHBhZ2VzPjM0
Mi0zNTI8L3BhZ2VzPjx2b2x1bWU+MjU8L3ZvbHVtZT48bnVtYmVyPjE8L251bWJlcj48ZGF0ZXM+
PHllYXI+MjAxOTwveWVhcj48cHViLWRhdGVzPjxkYXRlPkphbjwvZGF0ZT48L3B1Yi1kYXRlcz48
L2RhdGVzPjxpc2JuPjEwNzctMjYyNjwvaXNibj48YWNjZXNzaW9uLW51bT5XT1M6MDAwNDUyNjQw
MDAwMDMzPC9hY2Nlc3Npb24tbnVtPjx1cmxzPjxyZWxhdGVkLXVybHM+PHVybD48c3R5bGUgZmFj
ZT0idW5kZXJsaW5lIiBmb250PSJkZWZhdWx0IiBzaXplPSIxMDAlIj4mbHQ7R28gdG8gSVNJJmd0
OzovL1dPUzowMDA0NTI2NDAwMDAwMzM8L3N0eWxlPjwvdXJsPjx1cmw+aHR0cHM6Ly9pZWVleHBs
b3JlLmllZWUub3JnL2RvY3VtZW50Lzg0NDAwODUvPC91cmw+PC9yZWxhdGVkLXVybHM+PC91cmxz
PjxlbGVjdHJvbmljLXJlc291cmNlLW51bT4xMC4xMTA5L3R2Y2cuMjAxOC4yODY0ODEy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L0VuZE5vdGU+
AG==
</w:fldData>
        </w:fldChar>
      </w:r>
      <w:r w:rsidR="006D03A9">
        <w:instrText xml:space="preserve"> ADDIN EN.CITE.DATA </w:instrText>
      </w:r>
      <w:r w:rsidR="006D03A9">
        <w:fldChar w:fldCharType="end"/>
      </w:r>
      <w:r w:rsidR="00E62F0A">
        <w:fldChar w:fldCharType="separate"/>
      </w:r>
      <w:r w:rsidR="006D03A9">
        <w:rPr>
          <w:noProof/>
        </w:rPr>
        <w:t>[33-37]</w:t>
      </w:r>
      <w:r w:rsidR="00E62F0A">
        <w:fldChar w:fldCharType="end"/>
      </w:r>
      <w:r w:rsidR="00D52B1E">
        <w:t>. These transparent models can be anything from linear models, to decision trees and -rules, as long as they fit one of the transparency levels described prior. Th</w:t>
      </w:r>
      <w:r w:rsidR="008E46E2">
        <w:t>e</w:t>
      </w:r>
      <w:r w:rsidR="00D52B1E">
        <w:t xml:space="preserve"> surrogate model is trained on a dataset</w:t>
      </w:r>
      <w:r w:rsidR="00BF72CF">
        <w:t xml:space="preserve"> with labels produced by the black-box model</w:t>
      </w:r>
      <w:r w:rsidR="00D52B1E">
        <w:t>.</w:t>
      </w:r>
      <w:r w:rsidR="00BF72CF">
        <w:t xml:space="preserve"> </w:t>
      </w:r>
      <w:r w:rsidR="00EE5892">
        <w:t>Most</w:t>
      </w:r>
      <w:r w:rsidR="00D52B1E">
        <w:t xml:space="preserve"> methods partition the dataset in various ways to obtain better representations of </w:t>
      </w:r>
      <w:r w:rsidR="00052A9A">
        <w:t xml:space="preserve">the </w:t>
      </w:r>
      <w:r w:rsidR="00D52B1E">
        <w:t>subset</w:t>
      </w:r>
      <w:r w:rsidR="00052A9A">
        <w:t>s in</w:t>
      </w:r>
      <w:r w:rsidR="00D52B1E">
        <w:t xml:space="preserve"> the original data, and therefore better surrogate models of the original black-box models. Usually, the surrogate model is evaluated on how well it performs in relation to the black-box model</w:t>
      </w:r>
      <w:r w:rsidR="00052A9A">
        <w:t xml:space="preserve">. </w:t>
      </w:r>
      <w:r w:rsidR="00D52B1E">
        <w:t xml:space="preserve">This is often called an agreement rate or -score, or is modelled using an R-squared value (variance of the black-box model explained by the surrogate model). </w:t>
      </w:r>
    </w:p>
    <w:p w14:paraId="096C8B5F" w14:textId="236B236F" w:rsidR="00BF72CF" w:rsidRDefault="00172766" w:rsidP="00A115B6">
      <w:r>
        <w:t xml:space="preserve">For instance, </w:t>
      </w:r>
      <w:r w:rsidR="00052A9A">
        <w:t>a</w:t>
      </w:r>
      <w:r>
        <w:t xml:space="preserve"> method </w:t>
      </w:r>
      <w:r w:rsidR="00D936F9">
        <w:t xml:space="preserve">called BETA </w:t>
      </w:r>
      <w:r>
        <w:t xml:space="preserve">has </w:t>
      </w:r>
      <w:r w:rsidR="001E7F44">
        <w:t>create</w:t>
      </w:r>
      <w:r w:rsidR="00D936F9">
        <w:t>s</w:t>
      </w:r>
      <w:r w:rsidR="001E7F44">
        <w:t xml:space="preserve"> </w:t>
      </w:r>
      <w:r w:rsidR="001E7F44" w:rsidRPr="008E46E2">
        <w:rPr>
          <w:i/>
          <w:iCs/>
        </w:rPr>
        <w:t>global</w:t>
      </w:r>
      <w:r w:rsidR="001E7F44">
        <w:t xml:space="preserve"> </w:t>
      </w:r>
      <w:r>
        <w:t xml:space="preserve">nested </w:t>
      </w:r>
      <w:r w:rsidR="001E7F44">
        <w:t>decision sets</w:t>
      </w:r>
      <w:r>
        <w:t xml:space="preserve"> for any black-box model</w:t>
      </w:r>
      <w:r w:rsidR="000D24E5">
        <w:t>, proving to uphold a set of optimality guarantees</w:t>
      </w:r>
      <w:r w:rsidR="00D936F9">
        <w:t xml:space="preserve"> </w:t>
      </w:r>
      <w:r w:rsidR="00D936F9">
        <w:fldChar w:fldCharType="begin"/>
      </w:r>
      <w:r w:rsidR="006D03A9">
        <w:instrText xml:space="preserve"> ADDIN EN.CITE &lt;EndNote&gt;&lt;Cite&gt;&lt;Author&gt;Lakkaraju&lt;/Author&gt;&lt;Year&gt;2017&lt;/Year&gt;&lt;RecNum&gt;73&lt;/RecNum&gt;&lt;DisplayText&gt;[33]&lt;/DisplayText&gt;&lt;record&gt;&lt;rec-number&gt;73&lt;/rec-number&gt;&lt;foreign-keys&gt;&lt;key app="EN" db-id="9stet2ra5fwpeve2eznvpprbdtre2ds2was9" timestamp="1601475211"&gt;73&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00D936F9">
        <w:fldChar w:fldCharType="separate"/>
      </w:r>
      <w:r w:rsidR="006D03A9">
        <w:rPr>
          <w:noProof/>
        </w:rPr>
        <w:t>[33]</w:t>
      </w:r>
      <w:r w:rsidR="00D936F9">
        <w:fldChar w:fldCharType="end"/>
      </w:r>
      <w:r>
        <w:t xml:space="preserve">. </w:t>
      </w:r>
      <w:r w:rsidR="008D1C8A">
        <w:t>The</w:t>
      </w:r>
      <w:r w:rsidR="000D24E5">
        <w:t xml:space="preserve"> decision sets</w:t>
      </w:r>
      <w:r w:rsidR="008D1C8A">
        <w:t xml:space="preserve"> are</w:t>
      </w:r>
      <w:r w:rsidR="00D936F9">
        <w:t xml:space="preserve"> obtained by grouping instances of the data together</w:t>
      </w:r>
      <w:r w:rsidR="00EE5892">
        <w:t xml:space="preserve"> </w:t>
      </w:r>
      <w:r w:rsidR="006B041B">
        <w:t>using a local search of</w:t>
      </w:r>
      <w:r w:rsidR="00EE5892">
        <w:t xml:space="preserve"> feature similarity</w:t>
      </w:r>
      <w:r w:rsidR="00D936F9">
        <w:t>, and then fitting those</w:t>
      </w:r>
      <w:r w:rsidR="006B041B">
        <w:t xml:space="preserve"> groups</w:t>
      </w:r>
      <w:r w:rsidR="00D936F9">
        <w:t xml:space="preserve"> to a linear model. </w:t>
      </w:r>
      <w:r w:rsidR="00EE5892">
        <w:t xml:space="preserve">Note that other studies use almost identical set-ups, </w:t>
      </w:r>
      <w:r w:rsidR="006B041B">
        <w:t xml:space="preserve">but employ different algorithms. For example, one study groups instances using the EM-algorithm, and then fits those groups using decision trees as the transparent model </w:t>
      </w:r>
      <w:r w:rsidR="006B041B">
        <w:fldChar w:fldCharType="begin"/>
      </w:r>
      <w:r w:rsidR="006B041B">
        <w:instrText xml:space="preserve"> ADDIN EN.CITE &lt;EndNote&gt;&lt;Cite&gt;&lt;Author&gt;Bastani&lt;/Author&gt;&lt;Year&gt;2017&lt;/Year&gt;&lt;RecNum&gt;75&lt;/RecNum&gt;&lt;DisplayText&gt;[36]&lt;/DisplayText&gt;&lt;record&gt;&lt;rec-number&gt;75&lt;/rec-number&gt;&lt;foreign-keys&gt;&lt;key app="EN" db-id="9stet2ra5fwpeve2eznvpprbdtre2ds2was9" timestamp="1601477344"&gt;75&lt;/key&gt;&lt;/foreign-keys&gt;&lt;ref-type name="Journal Article"&gt;17&lt;/ref-type&gt;&lt;contributors&gt;&lt;authors&gt;&lt;author&gt;Bastani, Osbert&lt;/author&gt;&lt;author&gt;Kim, Carolyn&lt;/author&gt;&lt;author&gt;Bastani, Hamsa&lt;/author&gt;&lt;/authors&gt;&lt;/contributors&gt;&lt;titles&gt;&lt;title&gt;Interpretability via Model Extraction&lt;/title&gt;&lt;/titles&gt;&lt;dates&gt;&lt;year&gt;2017&lt;/year&gt;&lt;pub-dates&gt;&lt;date&gt;06/29&lt;/date&gt;&lt;/pub-dates&gt;&lt;/dates&gt;&lt;urls&gt;&lt;/urls&gt;&lt;/record&gt;&lt;/Cite&gt;&lt;/EndNote&gt;</w:instrText>
      </w:r>
      <w:r w:rsidR="006B041B">
        <w:fldChar w:fldCharType="separate"/>
      </w:r>
      <w:r w:rsidR="006B041B">
        <w:rPr>
          <w:noProof/>
        </w:rPr>
        <w:t>[36]</w:t>
      </w:r>
      <w:r w:rsidR="006B041B">
        <w:fldChar w:fldCharType="end"/>
      </w:r>
      <w:r w:rsidR="00EE5892">
        <w:t xml:space="preserve">. </w:t>
      </w:r>
      <w:r w:rsidR="006B041B">
        <w:t xml:space="preserve">We continue to focus on </w:t>
      </w:r>
      <w:r w:rsidR="00EE5892">
        <w:t>BETA</w:t>
      </w:r>
      <w:r w:rsidR="006B041B">
        <w:t>, since they</w:t>
      </w:r>
      <w:r w:rsidR="00EE5892">
        <w:t xml:space="preserve"> report </w:t>
      </w:r>
      <w:r w:rsidR="00E869DF">
        <w:t xml:space="preserve">to have outperformed LIME on the </w:t>
      </w:r>
      <w:r w:rsidR="00D936F9">
        <w:t>number</w:t>
      </w:r>
      <w:r w:rsidR="00E869DF">
        <w:t xml:space="preserve"> of rules necessary to obtain a</w:t>
      </w:r>
      <w:r w:rsidR="00D936F9">
        <w:t>n</w:t>
      </w:r>
      <w:r w:rsidR="00E869DF">
        <w:t xml:space="preserve"> </w:t>
      </w:r>
      <w:r w:rsidR="00D936F9">
        <w:t>85%</w:t>
      </w:r>
      <w:r w:rsidR="00E869DF">
        <w:t xml:space="preserve"> agreement rate</w:t>
      </w:r>
      <w:r w:rsidR="00EE5892">
        <w:t xml:space="preserve"> </w:t>
      </w:r>
      <w:r w:rsidR="00EE5892">
        <w:fldChar w:fldCharType="begin"/>
      </w:r>
      <w:r w:rsidR="00EE5892">
        <w:instrText xml:space="preserve"> ADDIN EN.CITE &lt;EndNote&gt;&lt;Cite&gt;&lt;Author&gt;Lakkaraju&lt;/Author&gt;&lt;Year&gt;2017&lt;/Year&gt;&lt;RecNum&gt;73&lt;/RecNum&gt;&lt;DisplayText&gt;[33]&lt;/DisplayText&gt;&lt;record&gt;&lt;rec-number&gt;73&lt;/rec-number&gt;&lt;foreign-keys&gt;&lt;key app="EN" db-id="9stet2ra5fwpeve2eznvpprbdtre2ds2was9" timestamp="1601475211"&gt;73&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00EE5892">
        <w:fldChar w:fldCharType="separate"/>
      </w:r>
      <w:r w:rsidR="00EE5892">
        <w:rPr>
          <w:noProof/>
        </w:rPr>
        <w:t>[33]</w:t>
      </w:r>
      <w:r w:rsidR="00EE5892">
        <w:fldChar w:fldCharType="end"/>
      </w:r>
      <w:r w:rsidR="00E869DF">
        <w:t xml:space="preserve">. </w:t>
      </w:r>
      <w:r w:rsidR="00D936F9">
        <w:t>They show that BETA</w:t>
      </w:r>
      <w:r w:rsidR="001E7F44">
        <w:t xml:space="preserve"> requires</w:t>
      </w:r>
      <w:r>
        <w:t xml:space="preserve"> only 5 </w:t>
      </w:r>
      <w:r w:rsidR="00D936F9">
        <w:t>rules</w:t>
      </w:r>
      <w:r>
        <w:t>, in contrast to 20 for LIME.</w:t>
      </w:r>
      <w:r w:rsidR="00D936F9">
        <w:t xml:space="preserve"> However, these results do not </w:t>
      </w:r>
      <w:r w:rsidR="00CA2B83">
        <w:t>specify</w:t>
      </w:r>
      <w:r w:rsidR="00D936F9">
        <w:t xml:space="preserve"> that these 5 rules are the outer rules of the decision set, which each could include any number of inner rules. Moreover, in their user study</w:t>
      </w:r>
      <w:r w:rsidR="00A82F7D">
        <w:t xml:space="preserve"> which showed increased </w:t>
      </w:r>
      <w:r w:rsidR="00A82F7D" w:rsidRPr="00D52B1E">
        <w:rPr>
          <w:i/>
          <w:iCs/>
        </w:rPr>
        <w:t>human accuracy</w:t>
      </w:r>
      <w:r w:rsidR="00A82F7D">
        <w:t xml:space="preserve"> in answering questions related to feature importance</w:t>
      </w:r>
      <w:r w:rsidR="00D936F9">
        <w:t xml:space="preserve">, they did not include the comparison to LIME, only to </w:t>
      </w:r>
      <w:r w:rsidR="00FF3F8A">
        <w:t>simple decision rule algorithms</w:t>
      </w:r>
      <w:r w:rsidR="00D936F9">
        <w:t>.</w:t>
      </w:r>
      <w:r w:rsidR="00A82F7D">
        <w:t xml:space="preserve"> In this way, it is difficult to </w:t>
      </w:r>
      <w:r w:rsidR="008A3230">
        <w:t xml:space="preserve">see the added value of this approach, and whether it holds up to the current </w:t>
      </w:r>
      <w:r w:rsidR="00A82F7D">
        <w:t>state-of-the-art methods.</w:t>
      </w:r>
      <w:r w:rsidR="004138F0">
        <w:t xml:space="preserve"> They did provide a comparison of the same method with-, and without an interactive interface in their user study. The time required to answer the questions was almost halved by using the interactive interface, further supporting the notion that </w:t>
      </w:r>
      <w:r w:rsidR="00FF3F8A">
        <w:rPr>
          <w:i/>
          <w:iCs/>
        </w:rPr>
        <w:t xml:space="preserve">interactive </w:t>
      </w:r>
      <w:r w:rsidR="004138F0">
        <w:rPr>
          <w:i/>
          <w:iCs/>
        </w:rPr>
        <w:t xml:space="preserve">explanations </w:t>
      </w:r>
      <w:r w:rsidR="00142168">
        <w:t>ha</w:t>
      </w:r>
      <w:r w:rsidR="00FF3F8A">
        <w:t>ve</w:t>
      </w:r>
      <w:r w:rsidR="00142168">
        <w:t xml:space="preserve"> added value in practice</w:t>
      </w:r>
      <w:r w:rsidR="004138F0">
        <w:t>.</w:t>
      </w:r>
      <w:r w:rsidR="00BF72CF">
        <w:t xml:space="preserve"> </w:t>
      </w:r>
    </w:p>
    <w:p w14:paraId="5D34505B" w14:textId="6DDE2BA8" w:rsidR="00BF72CF" w:rsidRDefault="00CA2B83" w:rsidP="00A115B6">
      <w:r>
        <w:t xml:space="preserve">A similar approach called PALM uses a two-part surrogate model to approximate a black-box model. The first part consists of a decision tree that captures the structure in the data, while the second part is consists of fitting sub-models to the different parts of the data </w:t>
      </w:r>
      <w:r>
        <w:fldChar w:fldCharType="begin"/>
      </w:r>
      <w:r w:rsidR="006D03A9">
        <w:instrText xml:space="preserve"> ADDIN EN.CITE &lt;EndNote&gt;&lt;Cite&gt;&lt;Author&gt;Krishnan&lt;/Author&gt;&lt;Year&gt;2017&lt;/Year&gt;&lt;RecNum&gt;76&lt;/RecNum&gt;&lt;DisplayText&gt;[34]&lt;/DisplayText&gt;&lt;record&gt;&lt;rec-number&gt;76&lt;/rec-number&gt;&lt;foreign-keys&gt;&lt;key app="EN" db-id="9stet2ra5fwpeve2eznvpprbdtre2ds2was9" timestamp="1601481962"&gt;76&lt;/key&gt;&lt;/foreign-keys&gt;&lt;ref-type name="Book"&gt;6&lt;/ref-type&gt;&lt;contributors&gt;&lt;authors&gt;&lt;author&gt;Krishnan, Sanjay&lt;/author&gt;&lt;author&gt;Wu, Eugene&lt;/author&gt;&lt;/authors&gt;&lt;/contributors&gt;&lt;titles&gt;&lt;title&gt;PALM: Machine Learning Explanations For Iterative Debugging&lt;/title&gt;&lt;/titles&gt;&lt;pages&gt;1-6&lt;/pages&gt;&lt;dates&gt;&lt;year&gt;2017&lt;/year&gt;&lt;/dates&gt;&lt;urls&gt;&lt;/urls&gt;&lt;electronic-resource-num&gt;10.1145/3077257.3077271&lt;/electronic-resource-num&gt;&lt;/record&gt;&lt;/Cite&gt;&lt;/EndNote&gt;</w:instrText>
      </w:r>
      <w:r>
        <w:fldChar w:fldCharType="separate"/>
      </w:r>
      <w:r w:rsidR="006D03A9">
        <w:rPr>
          <w:noProof/>
        </w:rPr>
        <w:t>[34]</w:t>
      </w:r>
      <w:r>
        <w:fldChar w:fldCharType="end"/>
      </w:r>
      <w:r>
        <w:t>. This is constructed similarly to BETA’s outer and inner decision rules.</w:t>
      </w:r>
      <w:r w:rsidR="00A8016B">
        <w:t xml:space="preserve"> The partitioning of the data can be adjusted as a trade-off between how specific </w:t>
      </w:r>
      <w:r w:rsidR="000D367B">
        <w:t>the partitions</w:t>
      </w:r>
      <w:r w:rsidR="00A8016B">
        <w:t xml:space="preserve"> are, and how closely the surrogate model represent</w:t>
      </w:r>
      <w:r w:rsidR="000D367B">
        <w:t>s</w:t>
      </w:r>
      <w:r w:rsidR="00A8016B">
        <w:t xml:space="preserve"> the black-box model. </w:t>
      </w:r>
      <w:r w:rsidR="000D367B">
        <w:t xml:space="preserve">The approach used is based in </w:t>
      </w:r>
      <w:r w:rsidR="005B1BC3">
        <w:t xml:space="preserve">an optimized </w:t>
      </w:r>
      <w:r w:rsidR="000D367B">
        <w:t>K-means</w:t>
      </w:r>
      <w:r w:rsidR="005B1BC3">
        <w:t xml:space="preserve"> algorithm</w:t>
      </w:r>
      <w:r w:rsidR="000D367B">
        <w:t xml:space="preserve">, except each cluster represents a sub-model with points assigned to it that are best explained by this sub-model. </w:t>
      </w:r>
      <w:r w:rsidR="00A8016B">
        <w:t xml:space="preserve">The authors mainly aim the interactivity to be targeted towards </w:t>
      </w:r>
      <w:r w:rsidR="00A8016B" w:rsidRPr="00D52B1E">
        <w:rPr>
          <w:i/>
          <w:iCs/>
        </w:rPr>
        <w:t>debugging faulty predictions</w:t>
      </w:r>
      <w:r w:rsidR="00A8016B">
        <w:t>; the user can identify in which sub</w:t>
      </w:r>
      <w:r w:rsidR="00BF72CF">
        <w:t>-</w:t>
      </w:r>
      <w:r w:rsidR="00A8016B">
        <w:t>partition, and therefore in which sub</w:t>
      </w:r>
      <w:r w:rsidR="000D367B">
        <w:t>-</w:t>
      </w:r>
      <w:r w:rsidR="00A8016B">
        <w:t>model the problem lies, and adjust the model accordingly.</w:t>
      </w:r>
      <w:r w:rsidR="000D367B">
        <w:t xml:space="preserve"> It is interesting to note that the authors found that often faulty predictions are predicted by specific sub-models, therefore identifying which parts of the subspace are more difficult to model with a simple model. They provide an agreement score of 90% for 16 partitions of two different datasets, using a </w:t>
      </w:r>
      <w:r w:rsidR="00EC5171">
        <w:t>NN</w:t>
      </w:r>
      <w:r w:rsidR="000D367B">
        <w:t xml:space="preserve"> model as the black-box. </w:t>
      </w:r>
    </w:p>
    <w:p w14:paraId="613217B6" w14:textId="41075C8B" w:rsidR="00720ACD" w:rsidRDefault="00EC5171" w:rsidP="00A115B6">
      <w:r w:rsidRPr="00EC5171">
        <w:t xml:space="preserve">An approach </w:t>
      </w:r>
      <w:r>
        <w:t xml:space="preserve">called </w:t>
      </w:r>
      <w:r w:rsidRPr="00EC5171">
        <w:t xml:space="preserve">Distill-and-Compare </w:t>
      </w:r>
      <w:r>
        <w:fldChar w:fldCharType="begin"/>
      </w:r>
      <w:r w:rsidR="006D03A9" w:rsidRPr="006D03A9">
        <w:instrText xml:space="preserve"> ADDIN EN.CITE &lt;EndNote&gt;&lt;Cite&gt;&lt;Author&gt;Tan&lt;/Author&gt;&lt;Year&gt;2018&lt;/Year&gt;&lt;RecNum&gt;71&lt;/RecNum&gt;&lt;DisplayText&gt;[35]&lt;/DisplayText&gt;&lt;record&gt;&lt;rec-number&gt;71&lt;/rec-number&gt;&lt;foreign-keys&gt;&lt;key app="EN" db-id="9stet2ra5fwpeve2eznvpprbdtre2ds2was9" timestamp="1601473035"&gt;71&lt;/key&gt;&lt;/foreign-keys&gt;&lt;ref-type name="Conference Proceedings"&gt;10&lt;/ref-type&gt;&lt;contributors&gt;&lt;authors&gt;&lt;author&gt;Tan, S.&lt;/author&gt;&lt;author&gt;Caruana, R.&lt;/author&gt;&lt;author&gt;Hooker, G.&lt;/author&gt;&lt;author&gt;Lou, Y.&lt;/author&gt;&lt;/authors&gt;&lt;/contributors&gt;&lt;titles&gt;&lt;title&gt;Distill-and-Compare: Auditing Black-Box Models Using Transparent Model Distillation&lt;/title&gt;&lt;secondary-title&gt;AIES 2018 - Proceedings of the 2018 AAAI/ACM Conference on AI, Ethics, and Society&lt;/secondary-title&gt;&lt;/titles&gt;&lt;pages&gt;303-310&lt;/pages&gt;&lt;dates&gt;&lt;year&gt;2018&lt;/year&gt;&lt;/dates&gt;&lt;work-type&gt;Conference Paper&lt;/work-type&gt;&lt;urls&gt;&lt;related-urls&gt;&lt;url&gt;https://www.scopus.com/inward/record.uri?eid=2-s2.0-85061041090&amp;amp;doi=10.1145%2f3278721.3278725&amp;amp;partnerID=40&amp;amp;md5=63109b0e8c8e6d65edbca023f3d538a8&lt;/url&gt;&lt;/related-urls&gt;&lt;/urls&gt;&lt;electronic-resource-num&gt;10.1145/3278721.3278725&lt;/electronic-resource-num&gt;&lt;remote-database-name&gt;Scopus&lt;/remote-database-name&gt;&lt;/record&gt;&lt;/Cite&gt;&lt;/EndNote&gt;</w:instrText>
      </w:r>
      <w:r>
        <w:fldChar w:fldCharType="separate"/>
      </w:r>
      <w:r w:rsidR="006D03A9" w:rsidRPr="006D03A9">
        <w:rPr>
          <w:noProof/>
        </w:rPr>
        <w:t>[35]</w:t>
      </w:r>
      <w:r>
        <w:fldChar w:fldCharType="end"/>
      </w:r>
      <w:r w:rsidRPr="00EC5171">
        <w:t>,</w:t>
      </w:r>
      <w:r>
        <w:t xml:space="preserve"> highlights how many proprietary black-box models do not allow access to the training data, thus making perturbation-based mimic models infeasible as we cannot measure the changes in </w:t>
      </w:r>
      <w:r w:rsidR="008B4813">
        <w:t xml:space="preserve">the model </w:t>
      </w:r>
      <w:r>
        <w:t>when we do not have the original training data. Instead they use</w:t>
      </w:r>
      <w:r w:rsidR="008B4813">
        <w:t xml:space="preserve"> only the input-output relationships </w:t>
      </w:r>
      <w:r w:rsidR="00BF72CF">
        <w:t>by</w:t>
      </w:r>
      <w:r w:rsidR="002F1E2E">
        <w:t xml:space="preserve"> inserting new data into</w:t>
      </w:r>
      <w:r w:rsidR="008B4813">
        <w:t xml:space="preserve"> the black-box model, to train a student model on</w:t>
      </w:r>
      <w:r w:rsidR="00D41B1F">
        <w:t>,</w:t>
      </w:r>
      <w:r w:rsidR="00D5719D">
        <w:t xml:space="preserve"> which minimizes the difference between the </w:t>
      </w:r>
      <w:r w:rsidR="00D41B1F">
        <w:t>mimic model-</w:t>
      </w:r>
      <w:r w:rsidR="00D5719D">
        <w:t xml:space="preserve"> and </w:t>
      </w:r>
      <w:r w:rsidR="00D41B1F">
        <w:t>black-box</w:t>
      </w:r>
      <w:r w:rsidR="00D5719D">
        <w:t xml:space="preserve"> predictions.</w:t>
      </w:r>
      <w:r w:rsidR="00DA0761">
        <w:t xml:space="preserve"> They compare this mimic model with a model of the same class, trained solely on the input-output pairs</w:t>
      </w:r>
      <w:r w:rsidR="00BF72CF">
        <w:t>. In this way, the authors aim to</w:t>
      </w:r>
      <w:r w:rsidR="000265AA">
        <w:t xml:space="preserve"> find discrepancies </w:t>
      </w:r>
      <w:r w:rsidR="00AC22C0">
        <w:t xml:space="preserve">in feature relevance </w:t>
      </w:r>
      <w:r w:rsidR="000265AA">
        <w:t>between a mimic model trained to match predictions of the black-box model, and an outcome model that is trained on input-output pairs only.</w:t>
      </w:r>
      <w:r w:rsidR="00AC22C0">
        <w:t xml:space="preserve"> </w:t>
      </w:r>
      <w:r w:rsidR="006B041B">
        <w:t>This approach thus combines predictions made on the data, and mimicking a black-box model.</w:t>
      </w:r>
    </w:p>
    <w:p w14:paraId="0FE90D58" w14:textId="56AE1C66" w:rsidR="00E62F0A" w:rsidRDefault="00E62F0A" w:rsidP="00A115B6">
      <w:r>
        <w:t xml:space="preserve">In a similar fashion </w:t>
      </w:r>
      <w:proofErr w:type="spellStart"/>
      <w:r>
        <w:t>RuleMatrix</w:t>
      </w:r>
      <w:proofErr w:type="spellEnd"/>
      <w:r>
        <w:t xml:space="preserve"> extracts rules from a black-box classifier. But their more impactful contribution is a well-constructed </w:t>
      </w:r>
      <w:r w:rsidRPr="006B041B">
        <w:t>visual interface</w:t>
      </w:r>
      <w:r>
        <w:t xml:space="preserve"> to present decision rules in a user-friendly way, and allows for interactivity </w:t>
      </w:r>
      <w:r>
        <w:fldChar w:fldCharType="begin"/>
      </w:r>
      <w:r w:rsidR="006D03A9">
        <w:instrText xml:space="preserve"> ADDIN EN.CITE &lt;EndNote&gt;&lt;Cite&gt;&lt;Author&gt;Ming&lt;/Author&gt;&lt;Year&gt;2019&lt;/Year&gt;&lt;RecNum&gt;14&lt;/RecNum&gt;&lt;DisplayText&gt;[37]&lt;/DisplayText&gt;&lt;record&gt;&lt;rec-number&gt;14&lt;/rec-number&gt;&lt;foreign-keys&gt;&lt;key app="EN" db-id="9stet2ra5fwpeve2eznvpprbdtre2ds2was9" timestamp="1600361417"&gt;14&lt;/key&gt;&lt;/foreign-keys&gt;&lt;ref-type name="Journal Article"&gt;17&lt;/ref-type&gt;&lt;contributors&gt;&lt;authors&gt;&lt;author&gt;Ming, Yao&lt;/author&gt;&lt;author&gt;Qu, Huamin&lt;/author&gt;&lt;author&gt;Bertini, Enrico&lt;/author&gt;&lt;/authors&gt;&lt;/contributors&gt;&lt;titles&gt;&lt;title&gt;RuleMatrix: Visualizing and Understanding Classifiers with Rules&lt;/title&gt;&lt;secondary-title&gt;Ieee Transactions on Visualization and Computer Graphics&lt;/secondary-title&gt;&lt;/titles&gt;&lt;periodical&gt;&lt;full-title&gt;Ieee Transactions on Visualization and Computer Graphics&lt;/full-title&gt;&lt;/periodical&gt;&lt;pages&gt;342-352&lt;/pages&gt;&lt;volume&gt;25&lt;/volume&gt;&lt;number&gt;1&lt;/number&gt;&lt;dates&gt;&lt;year&gt;2019&lt;/year&gt;&lt;pub-dates&gt;&lt;date&gt;Jan&lt;/date&gt;&lt;/pub-dates&gt;&lt;/dates&gt;&lt;isbn&gt;1077-2626&lt;/isbn&gt;&lt;accession-num&gt;WOS:000452640000033&lt;/accession-num&gt;&lt;urls&gt;&lt;related-urls&gt;&lt;url&gt;&lt;style face="underline" font="default" size="100%"&gt;&amp;lt;Go to ISI&amp;gt;://WOS:000452640000033&lt;/style&gt;&lt;/url&gt;&lt;url&gt;https://ieeexplore.ieee.org/document/8440085/&lt;/url&gt;&lt;/related-urls&gt;&lt;/urls&gt;&lt;electronic-resource-num&gt;10.1109/tvcg.2018.2864812&lt;/electronic-resource-num&gt;&lt;/record&gt;&lt;/Cite&gt;&lt;/EndNote&gt;</w:instrText>
      </w:r>
      <w:r>
        <w:fldChar w:fldCharType="separate"/>
      </w:r>
      <w:r w:rsidR="006D03A9">
        <w:rPr>
          <w:noProof/>
        </w:rPr>
        <w:t>[37]</w:t>
      </w:r>
      <w:r>
        <w:fldChar w:fldCharType="end"/>
      </w:r>
      <w:r>
        <w:t xml:space="preserve">. Another visual interface called </w:t>
      </w:r>
      <w:proofErr w:type="spellStart"/>
      <w:r>
        <w:t>explAIner</w:t>
      </w:r>
      <w:proofErr w:type="spellEnd"/>
      <w:r>
        <w:t xml:space="preserve"> demonstrated the value in providing users with interactive explanations of ML models </w:t>
      </w:r>
      <w:r>
        <w:fldChar w:fldCharType="begin"/>
      </w:r>
      <w:r w:rsidR="006D03A9">
        <w:instrText xml:space="preserve"> ADDIN EN.CITE &lt;EndNote&gt;&lt;Cite&gt;&lt;Author&gt;Spinner&lt;/Author&gt;&lt;Year&gt;2020&lt;/Year&gt;&lt;RecNum&gt;13&lt;/RecNum&gt;&lt;DisplayText&gt;[38]&lt;/DisplayText&gt;&lt;record&gt;&lt;rec-number&gt;13&lt;/rec-number&gt;&lt;foreign-keys&gt;&lt;key app="EN" db-id="9stet2ra5fwpeve2eznvpprbdtre2ds2was9" timestamp="1600361417"&gt;13&lt;/key&gt;&lt;/foreign-keys&gt;&lt;ref-type name="Journal Article"&gt;17&lt;/ref-type&gt;&lt;contributors&gt;&lt;authors&gt;&lt;author&gt;Spinner, Thilo&lt;/author&gt;&lt;author&gt;Schlegel, Udo&lt;/author&gt;&lt;author&gt;Schaefer, Hanna&lt;/author&gt;&lt;author&gt;El-Assady, Mennatallah&lt;/author&gt;&lt;/authors&gt;&lt;/contributors&gt;&lt;titles&gt;&lt;title&gt;explAIner: A Visual Analytics Framework for Interactive and Explainable Machine Learning&lt;/title&gt;&lt;secondary-title&gt;Ieee Transactions on Visualization and Computer Graphics&lt;/secondary-title&gt;&lt;/titles&gt;&lt;periodical&gt;&lt;full-title&gt;Ieee Transactions on Visualization and Computer Graphics&lt;/full-title&gt;&lt;/periodical&gt;&lt;pages&gt;1064-1074&lt;/pages&gt;&lt;volume&gt;26&lt;/volume&gt;&lt;number&gt;1&lt;/number&gt;&lt;dates&gt;&lt;year&gt;2020&lt;/year&gt;&lt;pub-dates&gt;&lt;date&gt;Jan&lt;/date&gt;&lt;/pub-dates&gt;&lt;/dates&gt;&lt;isbn&gt;1077-2626&lt;/isbn&gt;&lt;accession-num&gt;WOS:000506166100099&lt;/accession-num&gt;&lt;urls&gt;&lt;related-urls&gt;&lt;url&gt;&lt;style face="underline" font="default" size="100%"&gt;&amp;lt;Go to ISI&amp;gt;://WOS:000506166100099&lt;/style&gt;&lt;/url&gt;&lt;url&gt;https://ieeexplore.ieee.org/document/8807299/&lt;/url&gt;&lt;/related-urls&gt;&lt;/urls&gt;&lt;electronic-resource-num&gt;10.1109/tvcg.2019.2934629&lt;/electronic-resource-num&gt;&lt;/record&gt;&lt;/Cite&gt;&lt;/EndNote&gt;</w:instrText>
      </w:r>
      <w:r>
        <w:fldChar w:fldCharType="separate"/>
      </w:r>
      <w:r w:rsidR="006D03A9">
        <w:rPr>
          <w:noProof/>
        </w:rPr>
        <w:t>[38]</w:t>
      </w:r>
      <w:r>
        <w:fldChar w:fldCharType="end"/>
      </w:r>
      <w:r w:rsidR="00EB623D">
        <w:t>. However, their user study showed that the way in which explanations of ML models were presented, was not easy to understand</w:t>
      </w:r>
      <w:r>
        <w:t xml:space="preserve">. </w:t>
      </w:r>
      <w:r w:rsidR="00EB623D">
        <w:t>In short, t</w:t>
      </w:r>
      <w:r>
        <w:t xml:space="preserve">hese studies </w:t>
      </w:r>
      <w:r w:rsidR="00EB623D">
        <w:t xml:space="preserve">do </w:t>
      </w:r>
      <w:r>
        <w:t xml:space="preserve">present the importance of creating an </w:t>
      </w:r>
      <w:r>
        <w:rPr>
          <w:i/>
          <w:iCs/>
        </w:rPr>
        <w:t>interactive</w:t>
      </w:r>
      <w:r w:rsidRPr="00D52B1E">
        <w:rPr>
          <w:i/>
          <w:iCs/>
        </w:rPr>
        <w:t xml:space="preserve"> interface</w:t>
      </w:r>
      <w:r>
        <w:t xml:space="preserve"> to help humans understand ML models.  </w:t>
      </w:r>
    </w:p>
    <w:p w14:paraId="1499669A" w14:textId="71FA14DD" w:rsidR="00ED7292" w:rsidRDefault="007A716C" w:rsidP="00A115B6">
      <w:r>
        <w:t xml:space="preserve">This set of </w:t>
      </w:r>
      <w:r w:rsidR="00EB623D">
        <w:t xml:space="preserve">global transparent </w:t>
      </w:r>
      <w:r>
        <w:t>explanations is often quite intuitive. However, one must be careful with understanding that a surrogate model explains the black-box model, not the underlying data. If the black-box model is wrong, the surrogate model is wrong.</w:t>
      </w:r>
      <w:r w:rsidR="006B041B">
        <w:t xml:space="preserve"> The Distill-and-Compare paper highlights this. </w:t>
      </w:r>
      <w:r>
        <w:t>Another aspect to consider is that the surrogate model is simple, thus has high bias, therefore it could fit one subset of the data quite well, while being wrong for another subset.</w:t>
      </w:r>
    </w:p>
    <w:p w14:paraId="7468EC12" w14:textId="3859B571" w:rsidR="00B77300" w:rsidRPr="009F2CC0" w:rsidRDefault="00B77300" w:rsidP="00A115B6">
      <w:pPr>
        <w:rPr>
          <w:b/>
          <w:bCs/>
        </w:rPr>
      </w:pPr>
      <w:r w:rsidRPr="009F2CC0">
        <w:rPr>
          <w:b/>
          <w:bCs/>
        </w:rPr>
        <w:t>PD plots</w:t>
      </w:r>
    </w:p>
    <w:p w14:paraId="1802357F" w14:textId="1E037AA6" w:rsidR="00086DEA" w:rsidRDefault="00086DEA" w:rsidP="00A115B6">
      <w:r>
        <w:t xml:space="preserve">Contrary to these global transparent applications that leverage the simplicity of surrogate models, there are several simpler alternatives that focus on </w:t>
      </w:r>
      <w:r w:rsidR="00587040">
        <w:t xml:space="preserve">using </w:t>
      </w:r>
      <w:r w:rsidR="00587040" w:rsidRPr="00587040">
        <w:rPr>
          <w:i/>
          <w:iCs/>
        </w:rPr>
        <w:t>causation</w:t>
      </w:r>
      <w:r w:rsidR="00587040">
        <w:t xml:space="preserve"> to visualize </w:t>
      </w:r>
      <w:r>
        <w:t xml:space="preserve">the </w:t>
      </w:r>
      <w:r w:rsidRPr="00824425">
        <w:t>influen</w:t>
      </w:r>
      <w:r>
        <w:t>ce, i</w:t>
      </w:r>
      <w:r w:rsidRPr="00824425">
        <w:t>mportan</w:t>
      </w:r>
      <w:r>
        <w:t>ce,</w:t>
      </w:r>
      <w:r w:rsidRPr="00824425">
        <w:t xml:space="preserve"> or relevan</w:t>
      </w:r>
      <w:r>
        <w:t>ce of certain features on the outcome.</w:t>
      </w:r>
    </w:p>
    <w:p w14:paraId="743D7875" w14:textId="77777777" w:rsidR="00052A9A" w:rsidRDefault="00ED7292" w:rsidP="00A115B6">
      <w:r>
        <w:t xml:space="preserve">The simplest could be considered the Partial Dependence Plot (PDP) which shows </w:t>
      </w:r>
      <w:r w:rsidR="00D20611">
        <w:t>how features affect the model predictions</w:t>
      </w:r>
      <w:r w:rsidR="007A79A3">
        <w:t xml:space="preserve"> </w:t>
      </w:r>
      <w:r w:rsidR="007A79A3">
        <w:fldChar w:fldCharType="begin"/>
      </w:r>
      <w:r w:rsidR="00D85A1A">
        <w:instrText xml:space="preserve"> ADDIN EN.CITE &lt;EndNote&gt;&lt;Cite&gt;&lt;Author&gt;Friedman&lt;/Author&gt;&lt;Year&gt;2000&lt;/Year&gt;&lt;RecNum&gt;103&lt;/RecNum&gt;&lt;DisplayText&gt;[39]&lt;/DisplayText&gt;&lt;record&gt;&lt;rec-number&gt;103&lt;/rec-number&gt;&lt;foreign-keys&gt;&lt;key app="EN" db-id="9stet2ra5fwpeve2eznvpprbdtre2ds2was9" timestamp="1604180592"&gt;103&lt;/key&gt;&lt;/foreign-keys&gt;&lt;ref-type name="Journal Article"&gt;17&lt;/ref-type&gt;&lt;contributors&gt;&lt;authors&gt;&lt;author&gt;Friedman, Jerome&lt;/author&gt;&lt;/authors&gt;&lt;/contributors&gt;&lt;titles&gt;&lt;title&gt;Greedy Function Approximation: A Gradient Boosting Machine&lt;/title&gt;&lt;secondary-title&gt;The Annals of Statistics&lt;/secondary-title&gt;&lt;/titles&gt;&lt;periodical&gt;&lt;full-title&gt;The Annals of Statistics&lt;/full-title&gt;&lt;/periodical&gt;&lt;volume&gt;29&lt;/volume&gt;&lt;dates&gt;&lt;year&gt;2000&lt;/year&gt;&lt;pub-dates&gt;&lt;date&gt;11/28&lt;/date&gt;&lt;/pub-dates&gt;&lt;/dates&gt;&lt;urls&gt;&lt;/urls&gt;&lt;electronic-resource-num&gt;10.1214/aos/1013203451&lt;/electronic-resource-num&gt;&lt;/record&gt;&lt;/Cite&gt;&lt;/EndNote&gt;</w:instrText>
      </w:r>
      <w:r w:rsidR="007A79A3">
        <w:fldChar w:fldCharType="separate"/>
      </w:r>
      <w:r w:rsidR="00D85A1A">
        <w:rPr>
          <w:noProof/>
        </w:rPr>
        <w:t>[39]</w:t>
      </w:r>
      <w:r w:rsidR="007A79A3">
        <w:fldChar w:fldCharType="end"/>
      </w:r>
      <w:r w:rsidR="00D20611">
        <w:t xml:space="preserve">. </w:t>
      </w:r>
      <w:r w:rsidR="00676B49">
        <w:t>Partial dependence</w:t>
      </w:r>
      <w:r w:rsidR="00D20611">
        <w:t xml:space="preserve"> is calculated by changing the feature under survey to certain value</w:t>
      </w:r>
      <w:r w:rsidR="00676B49">
        <w:t>s</w:t>
      </w:r>
      <w:r w:rsidR="00D20611">
        <w:t xml:space="preserve"> for all the input data, while keeping the original values for the other features fixed</w:t>
      </w:r>
      <w:r w:rsidR="00676B49">
        <w:t xml:space="preserve">, then noting the </w:t>
      </w:r>
      <w:r w:rsidR="00676B49" w:rsidRPr="00BB5820">
        <w:rPr>
          <w:i/>
          <w:iCs/>
        </w:rPr>
        <w:t>average</w:t>
      </w:r>
      <w:r w:rsidR="00676B49">
        <w:t xml:space="preserve"> prediction value. In a PDP, the different values of the feature under survey are plotted against the prediction values.</w:t>
      </w:r>
      <w:r w:rsidR="0099317A">
        <w:t xml:space="preserve"> In this way, PDPs are quite intuitive, it shows exactly how the average prediction changes when a certain feature is changed. This therefore shows </w:t>
      </w:r>
      <w:r w:rsidR="0099317A">
        <w:rPr>
          <w:i/>
          <w:iCs/>
        </w:rPr>
        <w:t xml:space="preserve">causal </w:t>
      </w:r>
      <w:r w:rsidR="0099317A" w:rsidRPr="0099317A">
        <w:t>relationships</w:t>
      </w:r>
      <w:r w:rsidR="0099317A">
        <w:t xml:space="preserve"> of the model. </w:t>
      </w:r>
    </w:p>
    <w:p w14:paraId="1D3F983A" w14:textId="294EA986" w:rsidR="000A6FC1" w:rsidRDefault="0099317A" w:rsidP="00A115B6">
      <w:r w:rsidRPr="0099317A">
        <w:lastRenderedPageBreak/>
        <w:t>However</w:t>
      </w:r>
      <w:r>
        <w:t xml:space="preserve">, </w:t>
      </w:r>
      <w:r w:rsidR="00052A9A">
        <w:t>this partial dependence relation</w:t>
      </w:r>
      <w:r>
        <w:t xml:space="preserve"> only holds if the feature is not correlated with other features</w:t>
      </w:r>
      <w:r w:rsidR="00BD0148">
        <w:t xml:space="preserve"> </w:t>
      </w:r>
      <w:r w:rsidR="00BD0148">
        <w:fldChar w:fldCharType="begin"/>
      </w:r>
      <w:r w:rsidR="00BD0148">
        <w:instrText xml:space="preserve"> ADDIN EN.CITE &lt;EndNote&gt;&lt;Cite&gt;&lt;Author&gt;Friedman&lt;/Author&gt;&lt;Year&gt;2000&lt;/Year&gt;&lt;RecNum&gt;103&lt;/RecNum&gt;&lt;DisplayText&gt;[39]&lt;/DisplayText&gt;&lt;record&gt;&lt;rec-number&gt;103&lt;/rec-number&gt;&lt;foreign-keys&gt;&lt;key app="EN" db-id="9stet2ra5fwpeve2eznvpprbdtre2ds2was9" timestamp="1604180592"&gt;103&lt;/key&gt;&lt;/foreign-keys&gt;&lt;ref-type name="Journal Article"&gt;17&lt;/ref-type&gt;&lt;contributors&gt;&lt;authors&gt;&lt;author&gt;Friedman, Jerome&lt;/author&gt;&lt;/authors&gt;&lt;/contributors&gt;&lt;titles&gt;&lt;title&gt;Greedy Function Approximation: A Gradient Boosting Machine&lt;/title&gt;&lt;secondary-title&gt;The Annals of Statistics&lt;/secondary-title&gt;&lt;/titles&gt;&lt;periodical&gt;&lt;full-title&gt;The Annals of Statistics&lt;/full-title&gt;&lt;/periodical&gt;&lt;volume&gt;29&lt;/volume&gt;&lt;dates&gt;&lt;year&gt;2000&lt;/year&gt;&lt;pub-dates&gt;&lt;date&gt;11/28&lt;/date&gt;&lt;/pub-dates&gt;&lt;/dates&gt;&lt;urls&gt;&lt;/urls&gt;&lt;electronic-resource-num&gt;10.1214/aos/1013203451&lt;/electronic-resource-num&gt;&lt;/record&gt;&lt;/Cite&gt;&lt;/EndNote&gt;</w:instrText>
      </w:r>
      <w:r w:rsidR="00BD0148">
        <w:fldChar w:fldCharType="separate"/>
      </w:r>
      <w:r w:rsidR="00BD0148">
        <w:rPr>
          <w:noProof/>
        </w:rPr>
        <w:t>[39]</w:t>
      </w:r>
      <w:r w:rsidR="00BD0148">
        <w:fldChar w:fldCharType="end"/>
      </w:r>
      <w:r>
        <w:t xml:space="preserve">. </w:t>
      </w:r>
      <w:r w:rsidR="00052A9A">
        <w:t>If two features are highly correlated, though only the second feature has an impact on the predictions, a PD plot of the first feature would still show an effect on the predictions. This is due to the correlation of the first feature with the second feature.</w:t>
      </w:r>
      <w:r w:rsidR="00052A9A">
        <w:t xml:space="preserve"> Another downside to PD plots is </w:t>
      </w:r>
      <w:r w:rsidR="00BD0148">
        <w:t>that</w:t>
      </w:r>
      <w:r w:rsidR="00BE04BA">
        <w:t xml:space="preserve"> we might sample feature </w:t>
      </w:r>
      <w:r w:rsidR="00BD0148">
        <w:t>combinations</w:t>
      </w:r>
      <w:r w:rsidR="00BE04BA">
        <w:t xml:space="preserve"> that are unlikely for the feature under investigation.</w:t>
      </w:r>
      <w:r w:rsidR="00FE3873">
        <w:t xml:space="preserve"> Similarly, it is important to visualize the distribution of the feature values in the original data, so that conclusions can be made about the validity of the prediction. If certain values of the feature show to influence the predictions strongly, yet there are only a few of those values in the data, we cannot place a lot of trust in those predictions. </w:t>
      </w:r>
      <w:r w:rsidR="00BD0148">
        <w:t>Lastly, i</w:t>
      </w:r>
      <w:r w:rsidR="00587040">
        <w:t>t is important</w:t>
      </w:r>
      <w:r w:rsidR="00B4037E">
        <w:t xml:space="preserve"> to note </w:t>
      </w:r>
      <w:r w:rsidR="00587040">
        <w:t>that</w:t>
      </w:r>
      <w:r w:rsidR="00B4037E">
        <w:t xml:space="preserve"> PD</w:t>
      </w:r>
      <w:r w:rsidR="006937A0">
        <w:t xml:space="preserve"> plots</w:t>
      </w:r>
      <w:r w:rsidR="00B4037E">
        <w:t xml:space="preserve"> show average results. </w:t>
      </w:r>
      <w:r w:rsidR="00587040">
        <w:t>This means</w:t>
      </w:r>
      <w:r w:rsidR="00B4037E">
        <w:t xml:space="preserve"> that if </w:t>
      </w:r>
      <w:r w:rsidR="00587040">
        <w:t>a feature value shows a positive correlation with the outcome on</w:t>
      </w:r>
      <w:r w:rsidR="00B4037E">
        <w:t xml:space="preserve"> half the data, </w:t>
      </w:r>
      <w:r w:rsidR="00587040">
        <w:t>while</w:t>
      </w:r>
      <w:r w:rsidR="00B4037E">
        <w:t xml:space="preserve"> on the other half, a negative correlation, the effects cancel each other out</w:t>
      </w:r>
      <w:r w:rsidR="00587040">
        <w:t>. In the final PDP, the feature t</w:t>
      </w:r>
      <w:r w:rsidR="00B4037E">
        <w:t>hus show</w:t>
      </w:r>
      <w:r w:rsidR="00587040">
        <w:t>s up as having</w:t>
      </w:r>
      <w:r w:rsidR="00B4037E">
        <w:t xml:space="preserve"> no effect on the outcome.</w:t>
      </w:r>
      <w:r w:rsidR="000A6FC1">
        <w:t xml:space="preserve"> This type of heterogeneous relationship of features to the outcome can thus not be uncovered with PD</w:t>
      </w:r>
      <w:r w:rsidR="00587040">
        <w:t xml:space="preserve"> plots.</w:t>
      </w:r>
    </w:p>
    <w:p w14:paraId="6CEC403A" w14:textId="73ACFC84" w:rsidR="00B77300" w:rsidRPr="009F2CC0" w:rsidRDefault="00B77300" w:rsidP="00A115B6">
      <w:pPr>
        <w:rPr>
          <w:b/>
          <w:bCs/>
        </w:rPr>
      </w:pPr>
      <w:r w:rsidRPr="009F2CC0">
        <w:rPr>
          <w:b/>
          <w:bCs/>
        </w:rPr>
        <w:t>ICE plots</w:t>
      </w:r>
    </w:p>
    <w:p w14:paraId="3B1111F0" w14:textId="5E12F244" w:rsidR="00B4037E" w:rsidRDefault="005D3F5C" w:rsidP="00A115B6">
      <w:r>
        <w:t>Where PD plots show a global averaged effect,</w:t>
      </w:r>
      <w:r w:rsidR="000A6FC1">
        <w:t xml:space="preserve"> </w:t>
      </w:r>
      <w:r w:rsidR="006937A0">
        <w:t>Individual Conditional Expectation (</w:t>
      </w:r>
      <w:r w:rsidR="000A6FC1">
        <w:t>ICE</w:t>
      </w:r>
      <w:r w:rsidR="006937A0">
        <w:t>)</w:t>
      </w:r>
      <w:r>
        <w:t xml:space="preserve"> plots visualize the effect of a feature change for single instances </w:t>
      </w:r>
      <w:r>
        <w:fldChar w:fldCharType="begin"/>
      </w:r>
      <w:r w:rsidR="006D03A9">
        <w:instrText xml:space="preserve"> ADDIN EN.CITE &lt;EndNote&gt;&lt;Cite&gt;&lt;Author&gt;Goldstein&lt;/Author&gt;&lt;Year&gt;2015&lt;/Year&gt;&lt;RecNum&gt;53&lt;/RecNum&gt;&lt;DisplayText&gt;[40]&lt;/DisplayText&gt;&lt;record&gt;&lt;rec-number&gt;53&lt;/rec-number&gt;&lt;foreign-keys&gt;&lt;key app="EN" db-id="9stet2ra5fwpeve2eznvpprbdtre2ds2was9" timestamp="1601311691"&gt;53&lt;/key&gt;&lt;/foreign-keys&gt;&lt;ref-type name="Journal Article"&gt;17&lt;/ref-type&gt;&lt;contributors&gt;&lt;authors&gt;&lt;author&gt;Goldstein, A.&lt;/author&gt;&lt;author&gt;Kapelner, A.&lt;/author&gt;&lt;author&gt;Bleich, J.&lt;/author&gt;&lt;author&gt;Pitkin, E.&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work-type&gt;Article&lt;/work-type&gt;&lt;urls&gt;&lt;related-urls&gt;&lt;url&gt;https://www.scopus.com/inward/record.uri?eid=2-s2.0-84926207567&amp;amp;doi=10.1080%2f10618600.2014.907095&amp;amp;partnerID=40&amp;amp;md5=e454d947ee2a486c1b9ca71038798469&lt;/url&gt;&lt;url&gt;https://www.tandfonline.com/doi/full/10.1080/10618600.2014.907095&lt;/url&gt;&lt;/related-urls&gt;&lt;/urls&gt;&lt;electronic-resource-num&gt;10.1080/10618600.2014.907095&lt;/electronic-resource-num&gt;&lt;remote-database-name&gt;Scopus&lt;/remote-database-name&gt;&lt;/record&gt;&lt;/Cite&gt;&lt;/EndNote&gt;</w:instrText>
      </w:r>
      <w:r>
        <w:fldChar w:fldCharType="separate"/>
      </w:r>
      <w:r w:rsidR="006D03A9">
        <w:rPr>
          <w:noProof/>
        </w:rPr>
        <w:t>[40]</w:t>
      </w:r>
      <w:r>
        <w:fldChar w:fldCharType="end"/>
      </w:r>
      <w:r>
        <w:t xml:space="preserve">. </w:t>
      </w:r>
      <w:r w:rsidR="00587040">
        <w:t>So instead of a single global line, you obtain one line per data point.</w:t>
      </w:r>
      <w:r w:rsidR="000A6FC1">
        <w:t xml:space="preserve"> In effect, a PD line is the average of the ICE lines.</w:t>
      </w:r>
      <w:r w:rsidR="00FC7652">
        <w:t xml:space="preserve"> With ICE plots,</w:t>
      </w:r>
      <w:r w:rsidR="000A6FC1">
        <w:t xml:space="preserve"> heterogeneous relationships can be visualized</w:t>
      </w:r>
      <w:r w:rsidR="00FC7652">
        <w:t xml:space="preserve"> since we can observe the different effects for each instance individually</w:t>
      </w:r>
      <w:r w:rsidR="000A6FC1">
        <w:t>.</w:t>
      </w:r>
      <w:r w:rsidR="00783BFB">
        <w:t xml:space="preserve"> Because</w:t>
      </w:r>
      <w:r w:rsidR="00531A20">
        <w:t xml:space="preserve"> these lines are all stacked in one plot, variation might be difficult to discern. To mitigate this issue, the ICE plot can be centered at a certain base value, to demonstrate the effects in relation to this anchor point. This shows the difference in prediction values in comparison to the chosen base prediction.</w:t>
      </w:r>
    </w:p>
    <w:p w14:paraId="6021D8EF" w14:textId="0D365D9A" w:rsidR="00B77300" w:rsidRPr="009F2CC0" w:rsidRDefault="00B77300" w:rsidP="00A115B6">
      <w:pPr>
        <w:rPr>
          <w:b/>
          <w:bCs/>
        </w:rPr>
      </w:pPr>
      <w:r w:rsidRPr="009F2CC0">
        <w:rPr>
          <w:b/>
          <w:bCs/>
        </w:rPr>
        <w:t>ALE plots</w:t>
      </w:r>
    </w:p>
    <w:p w14:paraId="1B61CDC0" w14:textId="5B6EE7A6" w:rsidR="009F7CCF" w:rsidRDefault="000F1BD9" w:rsidP="00A115B6">
      <w:r>
        <w:t>As a possible solution to dealing with correlated features, w</w:t>
      </w:r>
      <w:r w:rsidR="00CB291E">
        <w:t>hich</w:t>
      </w:r>
      <w:r>
        <w:t xml:space="preserve"> PD- and ICE plots do not handle well, </w:t>
      </w:r>
      <w:r w:rsidRPr="000F1BD9">
        <w:t>Accumulated Local Effects</w:t>
      </w:r>
      <w:r>
        <w:t xml:space="preserve"> (ALE) plots were designed </w:t>
      </w:r>
      <w:r>
        <w:fldChar w:fldCharType="begin"/>
      </w:r>
      <w:r w:rsidR="006D03A9">
        <w:instrText xml:space="preserve"> ADDIN EN.CITE &lt;EndNote&gt;&lt;Cite&gt;&lt;Author&gt;Apley&lt;/Author&gt;&lt;Year&gt;2020&lt;/Year&gt;&lt;RecNum&gt;72&lt;/RecNum&gt;&lt;DisplayText&gt;[41]&lt;/DisplayText&gt;&lt;record&gt;&lt;rec-number&gt;72&lt;/rec-number&gt;&lt;foreign-keys&gt;&lt;key app="EN" db-id="9stet2ra5fwpeve2eznvpprbdtre2ds2was9" timestamp="1601474390"&gt;72&lt;/key&gt;&lt;/foreign-keys&gt;&lt;ref-type name="Journal Article"&gt;17&lt;/ref-type&gt;&lt;contributors&gt;&lt;authors&gt;&lt;author&gt;Apley, D. W.&lt;/author&gt;&lt;author&gt;Zhu, J.&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work-type&gt;Article&lt;/work-type&gt;&lt;urls&gt;&lt;related-urls&gt;&lt;url&gt;https://www.scopus.com/inward/record.uri?eid=2-s2.0-85086222339&amp;amp;doi=10.1111%2frssb.12377&amp;amp;partnerID=40&amp;amp;md5=d3d321a7b50dda4f43cf5cf580fce271&lt;/url&gt;&lt;/related-urls&gt;&lt;/urls&gt;&lt;electronic-resource-num&gt;10.1111/rssb.12377&lt;/electronic-resource-num&gt;&lt;remote-database-name&gt;Scopus&lt;/remote-database-name&gt;&lt;/record&gt;&lt;/Cite&gt;&lt;/EndNote&gt;</w:instrText>
      </w:r>
      <w:r>
        <w:fldChar w:fldCharType="separate"/>
      </w:r>
      <w:r w:rsidR="006D03A9">
        <w:rPr>
          <w:noProof/>
        </w:rPr>
        <w:t>[41]</w:t>
      </w:r>
      <w:r>
        <w:fldChar w:fldCharType="end"/>
      </w:r>
      <w:r>
        <w:t xml:space="preserve">. </w:t>
      </w:r>
      <w:r w:rsidR="000645F8">
        <w:t xml:space="preserve">With ALE, these correlations are </w:t>
      </w:r>
      <w:r w:rsidR="00B21780">
        <w:t>accounted fo</w:t>
      </w:r>
      <w:r w:rsidR="00587040">
        <w:t>r by averaging and</w:t>
      </w:r>
      <w:r w:rsidR="00B21780">
        <w:t xml:space="preserve"> accumulating local changes to the predictions</w:t>
      </w:r>
      <w:r w:rsidR="00587040">
        <w:t xml:space="preserve"> over the conditional distribution of the two features</w:t>
      </w:r>
      <w:r w:rsidR="00B21780">
        <w:t>.</w:t>
      </w:r>
      <w:r w:rsidR="00587040">
        <w:t xml:space="preserve"> </w:t>
      </w:r>
      <w:r w:rsidR="00B21780">
        <w:t xml:space="preserve">In general, it might be better to use ALE plots when features are correlated. Furthermore, ALE plots have a significantly faster computation time. </w:t>
      </w:r>
      <w:r w:rsidR="004C2F78">
        <w:t xml:space="preserve">However, when computation time is not as crucial, PD plots might be preferred, as they can be coupled with ICE plots to </w:t>
      </w:r>
      <w:r w:rsidR="00B21780">
        <w:t>uncover possible heterogeneity</w:t>
      </w:r>
      <w:r w:rsidR="004C2F78">
        <w:t>.</w:t>
      </w:r>
      <w:r w:rsidR="00FC7652">
        <w:t xml:space="preserve"> </w:t>
      </w:r>
    </w:p>
    <w:p w14:paraId="2DC75C58" w14:textId="41F8E3C1" w:rsidR="00B77300" w:rsidRPr="009F2CC0" w:rsidRDefault="008524CF" w:rsidP="00A115B6">
      <w:pPr>
        <w:rPr>
          <w:b/>
          <w:bCs/>
        </w:rPr>
      </w:pPr>
      <w:r w:rsidRPr="009F2CC0">
        <w:rPr>
          <w:b/>
          <w:bCs/>
        </w:rPr>
        <w:t>Permutation feature importance</w:t>
      </w:r>
    </w:p>
    <w:p w14:paraId="41CFB06B" w14:textId="5BC50C5A" w:rsidR="00ED38C5" w:rsidRPr="008B0184" w:rsidRDefault="008524CF" w:rsidP="00A115B6">
      <w:pPr>
        <w:rPr>
          <w:u w:val="single"/>
        </w:rPr>
      </w:pPr>
      <w:r>
        <w:t xml:space="preserve">Besides the previous visual interpretations of feature </w:t>
      </w:r>
      <w:r w:rsidR="008B0184">
        <w:t>influence</w:t>
      </w:r>
      <w:r>
        <w:t>, there exist several techniques that measure feature importance based around the idea of permuting features artificially</w:t>
      </w:r>
      <w:r w:rsidR="00BF78FA">
        <w:t xml:space="preserve"> </w:t>
      </w:r>
      <w:r w:rsidR="00BF78FA">
        <w:fldChar w:fldCharType="begin"/>
      </w:r>
      <w:r w:rsidR="00BF78FA">
        <w:instrText xml:space="preserve"> ADDIN EN.CITE &lt;EndNote&gt;&lt;Cite&gt;&lt;Author&gt;Fisher&lt;/Author&gt;&lt;Year&gt;2018&lt;/Year&gt;&lt;RecNum&gt;96&lt;/RecNum&gt;&lt;DisplayText&gt;[42]&lt;/DisplayText&gt;&lt;record&gt;&lt;rec-number&gt;96&lt;/rec-number&gt;&lt;foreign-keys&gt;&lt;key app="EN" db-id="9stet2ra5fwpeve2eznvpprbdtre2ds2was9" timestamp="1603479636"&gt;96&lt;/key&gt;&lt;/foreign-keys&gt;&lt;ref-type name="Journal Article"&gt;17&lt;/ref-type&gt;&lt;contributors&gt;&lt;authors&gt;&lt;author&gt;Fisher, Aaron&lt;/author&gt;&lt;author&gt;Rudin, Cynthia&lt;/author&gt;&lt;author&gt;Dominici, Francesca&lt;/author&gt;&lt;/authors&gt;&lt;/contributors&gt;&lt;titles&gt;&lt;title&gt;Model Class Reliance: Variable Importance Measures for any Machine Learning Model Class, from the &amp;quot;Rashomon&amp;quot; Perspective&lt;/title&gt;&lt;/titles&gt;&lt;dates&gt;&lt;year&gt;2018&lt;/year&gt;&lt;pub-dates&gt;&lt;date&gt;01/04&lt;/date&gt;&lt;/pub-dates&gt;&lt;/dates&gt;&lt;urls&gt;&lt;/urls&gt;&lt;/record&gt;&lt;/Cite&gt;&lt;/EndNote&gt;</w:instrText>
      </w:r>
      <w:r w:rsidR="00BF78FA">
        <w:fldChar w:fldCharType="separate"/>
      </w:r>
      <w:r w:rsidR="00BF78FA">
        <w:rPr>
          <w:noProof/>
        </w:rPr>
        <w:t>[42]</w:t>
      </w:r>
      <w:r w:rsidR="00BF78FA">
        <w:fldChar w:fldCharType="end"/>
      </w:r>
      <w:r>
        <w:t xml:space="preserve">. In short, such methods work by perturbing the feature in question, and measuring the increase or decrease in the model’s error. This might remind the reader of LIME and SHAP, as they also permute feature values. However, </w:t>
      </w:r>
      <w:r w:rsidR="00BF78FA">
        <w:t xml:space="preserve">no additional model is trained on the permuted features, therefore only leveraging </w:t>
      </w:r>
      <w:r w:rsidR="00BF78FA">
        <w:rPr>
          <w:i/>
          <w:iCs/>
        </w:rPr>
        <w:t>causation</w:t>
      </w:r>
      <w:r w:rsidR="00BF78FA">
        <w:t xml:space="preserve"> by noting the change on the outcome of the black-box model.</w:t>
      </w:r>
      <w:r w:rsidR="008B0184" w:rsidRPr="008B0184">
        <w:t xml:space="preserve"> </w:t>
      </w:r>
      <w:r w:rsidR="00ED38C5">
        <w:t xml:space="preserve">Also, these methods work on a </w:t>
      </w:r>
      <w:r w:rsidR="00ED38C5" w:rsidRPr="00ED38C5">
        <w:rPr>
          <w:i/>
          <w:iCs/>
        </w:rPr>
        <w:t>global</w:t>
      </w:r>
      <w:r w:rsidR="00ED38C5">
        <w:t xml:space="preserve"> scale, since they measure the influence on the model in general.  This technique is quite intuitive to understand as the change in </w:t>
      </w:r>
      <w:r w:rsidR="004D6097">
        <w:t xml:space="preserve">error of the </w:t>
      </w:r>
      <w:r w:rsidR="00ED38C5">
        <w:t>black-box model</w:t>
      </w:r>
      <w:r w:rsidR="00FC7652">
        <w:t xml:space="preserve"> </w:t>
      </w:r>
      <w:r w:rsidR="00ED38C5">
        <w:t xml:space="preserve">when </w:t>
      </w:r>
      <w:r w:rsidR="00FC7652">
        <w:t xml:space="preserve">destroying </w:t>
      </w:r>
      <w:r w:rsidR="00ED38C5">
        <w:t xml:space="preserve">the feature </w:t>
      </w:r>
      <w:r w:rsidR="00FC7652">
        <w:t>in question</w:t>
      </w:r>
      <w:r w:rsidR="00ED38C5">
        <w:t>.</w:t>
      </w:r>
      <w:r w:rsidR="005B3C33">
        <w:t xml:space="preserve"> By calculating the ratio between the original error, and the error after performing permutations, a measure of feature importance is obtained that </w:t>
      </w:r>
      <w:r w:rsidR="004D6097">
        <w:t>can be compared among different models and problems with various ranges of errors. Note that when a feature is correlated with another, this interaction effect i</w:t>
      </w:r>
      <w:r w:rsidR="005B3C33">
        <w:t>s removed as well when calculating the new error rate.</w:t>
      </w:r>
    </w:p>
    <w:p w14:paraId="252078B6" w14:textId="1D528CFC" w:rsidR="00B77300" w:rsidRPr="009F2CC0" w:rsidRDefault="00FC7652" w:rsidP="00A115B6">
      <w:pPr>
        <w:rPr>
          <w:b/>
          <w:bCs/>
        </w:rPr>
      </w:pPr>
      <w:r>
        <w:rPr>
          <w:b/>
          <w:bCs/>
        </w:rPr>
        <w:t>Prototypes / Criticisms</w:t>
      </w:r>
    </w:p>
    <w:p w14:paraId="48241B80" w14:textId="7082A3F6" w:rsidR="00C52318" w:rsidRDefault="00DE1ED6" w:rsidP="00A115B6">
      <w:r>
        <w:t>We</w:t>
      </w:r>
      <w:r w:rsidR="00A106A4">
        <w:t xml:space="preserve"> end this section with example-based explanations, which highlight</w:t>
      </w:r>
      <w:r w:rsidR="002E4E87">
        <w:t xml:space="preserve"> </w:t>
      </w:r>
      <w:r w:rsidR="00C52318">
        <w:rPr>
          <w:i/>
          <w:iCs/>
        </w:rPr>
        <w:t>certain</w:t>
      </w:r>
      <w:r w:rsidR="00A106A4" w:rsidRPr="003259FD">
        <w:rPr>
          <w:i/>
          <w:iCs/>
        </w:rPr>
        <w:t xml:space="preserve"> </w:t>
      </w:r>
      <w:r w:rsidR="00D85D7F" w:rsidRPr="008B7AFB">
        <w:rPr>
          <w:i/>
          <w:iCs/>
        </w:rPr>
        <w:t>instances</w:t>
      </w:r>
      <w:r w:rsidR="00A106A4">
        <w:t xml:space="preserve"> in the dataset. </w:t>
      </w:r>
      <w:r w:rsidR="00C52318">
        <w:t xml:space="preserve">We will discuss prototypes and criticisms </w:t>
      </w:r>
      <w:r w:rsidR="003259FD">
        <w:fldChar w:fldCharType="begin"/>
      </w:r>
      <w:r w:rsidR="003259FD">
        <w:instrText xml:space="preserve"> ADDIN EN.CITE &lt;EndNote&gt;&lt;Cite&gt;&lt;Author&gt;Kim&lt;/Author&gt;&lt;Year&gt;2016&lt;/Year&gt;&lt;RecNum&gt;99&lt;/RecNum&gt;&lt;DisplayText&gt;[43, 44]&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Koh&lt;/Author&gt;&lt;Year&gt;2017&lt;/Year&gt;&lt;RecNum&gt;100&lt;/RecNum&gt;&lt;record&gt;&lt;rec-number&gt;100&lt;/rec-number&gt;&lt;foreign-keys&gt;&lt;key app="EN" db-id="9stet2ra5fwpeve2eznvpprbdtre2ds2was9" timestamp="1603835813"&gt;100&lt;/key&gt;&lt;/foreign-keys&gt;&lt;ref-type name="Journal Article"&gt;17&lt;/ref-type&gt;&lt;contributors&gt;&lt;authors&gt;&lt;author&gt;Koh, Pang Wei&lt;/author&gt;&lt;author&gt;Liang, Percy&lt;/author&gt;&lt;/authors&gt;&lt;/contributors&gt;&lt;titles&gt;&lt;title&gt;Understanding Black-box Predictions via Influence Functions&lt;/title&gt;&lt;secondary-title&gt;ArXiv&lt;/secondary-title&gt;&lt;/titles&gt;&lt;periodical&gt;&lt;full-title&gt;ArXiv&lt;/full-title&gt;&lt;/periodical&gt;&lt;volume&gt;abs/1703.04730&lt;/volume&gt;&lt;dates&gt;&lt;year&gt;2017&lt;/year&gt;&lt;/dates&gt;&lt;urls&gt;&lt;/urls&gt;&lt;/record&gt;&lt;/Cite&gt;&lt;/EndNote&gt;</w:instrText>
      </w:r>
      <w:r w:rsidR="003259FD">
        <w:fldChar w:fldCharType="separate"/>
      </w:r>
      <w:r w:rsidR="003259FD">
        <w:rPr>
          <w:noProof/>
        </w:rPr>
        <w:t>[43, 44]</w:t>
      </w:r>
      <w:r w:rsidR="003259FD">
        <w:fldChar w:fldCharType="end"/>
      </w:r>
      <w:r w:rsidR="00C52318">
        <w:t xml:space="preserve">, and in the next section counterfactuals </w:t>
      </w:r>
      <w:r w:rsidR="00C52318">
        <w:fldChar w:fldCharType="begin"/>
      </w:r>
      <w:r w:rsidR="00C52318">
        <w:instrText xml:space="preserve"> ADDIN EN.CITE &lt;EndNote&gt;&lt;Cite&gt;&lt;Author&gt;Wachter&lt;/Author&gt;&lt;Year&gt;2018&lt;/Year&gt;&lt;RecNum&gt;95&lt;/RecNum&gt;&lt;DisplayText&gt;[45, 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Cite&gt;&lt;Author&gt;Dandl&lt;/Author&gt;&lt;Year&gt;2020&lt;/Year&gt;&lt;RecNum&gt;98&lt;/RecNum&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C52318">
        <w:fldChar w:fldCharType="separate"/>
      </w:r>
      <w:r w:rsidR="00C52318">
        <w:rPr>
          <w:noProof/>
        </w:rPr>
        <w:t>[45, 49]</w:t>
      </w:r>
      <w:r w:rsidR="00C52318">
        <w:fldChar w:fldCharType="end"/>
      </w:r>
      <w:r w:rsidR="00C52318">
        <w:t>.</w:t>
      </w:r>
    </w:p>
    <w:p w14:paraId="4B8BEC73" w14:textId="30A31C97" w:rsidR="0061731B" w:rsidRDefault="003259FD" w:rsidP="00A115B6">
      <w:r>
        <w:t>A prototype is a sample that is well-represented by the model</w:t>
      </w:r>
      <w:r w:rsidR="00C52318">
        <w:t xml:space="preserve"> for a certain class</w:t>
      </w:r>
      <w:r>
        <w:t xml:space="preserve">, while a criticism is poorly represented. </w:t>
      </w:r>
      <w:r w:rsidR="00C52318">
        <w:t xml:space="preserve">These </w:t>
      </w:r>
      <w:r>
        <w:t>types of explanations are well-suited to visual data, since images can be understood by the user at a glance. For instance, it might be intuitive for a human to understand why an image of a cat with a hat is poorly-represented by a model which is trained to classify cat pictures; Since cats are usually not pictured with hats on, t</w:t>
      </w:r>
      <w:r w:rsidR="002E4E87">
        <w:t>he model therefore classifies such criticism samples based on little data.</w:t>
      </w:r>
      <w:r w:rsidR="00D85D7F">
        <w:t xml:space="preserve"> </w:t>
      </w:r>
      <w:r>
        <w:t xml:space="preserve">A method that evaluated their prototype and criticism algorithm called </w:t>
      </w:r>
      <w:r w:rsidRPr="003259FD">
        <w:t>MMD-critic</w:t>
      </w:r>
      <w:r>
        <w:t>, demonstrated</w:t>
      </w:r>
      <w:r w:rsidR="008965A4">
        <w:t xml:space="preserve"> that humans more easily understand the underlying models when presented with such examples on visual data, though no experiments were done on tabular data</w:t>
      </w:r>
      <w:r>
        <w:t xml:space="preserve"> </w:t>
      </w:r>
      <w:r w:rsidRPr="00DA01E7">
        <w:fldChar w:fldCharType="begin"/>
      </w:r>
      <w:r>
        <w:instrText xml:space="preserve"> ADDIN EN.CITE &lt;EndNote&gt;&lt;Cite&gt;&lt;Author&gt;Kim&lt;/Author&gt;&lt;Year&gt;2016&lt;/Year&gt;&lt;RecNum&gt;99&lt;/RecNum&gt;&lt;DisplayText&gt;[43]&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EndNote&gt;</w:instrText>
      </w:r>
      <w:r w:rsidRPr="00DA01E7">
        <w:fldChar w:fldCharType="separate"/>
      </w:r>
      <w:r>
        <w:rPr>
          <w:noProof/>
        </w:rPr>
        <w:t>[43]</w:t>
      </w:r>
      <w:r w:rsidRPr="00DA01E7">
        <w:fldChar w:fldCharType="end"/>
      </w:r>
      <w:r w:rsidR="008965A4">
        <w:t>. For tabular data, an instance might consist of a multitude of features that are not as easily understood by a human and therefore provide less information on what this means for the model</w:t>
      </w:r>
      <w:r w:rsidR="002E4E87">
        <w:t>.</w:t>
      </w:r>
      <w:r w:rsidR="008965A4">
        <w:t xml:space="preserve"> </w:t>
      </w:r>
    </w:p>
    <w:p w14:paraId="3F5F03D0" w14:textId="6B274046" w:rsidR="00B77300" w:rsidRPr="009F2CC0" w:rsidRDefault="00B77300" w:rsidP="00A115B6">
      <w:pPr>
        <w:rPr>
          <w:b/>
          <w:bCs/>
        </w:rPr>
      </w:pPr>
      <w:r w:rsidRPr="009F2CC0">
        <w:rPr>
          <w:b/>
          <w:bCs/>
        </w:rPr>
        <w:t>Counterfactuals</w:t>
      </w:r>
    </w:p>
    <w:p w14:paraId="341BB831" w14:textId="7F68451C" w:rsidR="00293039" w:rsidRDefault="00DD1FE3" w:rsidP="00A115B6">
      <w:r>
        <w:t>Counterfactual explanations</w:t>
      </w:r>
      <w:r w:rsidR="00D85D7F">
        <w:t xml:space="preserve"> seem to be </w:t>
      </w:r>
      <w:r w:rsidR="008B7AFB">
        <w:t xml:space="preserve">an </w:t>
      </w:r>
      <w:r w:rsidR="00D85D7F">
        <w:t xml:space="preserve">example-based explanation that is inherently easily understood for tabular data. </w:t>
      </w:r>
      <w:r w:rsidR="008B7AFB">
        <w:t>C</w:t>
      </w:r>
      <w:r w:rsidR="00D85D7F">
        <w:t>ounterfactuals</w:t>
      </w:r>
      <w:r>
        <w:t xml:space="preserve"> stem from the need from humans to want </w:t>
      </w:r>
      <w:r w:rsidRPr="008B7AFB">
        <w:rPr>
          <w:i/>
          <w:iCs/>
        </w:rPr>
        <w:t>contrastive</w:t>
      </w:r>
      <w:r w:rsidRPr="00CD1601">
        <w:t xml:space="preserve"> explanations</w:t>
      </w:r>
      <w:r>
        <w:t xml:space="preserve">. </w:t>
      </w:r>
      <w:r w:rsidR="00421AD0">
        <w:t xml:space="preserve">Such counterfactual explanations can be used to explain </w:t>
      </w:r>
      <w:r w:rsidR="00421AD0" w:rsidRPr="008B7AFB">
        <w:rPr>
          <w:i/>
          <w:iCs/>
        </w:rPr>
        <w:t>individual instances</w:t>
      </w:r>
      <w:r w:rsidR="00421AD0">
        <w:t xml:space="preserve">, adding a statement of how the outcome could </w:t>
      </w:r>
      <w:r w:rsidR="00F8763C">
        <w:t>be</w:t>
      </w:r>
      <w:r w:rsidR="00421AD0">
        <w:t xml:space="preserve"> changed if different conditions were true </w:t>
      </w:r>
      <w:r w:rsidR="00D8234E">
        <w:fldChar w:fldCharType="begin"/>
      </w:r>
      <w:r w:rsidR="00F513FB">
        <w:instrText xml:space="preserve"> ADDIN EN.CITE &lt;EndNote&gt;&lt;Cite&gt;&lt;Author&gt;Wachter&lt;/Author&gt;&lt;Year&gt;2018&lt;/Year&gt;&lt;RecNum&gt;95&lt;/RecNum&gt;&lt;DisplayText&gt;[45, 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Cite&gt;&lt;Author&gt;Dandl&lt;/Author&gt;&lt;Year&gt;2020&lt;/Year&gt;&lt;RecNum&gt;98&lt;/RecNum&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D8234E">
        <w:fldChar w:fldCharType="separate"/>
      </w:r>
      <w:r w:rsidR="00F513FB">
        <w:rPr>
          <w:noProof/>
        </w:rPr>
        <w:t>[45, 49]</w:t>
      </w:r>
      <w:r w:rsidR="00D8234E">
        <w:fldChar w:fldCharType="end"/>
      </w:r>
      <w:r w:rsidR="00DD298D">
        <w:t>.</w:t>
      </w:r>
      <w:r w:rsidR="00A90CDE">
        <w:t xml:space="preserve"> </w:t>
      </w:r>
      <w:r w:rsidR="00421AD0">
        <w:t>An example of this could be: “</w:t>
      </w:r>
      <w:r w:rsidR="00421AD0" w:rsidRPr="00421AD0">
        <w:t>You were denied a loan because your annual income was £30,000. If your income had been £45,000, you would have been offered a loan.</w:t>
      </w:r>
      <w:r w:rsidR="00421AD0">
        <w:t xml:space="preserve">” </w:t>
      </w:r>
      <w:r w:rsidR="00421AD0">
        <w:fldChar w:fldCharType="begin"/>
      </w:r>
      <w:r w:rsidR="00F513FB">
        <w:instrText xml:space="preserve"> ADDIN EN.CITE &lt;EndNote&gt;&lt;Cite&gt;&lt;Author&gt;Wachter&lt;/Author&gt;&lt;Year&gt;2018&lt;/Year&gt;&lt;RecNum&gt;95&lt;/RecNum&gt;&lt;DisplayText&gt;[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421AD0">
        <w:fldChar w:fldCharType="separate"/>
      </w:r>
      <w:r w:rsidR="00F513FB">
        <w:rPr>
          <w:noProof/>
        </w:rPr>
        <w:t>[49]</w:t>
      </w:r>
      <w:r w:rsidR="00421AD0">
        <w:fldChar w:fldCharType="end"/>
      </w:r>
      <w:r w:rsidR="00CD1601">
        <w:t>, or “</w:t>
      </w:r>
      <w:r w:rsidR="00E0235D">
        <w:t>This cat would have been adopted</w:t>
      </w:r>
      <w:r w:rsidR="00C52318">
        <w:t xml:space="preserve"> from the shelter</w:t>
      </w:r>
      <w:r w:rsidR="00E0235D">
        <w:t xml:space="preserve"> if it was </w:t>
      </w:r>
      <w:r w:rsidR="00F8763C">
        <w:t>younger</w:t>
      </w:r>
      <w:r w:rsidR="00CD1601">
        <w:t>”</w:t>
      </w:r>
      <w:r w:rsidR="00421AD0">
        <w:t xml:space="preserve">. </w:t>
      </w:r>
      <w:r w:rsidR="00293039">
        <w:t xml:space="preserve">Such an explanation could be useful to inspect certain decisions, for instance to make sure that no discriminatory features were used such as gender or race. </w:t>
      </w:r>
      <w:r w:rsidR="007B1641">
        <w:t xml:space="preserve">Another use case could be to find features on which to improve. For instance, in the </w:t>
      </w:r>
      <w:r w:rsidR="00E0235D">
        <w:t>first</w:t>
      </w:r>
      <w:r w:rsidR="007B1641">
        <w:t xml:space="preserve"> example, the person in question could work towards getting a higher income to get the loan.</w:t>
      </w:r>
    </w:p>
    <w:p w14:paraId="3E555550" w14:textId="09278D51" w:rsidR="000F1BD9" w:rsidRDefault="00F513FB" w:rsidP="00A115B6">
      <w:r>
        <w:lastRenderedPageBreak/>
        <w:t xml:space="preserve">In essence, most counterfactual explanation algorithms optimize a loss function that takes into account a certain instance, its original outcome, and the desired outcome </w:t>
      </w:r>
      <w:r>
        <w:fldChar w:fldCharType="begin"/>
      </w:r>
      <w:r>
        <w:instrText xml:space="preserve"> ADDIN EN.CITE &lt;EndNote&gt;&lt;Cite&gt;&lt;Author&gt;Wachter&lt;/Author&gt;&lt;Year&gt;2018&lt;/Year&gt;&lt;RecNum&gt;95&lt;/RecNum&gt;&lt;DisplayText&gt;[45, 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Cite&gt;&lt;Author&gt;Dandl&lt;/Author&gt;&lt;Year&gt;2020&lt;/Year&gt;&lt;RecNum&gt;98&lt;/RecNum&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fldChar w:fldCharType="separate"/>
      </w:r>
      <w:r>
        <w:rPr>
          <w:noProof/>
        </w:rPr>
        <w:t>[45, 49]</w:t>
      </w:r>
      <w:r>
        <w:fldChar w:fldCharType="end"/>
      </w:r>
      <w:r>
        <w:t>. This loss function is minimized on the notion of a certain measure of distance between the original instance, and changes in feature values to obtain the desired outcome.</w:t>
      </w:r>
      <w:r w:rsidRPr="00F513FB">
        <w:t xml:space="preserve"> </w:t>
      </w:r>
      <w:r>
        <w:t xml:space="preserve"> A counterfactual explanation should ideally be the closest to the original scenario, therefore this notion of closeness must be defined</w:t>
      </w:r>
      <w:r w:rsidR="00E0235D">
        <w:t xml:space="preserve"> based on the used features</w:t>
      </w:r>
      <w:r>
        <w:t xml:space="preserve">. </w:t>
      </w:r>
      <w:r w:rsidR="000D70C8">
        <w:t xml:space="preserve">The pitfall of counterfactuals is that there are several changes to features that will lead to the same outcome, and therefore either a selection must be made, or multiple options should be presented. </w:t>
      </w:r>
      <w:r w:rsidR="00C52318">
        <w:t xml:space="preserve">Counterfactual explanations seem to be an active research direction, where different algorithms are being explored to obtain the most suitable counterfactual instance </w:t>
      </w:r>
      <w:r w:rsidR="00C52318">
        <w:fldChar w:fldCharType="begin"/>
      </w:r>
      <w:r w:rsidR="00C52318">
        <w:instrText xml:space="preserve"> ADDIN EN.CITE &lt;EndNote&gt;&lt;Cite&gt;&lt;Author&gt;Dandl&lt;/Author&gt;&lt;Year&gt;2020&lt;/Year&gt;&lt;RecNum&gt;98&lt;/RecNum&gt;&lt;DisplayText&gt;[45]&lt;/DisplayText&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C52318">
        <w:fldChar w:fldCharType="separate"/>
      </w:r>
      <w:r w:rsidR="00C52318">
        <w:rPr>
          <w:noProof/>
        </w:rPr>
        <w:t>[45]</w:t>
      </w:r>
      <w:r w:rsidR="00C52318">
        <w:fldChar w:fldCharType="end"/>
      </w:r>
      <w:r w:rsidR="00C52318">
        <w:t xml:space="preserve">. </w:t>
      </w:r>
    </w:p>
    <w:p w14:paraId="5F2300F3" w14:textId="48DF874B" w:rsidR="00C172CA" w:rsidRDefault="00C52318" w:rsidP="00A115B6">
      <w:r>
        <w:t>Counterfactual</w:t>
      </w:r>
      <w:r w:rsidR="003A6783">
        <w:t xml:space="preserve"> explanations are </w:t>
      </w:r>
      <w:r>
        <w:t xml:space="preserve">intuitive </w:t>
      </w:r>
      <w:r w:rsidRPr="00824425">
        <w:fldChar w:fldCharType="begin"/>
      </w:r>
      <w:r>
        <w:instrText xml:space="preserve"> ADDIN EN.CITE &lt;EndNote&gt;&lt;Cite&gt;&lt;Author&gt;Miller&lt;/Author&gt;&lt;Year&gt;2019&lt;/Year&gt;&lt;RecNum&gt;94&lt;/RecNum&gt;&lt;DisplayText&gt;[28]&lt;/DisplayText&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24425">
        <w:fldChar w:fldCharType="separate"/>
      </w:r>
      <w:r>
        <w:rPr>
          <w:noProof/>
        </w:rPr>
        <w:t>[28]</w:t>
      </w:r>
      <w:r w:rsidRPr="00824425">
        <w:fldChar w:fldCharType="end"/>
      </w:r>
      <w:r w:rsidR="003A6783">
        <w:t xml:space="preserve">. </w:t>
      </w:r>
      <w:r w:rsidR="00E0235D">
        <w:t xml:space="preserve">The </w:t>
      </w:r>
      <w:r>
        <w:t>ease of understanding</w:t>
      </w:r>
      <w:r w:rsidR="00E0235D">
        <w:t xml:space="preserve"> could be attributed to that fact that these are explanations for a single instance, and directly translate the effect of feature values. </w:t>
      </w:r>
      <w:r w:rsidR="00C172CA">
        <w:t xml:space="preserve">It also does not require access to the model, retraining or access to the training set. </w:t>
      </w:r>
      <w:r w:rsidR="003A6783">
        <w:t>No assumptions are made about local areas or decision boundaries.</w:t>
      </w:r>
      <w:r w:rsidR="00B7358C">
        <w:t xml:space="preserve"> As such, they could be interpreted similarly to Anchors, except that these show feature values for which the outcome </w:t>
      </w:r>
      <w:r w:rsidR="00B7358C" w:rsidRPr="00B7358C">
        <w:t>changes</w:t>
      </w:r>
      <w:r w:rsidR="00B7358C">
        <w:t>, rather</w:t>
      </w:r>
      <w:r w:rsidR="00C172CA">
        <w:t xml:space="preserve"> </w:t>
      </w:r>
      <w:r w:rsidR="00B7358C">
        <w:t xml:space="preserve">than </w:t>
      </w:r>
      <w:r w:rsidR="00C172CA">
        <w:t xml:space="preserve">for which the outcome </w:t>
      </w:r>
      <w:r w:rsidR="00B7358C">
        <w:t>stays the same.</w:t>
      </w:r>
      <w:r w:rsidR="008B7AFB">
        <w:t xml:space="preserve"> </w:t>
      </w:r>
      <w:r w:rsidR="00C172CA">
        <w:t xml:space="preserve">One implementation has shown to scale well with many features such as on </w:t>
      </w:r>
      <w:r w:rsidR="00C172CA" w:rsidRPr="00C172CA">
        <w:t>The German Credit Risk dataset</w:t>
      </w:r>
      <w:r w:rsidR="00C172CA">
        <w:t xml:space="preserve"> </w:t>
      </w:r>
      <w:r w:rsidR="00C172CA">
        <w:fldChar w:fldCharType="begin"/>
      </w:r>
      <w:r w:rsidR="004874E6">
        <w:instrText xml:space="preserve"> ADDIN EN.CITE &lt;EndNote&gt;&lt;Cite&gt;&lt;Author&gt;Dandl&lt;/Author&gt;&lt;Year&gt;2020&lt;/Year&gt;&lt;RecNum&gt;98&lt;/RecNum&gt;&lt;DisplayText&gt;[45]&lt;/DisplayText&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C172CA">
        <w:fldChar w:fldCharType="separate"/>
      </w:r>
      <w:r w:rsidR="004874E6">
        <w:rPr>
          <w:noProof/>
        </w:rPr>
        <w:t>[45]</w:t>
      </w:r>
      <w:r w:rsidR="00C172CA">
        <w:fldChar w:fldCharType="end"/>
      </w:r>
      <w:r w:rsidR="00C172CA">
        <w:t>.</w:t>
      </w:r>
    </w:p>
    <w:p w14:paraId="2D2E2B51" w14:textId="3B587F39" w:rsidR="00D85A1A" w:rsidRPr="009F2CC0" w:rsidRDefault="00D85A1A" w:rsidP="00A115B6">
      <w:pPr>
        <w:rPr>
          <w:b/>
          <w:bCs/>
        </w:rPr>
      </w:pPr>
      <w:r w:rsidRPr="009F2CC0">
        <w:rPr>
          <w:b/>
          <w:bCs/>
        </w:rPr>
        <w:t>Google visualization tool</w:t>
      </w:r>
    </w:p>
    <w:p w14:paraId="03355C75" w14:textId="77777777" w:rsidR="007C190F" w:rsidRDefault="00D85A1A" w:rsidP="00A115B6">
      <w:r>
        <w:t xml:space="preserve">Several of the discussed techniques are accessible via a visualization platform developed by Google called the What-If Tool </w:t>
      </w:r>
      <w:r>
        <w:fldChar w:fldCharType="begin"/>
      </w:r>
      <w:r w:rsidR="00F513FB">
        <w:instrText xml:space="preserve"> ADDIN EN.CITE &lt;EndNote&gt;&lt;Cite&gt;&lt;Author&gt;Wexler&lt;/Author&gt;&lt;Year&gt;2020&lt;/Year&gt;&lt;RecNum&gt;115&lt;/RecNum&gt;&lt;DisplayText&gt;[46]&lt;/DisplayText&gt;&lt;record&gt;&lt;rec-number&gt;115&lt;/rec-number&gt;&lt;foreign-keys&gt;&lt;key app="EN" db-id="9stet2ra5fwpeve2eznvpprbdtre2ds2was9" timestamp="1605111078"&gt;115&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keywords&gt;&lt;keyword&gt;data analysis&lt;/keyword&gt;&lt;keyword&gt;data visualisation&lt;/keyword&gt;&lt;keyword&gt;interactive systems&lt;/keyword&gt;&lt;keyword&gt;learning (artificial intelligence)&lt;/keyword&gt;&lt;keyword&gt;public domain software&lt;/keyword&gt;&lt;keyword&gt;interactive probing&lt;/keyword&gt;&lt;keyword&gt;machine learning models&lt;/keyword&gt;&lt;keyword&gt;open-source application&lt;/keyword&gt;&lt;keyword&gt;ML systems&lt;/keyword&gt;&lt;keyword&gt;data features&lt;/keyword&gt;&lt;keyword&gt;model behavior visualization&lt;/keyword&gt;&lt;keyword&gt;What-If Tool&lt;/keyword&gt;&lt;keyword&gt;ML fairness metrics&lt;/keyword&gt;&lt;keyword&gt;Tools&lt;/keyword&gt;&lt;keyword&gt;Data models&lt;/keyword&gt;&lt;keyword&gt;Data visualization&lt;/keyword&gt;&lt;keyword&gt;Analytical models&lt;/keyword&gt;&lt;keyword&gt;Predictive models&lt;/keyword&gt;&lt;keyword&gt;Machine learning&lt;/keyword&gt;&lt;keyword&gt;Computational modeling&lt;/keyword&gt;&lt;keyword&gt;Interactive Machine Learning&lt;/keyword&gt;&lt;keyword&gt;Model Debugging&lt;/keyword&gt;&lt;keyword&gt;Model Comparison&lt;/keyword&gt;&lt;/keywords&gt;&lt;dates&gt;&lt;year&gt;2020&lt;/year&gt;&lt;/dates&gt;&lt;isbn&gt;1941-0506&lt;/isbn&gt;&lt;urls&gt;&lt;/urls&gt;&lt;electronic-resource-num&gt;10.1109/TVCG.2019.2934619&lt;/electronic-resource-num&gt;&lt;/record&gt;&lt;/Cite&gt;&lt;/EndNote&gt;</w:instrText>
      </w:r>
      <w:r>
        <w:fldChar w:fldCharType="separate"/>
      </w:r>
      <w:r w:rsidR="00F513FB">
        <w:rPr>
          <w:noProof/>
        </w:rPr>
        <w:t>[46]</w:t>
      </w:r>
      <w:r>
        <w:fldChar w:fldCharType="end"/>
      </w:r>
      <w:r>
        <w:t>. Trained classification</w:t>
      </w:r>
      <w:r w:rsidR="00F513FB">
        <w:t>-</w:t>
      </w:r>
      <w:r>
        <w:t xml:space="preserve"> and regression models can be loaded into this tool, which allows </w:t>
      </w:r>
      <w:r w:rsidR="00F513FB">
        <w:t>the user</w:t>
      </w:r>
      <w:r>
        <w:t xml:space="preserve"> to explore various statistics on the data, the model, and the predictions made. Several of the techniques that we have discussed so far have been incorporated such as Counterfactuals, PD plots</w:t>
      </w:r>
      <w:r w:rsidR="00F513FB">
        <w:t>, and the visualization of any local feature attribution technique such as SHAP.</w:t>
      </w:r>
      <w:r w:rsidR="006F1AAD">
        <w:t xml:space="preserve"> </w:t>
      </w:r>
    </w:p>
    <w:p w14:paraId="557BAE3D" w14:textId="04D83DBE" w:rsidR="00283565" w:rsidRDefault="00672065" w:rsidP="00A115B6">
      <w:r>
        <w:br w:type="page"/>
      </w:r>
    </w:p>
    <w:p w14:paraId="35B3B44F" w14:textId="7C9CB7A1" w:rsidR="006C5007" w:rsidRPr="00F36508" w:rsidRDefault="00283565" w:rsidP="00A115B6">
      <w:pPr>
        <w:pStyle w:val="Kop2"/>
      </w:pPr>
      <w:r w:rsidRPr="00F36508">
        <w:lastRenderedPageBreak/>
        <w:t>3.2 Model-specific</w:t>
      </w:r>
      <w:r w:rsidR="00E50EEA">
        <w:t xml:space="preserve"> approaches</w:t>
      </w:r>
    </w:p>
    <w:p w14:paraId="1CA0CF79" w14:textId="3143DD27" w:rsidR="006D03A9" w:rsidRPr="003F2A97" w:rsidRDefault="00152BC0" w:rsidP="00A115B6">
      <w:r>
        <w:t xml:space="preserve">Model-specific explanation techniques often leverage some structural part of the model which they are trying to explain. Therefore, this section is divided based on the types of ML models for which explanations are generated. The types of models that we encountered most frequently are tree ensembles, </w:t>
      </w:r>
      <w:r w:rsidR="00373917">
        <w:t>S</w:t>
      </w:r>
      <w:r>
        <w:t xml:space="preserve">upport </w:t>
      </w:r>
      <w:r w:rsidR="00373917">
        <w:t>V</w:t>
      </w:r>
      <w:r>
        <w:t xml:space="preserve">ector </w:t>
      </w:r>
      <w:r w:rsidR="00373917">
        <w:t>M</w:t>
      </w:r>
      <w:r>
        <w:t>achines</w:t>
      </w:r>
      <w:r w:rsidR="00373917">
        <w:t xml:space="preserve"> (SVMs)</w:t>
      </w:r>
      <w:r>
        <w:t>, and (deep) neural networks</w:t>
      </w:r>
      <w:r w:rsidR="00373917">
        <w:t xml:space="preserve"> ((D)NNs)</w:t>
      </w:r>
      <w:r>
        <w:t>.</w:t>
      </w:r>
      <w:r w:rsidR="003321A0">
        <w:t xml:space="preserve"> </w:t>
      </w:r>
      <w:r>
        <w:t xml:space="preserve">In Table 2, an overview of the </w:t>
      </w:r>
      <w:r w:rsidR="0025574E">
        <w:t xml:space="preserve">model-specific </w:t>
      </w:r>
      <w:r>
        <w:t xml:space="preserve">techniques discussed in this section can be found. </w:t>
      </w:r>
    </w:p>
    <w:tbl>
      <w:tblPr>
        <w:tblStyle w:val="Tabelraster"/>
        <w:tblW w:w="9918" w:type="dxa"/>
        <w:tblLayout w:type="fixed"/>
        <w:tblLook w:val="04A0" w:firstRow="1" w:lastRow="0" w:firstColumn="1" w:lastColumn="0" w:noHBand="0" w:noVBand="1"/>
      </w:tblPr>
      <w:tblGrid>
        <w:gridCol w:w="2122"/>
        <w:gridCol w:w="1275"/>
        <w:gridCol w:w="851"/>
        <w:gridCol w:w="1276"/>
        <w:gridCol w:w="4394"/>
      </w:tblGrid>
      <w:tr w:rsidR="006D03A9" w14:paraId="6AD4AB51" w14:textId="77777777" w:rsidTr="006D03A9">
        <w:tc>
          <w:tcPr>
            <w:tcW w:w="2122" w:type="dxa"/>
          </w:tcPr>
          <w:p w14:paraId="604409F8" w14:textId="77777777" w:rsidR="006D03A9" w:rsidRPr="001C725C" w:rsidRDefault="006D03A9" w:rsidP="00A115B6">
            <w:pPr>
              <w:rPr>
                <w:b/>
                <w:bCs/>
              </w:rPr>
            </w:pPr>
            <w:r w:rsidRPr="001C725C">
              <w:rPr>
                <w:b/>
                <w:bCs/>
              </w:rPr>
              <w:t>[Paper(s)]: name</w:t>
            </w:r>
            <w:r w:rsidRPr="001C725C">
              <w:rPr>
                <w:b/>
                <w:bCs/>
              </w:rPr>
              <w:tab/>
            </w:r>
          </w:p>
        </w:tc>
        <w:tc>
          <w:tcPr>
            <w:tcW w:w="1275" w:type="dxa"/>
          </w:tcPr>
          <w:p w14:paraId="2D3F4959" w14:textId="77777777" w:rsidR="006D03A9" w:rsidRPr="001C725C" w:rsidRDefault="006D03A9" w:rsidP="00A115B6">
            <w:pPr>
              <w:rPr>
                <w:b/>
                <w:bCs/>
              </w:rPr>
            </w:pPr>
            <w:r w:rsidRPr="001C725C">
              <w:rPr>
                <w:b/>
                <w:bCs/>
              </w:rPr>
              <w:t>Model</w:t>
            </w:r>
          </w:p>
        </w:tc>
        <w:tc>
          <w:tcPr>
            <w:tcW w:w="851" w:type="dxa"/>
          </w:tcPr>
          <w:p w14:paraId="6FED99D2" w14:textId="77777777" w:rsidR="006D03A9" w:rsidRPr="001C725C" w:rsidRDefault="006D03A9" w:rsidP="00A115B6">
            <w:pPr>
              <w:rPr>
                <w:b/>
                <w:bCs/>
              </w:rPr>
            </w:pPr>
            <w:r w:rsidRPr="001C725C">
              <w:rPr>
                <w:b/>
                <w:bCs/>
              </w:rPr>
              <w:t>Scope</w:t>
            </w:r>
          </w:p>
        </w:tc>
        <w:tc>
          <w:tcPr>
            <w:tcW w:w="1276" w:type="dxa"/>
          </w:tcPr>
          <w:p w14:paraId="0932F9DD" w14:textId="77777777" w:rsidR="006D03A9" w:rsidRPr="001C725C" w:rsidRDefault="006D03A9" w:rsidP="00A115B6">
            <w:pPr>
              <w:rPr>
                <w:b/>
                <w:bCs/>
              </w:rPr>
            </w:pPr>
            <w:r w:rsidRPr="001C725C">
              <w:rPr>
                <w:b/>
                <w:bCs/>
              </w:rPr>
              <w:t>Technique</w:t>
            </w:r>
          </w:p>
        </w:tc>
        <w:tc>
          <w:tcPr>
            <w:tcW w:w="4394" w:type="dxa"/>
          </w:tcPr>
          <w:p w14:paraId="03A84E68" w14:textId="77777777" w:rsidR="006D03A9" w:rsidRPr="001C725C" w:rsidRDefault="006D03A9" w:rsidP="00A115B6">
            <w:pPr>
              <w:rPr>
                <w:b/>
                <w:bCs/>
              </w:rPr>
            </w:pPr>
            <w:r w:rsidRPr="001C725C">
              <w:rPr>
                <w:b/>
                <w:bCs/>
              </w:rPr>
              <w:t>Code</w:t>
            </w:r>
          </w:p>
        </w:tc>
      </w:tr>
      <w:tr w:rsidR="006D03A9" w:rsidRPr="00ED38C5" w14:paraId="2345F5E0" w14:textId="77777777" w:rsidTr="006D03A9">
        <w:tc>
          <w:tcPr>
            <w:tcW w:w="2122" w:type="dxa"/>
            <w:shd w:val="clear" w:color="auto" w:fill="DDF4FF"/>
          </w:tcPr>
          <w:p w14:paraId="7BBD43D3" w14:textId="3240C376" w:rsidR="006D03A9" w:rsidRPr="004211AD" w:rsidRDefault="006D03A9" w:rsidP="00A115B6">
            <w:r w:rsidRPr="004211AD">
              <w:fldChar w:fldCharType="begin">
                <w:fldData xml:space="preserve">PEVuZE5vdGU+PENpdGU+PEF1dGhvcj5MdW5kYmVyZzwvQXV0aG9yPjxZZWFyPjIwMTc8L1llYXI+
PFJlY051bT43ODwvUmVjTnVtPjxEaXNwbGF5VGV4dD5bNDgsIDUwXTwvRGlzcGxheVRleHQ+PHJl
Y29yZD48cmVjLW51bWJlcj43ODwvcmVjLW51bWJlcj48Zm9yZWlnbi1rZXlzPjxrZXkgYXBwPSJF
TiIgZGItaWQ9IjlzdGV0MnJhNWZ3cGV2ZTJlem52cHByYmR0cmUyZHMyd2FzOSIgdGltZXN0YW1w
PSIxNjAxNDkyOTQxIj43ODwva2V5PjwvZm9yZWlnbi1rZXlzPjxyZWYtdHlwZSBuYW1lPSJKb3Vy
bmFsIEFydGljbGUiPjE3PC9yZWYtdHlwZT48Y29udHJpYnV0b3JzPjxhdXRob3JzPjxhdXRob3I+
THVuZGJlcmcsIFNjb3R0PC9hdXRob3I+PGF1dGhvcj5MZWUsIFN1LUluPC9hdXRob3I+PC9hdXRo
b3JzPjwvY29udHJpYnV0b3JzPjx0aXRsZXM+PHRpdGxlPkNvbnNpc3RlbnQgZmVhdHVyZSBhdHRy
aWJ1dGlvbiBmb3IgdHJlZSBlbnNlbWJsZXM8L3RpdGxlPjwvdGl0bGVzPjxkYXRlcz48eWVhcj4y
MDE3PC95ZWFyPjxwdWItZGF0ZXM+PGRhdGU+MDYvMTk8L2RhdGU+PC9wdWItZGF0ZXM+PC9kYXRl
cz48dXJscz48L3VybHM+PC9yZWNvcmQ+PC9DaXRlPjxDaXRlPjxBdXRob3I+WW9vPC9BdXRob3I+
PFllYXI+MjAyMDwvWWVhcj48UmVjTnVtPjE8L1JlY051bT48cmVjb3JkPjxyZWMtbnVtYmVyPjE8
L3JlYy1udW1iZXI+PGZvcmVpZ24ta2V5cz48a2V5IGFwcD0iRU4iIGRiLWlkPSI5c3RldDJyYTVm
d3BldmUyZXpudnBwcmJkdHJlMmRzMndhczkiIHRpbWVzdGFtcD0iMTYwMDM1OTYzNyI+MTwva2V5
PjwvZm9yZWlnbi1rZXlzPjxyZWYtdHlwZSBuYW1lPSJKb3VybmFsIEFydGljbGUiPjE3PC9yZWYt
dHlwZT48Y29udHJpYnV0b3JzPjxhdXRob3JzPjxhdXRob3I+WW9vLCBULiBLLjwvYXV0aG9yPjxh
dXRob3I+Unl1LCBJLiBILjwvYXV0aG9yPjxhdXRob3I+Q2hvaSwgSC48L2F1dGhvcj48YXV0aG9y
PktpbSwgSi4gSy48L2F1dGhvcj48YXV0aG9yPkxlZSwgSS4gUy48L2F1dGhvcj48YXV0aG9yPktp
bSwgSi4gUy48L2F1dGhvcj48YXV0aG9yPkxlZSwgRy48L2F1dGhvcj48YXV0aG9yPlJpbSwgVC4g
SC48L2F1dGhvcj48L2F1dGhvcnM+PC9jb250cmlidXRvcnM+PGF1dGgtYWRkcmVzcz5EZXBhcnRt
ZW50IG9mIE9waHRoYWxtb2xvZ3ksIEFlcm9zcGFjZSBNZWRpY2FsIENlbnRlciwgUmVwdWJsaWMg
b2YgS29yZWEgQWlyIEZvcmNlLCBDaGVvbmdqdSwgU291dGggS29yZWEuJiN4RDtCJmFtcDtWSUlU
IEV5ZSBDZW50ZXIsIFNlb3VsLCBTb3V0aCBLb3JlYS4mI3hEO01lZGlXaGFsZSwgU2VvdWwsIFNv
dXRoIEtvcmVhLiYjeEQ7U2luZ2Fwb3JlIEV5ZSBSZXNlYXJjaCBJbnN0aXR1dGUsIFNpbmdhcG9y
ZSBOYXRpb25hbCBFeWUgQ2VudHJlLCBEdWtlLU5VUyBNZWRpY2FsIFNjaG9vbCwgU2luZ2Fwb3Jl
LCBTaW5nYXBvcmUuPC9hdXRoLWFkZHJlc3M+PHRpdGxlcz48dGl0bGU+RXhwbGFpbmFibGUgTWFj
aGluZSBMZWFybmluZyBBcHByb2FjaCBhcyBhIFRvb2wgdG8gVW5kZXJzdGFuZCBGYWN0b3JzIFVz
ZWQgdG8gU2VsZWN0IHRoZSBSZWZyYWN0aXZlIFN1cmdlcnkgVGVjaG5pcXVlIG9uIHRoZSBFeHBl
cnQgTGV2ZWw8L3RpdGxlPjxzZWNvbmRhcnktdGl0bGU+VHJhbnNsIFZpcyBTY2kgVGVjaG5vbDwv
c2Vjb25kYXJ5LXRpdGxlPjwvdGl0bGVzPjxwZXJpb2RpY2FsPjxmdWxsLXRpdGxlPlRyYW5zbCBW
aXMgU2NpIFRlY2hub2w8L2Z1bGwtdGl0bGU+PC9wZXJpb2RpY2FsPjxwYWdlcz44PC9wYWdlcz48
dm9sdW1lPjk8L3ZvbHVtZT48bnVtYmVyPjI8L251bWJlcj48ZWRpdGlvbj4yMDIwLzA3LzI1PC9l
ZGl0aW9uPjxrZXl3b3Jkcz48a2V5d29yZD5jb3JuZWFsIGxhc2VyIHN1cmdlcnk8L2tleXdvcmQ+
PGtleXdvcmQ+ZXhwbGFpbmFibGUgbWFjaGluZSBsZWFybmluZzwva2V5d29yZD48a2V5d29yZD5t
dWx0aWNsYXNzIGNsYXNzaWZpY2F0aW9uPC9rZXl3b3JkPjxrZXl3b3JkPnJlZnJhY3RpdmUgc3Vy
Z2VyeTwva2V5d29yZD48a2V5d29yZD5MZWUsIE5vbmU8L2tleXdvcmQ+PGtleXdvcmQ+Si5TLiBL
aW0sIE5vbmU8L2tleXdvcmQ+PGtleXdvcmQ+Ry4gTGVlLCBNZWRpLXdoYWxlLCBJbmMuIChFKTwv
a2V5d29yZD48a2V5d29yZD5ULkguIFJpbSwgTWVkaS13aGFsZSw8L2tleXdvcmQ+PGtleXdvcmQ+
SW5jLiAoUik8L2tleXdvcmQ+PC9rZXl3b3Jkcz48ZGF0ZXM+PHllYXI+MjAyMDwveWVhcj48cHVi
LWRhdGVzPjxkYXRlPkZlYiAxMjwvZGF0ZT48L3B1Yi1kYXRlcz48L2RhdGVzPjxpc2JuPjIxNjQt
MjU5MSAoUHJpbnQpJiN4RDsyMTY0LTI1OTEgKExpbmtpbmcpPC9pc2JuPjxhY2Nlc3Npb24tbnVt
PjMyNzA0NDE0PC9hY2Nlc3Npb24tbnVtPjx1cmxzPjxyZWxhdGVkLXVybHM+PHVybD5odHRwczov
L3d3dy5uY2JpLm5sbS5uaWguZ292L3B1Ym1lZC8zMjcwNDQxNDwvdXJsPjx1cmw+aHR0cHM6Ly93
d3cubmNiaS5ubG0ubmloLmdvdi9wbWMvYXJ0aWNsZXMvUE1DNzM0Njg3Ni9wZGYvdHZzdC05LTIt
OC5wZGY8L3VybD48L3JlbGF0ZWQtdXJscz48L3VybHM+PGN1c3RvbTI+UE1DNzM0Njg3NjwvY3Vz
dG9tMj48ZWxlY3Ryb25pYy1yZXNvdXJjZS1udW0+MTAuMTE2Ny90dnN0LjkuMi44PC9lbGVjdHJv
bmljLXJlc291cmNlLW51bT48L3JlY29yZD48L0NpdGU+PC9FbmROb3RlPgB=
</w:fldData>
              </w:fldChar>
            </w:r>
            <w:r w:rsidR="00F513FB">
              <w:instrText xml:space="preserve"> ADDIN EN.CITE </w:instrText>
            </w:r>
            <w:r w:rsidR="00F513FB">
              <w:fldChar w:fldCharType="begin">
                <w:fldData xml:space="preserve">PEVuZE5vdGU+PENpdGU+PEF1dGhvcj5MdW5kYmVyZzwvQXV0aG9yPjxZZWFyPjIwMTc8L1llYXI+
PFJlY051bT43ODwvUmVjTnVtPjxEaXNwbGF5VGV4dD5bNDgsIDUwXTwvRGlzcGxheVRleHQ+PHJl
Y29yZD48cmVjLW51bWJlcj43ODwvcmVjLW51bWJlcj48Zm9yZWlnbi1rZXlzPjxrZXkgYXBwPSJF
TiIgZGItaWQ9IjlzdGV0MnJhNWZ3cGV2ZTJlem52cHByYmR0cmUyZHMyd2FzOSIgdGltZXN0YW1w
PSIxNjAxNDkyOTQxIj43ODwva2V5PjwvZm9yZWlnbi1rZXlzPjxyZWYtdHlwZSBuYW1lPSJKb3Vy
bmFsIEFydGljbGUiPjE3PC9yZWYtdHlwZT48Y29udHJpYnV0b3JzPjxhdXRob3JzPjxhdXRob3I+
THVuZGJlcmcsIFNjb3R0PC9hdXRob3I+PGF1dGhvcj5MZWUsIFN1LUluPC9hdXRob3I+PC9hdXRo
b3JzPjwvY29udHJpYnV0b3JzPjx0aXRsZXM+PHRpdGxlPkNvbnNpc3RlbnQgZmVhdHVyZSBhdHRy
aWJ1dGlvbiBmb3IgdHJlZSBlbnNlbWJsZXM8L3RpdGxlPjwvdGl0bGVzPjxkYXRlcz48eWVhcj4y
MDE3PC95ZWFyPjxwdWItZGF0ZXM+PGRhdGU+MDYvMTk8L2RhdGU+PC9wdWItZGF0ZXM+PC9kYXRl
cz48dXJscz48L3VybHM+PC9yZWNvcmQ+PC9DaXRlPjxDaXRlPjxBdXRob3I+WW9vPC9BdXRob3I+
PFllYXI+MjAyMDwvWWVhcj48UmVjTnVtPjE8L1JlY051bT48cmVjb3JkPjxyZWMtbnVtYmVyPjE8
L3JlYy1udW1iZXI+PGZvcmVpZ24ta2V5cz48a2V5IGFwcD0iRU4iIGRiLWlkPSI5c3RldDJyYTVm
d3BldmUyZXpudnBwcmJkdHJlMmRzMndhczkiIHRpbWVzdGFtcD0iMTYwMDM1OTYzNyI+MTwva2V5
PjwvZm9yZWlnbi1rZXlzPjxyZWYtdHlwZSBuYW1lPSJKb3VybmFsIEFydGljbGUiPjE3PC9yZWYt
dHlwZT48Y29udHJpYnV0b3JzPjxhdXRob3JzPjxhdXRob3I+WW9vLCBULiBLLjwvYXV0aG9yPjxh
dXRob3I+Unl1LCBJLiBILjwvYXV0aG9yPjxhdXRob3I+Q2hvaSwgSC48L2F1dGhvcj48YXV0aG9y
PktpbSwgSi4gSy48L2F1dGhvcj48YXV0aG9yPkxlZSwgSS4gUy48L2F1dGhvcj48YXV0aG9yPktp
bSwgSi4gUy48L2F1dGhvcj48YXV0aG9yPkxlZSwgRy48L2F1dGhvcj48YXV0aG9yPlJpbSwgVC4g
SC48L2F1dGhvcj48L2F1dGhvcnM+PC9jb250cmlidXRvcnM+PGF1dGgtYWRkcmVzcz5EZXBhcnRt
ZW50IG9mIE9waHRoYWxtb2xvZ3ksIEFlcm9zcGFjZSBNZWRpY2FsIENlbnRlciwgUmVwdWJsaWMg
b2YgS29yZWEgQWlyIEZvcmNlLCBDaGVvbmdqdSwgU291dGggS29yZWEuJiN4RDtCJmFtcDtWSUlU
IEV5ZSBDZW50ZXIsIFNlb3VsLCBTb3V0aCBLb3JlYS4mI3hEO01lZGlXaGFsZSwgU2VvdWwsIFNv
dXRoIEtvcmVhLiYjeEQ7U2luZ2Fwb3JlIEV5ZSBSZXNlYXJjaCBJbnN0aXR1dGUsIFNpbmdhcG9y
ZSBOYXRpb25hbCBFeWUgQ2VudHJlLCBEdWtlLU5VUyBNZWRpY2FsIFNjaG9vbCwgU2luZ2Fwb3Jl
LCBTaW5nYXBvcmUuPC9hdXRoLWFkZHJlc3M+PHRpdGxlcz48dGl0bGU+RXhwbGFpbmFibGUgTWFj
aGluZSBMZWFybmluZyBBcHByb2FjaCBhcyBhIFRvb2wgdG8gVW5kZXJzdGFuZCBGYWN0b3JzIFVz
ZWQgdG8gU2VsZWN0IHRoZSBSZWZyYWN0aXZlIFN1cmdlcnkgVGVjaG5pcXVlIG9uIHRoZSBFeHBl
cnQgTGV2ZWw8L3RpdGxlPjxzZWNvbmRhcnktdGl0bGU+VHJhbnNsIFZpcyBTY2kgVGVjaG5vbDwv
c2Vjb25kYXJ5LXRpdGxlPjwvdGl0bGVzPjxwZXJpb2RpY2FsPjxmdWxsLXRpdGxlPlRyYW5zbCBW
aXMgU2NpIFRlY2hub2w8L2Z1bGwtdGl0bGU+PC9wZXJpb2RpY2FsPjxwYWdlcz44PC9wYWdlcz48
dm9sdW1lPjk8L3ZvbHVtZT48bnVtYmVyPjI8L251bWJlcj48ZWRpdGlvbj4yMDIwLzA3LzI1PC9l
ZGl0aW9uPjxrZXl3b3Jkcz48a2V5d29yZD5jb3JuZWFsIGxhc2VyIHN1cmdlcnk8L2tleXdvcmQ+
PGtleXdvcmQ+ZXhwbGFpbmFibGUgbWFjaGluZSBsZWFybmluZzwva2V5d29yZD48a2V5d29yZD5t
dWx0aWNsYXNzIGNsYXNzaWZpY2F0aW9uPC9rZXl3b3JkPjxrZXl3b3JkPnJlZnJhY3RpdmUgc3Vy
Z2VyeTwva2V5d29yZD48a2V5d29yZD5MZWUsIE5vbmU8L2tleXdvcmQ+PGtleXdvcmQ+Si5TLiBL
aW0sIE5vbmU8L2tleXdvcmQ+PGtleXdvcmQ+Ry4gTGVlLCBNZWRpLXdoYWxlLCBJbmMuIChFKTwv
a2V5d29yZD48a2V5d29yZD5ULkguIFJpbSwgTWVkaS13aGFsZSw8L2tleXdvcmQ+PGtleXdvcmQ+
SW5jLiAoUik8L2tleXdvcmQ+PC9rZXl3b3Jkcz48ZGF0ZXM+PHllYXI+MjAyMDwveWVhcj48cHVi
LWRhdGVzPjxkYXRlPkZlYiAxMjwvZGF0ZT48L3B1Yi1kYXRlcz48L2RhdGVzPjxpc2JuPjIxNjQt
MjU5MSAoUHJpbnQpJiN4RDsyMTY0LTI1OTEgKExpbmtpbmcpPC9pc2JuPjxhY2Nlc3Npb24tbnVt
PjMyNzA0NDE0PC9hY2Nlc3Npb24tbnVtPjx1cmxzPjxyZWxhdGVkLXVybHM+PHVybD5odHRwczov
L3d3dy5uY2JpLm5sbS5uaWguZ292L3B1Ym1lZC8zMjcwNDQxNDwvdXJsPjx1cmw+aHR0cHM6Ly93
d3cubmNiaS5ubG0ubmloLmdvdi9wbWMvYXJ0aWNsZXMvUE1DNzM0Njg3Ni9wZGYvdHZzdC05LTIt
OC5wZGY8L3VybD48L3JlbGF0ZWQtdXJscz48L3VybHM+PGN1c3RvbTI+UE1DNzM0Njg3NjwvY3Vz
dG9tMj48ZWxlY3Ryb25pYy1yZXNvdXJjZS1udW0+MTAuMTE2Ny90dnN0LjkuMi44PC9lbGVjdHJv
bmljLXJlc291cmNlLW51bT48L3JlY29yZD48L0NpdGU+PC9FbmROb3RlPgB=
</w:fldData>
              </w:fldChar>
            </w:r>
            <w:r w:rsidR="00F513FB">
              <w:instrText xml:space="preserve"> ADDIN EN.CITE.DATA </w:instrText>
            </w:r>
            <w:r w:rsidR="00F513FB">
              <w:fldChar w:fldCharType="end"/>
            </w:r>
            <w:r w:rsidRPr="004211AD">
              <w:fldChar w:fldCharType="separate"/>
            </w:r>
            <w:r w:rsidR="00F513FB">
              <w:rPr>
                <w:noProof/>
              </w:rPr>
              <w:t>[48, 50]</w:t>
            </w:r>
            <w:r w:rsidRPr="004211AD">
              <w:fldChar w:fldCharType="end"/>
            </w:r>
            <w:r w:rsidRPr="004211AD">
              <w:t xml:space="preserve">: </w:t>
            </w:r>
            <w:proofErr w:type="spellStart"/>
            <w:r w:rsidRPr="004211AD">
              <w:t>TreeSHAP</w:t>
            </w:r>
            <w:proofErr w:type="spellEnd"/>
          </w:p>
        </w:tc>
        <w:tc>
          <w:tcPr>
            <w:tcW w:w="1275" w:type="dxa"/>
            <w:shd w:val="clear" w:color="auto" w:fill="DDF4FF"/>
          </w:tcPr>
          <w:p w14:paraId="26DFEA2B" w14:textId="77777777" w:rsidR="006D03A9" w:rsidRPr="004211AD" w:rsidRDefault="006D03A9" w:rsidP="00A115B6">
            <w:r>
              <w:t>B</w:t>
            </w:r>
            <w:r w:rsidRPr="004211AD">
              <w:t>oosted trees</w:t>
            </w:r>
          </w:p>
        </w:tc>
        <w:tc>
          <w:tcPr>
            <w:tcW w:w="851" w:type="dxa"/>
            <w:shd w:val="clear" w:color="auto" w:fill="DDF4FF"/>
          </w:tcPr>
          <w:p w14:paraId="7727387A" w14:textId="77777777" w:rsidR="006D03A9" w:rsidRPr="004211AD" w:rsidRDefault="006D03A9" w:rsidP="00A115B6">
            <w:r w:rsidRPr="004211AD">
              <w:t>Global*</w:t>
            </w:r>
          </w:p>
        </w:tc>
        <w:tc>
          <w:tcPr>
            <w:tcW w:w="1276" w:type="dxa"/>
            <w:shd w:val="clear" w:color="auto" w:fill="DDF4FF"/>
          </w:tcPr>
          <w:p w14:paraId="36AE9DC0" w14:textId="77777777" w:rsidR="006D03A9" w:rsidRPr="004211AD" w:rsidRDefault="006D03A9" w:rsidP="00A115B6">
            <w:r w:rsidRPr="004211AD">
              <w:t>Causation</w:t>
            </w:r>
          </w:p>
        </w:tc>
        <w:tc>
          <w:tcPr>
            <w:tcW w:w="4394" w:type="dxa"/>
            <w:shd w:val="clear" w:color="auto" w:fill="DDF4FF"/>
          </w:tcPr>
          <w:p w14:paraId="63E6AB49" w14:textId="77777777" w:rsidR="006D03A9" w:rsidRPr="004211AD" w:rsidRDefault="006D03A9" w:rsidP="00A115B6">
            <w:r w:rsidRPr="004211AD">
              <w:t>https://github.com/slundberg/shap</w:t>
            </w:r>
          </w:p>
        </w:tc>
      </w:tr>
      <w:tr w:rsidR="006D03A9" w:rsidRPr="00ED38C5" w14:paraId="30E035C9" w14:textId="77777777" w:rsidTr="006D03A9">
        <w:tc>
          <w:tcPr>
            <w:tcW w:w="2122" w:type="dxa"/>
          </w:tcPr>
          <w:p w14:paraId="4DF64A7F" w14:textId="13ED19AA" w:rsidR="006D03A9" w:rsidRPr="004211AD" w:rsidRDefault="006D03A9" w:rsidP="00A115B6">
            <w:r>
              <w:fldChar w:fldCharType="begin"/>
            </w:r>
            <w:r w:rsidR="00D85A1A">
              <w:instrText xml:space="preserve"> ADDIN EN.CITE &lt;EndNote&gt;&lt;Cite&gt;&lt;Author&gt;Palczewska&lt;/Author&gt;&lt;Year&gt;2014&lt;/Year&gt;&lt;RecNum&gt;62&lt;/RecNum&gt;&lt;DisplayText&gt;[51]&lt;/DisplayText&gt;&lt;record&gt;&lt;rec-number&gt;62&lt;/rec-number&gt;&lt;foreign-keys&gt;&lt;key app="EN" db-id="9stet2ra5fwpeve2eznvpprbdtre2ds2was9" timestamp="1601325139"&gt;62&lt;/key&gt;&lt;/foreign-keys&gt;&lt;ref-type name="Book Section"&gt;5&lt;/ref-type&gt;&lt;contributors&gt;&lt;authors&gt;&lt;author&gt;Palczewska, Anna&lt;/author&gt;&lt;author&gt;Palczewski, Jan&lt;/author&gt;&lt;author&gt;Marchese Robinson, Richard&lt;/author&gt;&lt;author&gt;Neagu, Daniel&lt;/author&gt;&lt;/authors&gt;&lt;secondary-authors&gt;&lt;author&gt;Bouabana-Tebibel, Thouraya&lt;/author&gt;&lt;author&gt;Rubin, Stuart H.&lt;/author&gt;&lt;/secondary-authors&gt;&lt;/contributors&gt;&lt;titles&gt;&lt;title&gt;Interpreting Random Forest Classification Models Using a Feature Contribution Method&lt;/title&gt;&lt;secondary-title&gt;Integration of Reusable Systems&lt;/secondary-title&gt;&lt;/titles&gt;&lt;pages&gt;193-218&lt;/pages&gt;&lt;dates&gt;&lt;year&gt;2014&lt;/year&gt;&lt;pub-dates&gt;&lt;date&gt;2014//&lt;/date&gt;&lt;/pub-dates&gt;&lt;/dates&gt;&lt;pub-location&gt;Cham&lt;/pub-location&gt;&lt;publisher&gt;Springer International Publishing&lt;/publisher&gt;&lt;isbn&gt;978-3-319-04717-1&lt;/isbn&gt;&lt;urls&gt;&lt;related-urls&gt;&lt;url&gt;https://doi.org/10.1007/978-3-319-04717-1_9&lt;/url&gt;&lt;url&gt;https://link.springer.com/chapter/10.1007%2F978-3-319-04717-1_9&lt;/url&gt;&lt;/related-urls&gt;&lt;/urls&gt;&lt;electronic-resource-num&gt;10.1007/978-3-319-04717-1_9&lt;/electronic-resource-num&gt;&lt;/record&gt;&lt;/Cite&gt;&lt;/EndNote&gt;</w:instrText>
            </w:r>
            <w:r>
              <w:fldChar w:fldCharType="separate"/>
            </w:r>
            <w:r w:rsidR="00D85A1A">
              <w:rPr>
                <w:noProof/>
              </w:rPr>
              <w:t>[51]</w:t>
            </w:r>
            <w:r>
              <w:fldChar w:fldCharType="end"/>
            </w:r>
            <w:r>
              <w:t xml:space="preserve">: </w:t>
            </w:r>
            <w:r w:rsidRPr="004211AD">
              <w:t>Feature contribution</w:t>
            </w:r>
          </w:p>
        </w:tc>
        <w:tc>
          <w:tcPr>
            <w:tcW w:w="1275" w:type="dxa"/>
          </w:tcPr>
          <w:p w14:paraId="7C94C5D8" w14:textId="77777777" w:rsidR="006D03A9" w:rsidRDefault="006D03A9" w:rsidP="00A115B6">
            <w:r>
              <w:t>RFs</w:t>
            </w:r>
          </w:p>
        </w:tc>
        <w:tc>
          <w:tcPr>
            <w:tcW w:w="851" w:type="dxa"/>
          </w:tcPr>
          <w:p w14:paraId="7276FC42" w14:textId="77777777" w:rsidR="006D03A9" w:rsidRPr="004211AD" w:rsidRDefault="006D03A9" w:rsidP="00A115B6">
            <w:r>
              <w:t>Global*</w:t>
            </w:r>
          </w:p>
        </w:tc>
        <w:tc>
          <w:tcPr>
            <w:tcW w:w="1276" w:type="dxa"/>
          </w:tcPr>
          <w:p w14:paraId="59B85581" w14:textId="77777777" w:rsidR="006D03A9" w:rsidRPr="004211AD" w:rsidRDefault="006D03A9" w:rsidP="00A115B6">
            <w:r>
              <w:t>Causation</w:t>
            </w:r>
          </w:p>
        </w:tc>
        <w:tc>
          <w:tcPr>
            <w:tcW w:w="4394" w:type="dxa"/>
          </w:tcPr>
          <w:p w14:paraId="0FB51480" w14:textId="77777777" w:rsidR="006D03A9" w:rsidRPr="004211AD" w:rsidRDefault="006D03A9" w:rsidP="00A115B6">
            <w:r w:rsidRPr="009C215F">
              <w:t>https://rdrr.io/rforge/rfFC/</w:t>
            </w:r>
          </w:p>
        </w:tc>
      </w:tr>
      <w:tr w:rsidR="006D03A9" w:rsidRPr="00ED38C5" w14:paraId="758E3E3F" w14:textId="77777777" w:rsidTr="006D03A9">
        <w:tc>
          <w:tcPr>
            <w:tcW w:w="2122" w:type="dxa"/>
          </w:tcPr>
          <w:p w14:paraId="247C3E35" w14:textId="7C5F0959" w:rsidR="006D03A9" w:rsidRPr="004211AD" w:rsidRDefault="006D03A9" w:rsidP="00A115B6">
            <w:r w:rsidRPr="004211AD">
              <w:fldChar w:fldCharType="begin"/>
            </w:r>
            <w:r w:rsidR="00D85A1A">
              <w:instrText xml:space="preserve"> ADDIN EN.CITE &lt;EndNote&gt;&lt;Cite&gt;&lt;Author&gt;Welling&lt;/Author&gt;&lt;Year&gt;2016&lt;/Year&gt;&lt;RecNum&gt;63&lt;/RecNum&gt;&lt;DisplayText&gt;[52]&lt;/DisplayText&gt;&lt;record&gt;&lt;rec-number&gt;63&lt;/rec-number&gt;&lt;foreign-keys&gt;&lt;key app="EN" db-id="9stet2ra5fwpeve2eznvpprbdtre2ds2was9" timestamp="1601325313"&gt;63&lt;/key&gt;&lt;/foreign-keys&gt;&lt;ref-type name="Journal Article"&gt;17&lt;/ref-type&gt;&lt;contributors&gt;&lt;authors&gt;&lt;author&gt;Welling, Soeren H.&lt;/author&gt;&lt;author&gt;Refsgaard, H. H. F.&lt;/author&gt;&lt;author&gt;Brockhoff, P.&lt;/author&gt;&lt;author&gt;Clemmensen, Line H.&lt;/author&gt;&lt;/authors&gt;&lt;/contributors&gt;&lt;titles&gt;&lt;title&gt;Forest Floor Visualizations of Random Forests&lt;/title&gt;&lt;secondary-title&gt;ArXiv&lt;/secondary-title&gt;&lt;/titles&gt;&lt;periodical&gt;&lt;full-title&gt;ArXiv&lt;/full-title&gt;&lt;/periodical&gt;&lt;volume&gt;abs/1605.09196&lt;/volume&gt;&lt;dates&gt;&lt;year&gt;2016&lt;/year&gt;&lt;/dates&gt;&lt;urls&gt;&lt;/urls&gt;&lt;/record&gt;&lt;/Cite&gt;&lt;/EndNote&gt;</w:instrText>
            </w:r>
            <w:r w:rsidRPr="004211AD">
              <w:fldChar w:fldCharType="separate"/>
            </w:r>
            <w:r w:rsidR="00D85A1A">
              <w:rPr>
                <w:noProof/>
              </w:rPr>
              <w:t>[52]</w:t>
            </w:r>
            <w:r w:rsidRPr="004211AD">
              <w:fldChar w:fldCharType="end"/>
            </w:r>
            <w:r w:rsidRPr="004211AD">
              <w:t>: F</w:t>
            </w:r>
            <w:r>
              <w:t>orest floor</w:t>
            </w:r>
          </w:p>
        </w:tc>
        <w:tc>
          <w:tcPr>
            <w:tcW w:w="1275" w:type="dxa"/>
          </w:tcPr>
          <w:p w14:paraId="4D6B3718" w14:textId="77777777" w:rsidR="006D03A9" w:rsidRPr="004211AD" w:rsidRDefault="006D03A9" w:rsidP="00A115B6">
            <w:r>
              <w:t>RFs</w:t>
            </w:r>
          </w:p>
        </w:tc>
        <w:tc>
          <w:tcPr>
            <w:tcW w:w="851" w:type="dxa"/>
          </w:tcPr>
          <w:p w14:paraId="252D6445" w14:textId="77777777" w:rsidR="006D03A9" w:rsidRPr="004211AD" w:rsidRDefault="006D03A9" w:rsidP="00A115B6">
            <w:r w:rsidRPr="004211AD">
              <w:t>Global</w:t>
            </w:r>
          </w:p>
        </w:tc>
        <w:tc>
          <w:tcPr>
            <w:tcW w:w="1276" w:type="dxa"/>
          </w:tcPr>
          <w:p w14:paraId="596C68A8" w14:textId="77777777" w:rsidR="006D03A9" w:rsidRPr="004211AD" w:rsidRDefault="006D03A9" w:rsidP="00A115B6">
            <w:r w:rsidRPr="004211AD">
              <w:t>Causation</w:t>
            </w:r>
          </w:p>
        </w:tc>
        <w:tc>
          <w:tcPr>
            <w:tcW w:w="4394" w:type="dxa"/>
          </w:tcPr>
          <w:p w14:paraId="2EF7DAB6" w14:textId="77777777" w:rsidR="006D03A9" w:rsidRPr="004211AD" w:rsidRDefault="006D03A9" w:rsidP="00A115B6">
            <w:r w:rsidRPr="009C215F">
              <w:t>https://CRAN.R-project.org/package=forestFloor</w:t>
            </w:r>
            <w:r>
              <w:t>**</w:t>
            </w:r>
          </w:p>
        </w:tc>
      </w:tr>
      <w:tr w:rsidR="006D03A9" w:rsidRPr="009C215F" w14:paraId="313A97DD" w14:textId="77777777" w:rsidTr="006D03A9">
        <w:tc>
          <w:tcPr>
            <w:tcW w:w="2122" w:type="dxa"/>
          </w:tcPr>
          <w:p w14:paraId="6CF6F7B0" w14:textId="12B79330" w:rsidR="006D03A9" w:rsidRPr="004211AD" w:rsidRDefault="006D03A9" w:rsidP="00A115B6">
            <w:r>
              <w:fldChar w:fldCharType="begin"/>
            </w:r>
            <w:r w:rsidR="00D85A1A">
              <w:instrText xml:space="preserve"> ADDIN EN.CITE &lt;EndNote&gt;&lt;Cite&gt;&lt;Author&gt;Hara&lt;/Author&gt;&lt;Year&gt;2016&lt;/Year&gt;&lt;RecNum&gt;87&lt;/RecNum&gt;&lt;DisplayText&gt;[53]&lt;/DisplayText&gt;&lt;record&gt;&lt;rec-number&gt;87&lt;/rec-number&gt;&lt;foreign-keys&gt;&lt;key app="EN" db-id="9stet2ra5fwpeve2eznvpprbdtre2ds2was9" timestamp="1601571869"&gt;87&lt;/key&gt;&lt;/foreign-keys&gt;&lt;ref-type name="Journal Article"&gt;17&lt;/ref-type&gt;&lt;contributors&gt;&lt;authors&gt;&lt;author&gt;Hara, Satoshi&lt;/author&gt;&lt;author&gt;Hayashi, Kohei&lt;/author&gt;&lt;/authors&gt;&lt;/contributors&gt;&lt;titles&gt;&lt;title&gt;Making Tree Ensembles Interpretable&lt;/title&gt;&lt;/titles&gt;&lt;dates&gt;&lt;year&gt;2016&lt;/year&gt;&lt;pub-dates&gt;&lt;date&gt;06/16&lt;/date&gt;&lt;/pub-dates&gt;&lt;/dates&gt;&lt;urls&gt;&lt;/urls&gt;&lt;/record&gt;&lt;/Cite&gt;&lt;/EndNote&gt;</w:instrText>
            </w:r>
            <w:r>
              <w:fldChar w:fldCharType="separate"/>
            </w:r>
            <w:r w:rsidR="00D85A1A">
              <w:rPr>
                <w:noProof/>
              </w:rPr>
              <w:t>[53]</w:t>
            </w:r>
            <w:r>
              <w:fldChar w:fldCharType="end"/>
            </w:r>
            <w:r>
              <w:t>: -</w:t>
            </w:r>
          </w:p>
        </w:tc>
        <w:tc>
          <w:tcPr>
            <w:tcW w:w="1275" w:type="dxa"/>
          </w:tcPr>
          <w:p w14:paraId="5988FE11" w14:textId="77777777" w:rsidR="006D03A9" w:rsidRDefault="006D03A9" w:rsidP="00A115B6">
            <w:r>
              <w:t>Trees</w:t>
            </w:r>
          </w:p>
        </w:tc>
        <w:tc>
          <w:tcPr>
            <w:tcW w:w="851" w:type="dxa"/>
          </w:tcPr>
          <w:p w14:paraId="7787B800" w14:textId="77777777" w:rsidR="006D03A9" w:rsidRPr="004211AD" w:rsidRDefault="006D03A9" w:rsidP="00A115B6">
            <w:r>
              <w:t>Global</w:t>
            </w:r>
          </w:p>
        </w:tc>
        <w:tc>
          <w:tcPr>
            <w:tcW w:w="1276" w:type="dxa"/>
          </w:tcPr>
          <w:p w14:paraId="2CAAD26F" w14:textId="77777777" w:rsidR="006D03A9" w:rsidRPr="004211AD" w:rsidRDefault="006D03A9" w:rsidP="00A115B6">
            <w:r>
              <w:t>Transparency</w:t>
            </w:r>
          </w:p>
        </w:tc>
        <w:tc>
          <w:tcPr>
            <w:tcW w:w="4394" w:type="dxa"/>
          </w:tcPr>
          <w:p w14:paraId="3057BEAC" w14:textId="77777777" w:rsidR="006D03A9" w:rsidRPr="009C215F" w:rsidRDefault="006D03A9" w:rsidP="00A115B6"/>
        </w:tc>
      </w:tr>
      <w:tr w:rsidR="006D03A9" w:rsidRPr="00ED38C5" w14:paraId="642AD88A" w14:textId="77777777" w:rsidTr="006D03A9">
        <w:tc>
          <w:tcPr>
            <w:tcW w:w="2122" w:type="dxa"/>
          </w:tcPr>
          <w:p w14:paraId="2FE0C8C9" w14:textId="3D18F8DE" w:rsidR="006D03A9" w:rsidRPr="004211AD" w:rsidRDefault="006D03A9" w:rsidP="00A115B6">
            <w:r>
              <w:fldChar w:fldCharType="begin"/>
            </w:r>
            <w:r w:rsidR="00D85A1A">
              <w:instrText xml:space="preserve"> ADDIN EN.CITE &lt;EndNote&gt;&lt;Cite&gt;&lt;Author&gt;Deng&lt;/Author&gt;&lt;Year&gt;2014&lt;/Year&gt;&lt;RecNum&gt;86&lt;/RecNum&gt;&lt;DisplayText&gt;[54]&lt;/DisplayText&gt;&lt;record&gt;&lt;rec-number&gt;86&lt;/rec-number&gt;&lt;foreign-keys&gt;&lt;key app="EN" db-id="9stet2ra5fwpeve2eznvpprbdtre2ds2was9" timestamp="1601571404"&gt;86&lt;/key&gt;&lt;/foreign-keys&gt;&lt;ref-type name="Journal Article"&gt;17&lt;/ref-type&gt;&lt;contributors&gt;&lt;authors&gt;&lt;author&gt;Deng, Houtao&lt;/author&gt;&lt;/authors&gt;&lt;/contributors&gt;&lt;titles&gt;&lt;title&gt;Interpreting Tree Ensembles with inTrees&lt;/title&gt;&lt;secondary-title&gt;arXiv:1408.5456&lt;/secondary-title&gt;&lt;/titles&gt;&lt;periodical&gt;&lt;full-title&gt;arXiv:1408.5456&lt;/full-title&gt;&lt;/periodical&gt;&lt;dates&gt;&lt;year&gt;2014&lt;/year&gt;&lt;pub-dates&gt;&lt;date&gt;08/23&lt;/date&gt;&lt;/pub-dates&gt;&lt;/dates&gt;&lt;urls&gt;&lt;/urls&gt;&lt;electronic-resource-num&gt;10.1007/s41060-018-0144-8&lt;/electronic-resource-num&gt;&lt;/record&gt;&lt;/Cite&gt;&lt;/EndNote&gt;</w:instrText>
            </w:r>
            <w:r>
              <w:fldChar w:fldCharType="separate"/>
            </w:r>
            <w:r w:rsidR="00D85A1A">
              <w:rPr>
                <w:noProof/>
              </w:rPr>
              <w:t>[54]</w:t>
            </w:r>
            <w:r>
              <w:fldChar w:fldCharType="end"/>
            </w:r>
            <w:r>
              <w:t xml:space="preserve">: </w:t>
            </w:r>
            <w:proofErr w:type="spellStart"/>
            <w:r>
              <w:t>inTrees</w:t>
            </w:r>
            <w:proofErr w:type="spellEnd"/>
          </w:p>
        </w:tc>
        <w:tc>
          <w:tcPr>
            <w:tcW w:w="1275" w:type="dxa"/>
          </w:tcPr>
          <w:p w14:paraId="5D839624" w14:textId="77777777" w:rsidR="006D03A9" w:rsidRDefault="006D03A9" w:rsidP="00A115B6">
            <w:r>
              <w:t>Trees</w:t>
            </w:r>
          </w:p>
        </w:tc>
        <w:tc>
          <w:tcPr>
            <w:tcW w:w="851" w:type="dxa"/>
          </w:tcPr>
          <w:p w14:paraId="1C23DC17" w14:textId="77777777" w:rsidR="006D03A9" w:rsidRPr="004211AD" w:rsidRDefault="006D03A9" w:rsidP="00A115B6">
            <w:r>
              <w:t>Global</w:t>
            </w:r>
          </w:p>
        </w:tc>
        <w:tc>
          <w:tcPr>
            <w:tcW w:w="1276" w:type="dxa"/>
          </w:tcPr>
          <w:p w14:paraId="26BF1F3F" w14:textId="77777777" w:rsidR="006D03A9" w:rsidRPr="004211AD" w:rsidRDefault="006D03A9" w:rsidP="00A115B6">
            <w:r>
              <w:t>Transparency</w:t>
            </w:r>
          </w:p>
        </w:tc>
        <w:tc>
          <w:tcPr>
            <w:tcW w:w="4394" w:type="dxa"/>
          </w:tcPr>
          <w:p w14:paraId="0D1E72E8" w14:textId="77777777" w:rsidR="006D03A9" w:rsidRPr="009C215F" w:rsidRDefault="006D03A9" w:rsidP="00A115B6">
            <w:r w:rsidRPr="005C364A">
              <w:t>https://CRAN.R-project.org/package=inTrees</w:t>
            </w:r>
            <w:r>
              <w:t>**</w:t>
            </w:r>
          </w:p>
        </w:tc>
      </w:tr>
      <w:tr w:rsidR="006D03A9" w:rsidRPr="009C215F" w14:paraId="0A426132" w14:textId="77777777" w:rsidTr="006D03A9">
        <w:tc>
          <w:tcPr>
            <w:tcW w:w="2122" w:type="dxa"/>
          </w:tcPr>
          <w:p w14:paraId="5AC2110E" w14:textId="6C7B2FA0" w:rsidR="006D03A9" w:rsidRDefault="006D03A9" w:rsidP="00A115B6">
            <w:r>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fldChar w:fldCharType="separate"/>
            </w:r>
            <w:r w:rsidR="00D85A1A">
              <w:rPr>
                <w:noProof/>
              </w:rPr>
              <w:t>[55]</w:t>
            </w:r>
            <w:r>
              <w:fldChar w:fldCharType="end"/>
            </w:r>
            <w:r>
              <w:t>: -</w:t>
            </w:r>
          </w:p>
        </w:tc>
        <w:tc>
          <w:tcPr>
            <w:tcW w:w="1275" w:type="dxa"/>
          </w:tcPr>
          <w:p w14:paraId="621527A4" w14:textId="77777777" w:rsidR="006D03A9" w:rsidRDefault="006D03A9" w:rsidP="00A115B6">
            <w:r>
              <w:t>Trees</w:t>
            </w:r>
          </w:p>
        </w:tc>
        <w:tc>
          <w:tcPr>
            <w:tcW w:w="851" w:type="dxa"/>
          </w:tcPr>
          <w:p w14:paraId="609EAB73" w14:textId="77777777" w:rsidR="006D03A9" w:rsidRDefault="006D03A9" w:rsidP="00A115B6">
            <w:r>
              <w:t>Local</w:t>
            </w:r>
          </w:p>
        </w:tc>
        <w:tc>
          <w:tcPr>
            <w:tcW w:w="1276" w:type="dxa"/>
          </w:tcPr>
          <w:p w14:paraId="422431B2" w14:textId="77777777" w:rsidR="006D03A9" w:rsidRDefault="006D03A9" w:rsidP="00A115B6">
            <w:r>
              <w:t>Causation</w:t>
            </w:r>
          </w:p>
        </w:tc>
        <w:tc>
          <w:tcPr>
            <w:tcW w:w="4394" w:type="dxa"/>
          </w:tcPr>
          <w:p w14:paraId="0193481E" w14:textId="77777777" w:rsidR="006D03A9" w:rsidRPr="005C364A" w:rsidRDefault="006D03A9" w:rsidP="00A115B6"/>
        </w:tc>
      </w:tr>
      <w:tr w:rsidR="006D03A9" w:rsidRPr="00ED38C5" w14:paraId="7A9081C2" w14:textId="77777777" w:rsidTr="006D03A9">
        <w:tc>
          <w:tcPr>
            <w:tcW w:w="2122" w:type="dxa"/>
            <w:shd w:val="clear" w:color="auto" w:fill="DDF4FF"/>
          </w:tcPr>
          <w:p w14:paraId="2F977AC8" w14:textId="52F934DB" w:rsidR="006D03A9" w:rsidRDefault="006D03A9" w:rsidP="00A115B6">
            <w:r>
              <w:fldChar w:fldCharType="begin"/>
            </w:r>
            <w:r w:rsidR="00D85A1A">
              <w:instrText xml:space="preserve"> ADDIN EN.CITE &lt;EndNote&gt;&lt;Cite&gt;&lt;Author&gt;Liaw&lt;/Author&gt;&lt;Year&gt;2014&lt;/Year&gt;&lt;RecNum&gt;104&lt;/RecNum&gt;&lt;DisplayText&gt;[56]&lt;/DisplayText&gt;&lt;record&gt;&lt;rec-number&gt;104&lt;/rec-number&gt;&lt;foreign-keys&gt;&lt;key app="EN" db-id="9stet2ra5fwpeve2eznvpprbdtre2ds2was9" timestamp="1604250847"&gt;104&lt;/key&gt;&lt;/foreign-keys&gt;&lt;ref-type name="Journal Article"&gt;17&lt;/ref-type&gt;&lt;contributors&gt;&lt;authors&gt;&lt;author&gt;Liaw, Andy&lt;/author&gt;&lt;author&gt;Wiener, M.&lt;/author&gt;&lt;/authors&gt;&lt;/contributors&gt;&lt;titles&gt;&lt;title&gt;Package &amp;apos;randomForest&amp;apos;: Breiman and Cutler&amp;apos;s random forests for classification and regression&lt;/title&gt;&lt;secondary-title&gt;R Development Core Team&lt;/secondary-title&gt;&lt;/titles&gt;&lt;periodical&gt;&lt;full-title&gt;R Development Core Team&lt;/full-title&gt;&lt;/periodical&gt;&lt;pages&gt;6-10&lt;/pages&gt;&lt;volume&gt;4&lt;/volume&gt;&lt;dates&gt;&lt;year&gt;2014&lt;/year&gt;&lt;pub-dates&gt;&lt;date&gt;01/01&lt;/date&gt;&lt;/pub-dates&gt;&lt;/dates&gt;&lt;urls&gt;&lt;/urls&gt;&lt;/record&gt;&lt;/Cite&gt;&lt;/EndNote&gt;</w:instrText>
            </w:r>
            <w:r>
              <w:fldChar w:fldCharType="separate"/>
            </w:r>
            <w:r w:rsidR="00D85A1A">
              <w:rPr>
                <w:noProof/>
              </w:rPr>
              <w:t>[56]</w:t>
            </w:r>
            <w:r>
              <w:fldChar w:fldCharType="end"/>
            </w:r>
            <w:r>
              <w:t xml:space="preserve">: RF </w:t>
            </w:r>
            <w:proofErr w:type="spellStart"/>
            <w:r>
              <w:t>classCenter</w:t>
            </w:r>
            <w:proofErr w:type="spellEnd"/>
          </w:p>
        </w:tc>
        <w:tc>
          <w:tcPr>
            <w:tcW w:w="1275" w:type="dxa"/>
            <w:shd w:val="clear" w:color="auto" w:fill="DDF4FF"/>
          </w:tcPr>
          <w:p w14:paraId="614E11CD" w14:textId="77777777" w:rsidR="006D03A9" w:rsidRDefault="006D03A9" w:rsidP="00A115B6">
            <w:r>
              <w:t>RFs</w:t>
            </w:r>
          </w:p>
        </w:tc>
        <w:tc>
          <w:tcPr>
            <w:tcW w:w="851" w:type="dxa"/>
            <w:shd w:val="clear" w:color="auto" w:fill="DDF4FF"/>
          </w:tcPr>
          <w:p w14:paraId="0B0DBE14" w14:textId="77777777" w:rsidR="006D03A9" w:rsidRDefault="006D03A9" w:rsidP="00A115B6">
            <w:r>
              <w:t>Local</w:t>
            </w:r>
          </w:p>
        </w:tc>
        <w:tc>
          <w:tcPr>
            <w:tcW w:w="1276" w:type="dxa"/>
            <w:shd w:val="clear" w:color="auto" w:fill="DDF4FF"/>
          </w:tcPr>
          <w:p w14:paraId="2941C3E8" w14:textId="77777777" w:rsidR="006D03A9" w:rsidRDefault="006D03A9" w:rsidP="00A115B6">
            <w:r>
              <w:t>Causation</w:t>
            </w:r>
          </w:p>
        </w:tc>
        <w:tc>
          <w:tcPr>
            <w:tcW w:w="4394" w:type="dxa"/>
            <w:shd w:val="clear" w:color="auto" w:fill="DDF4FF"/>
          </w:tcPr>
          <w:p w14:paraId="5B056F6D" w14:textId="77777777" w:rsidR="006D03A9" w:rsidRPr="005C364A" w:rsidRDefault="006D03A9" w:rsidP="00A115B6">
            <w:r w:rsidRPr="00672900">
              <w:t>https://CRAN.R-project.org/package=randomForest</w:t>
            </w:r>
          </w:p>
        </w:tc>
      </w:tr>
      <w:tr w:rsidR="006D03A9" w:rsidRPr="00ED38C5" w14:paraId="4500DB29" w14:textId="77777777" w:rsidTr="006D03A9">
        <w:tc>
          <w:tcPr>
            <w:tcW w:w="2122" w:type="dxa"/>
          </w:tcPr>
          <w:p w14:paraId="14CEF587" w14:textId="035EA120" w:rsidR="006D03A9" w:rsidRDefault="006D03A9" w:rsidP="00A115B6">
            <w:r>
              <w:fldChar w:fldCharType="begin"/>
            </w:r>
            <w:r w:rsidR="00D85A1A">
              <w:instrText xml:space="preserve"> ADDIN EN.CITE &lt;EndNote&gt;&lt;Cite&gt;&lt;Author&gt;Tolomei&lt;/Author&gt;&lt;Year&gt;2017&lt;/Year&gt;&lt;RecNum&gt;88&lt;/RecNum&gt;&lt;DisplayText&gt;[57]&lt;/DisplayText&gt;&lt;record&gt;&lt;rec-number&gt;88&lt;/rec-number&gt;&lt;foreign-keys&gt;&lt;key app="EN" db-id="9stet2ra5fwpeve2eznvpprbdtre2ds2was9" timestamp="1601572838"&gt;88&lt;/key&gt;&lt;/foreign-keys&gt;&lt;ref-type name="Journal Article"&gt;17&lt;/ref-type&gt;&lt;contributors&gt;&lt;authors&gt;&lt;author&gt;Tolomei, Gabriele&lt;/author&gt;&lt;author&gt;Silvestri, F.&lt;/author&gt;&lt;author&gt;Haines, A.&lt;/author&gt;&lt;author&gt;Lalmas, M.&lt;/author&gt;&lt;/authors&gt;&lt;/contributors&gt;&lt;titles&gt;&lt;title&gt;Interpretable Predictions of Tree-based Ensembles via Actionable Feature Tweaking&lt;/title&gt;&lt;secondary-title&gt;Proceedings of the 23rd ACM SIGKDD International Conference on Knowledge Discovery and Data Mining&lt;/secondary-title&gt;&lt;/titles&gt;&lt;periodical&gt;&lt;full-title&gt;Proceedings of the 23rd ACM SIGKDD International Conference on Knowledge Discovery and Data Mining&lt;/full-title&gt;&lt;/periodical&gt;&lt;dates&gt;&lt;year&gt;2017&lt;/year&gt;&lt;/dates&gt;&lt;urls&gt;&lt;/urls&gt;&lt;/record&gt;&lt;/Cite&gt;&lt;/EndNote&gt;</w:instrText>
            </w:r>
            <w:r>
              <w:fldChar w:fldCharType="separate"/>
            </w:r>
            <w:r w:rsidR="00D85A1A">
              <w:rPr>
                <w:noProof/>
              </w:rPr>
              <w:t>[57]</w:t>
            </w:r>
            <w:r>
              <w:fldChar w:fldCharType="end"/>
            </w:r>
            <w:r>
              <w:t>: Feature tweaking</w:t>
            </w:r>
          </w:p>
        </w:tc>
        <w:tc>
          <w:tcPr>
            <w:tcW w:w="1275" w:type="dxa"/>
          </w:tcPr>
          <w:p w14:paraId="62ADEDDE" w14:textId="77777777" w:rsidR="006D03A9" w:rsidRDefault="006D03A9" w:rsidP="00A115B6">
            <w:r>
              <w:t>Trees</w:t>
            </w:r>
          </w:p>
        </w:tc>
        <w:tc>
          <w:tcPr>
            <w:tcW w:w="851" w:type="dxa"/>
          </w:tcPr>
          <w:p w14:paraId="458B55D5" w14:textId="77777777" w:rsidR="006D03A9" w:rsidRDefault="006D03A9" w:rsidP="00A115B6">
            <w:r>
              <w:t>Local</w:t>
            </w:r>
          </w:p>
        </w:tc>
        <w:tc>
          <w:tcPr>
            <w:tcW w:w="1276" w:type="dxa"/>
          </w:tcPr>
          <w:p w14:paraId="0D68B3B5" w14:textId="77777777" w:rsidR="006D03A9" w:rsidRDefault="006D03A9" w:rsidP="00A115B6">
            <w:r>
              <w:t>Causation</w:t>
            </w:r>
          </w:p>
        </w:tc>
        <w:tc>
          <w:tcPr>
            <w:tcW w:w="4394" w:type="dxa"/>
          </w:tcPr>
          <w:p w14:paraId="04C2ECBE" w14:textId="77777777" w:rsidR="006D03A9" w:rsidRPr="00672900" w:rsidRDefault="006D03A9" w:rsidP="00A115B6">
            <w:r w:rsidRPr="00732791">
              <w:t>https://github.com/gtolomei/ml-feature-tweaking</w:t>
            </w:r>
            <w:r>
              <w:t>**</w:t>
            </w:r>
          </w:p>
        </w:tc>
      </w:tr>
      <w:tr w:rsidR="006D03A9" w:rsidRPr="009C215F" w14:paraId="3870F509" w14:textId="77777777" w:rsidTr="006D03A9">
        <w:tc>
          <w:tcPr>
            <w:tcW w:w="2122" w:type="dxa"/>
          </w:tcPr>
          <w:p w14:paraId="4CE49F31" w14:textId="1AC2AFED" w:rsidR="006D03A9" w:rsidRDefault="006D03A9" w:rsidP="00A115B6">
            <w:r>
              <w:fldChar w:fldCharType="begin"/>
            </w:r>
            <w:r w:rsidR="00D85A1A">
              <w:instrText xml:space="preserve"> ADDIN EN.CITE &lt;EndNote&gt;&lt;Cite&gt;&lt;Author&gt;Martens&lt;/Author&gt;&lt;Year&gt;2009&lt;/Year&gt;&lt;RecNum&gt;101&lt;/RecNum&gt;&lt;DisplayText&gt;[58]&lt;/DisplayText&gt;&lt;record&gt;&lt;rec-number&gt;101&lt;/rec-number&gt;&lt;foreign-keys&gt;&lt;key app="EN" db-id="9stet2ra5fwpeve2eznvpprbdtre2ds2was9" timestamp="1603984080"&gt;101&lt;/key&gt;&lt;/foreign-keys&gt;&lt;ref-type name="Journal Article"&gt;17&lt;/ref-type&gt;&lt;contributors&gt;&lt;authors&gt;&lt;author&gt;Martens, David&lt;/author&gt;&lt;author&gt;Baesens, Bart&lt;/author&gt;&lt;author&gt;Van Gestel, Tony&lt;/author&gt;&lt;/authors&gt;&lt;/contributors&gt;&lt;titles&gt;&lt;title&gt;Decompositional Rule Extraction from Support Vector Machines by Active Learning&lt;/title&gt;&lt;secondary-title&gt;Knowledge and Data Engineering, IEEE Transactions on&lt;/secondary-title&gt;&lt;/titles&gt;&lt;periodical&gt;&lt;full-title&gt;Knowledge and Data Engineering, IEEE Transactions on&lt;/full-title&gt;&lt;/periodical&gt;&lt;pages&gt;178-191&lt;/pages&gt;&lt;volume&gt;21&lt;/volume&gt;&lt;dates&gt;&lt;year&gt;2009&lt;/year&gt;&lt;pub-dates&gt;&lt;date&gt;03/01&lt;/date&gt;&lt;/pub-dates&gt;&lt;/dates&gt;&lt;urls&gt;&lt;/urls&gt;&lt;electronic-resource-num&gt;10.1109/TKDE.2008.131&lt;/electronic-resource-num&gt;&lt;/record&gt;&lt;/Cite&gt;&lt;/EndNote&gt;</w:instrText>
            </w:r>
            <w:r>
              <w:fldChar w:fldCharType="separate"/>
            </w:r>
            <w:r w:rsidR="00D85A1A">
              <w:rPr>
                <w:noProof/>
              </w:rPr>
              <w:t>[58]</w:t>
            </w:r>
            <w:r>
              <w:fldChar w:fldCharType="end"/>
            </w:r>
            <w:r>
              <w:t>: ALBA</w:t>
            </w:r>
          </w:p>
        </w:tc>
        <w:tc>
          <w:tcPr>
            <w:tcW w:w="1275" w:type="dxa"/>
          </w:tcPr>
          <w:p w14:paraId="79BBF8D5" w14:textId="77777777" w:rsidR="006D03A9" w:rsidRDefault="006D03A9" w:rsidP="00A115B6">
            <w:r>
              <w:t>SVMs</w:t>
            </w:r>
          </w:p>
        </w:tc>
        <w:tc>
          <w:tcPr>
            <w:tcW w:w="851" w:type="dxa"/>
          </w:tcPr>
          <w:p w14:paraId="3B460202" w14:textId="77777777" w:rsidR="006D03A9" w:rsidRDefault="006D03A9" w:rsidP="00A115B6">
            <w:r>
              <w:t>Local</w:t>
            </w:r>
          </w:p>
        </w:tc>
        <w:tc>
          <w:tcPr>
            <w:tcW w:w="1276" w:type="dxa"/>
          </w:tcPr>
          <w:p w14:paraId="07C7DFAC" w14:textId="77777777" w:rsidR="006D03A9" w:rsidRDefault="006D03A9" w:rsidP="00A115B6">
            <w:r>
              <w:t>Causation</w:t>
            </w:r>
          </w:p>
        </w:tc>
        <w:tc>
          <w:tcPr>
            <w:tcW w:w="4394" w:type="dxa"/>
          </w:tcPr>
          <w:p w14:paraId="19DC6DE7" w14:textId="77777777" w:rsidR="006D03A9" w:rsidRPr="00732791" w:rsidRDefault="006D03A9" w:rsidP="00A115B6"/>
        </w:tc>
      </w:tr>
      <w:tr w:rsidR="006D03A9" w:rsidRPr="00ED38C5" w14:paraId="7547920A" w14:textId="77777777" w:rsidTr="006D03A9">
        <w:tc>
          <w:tcPr>
            <w:tcW w:w="2122" w:type="dxa"/>
          </w:tcPr>
          <w:p w14:paraId="607523FF" w14:textId="76BB54EA" w:rsidR="006D03A9" w:rsidRPr="004211AD" w:rsidRDefault="006D03A9" w:rsidP="00A115B6">
            <w:r w:rsidRPr="004211AD">
              <w:fldChar w:fldCharType="begin"/>
            </w:r>
            <w:r w:rsidR="00D85A1A">
              <w:instrText xml:space="preserve"> ADDIN EN.CITE &lt;EndNote&gt;&lt;Cite&gt;&lt;Author&gt;Barakat&lt;/Author&gt;&lt;Year&gt;2007&lt;/Year&gt;&lt;RecNum&gt;82&lt;/RecNum&gt;&lt;DisplayText&gt;[59]&lt;/DisplayText&gt;&lt;record&gt;&lt;rec-number&gt;82&lt;/rec-number&gt;&lt;foreign-keys&gt;&lt;key app="EN" db-id="9stet2ra5fwpeve2eznvpprbdtre2ds2was9" timestamp="1601563523"&gt;82&lt;/key&gt;&lt;/foreign-keys&gt;&lt;ref-type name="Journal Article"&gt;17&lt;/ref-type&gt;&lt;contributors&gt;&lt;authors&gt;&lt;author&gt;Barakat, Nahla&lt;/author&gt;&lt;author&gt;Bradley, Andrew&lt;/author&gt;&lt;/authors&gt;&lt;/contributors&gt;&lt;titles&gt;&lt;title&gt;Rule Extraction from Support Vector Machines: A Sequential Covering Approach&lt;/title&gt;&lt;secondary-title&gt;Knowledge and Data Engineering, IEEE Transactions on&lt;/secondary-title&gt;&lt;/titles&gt;&lt;periodical&gt;&lt;full-title&gt;Knowledge and Data Engineering, IEEE Transactions on&lt;/full-title&gt;&lt;/periodical&gt;&lt;pages&gt;729-741&lt;/pages&gt;&lt;volume&gt;19&lt;/volume&gt;&lt;dates&gt;&lt;year&gt;2007&lt;/year&gt;&lt;pub-dates&gt;&lt;date&gt;07/01&lt;/date&gt;&lt;/pub-dates&gt;&lt;/dates&gt;&lt;urls&gt;&lt;/urls&gt;&lt;electronic-resource-num&gt;10.1109/TKDE.2007.190610&lt;/electronic-resource-num&gt;&lt;/record&gt;&lt;/Cite&gt;&lt;/EndNote&gt;</w:instrText>
            </w:r>
            <w:r w:rsidRPr="004211AD">
              <w:fldChar w:fldCharType="separate"/>
            </w:r>
            <w:r w:rsidR="00D85A1A">
              <w:rPr>
                <w:noProof/>
              </w:rPr>
              <w:t>[59]</w:t>
            </w:r>
            <w:r w:rsidRPr="004211AD">
              <w:fldChar w:fldCharType="end"/>
            </w:r>
            <w:r w:rsidRPr="004211AD">
              <w:t xml:space="preserve">: </w:t>
            </w:r>
            <w:proofErr w:type="spellStart"/>
            <w:r w:rsidRPr="004211AD">
              <w:t>SQRex</w:t>
            </w:r>
            <w:proofErr w:type="spellEnd"/>
            <w:r w:rsidRPr="004211AD">
              <w:t>-SVM</w:t>
            </w:r>
          </w:p>
        </w:tc>
        <w:tc>
          <w:tcPr>
            <w:tcW w:w="1275" w:type="dxa"/>
          </w:tcPr>
          <w:p w14:paraId="08F2E3A7" w14:textId="77777777" w:rsidR="006D03A9" w:rsidRPr="004211AD" w:rsidRDefault="006D03A9" w:rsidP="00A115B6">
            <w:r w:rsidRPr="004211AD">
              <w:t>SVMs</w:t>
            </w:r>
          </w:p>
        </w:tc>
        <w:tc>
          <w:tcPr>
            <w:tcW w:w="851" w:type="dxa"/>
          </w:tcPr>
          <w:p w14:paraId="6914345D" w14:textId="77777777" w:rsidR="006D03A9" w:rsidRPr="004211AD" w:rsidRDefault="006D03A9" w:rsidP="00A115B6">
            <w:r w:rsidRPr="004211AD">
              <w:t>Local</w:t>
            </w:r>
          </w:p>
        </w:tc>
        <w:tc>
          <w:tcPr>
            <w:tcW w:w="1276" w:type="dxa"/>
          </w:tcPr>
          <w:p w14:paraId="4729C48D" w14:textId="77777777" w:rsidR="006D03A9" w:rsidRPr="004211AD" w:rsidRDefault="006D03A9" w:rsidP="00A115B6">
            <w:r w:rsidRPr="004211AD">
              <w:t>Causation</w:t>
            </w:r>
          </w:p>
        </w:tc>
        <w:tc>
          <w:tcPr>
            <w:tcW w:w="4394" w:type="dxa"/>
          </w:tcPr>
          <w:p w14:paraId="28663D3A" w14:textId="77777777" w:rsidR="006D03A9" w:rsidRPr="004211AD" w:rsidRDefault="006D03A9" w:rsidP="00A115B6">
            <w:r w:rsidRPr="004211AD">
              <w:t>https://github.com/summer2sama/LIGO-SQRex-SVM**</w:t>
            </w:r>
          </w:p>
        </w:tc>
      </w:tr>
      <w:tr w:rsidR="006D03A9" w:rsidRPr="00ED38C5" w14:paraId="1F3926B5" w14:textId="77777777" w:rsidTr="006D03A9">
        <w:tc>
          <w:tcPr>
            <w:tcW w:w="2122" w:type="dxa"/>
          </w:tcPr>
          <w:p w14:paraId="55BA7DC5" w14:textId="517CCC04" w:rsidR="006D03A9" w:rsidRPr="004211AD" w:rsidRDefault="006D03A9" w:rsidP="00A115B6">
            <w:r w:rsidRPr="004211AD">
              <w:fldChar w:fldCharType="begin"/>
            </w:r>
            <w:r w:rsidR="00D85A1A">
              <w:instrText xml:space="preserve"> ADDIN EN.CITE &lt;EndNote&gt;&lt;Cite&gt;&lt;Author&gt;Shrikumar&lt;/Author&gt;&lt;Year&gt;2016&lt;/Year&gt;&lt;RecNum&gt;85&lt;/RecNum&gt;&lt;DisplayText&gt;[60]&lt;/DisplayText&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Pr="004211AD">
              <w:fldChar w:fldCharType="separate"/>
            </w:r>
            <w:r w:rsidR="00D85A1A">
              <w:rPr>
                <w:noProof/>
              </w:rPr>
              <w:t>[60]</w:t>
            </w:r>
            <w:r w:rsidRPr="004211AD">
              <w:fldChar w:fldCharType="end"/>
            </w:r>
            <w:r w:rsidRPr="004211AD">
              <w:t xml:space="preserve">: </w:t>
            </w:r>
            <w:proofErr w:type="spellStart"/>
            <w:r w:rsidRPr="004211AD">
              <w:t>DeepLIFT</w:t>
            </w:r>
            <w:proofErr w:type="spellEnd"/>
          </w:p>
        </w:tc>
        <w:tc>
          <w:tcPr>
            <w:tcW w:w="1275" w:type="dxa"/>
          </w:tcPr>
          <w:p w14:paraId="6E77DD62" w14:textId="77777777" w:rsidR="006D03A9" w:rsidRPr="004211AD" w:rsidRDefault="006D03A9" w:rsidP="00A115B6">
            <w:r w:rsidRPr="004211AD">
              <w:t>DNNs</w:t>
            </w:r>
          </w:p>
        </w:tc>
        <w:tc>
          <w:tcPr>
            <w:tcW w:w="851" w:type="dxa"/>
          </w:tcPr>
          <w:p w14:paraId="0774EB3F" w14:textId="77777777" w:rsidR="006D03A9" w:rsidRPr="004211AD" w:rsidRDefault="006D03A9" w:rsidP="00A115B6">
            <w:r w:rsidRPr="004211AD">
              <w:t>Local</w:t>
            </w:r>
          </w:p>
        </w:tc>
        <w:tc>
          <w:tcPr>
            <w:tcW w:w="1276" w:type="dxa"/>
          </w:tcPr>
          <w:p w14:paraId="2B718011" w14:textId="77777777" w:rsidR="006D03A9" w:rsidRPr="004211AD" w:rsidRDefault="006D03A9" w:rsidP="00A115B6">
            <w:r w:rsidRPr="004211AD">
              <w:t>Causation</w:t>
            </w:r>
          </w:p>
        </w:tc>
        <w:tc>
          <w:tcPr>
            <w:tcW w:w="4394" w:type="dxa"/>
          </w:tcPr>
          <w:p w14:paraId="3C4ADE26" w14:textId="77777777" w:rsidR="006D03A9" w:rsidRPr="004211AD" w:rsidRDefault="006D03A9" w:rsidP="00A115B6">
            <w:r w:rsidRPr="004211AD">
              <w:t>https://github.com/kundajelab/deeplift</w:t>
            </w:r>
          </w:p>
        </w:tc>
      </w:tr>
      <w:tr w:rsidR="006D03A9" w:rsidRPr="00ED38C5" w14:paraId="373514E7" w14:textId="77777777" w:rsidTr="006D03A9">
        <w:tc>
          <w:tcPr>
            <w:tcW w:w="2122" w:type="dxa"/>
            <w:shd w:val="clear" w:color="auto" w:fill="DDF4FF"/>
          </w:tcPr>
          <w:p w14:paraId="6E8EAB7E" w14:textId="3620BA55" w:rsidR="006D03A9" w:rsidRPr="004211AD" w:rsidRDefault="006D03A9" w:rsidP="00A115B6">
            <w:r w:rsidRPr="004211AD">
              <w:fldChar w:fldCharType="begin"/>
            </w:r>
            <w:r w:rsidR="00D85A1A">
              <w:instrText xml:space="preserve"> ADDIN EN.CITE &lt;EndNote&gt;&lt;Cite&gt;&lt;Author&gt;Lundberg&lt;/Author&gt;&lt;Year&gt;2017&lt;/Year&gt;&lt;RecNum&gt;52&lt;/RecNum&gt;&lt;DisplayText&gt;[32, 61]&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Cite&gt;&lt;Author&gt;Lemsara&lt;/Author&gt;&lt;Year&gt;2020&lt;/Year&gt;&lt;RecNum&gt;59&lt;/RecNum&gt;&lt;record&gt;&lt;rec-number&gt;59&lt;/rec-number&gt;&lt;foreign-keys&gt;&lt;key app="EN" db-id="9stet2ra5fwpeve2eznvpprbdtre2ds2was9" timestamp="1601322879"&gt;59&lt;/key&gt;&lt;/foreign-keys&gt;&lt;ref-type name="Journal Article"&gt;17&lt;/ref-type&gt;&lt;contributors&gt;&lt;authors&gt;&lt;author&gt;Lemsara, A.&lt;/author&gt;&lt;author&gt;Ouadfel, S.&lt;/author&gt;&lt;author&gt;Fröhlich, H.&lt;/author&gt;&lt;/authors&gt;&lt;/contributors&gt;&lt;titles&gt;&lt;title&gt;PathME: Pathway based multi-modal sparse autoencoders for clustering of patient-level multi-omics data&lt;/title&gt;&lt;secondary-title&gt;BMC Bioinformatics&lt;/secondary-title&gt;&lt;/titles&gt;&lt;periodical&gt;&lt;full-title&gt;BMC Bioinformatics&lt;/full-title&gt;&lt;/periodical&gt;&lt;volume&gt;21&lt;/volume&gt;&lt;number&gt;1&lt;/number&gt;&lt;dates&gt;&lt;year&gt;2020&lt;/year&gt;&lt;/dates&gt;&lt;work-type&gt;Article&lt;/work-type&gt;&lt;urls&gt;&lt;related-urls&gt;&lt;url&gt;https://www.scopus.com/inward/record.uri?eid=2-s2.0-85083631768&amp;amp;doi=10.1186%2fs12859-020-3465-2&amp;amp;partnerID=40&amp;amp;md5=187919ed70e73ccb0657455357836db2&lt;/url&gt;&lt;/related-urls&gt;&lt;/urls&gt;&lt;custom7&gt;146&lt;/custom7&gt;&lt;electronic-resource-num&gt;10.1186/s12859-020-3465-2&lt;/electronic-resource-num&gt;&lt;remote-database-name&gt;Scopus&lt;/remote-database-name&gt;&lt;/record&gt;&lt;/Cite&gt;&lt;/EndNote&gt;</w:instrText>
            </w:r>
            <w:r w:rsidRPr="004211AD">
              <w:fldChar w:fldCharType="separate"/>
            </w:r>
            <w:r w:rsidR="00D85A1A">
              <w:rPr>
                <w:noProof/>
              </w:rPr>
              <w:t>[32, 61]</w:t>
            </w:r>
            <w:r w:rsidRPr="004211AD">
              <w:fldChar w:fldCharType="end"/>
            </w:r>
            <w:r w:rsidRPr="004211AD">
              <w:t>: Deep SHAP</w:t>
            </w:r>
          </w:p>
        </w:tc>
        <w:tc>
          <w:tcPr>
            <w:tcW w:w="1275" w:type="dxa"/>
            <w:shd w:val="clear" w:color="auto" w:fill="DDF4FF"/>
          </w:tcPr>
          <w:p w14:paraId="7255F463" w14:textId="77777777" w:rsidR="006D03A9" w:rsidRPr="004211AD" w:rsidRDefault="006D03A9" w:rsidP="00A115B6">
            <w:r w:rsidRPr="004211AD">
              <w:t>DNNs</w:t>
            </w:r>
          </w:p>
        </w:tc>
        <w:tc>
          <w:tcPr>
            <w:tcW w:w="851" w:type="dxa"/>
            <w:shd w:val="clear" w:color="auto" w:fill="DDF4FF"/>
          </w:tcPr>
          <w:p w14:paraId="668D5E4B" w14:textId="77777777" w:rsidR="006D03A9" w:rsidRPr="004211AD" w:rsidRDefault="006D03A9" w:rsidP="00A115B6">
            <w:r w:rsidRPr="004211AD">
              <w:t>Global*</w:t>
            </w:r>
          </w:p>
        </w:tc>
        <w:tc>
          <w:tcPr>
            <w:tcW w:w="1276" w:type="dxa"/>
            <w:shd w:val="clear" w:color="auto" w:fill="DDF4FF"/>
          </w:tcPr>
          <w:p w14:paraId="5867457A" w14:textId="77777777" w:rsidR="006D03A9" w:rsidRPr="004211AD" w:rsidRDefault="006D03A9" w:rsidP="00A115B6">
            <w:r w:rsidRPr="004211AD">
              <w:t>Causation</w:t>
            </w:r>
          </w:p>
        </w:tc>
        <w:tc>
          <w:tcPr>
            <w:tcW w:w="4394" w:type="dxa"/>
            <w:shd w:val="clear" w:color="auto" w:fill="DDF4FF"/>
          </w:tcPr>
          <w:p w14:paraId="0CE1382F" w14:textId="77777777" w:rsidR="006D03A9" w:rsidRPr="004211AD" w:rsidRDefault="006D03A9" w:rsidP="00A115B6">
            <w:r w:rsidRPr="004211AD">
              <w:t>https://github.com/slundberg/shap</w:t>
            </w:r>
          </w:p>
        </w:tc>
      </w:tr>
      <w:tr w:rsidR="006D03A9" w:rsidRPr="00ED38C5" w14:paraId="32004E12" w14:textId="77777777" w:rsidTr="006D03A9">
        <w:tc>
          <w:tcPr>
            <w:tcW w:w="2122" w:type="dxa"/>
            <w:shd w:val="clear" w:color="auto" w:fill="DDF4FF"/>
          </w:tcPr>
          <w:p w14:paraId="0A6FB3BE" w14:textId="017AD9AF" w:rsidR="006D03A9" w:rsidRPr="00D94BF4" w:rsidRDefault="006D03A9" w:rsidP="00A115B6">
            <w:r w:rsidRPr="004211AD">
              <w:fldChar w:fldCharType="begin"/>
            </w:r>
            <w:r w:rsidR="00D85A1A">
              <w:instrText xml:space="preserve"> ADDIN EN.CITE &lt;EndNote&gt;&lt;Cite&gt;&lt;Author&gt;Sundararajan&lt;/Author&gt;&lt;Year&gt;2017&lt;/Year&gt;&lt;RecNum&gt;92&lt;/RecNum&gt;&lt;DisplayText&gt;[62]&lt;/DisplayText&gt;&lt;record&gt;&lt;rec-number&gt;92&lt;/rec-number&gt;&lt;foreign-keys&gt;&lt;key app="EN" db-id="9stet2ra5fwpeve2eznvpprbdtre2ds2was9" timestamp="1601578192"&gt;92&lt;/key&gt;&lt;/foreign-keys&gt;&lt;ref-type name="Conference Proceedings"&gt;10&lt;/ref-type&gt;&lt;contributors&gt;&lt;authors&gt;&lt;author&gt;Sundararajan, M.&lt;/author&gt;&lt;author&gt;Taly, Ankur&lt;/author&gt;&lt;author&gt;Yan, Qiqi&lt;/author&gt;&lt;/authors&gt;&lt;/contributors&gt;&lt;titles&gt;&lt;title&gt;Axiomatic Attribution for Deep Networks&lt;/title&gt;&lt;secondary-title&gt;ICML&lt;/secondary-title&gt;&lt;/titles&gt;&lt;dates&gt;&lt;year&gt;2017&lt;/year&gt;&lt;/dates&gt;&lt;urls&gt;&lt;/urls&gt;&lt;/record&gt;&lt;/Cite&gt;&lt;/EndNote&gt;</w:instrText>
            </w:r>
            <w:r w:rsidRPr="004211AD">
              <w:fldChar w:fldCharType="separate"/>
            </w:r>
            <w:r w:rsidR="00D85A1A">
              <w:rPr>
                <w:noProof/>
              </w:rPr>
              <w:t>[62]</w:t>
            </w:r>
            <w:r w:rsidRPr="004211AD">
              <w:fldChar w:fldCharType="end"/>
            </w:r>
            <w:r w:rsidRPr="004211AD">
              <w:t>: Integrated gradients</w:t>
            </w:r>
            <w:r>
              <w:t xml:space="preserve"> (+ SHAP)</w:t>
            </w:r>
          </w:p>
        </w:tc>
        <w:tc>
          <w:tcPr>
            <w:tcW w:w="1275" w:type="dxa"/>
            <w:shd w:val="clear" w:color="auto" w:fill="DDF4FF"/>
          </w:tcPr>
          <w:p w14:paraId="7A4F40FC" w14:textId="77777777" w:rsidR="006D03A9" w:rsidRPr="004211AD" w:rsidRDefault="006D03A9" w:rsidP="00A115B6">
            <w:r w:rsidRPr="004211AD">
              <w:t>DNNs</w:t>
            </w:r>
          </w:p>
        </w:tc>
        <w:tc>
          <w:tcPr>
            <w:tcW w:w="851" w:type="dxa"/>
            <w:shd w:val="clear" w:color="auto" w:fill="DDF4FF"/>
          </w:tcPr>
          <w:p w14:paraId="4D7CEFE5" w14:textId="31EDCA94" w:rsidR="006D03A9" w:rsidRPr="004211AD" w:rsidRDefault="008D5501" w:rsidP="00A115B6">
            <w:r>
              <w:t>Global*</w:t>
            </w:r>
          </w:p>
        </w:tc>
        <w:tc>
          <w:tcPr>
            <w:tcW w:w="1276" w:type="dxa"/>
            <w:shd w:val="clear" w:color="auto" w:fill="DDF4FF"/>
          </w:tcPr>
          <w:p w14:paraId="4D0BF0D8" w14:textId="77777777" w:rsidR="006D03A9" w:rsidRPr="004211AD" w:rsidRDefault="006D03A9" w:rsidP="00A115B6">
            <w:r w:rsidRPr="004211AD">
              <w:t>Causation</w:t>
            </w:r>
          </w:p>
        </w:tc>
        <w:tc>
          <w:tcPr>
            <w:tcW w:w="4394" w:type="dxa"/>
            <w:shd w:val="clear" w:color="auto" w:fill="DDF4FF"/>
          </w:tcPr>
          <w:p w14:paraId="5E236157" w14:textId="77777777" w:rsidR="006D03A9" w:rsidRPr="004211AD" w:rsidRDefault="006D03A9" w:rsidP="00A115B6">
            <w:r w:rsidRPr="008A4BB2">
              <w:t>https://github.com/ankurtaly/Integrated-Gradients</w:t>
            </w:r>
          </w:p>
          <w:p w14:paraId="0E5A1C67" w14:textId="77777777" w:rsidR="006D03A9" w:rsidRPr="004211AD" w:rsidRDefault="006D03A9" w:rsidP="00A115B6">
            <w:r w:rsidRPr="004211AD">
              <w:t>https://github.com/slundberg/shap</w:t>
            </w:r>
          </w:p>
        </w:tc>
      </w:tr>
      <w:tr w:rsidR="006D03A9" w:rsidRPr="00ED38C5" w14:paraId="6B4FF4CC" w14:textId="77777777" w:rsidTr="006D03A9">
        <w:tc>
          <w:tcPr>
            <w:tcW w:w="2122" w:type="dxa"/>
          </w:tcPr>
          <w:p w14:paraId="50BFDA49" w14:textId="759D8932" w:rsidR="006D03A9" w:rsidRPr="004211AD" w:rsidRDefault="006D03A9" w:rsidP="00A115B6">
            <w:r w:rsidRPr="004211AD">
              <w:fldChar w:fldCharType="begin"/>
            </w:r>
            <w:r w:rsidR="00D85A1A">
              <w:instrText xml:space="preserve"> ADDIN EN.CITE &lt;EndNote&gt;&lt;Cite&gt;&lt;Author&gt;Zilke&lt;/Author&gt;&lt;Year&gt;2016&lt;/Year&gt;&lt;RecNum&gt;90&lt;/RecNum&gt;&lt;DisplayText&gt;[63]&lt;/DisplayText&gt;&lt;record&gt;&lt;rec-number&gt;90&lt;/rec-number&gt;&lt;foreign-keys&gt;&lt;key app="EN" db-id="9stet2ra5fwpeve2eznvpprbdtre2ds2was9" timestamp="1601574521"&gt;90&lt;/key&gt;&lt;/foreign-keys&gt;&lt;ref-type name="Book"&gt;6&lt;/ref-type&gt;&lt;contributors&gt;&lt;authors&gt;&lt;author&gt;Zilke, Jan&lt;/author&gt;&lt;author&gt;Mencía, Eneldo&lt;/author&gt;&lt;author&gt;Janssen, Frederik&lt;/author&gt;&lt;/authors&gt;&lt;/contributors&gt;&lt;titles&gt;&lt;title&gt;DeepRED – Rule Extraction from Deep Neural Networks&lt;/title&gt;&lt;/titles&gt;&lt;pages&gt;457-473&lt;/pages&gt;&lt;dates&gt;&lt;year&gt;2016&lt;/year&gt;&lt;/dates&gt;&lt;isbn&gt;978-3-319-46306-3&lt;/isbn&gt;&lt;urls&gt;&lt;/urls&gt;&lt;electronic-resource-num&gt;10.1007/978-3-319-46307-0_29&lt;/electronic-resource-num&gt;&lt;/record&gt;&lt;/Cite&gt;&lt;/EndNote&gt;</w:instrText>
            </w:r>
            <w:r w:rsidRPr="004211AD">
              <w:fldChar w:fldCharType="separate"/>
            </w:r>
            <w:r w:rsidR="00D85A1A">
              <w:rPr>
                <w:noProof/>
              </w:rPr>
              <w:t>[63]</w:t>
            </w:r>
            <w:r w:rsidRPr="004211AD">
              <w:fldChar w:fldCharType="end"/>
            </w:r>
            <w:r w:rsidRPr="004211AD">
              <w:t xml:space="preserve">: </w:t>
            </w:r>
            <w:proofErr w:type="spellStart"/>
            <w:r w:rsidRPr="004211AD">
              <w:t>DeepRED</w:t>
            </w:r>
            <w:proofErr w:type="spellEnd"/>
          </w:p>
        </w:tc>
        <w:tc>
          <w:tcPr>
            <w:tcW w:w="1275" w:type="dxa"/>
          </w:tcPr>
          <w:p w14:paraId="6B2602E0" w14:textId="77777777" w:rsidR="006D03A9" w:rsidRPr="004211AD" w:rsidRDefault="006D03A9" w:rsidP="00A115B6">
            <w:r w:rsidRPr="004211AD">
              <w:t>DNNs</w:t>
            </w:r>
          </w:p>
        </w:tc>
        <w:tc>
          <w:tcPr>
            <w:tcW w:w="851" w:type="dxa"/>
          </w:tcPr>
          <w:p w14:paraId="2C493BD8" w14:textId="77777777" w:rsidR="006D03A9" w:rsidRPr="004211AD" w:rsidRDefault="006D03A9" w:rsidP="00A115B6">
            <w:r w:rsidRPr="004211AD">
              <w:t>Global</w:t>
            </w:r>
          </w:p>
        </w:tc>
        <w:tc>
          <w:tcPr>
            <w:tcW w:w="1276" w:type="dxa"/>
          </w:tcPr>
          <w:p w14:paraId="108999AD" w14:textId="77777777" w:rsidR="006D03A9" w:rsidRPr="004211AD" w:rsidRDefault="006D03A9" w:rsidP="00A115B6">
            <w:r w:rsidRPr="004211AD">
              <w:t>Transparency</w:t>
            </w:r>
          </w:p>
        </w:tc>
        <w:tc>
          <w:tcPr>
            <w:tcW w:w="4394" w:type="dxa"/>
          </w:tcPr>
          <w:p w14:paraId="09D92AE9" w14:textId="77777777" w:rsidR="006D03A9" w:rsidRPr="004211AD" w:rsidRDefault="006D03A9" w:rsidP="00A115B6">
            <w:r w:rsidRPr="004211AD">
              <w:t>https://github.com/cansyl/DEEPred**</w:t>
            </w:r>
          </w:p>
        </w:tc>
      </w:tr>
      <w:tr w:rsidR="006D03A9" w:rsidRPr="00B13621" w14:paraId="73C144D7" w14:textId="77777777" w:rsidTr="006D03A9">
        <w:tc>
          <w:tcPr>
            <w:tcW w:w="2122" w:type="dxa"/>
          </w:tcPr>
          <w:p w14:paraId="756F333D" w14:textId="1684FCCB" w:rsidR="006D03A9" w:rsidRPr="004211AD" w:rsidRDefault="006D03A9" w:rsidP="00A115B6">
            <w:r>
              <w:fldChar w:fldCharType="begin"/>
            </w:r>
            <w:r w:rsidR="00D85A1A">
              <w:instrText xml:space="preserve"> ADDIN EN.CITE &lt;EndNote&gt;&lt;Cite&gt;&lt;Author&gt;Che&lt;/Author&gt;&lt;Year&gt;2017&lt;/Year&gt;&lt;RecNum&gt;79&lt;/RecNum&gt;&lt;DisplayText&gt;[64, 65]&lt;/DisplayText&gt;&lt;record&gt;&lt;rec-number&gt;79&lt;/rec-number&gt;&lt;foreign-keys&gt;&lt;key app="EN" db-id="9stet2ra5fwpeve2eznvpprbdtre2ds2was9" timestamp="1601557077"&gt;79&lt;/key&gt;&lt;/foreign-keys&gt;&lt;ref-type name="Journal Article"&gt;17&lt;/ref-type&gt;&lt;contributors&gt;&lt;authors&gt;&lt;author&gt;Che, Zhengping&lt;/author&gt;&lt;author&gt;Purushotham, Sanjay&lt;/author&gt;&lt;author&gt;Khemani, Robinder&lt;/author&gt;&lt;author&gt;Liu, Yan&lt;/author&gt;&lt;/authors&gt;&lt;/contributors&gt;&lt;titles&gt;&lt;title&gt;Interpretable Deep Models for ICU Outcome Prediction&lt;/title&gt;&lt;secondary-title&gt;AMIA Annual Symposium Proceedings&lt;/secondary-title&gt;&lt;/titles&gt;&lt;periodical&gt;&lt;full-title&gt;AMIA Annual Symposium Proceedings&lt;/full-title&gt;&lt;/periodical&gt;&lt;pages&gt;371-380&lt;/pages&gt;&lt;volume&gt;2016&lt;/volume&gt;&lt;dates&gt;&lt;year&gt;2017&lt;/year&gt;&lt;pub-dates&gt;&lt;date&gt;02/10&lt;/date&gt;&lt;/pub-dates&gt;&lt;/dates&gt;&lt;urls&gt;&lt;/urls&gt;&lt;/record&gt;&lt;/Cite&gt;&lt;Cite&gt;&lt;Author&gt;Frosst&lt;/Author&gt;&lt;Year&gt;2017&lt;/Year&gt;&lt;RecNum&gt;84&lt;/RecNum&gt;&lt;record&gt;&lt;rec-number&gt;84&lt;/rec-number&gt;&lt;foreign-keys&gt;&lt;key app="EN" db-id="9stet2ra5fwpeve2eznvpprbdtre2ds2was9" timestamp="1601566543"&gt;84&lt;/key&gt;&lt;/foreign-keys&gt;&lt;ref-type name="Journal Article"&gt;17&lt;/ref-type&gt;&lt;contributors&gt;&lt;authors&gt;&lt;author&gt;Frosst, Nicholas&lt;/author&gt;&lt;author&gt;Hinton, Geoffrey&lt;/author&gt;&lt;/authors&gt;&lt;/contributors&gt;&lt;titles&gt;&lt;title&gt;Distilling a Neural Network Into a Soft Decision Tree&lt;/title&gt;&lt;/titles&gt;&lt;dates&gt;&lt;year&gt;2017&lt;/year&gt;&lt;pub-dates&gt;&lt;date&gt;11/27&lt;/date&gt;&lt;/pub-dates&gt;&lt;/dates&gt;&lt;urls&gt;&lt;/urls&gt;&lt;/record&gt;&lt;/Cite&gt;&lt;/EndNote&gt;</w:instrText>
            </w:r>
            <w:r>
              <w:fldChar w:fldCharType="separate"/>
            </w:r>
            <w:r w:rsidR="00D85A1A">
              <w:rPr>
                <w:noProof/>
              </w:rPr>
              <w:t>[64, 65]</w:t>
            </w:r>
            <w:r>
              <w:fldChar w:fldCharType="end"/>
            </w:r>
            <w:r>
              <w:t>: -</w:t>
            </w:r>
          </w:p>
        </w:tc>
        <w:tc>
          <w:tcPr>
            <w:tcW w:w="1275" w:type="dxa"/>
          </w:tcPr>
          <w:p w14:paraId="460D9230" w14:textId="77777777" w:rsidR="006D03A9" w:rsidRPr="004211AD" w:rsidRDefault="006D03A9" w:rsidP="00A115B6">
            <w:r>
              <w:t>DNNs</w:t>
            </w:r>
          </w:p>
        </w:tc>
        <w:tc>
          <w:tcPr>
            <w:tcW w:w="851" w:type="dxa"/>
          </w:tcPr>
          <w:p w14:paraId="11AE0BFD" w14:textId="77777777" w:rsidR="006D03A9" w:rsidRPr="004211AD" w:rsidRDefault="006D03A9" w:rsidP="00A115B6">
            <w:r>
              <w:t>Global</w:t>
            </w:r>
          </w:p>
        </w:tc>
        <w:tc>
          <w:tcPr>
            <w:tcW w:w="1276" w:type="dxa"/>
          </w:tcPr>
          <w:p w14:paraId="5D0EA680" w14:textId="77777777" w:rsidR="006D03A9" w:rsidRPr="004211AD" w:rsidRDefault="006D03A9" w:rsidP="00A115B6">
            <w:r>
              <w:t>Transparency</w:t>
            </w:r>
          </w:p>
        </w:tc>
        <w:tc>
          <w:tcPr>
            <w:tcW w:w="4394" w:type="dxa"/>
          </w:tcPr>
          <w:p w14:paraId="1616622E" w14:textId="77777777" w:rsidR="006D03A9" w:rsidRPr="004211AD" w:rsidRDefault="006D03A9" w:rsidP="00A115B6"/>
        </w:tc>
      </w:tr>
      <w:tr w:rsidR="006D03A9" w:rsidRPr="00ED38C5" w14:paraId="5FC4808B" w14:textId="77777777" w:rsidTr="006D03A9">
        <w:tc>
          <w:tcPr>
            <w:tcW w:w="2122" w:type="dxa"/>
            <w:shd w:val="clear" w:color="auto" w:fill="auto"/>
          </w:tcPr>
          <w:p w14:paraId="587AECE8" w14:textId="72AB7A7F" w:rsidR="006D03A9" w:rsidRPr="004211AD" w:rsidRDefault="006D03A9" w:rsidP="00A115B6">
            <w:r w:rsidRPr="004211AD">
              <w:fldChar w:fldCharType="begin"/>
            </w:r>
            <w:r w:rsidR="00D85A1A">
              <w:instrText xml:space="preserve"> ADDIN EN.CITE &lt;EndNote&gt;&lt;Cite&gt;&lt;Author&gt;Papernot&lt;/Author&gt;&lt;Year&gt;2018&lt;/Year&gt;&lt;RecNum&gt;93&lt;/RecNum&gt;&lt;DisplayText&gt;[66]&lt;/DisplayText&gt;&lt;record&gt;&lt;rec-number&gt;93&lt;/rec-number&gt;&lt;foreign-keys&gt;&lt;key app="EN" db-id="9stet2ra5fwpeve2eznvpprbdtre2ds2was9" timestamp="1601578780"&gt;93&lt;/key&gt;&lt;/foreign-keys&gt;&lt;ref-type name="Journal Article"&gt;17&lt;/ref-type&gt;&lt;contributors&gt;&lt;authors&gt;&lt;author&gt;Papernot, Nicolas&lt;/author&gt;&lt;author&gt;McDaniel, Patrick&lt;/author&gt;&lt;/authors&gt;&lt;/contributors&gt;&lt;titles&gt;&lt;title&gt;Deep k-Nearest Neighbors: Towards Confident, Interpretable and Robust Deep Learning&lt;/title&gt;&lt;/titles&gt;&lt;dates&gt;&lt;year&gt;2018&lt;/year&gt;&lt;pub-dates&gt;&lt;date&gt;03/13&lt;/date&gt;&lt;/pub-dates&gt;&lt;/dates&gt;&lt;urls&gt;&lt;/urls&gt;&lt;/record&gt;&lt;/Cite&gt;&lt;/EndNote&gt;</w:instrText>
            </w:r>
            <w:r w:rsidRPr="004211AD">
              <w:fldChar w:fldCharType="separate"/>
            </w:r>
            <w:r w:rsidR="00D85A1A">
              <w:rPr>
                <w:noProof/>
              </w:rPr>
              <w:t>[66]</w:t>
            </w:r>
            <w:r w:rsidRPr="004211AD">
              <w:fldChar w:fldCharType="end"/>
            </w:r>
            <w:r w:rsidRPr="004211AD">
              <w:t xml:space="preserve">: </w:t>
            </w:r>
            <w:proofErr w:type="spellStart"/>
            <w:r w:rsidRPr="004211AD">
              <w:t>DkNN</w:t>
            </w:r>
            <w:proofErr w:type="spellEnd"/>
          </w:p>
        </w:tc>
        <w:tc>
          <w:tcPr>
            <w:tcW w:w="1275" w:type="dxa"/>
            <w:shd w:val="clear" w:color="auto" w:fill="auto"/>
          </w:tcPr>
          <w:p w14:paraId="7EDF6368" w14:textId="77777777" w:rsidR="006D03A9" w:rsidRPr="004211AD" w:rsidRDefault="006D03A9" w:rsidP="00A115B6">
            <w:r w:rsidRPr="004211AD">
              <w:t>DNNs</w:t>
            </w:r>
          </w:p>
        </w:tc>
        <w:tc>
          <w:tcPr>
            <w:tcW w:w="851" w:type="dxa"/>
            <w:shd w:val="clear" w:color="auto" w:fill="auto"/>
          </w:tcPr>
          <w:p w14:paraId="5AF598E5" w14:textId="77777777" w:rsidR="006D03A9" w:rsidRPr="004211AD" w:rsidRDefault="006D03A9" w:rsidP="00A115B6">
            <w:r w:rsidRPr="004211AD">
              <w:t>Local</w:t>
            </w:r>
          </w:p>
        </w:tc>
        <w:tc>
          <w:tcPr>
            <w:tcW w:w="1276" w:type="dxa"/>
            <w:shd w:val="clear" w:color="auto" w:fill="auto"/>
          </w:tcPr>
          <w:p w14:paraId="1AF77CCF" w14:textId="77777777" w:rsidR="006D03A9" w:rsidRPr="004211AD" w:rsidRDefault="006D03A9" w:rsidP="00A115B6">
            <w:r w:rsidRPr="004211AD">
              <w:t>Transparency</w:t>
            </w:r>
          </w:p>
        </w:tc>
        <w:tc>
          <w:tcPr>
            <w:tcW w:w="4394" w:type="dxa"/>
            <w:shd w:val="clear" w:color="auto" w:fill="auto"/>
          </w:tcPr>
          <w:p w14:paraId="237BCF18" w14:textId="77777777" w:rsidR="006D03A9" w:rsidRPr="004211AD" w:rsidRDefault="006D03A9" w:rsidP="00A115B6">
            <w:r w:rsidRPr="002C1DC1">
              <w:t>https://github.com/tensorflow/cleverhans/tree/master/cleverhans/model_zoo/deep_k_nearest_neighbors</w:t>
            </w:r>
          </w:p>
        </w:tc>
      </w:tr>
      <w:tr w:rsidR="006D03A9" w:rsidRPr="00ED38C5" w14:paraId="41CB96E9" w14:textId="77777777" w:rsidTr="006D03A9">
        <w:tc>
          <w:tcPr>
            <w:tcW w:w="2122" w:type="dxa"/>
            <w:shd w:val="clear" w:color="auto" w:fill="DDF4FF"/>
          </w:tcPr>
          <w:p w14:paraId="10843083" w14:textId="77777777" w:rsidR="006D03A9" w:rsidRPr="004211AD" w:rsidRDefault="006D03A9" w:rsidP="00A115B6">
            <w:r w:rsidRPr="004211AD">
              <w:fldChar w:fldCharType="begin"/>
            </w:r>
            <w:r>
              <w:instrText xml:space="preserve"> ADDIN EN.CITE &lt;EndNote&gt;&lt;Cite&gt;&lt;Author&gt;Le&lt;/Author&gt;&lt;Year&gt;2020&lt;/Year&gt;&lt;RecNum&gt;97&lt;/RecNum&gt;&lt;DisplayText&gt;[18]&lt;/DisplayText&gt;&lt;record&gt;&lt;rec-number&gt;97&lt;/rec-number&gt;&lt;foreign-keys&gt;&lt;key app="EN" db-id="9stet2ra5fwpeve2eznvpprbdtre2ds2was9" timestamp="1603482405"&gt;97&lt;/key&gt;&lt;/foreign-keys&gt;&lt;ref-type name="Conference Paper"&gt;47&lt;/ref-type&gt;&lt;contributors&gt;&lt;authors&gt;&lt;author&gt;Thai Le&lt;/author&gt;&lt;author&gt;Suhang Wang&lt;/author&gt;&lt;author&gt;Dongwon Lee&lt;/author&gt;&lt;/authors&gt;&lt;/contributors&gt;&lt;titles&gt;&lt;title&gt;GRACE: Generating Concise and Informative Contrastive Sample to Explain Neural Network Model&amp;apos;s Prediction&lt;/title&gt;&lt;secondary-title&gt;Proceedings of the 26th ACM SIGKDD International Conference on Knowledge Discovery &amp;amp;amp; Data Mining&lt;/secondary-title&gt;&lt;/titles&gt;&lt;pages&gt;238–248&lt;/pages&gt;&lt;keywords&gt;&lt;keyword&gt;counterfactual samples, explainability, contrastive samples, deep learning, data generation, interpretability, neural networks&lt;/keyword&gt;&lt;/keywords&gt;&lt;dates&gt;&lt;year&gt;2020&lt;/year&gt;&lt;/dates&gt;&lt;pub-location&gt;Virtual Event, CA, USA&lt;/pub-location&gt;&lt;publisher&gt;Association for Computing Machinery&lt;/publisher&gt;&lt;urls&gt;&lt;related-urls&gt;&lt;url&gt;https://doi.org/10.1145/3394486.3403066&lt;/url&gt;&lt;/related-urls&gt;&lt;/urls&gt;&lt;electronic-resource-num&gt;10.1145/3394486.3403066&lt;/electronic-resource-num&gt;&lt;/record&gt;&lt;/Cite&gt;&lt;/EndNote&gt;</w:instrText>
            </w:r>
            <w:r w:rsidRPr="004211AD">
              <w:fldChar w:fldCharType="separate"/>
            </w:r>
            <w:r>
              <w:rPr>
                <w:noProof/>
              </w:rPr>
              <w:t>[18]</w:t>
            </w:r>
            <w:r w:rsidRPr="004211AD">
              <w:fldChar w:fldCharType="end"/>
            </w:r>
            <w:r w:rsidRPr="004211AD">
              <w:t>: GRACE</w:t>
            </w:r>
          </w:p>
        </w:tc>
        <w:tc>
          <w:tcPr>
            <w:tcW w:w="1275" w:type="dxa"/>
            <w:shd w:val="clear" w:color="auto" w:fill="DDF4FF"/>
          </w:tcPr>
          <w:p w14:paraId="3A45C72A" w14:textId="77777777" w:rsidR="006D03A9" w:rsidRPr="004211AD" w:rsidRDefault="006D03A9" w:rsidP="00A115B6">
            <w:r w:rsidRPr="004211AD">
              <w:t>NNs</w:t>
            </w:r>
          </w:p>
        </w:tc>
        <w:tc>
          <w:tcPr>
            <w:tcW w:w="851" w:type="dxa"/>
            <w:shd w:val="clear" w:color="auto" w:fill="DDF4FF"/>
          </w:tcPr>
          <w:p w14:paraId="21F66B3B" w14:textId="77777777" w:rsidR="006D03A9" w:rsidRPr="004211AD" w:rsidRDefault="006D03A9" w:rsidP="00A115B6">
            <w:r w:rsidRPr="004211AD">
              <w:t>Local</w:t>
            </w:r>
          </w:p>
        </w:tc>
        <w:tc>
          <w:tcPr>
            <w:tcW w:w="1276" w:type="dxa"/>
            <w:shd w:val="clear" w:color="auto" w:fill="DDF4FF"/>
          </w:tcPr>
          <w:p w14:paraId="057C692A" w14:textId="77777777" w:rsidR="006D03A9" w:rsidRPr="004211AD" w:rsidRDefault="006D03A9" w:rsidP="00A115B6">
            <w:r w:rsidRPr="004211AD">
              <w:t>Transparency</w:t>
            </w:r>
          </w:p>
        </w:tc>
        <w:tc>
          <w:tcPr>
            <w:tcW w:w="4394" w:type="dxa"/>
            <w:shd w:val="clear" w:color="auto" w:fill="DDF4FF"/>
          </w:tcPr>
          <w:p w14:paraId="10DB229D" w14:textId="77777777" w:rsidR="006D03A9" w:rsidRPr="004211AD" w:rsidRDefault="006D03A9" w:rsidP="00A115B6">
            <w:r w:rsidRPr="004211AD">
              <w:t>https://github.com/lethaiq/GRACE_KDD20</w:t>
            </w:r>
          </w:p>
        </w:tc>
      </w:tr>
    </w:tbl>
    <w:p w14:paraId="3A693320" w14:textId="60D6712A" w:rsidR="006D03A9" w:rsidRPr="004211AD" w:rsidRDefault="006D03A9" w:rsidP="00A115B6">
      <w:pPr>
        <w:pStyle w:val="Geenafstand"/>
      </w:pPr>
      <w:r w:rsidRPr="00A115B6">
        <w:t xml:space="preserve">Table 2: Overview of the model-specific explainable machine learning techniques used by the papers discussed in this </w:t>
      </w:r>
      <w:r w:rsidR="00327B30">
        <w:t>section</w:t>
      </w:r>
      <w:r w:rsidRPr="00A115B6">
        <w:t>. They are classified</w:t>
      </w:r>
      <w:r>
        <w:t xml:space="preserve"> according to their scope and technique. If code is available, a link is provided as well. Some techniques are grouped together according to scope and technique when no implementation can be found (e.g</w:t>
      </w:r>
      <w:r w:rsidRPr="00475AEB">
        <w:t xml:space="preserve">. </w:t>
      </w:r>
      <w:r w:rsidRPr="00475AEB">
        <w:fldChar w:fldCharType="begin"/>
      </w:r>
      <w:r w:rsidR="00D85A1A">
        <w:instrText xml:space="preserve"> ADDIN EN.CITE &lt;EndNote&gt;&lt;Cite&gt;&lt;Author&gt;Che&lt;/Author&gt;&lt;Year&gt;2017&lt;/Year&gt;&lt;RecNum&gt;79&lt;/RecNum&gt;&lt;DisplayText&gt;[64, 65]&lt;/DisplayText&gt;&lt;record&gt;&lt;rec-number&gt;79&lt;/rec-number&gt;&lt;foreign-keys&gt;&lt;key app="EN" db-id="9stet2ra5fwpeve2eznvpprbdtre2ds2was9" timestamp="1601557077"&gt;79&lt;/key&gt;&lt;/foreign-keys&gt;&lt;ref-type name="Journal Article"&gt;17&lt;/ref-type&gt;&lt;contributors&gt;&lt;authors&gt;&lt;author&gt;Che, Zhengping&lt;/author&gt;&lt;author&gt;Purushotham, Sanjay&lt;/author&gt;&lt;author&gt;Khemani, Robinder&lt;/author&gt;&lt;author&gt;Liu, Yan&lt;/author&gt;&lt;/authors&gt;&lt;/contributors&gt;&lt;titles&gt;&lt;title&gt;Interpretable Deep Models for ICU Outcome Prediction&lt;/title&gt;&lt;secondary-title&gt;AMIA Annual Symposium Proceedings&lt;/secondary-title&gt;&lt;/titles&gt;&lt;periodical&gt;&lt;full-title&gt;AMIA Annual Symposium Proceedings&lt;/full-title&gt;&lt;/periodical&gt;&lt;pages&gt;371-380&lt;/pages&gt;&lt;volume&gt;2016&lt;/volume&gt;&lt;dates&gt;&lt;year&gt;2017&lt;/year&gt;&lt;pub-dates&gt;&lt;date&gt;02/10&lt;/date&gt;&lt;/pub-dates&gt;&lt;/dates&gt;&lt;urls&gt;&lt;/urls&gt;&lt;/record&gt;&lt;/Cite&gt;&lt;Cite&gt;&lt;Author&gt;Frosst&lt;/Author&gt;&lt;Year&gt;2017&lt;/Year&gt;&lt;RecNum&gt;84&lt;/RecNum&gt;&lt;record&gt;&lt;rec-number&gt;84&lt;/rec-number&gt;&lt;foreign-keys&gt;&lt;key app="EN" db-id="9stet2ra5fwpeve2eznvpprbdtre2ds2was9" timestamp="1601566543"&gt;84&lt;/key&gt;&lt;/foreign-keys&gt;&lt;ref-type name="Journal Article"&gt;17&lt;/ref-type&gt;&lt;contributors&gt;&lt;authors&gt;&lt;author&gt;Frosst, Nicholas&lt;/author&gt;&lt;author&gt;Hinton, Geoffrey&lt;/author&gt;&lt;/authors&gt;&lt;/contributors&gt;&lt;titles&gt;&lt;title&gt;Distilling a Neural Network Into a Soft Decision Tree&lt;/title&gt;&lt;/titles&gt;&lt;dates&gt;&lt;year&gt;2017&lt;/year&gt;&lt;pub-dates&gt;&lt;date&gt;11/27&lt;/date&gt;&lt;/pub-dates&gt;&lt;/dates&gt;&lt;urls&gt;&lt;/urls&gt;&lt;/record&gt;&lt;/Cite&gt;&lt;/EndNote&gt;</w:instrText>
      </w:r>
      <w:r w:rsidRPr="00475AEB">
        <w:fldChar w:fldCharType="separate"/>
      </w:r>
      <w:r w:rsidR="00D85A1A">
        <w:rPr>
          <w:noProof/>
        </w:rPr>
        <w:t>[64, 65]</w:t>
      </w:r>
      <w:r w:rsidRPr="00475AEB">
        <w:fldChar w:fldCharType="end"/>
      </w:r>
      <w:r w:rsidRPr="00475AEB">
        <w:t>).</w:t>
      </w:r>
      <w:r>
        <w:t xml:space="preserve"> The techniques marked in blue seem to have obtained the most support in research and are either well-established implementations or have an actively-maintained code base.</w:t>
      </w:r>
    </w:p>
    <w:p w14:paraId="70DB1B3A" w14:textId="77777777" w:rsidR="006D03A9" w:rsidRPr="00E368DB" w:rsidRDefault="006D03A9" w:rsidP="00A115B6">
      <w:pPr>
        <w:pStyle w:val="Geenafstand"/>
        <w:rPr>
          <w:b w:val="0"/>
          <w:bCs w:val="0"/>
        </w:rPr>
      </w:pPr>
      <w:r w:rsidRPr="00E368DB">
        <w:rPr>
          <w:b w:val="0"/>
          <w:bCs w:val="0"/>
        </w:rPr>
        <w:t>* = can also be used for local explanations</w:t>
      </w:r>
    </w:p>
    <w:p w14:paraId="2D33FA40" w14:textId="08B7034B" w:rsidR="006D03A9" w:rsidRPr="006D03A9" w:rsidRDefault="006D03A9" w:rsidP="00A115B6">
      <w:r w:rsidRPr="005C4896">
        <w:t>** = seems to be no longer under active development or maintenance</w:t>
      </w:r>
      <w:r>
        <w:t xml:space="preserve"> (last update &gt; 2 years ago)</w:t>
      </w:r>
    </w:p>
    <w:p w14:paraId="4611F52F" w14:textId="368BA668" w:rsidR="00283565" w:rsidRPr="00991644" w:rsidRDefault="00B17405" w:rsidP="00A115B6">
      <w:pPr>
        <w:pStyle w:val="Kop3"/>
      </w:pPr>
      <w:r w:rsidRPr="00991644">
        <w:t>3.2.</w:t>
      </w:r>
      <w:r w:rsidR="005D4B2A" w:rsidRPr="00991644">
        <w:t>1</w:t>
      </w:r>
      <w:r w:rsidRPr="00991644">
        <w:t xml:space="preserve"> </w:t>
      </w:r>
      <w:r w:rsidR="00283565" w:rsidRPr="00991644">
        <w:t>Tree ensembles</w:t>
      </w:r>
    </w:p>
    <w:p w14:paraId="3D256205" w14:textId="41A88D9A" w:rsidR="00D055D7" w:rsidRDefault="00C91DD3" w:rsidP="00A115B6">
      <w:r>
        <w:t xml:space="preserve">Tree ensembles combine </w:t>
      </w:r>
      <w:r w:rsidR="00D055D7">
        <w:t>multiple</w:t>
      </w:r>
      <w:r>
        <w:t xml:space="preserve"> decision trees with a certain algorithm</w:t>
      </w:r>
      <w:r w:rsidR="00614985">
        <w:t xml:space="preserve"> </w:t>
      </w:r>
      <w:r w:rsidR="00614985">
        <w:fldChar w:fldCharType="begin"/>
      </w:r>
      <w:r w:rsidR="00D85A1A">
        <w:instrText xml:space="preserve"> ADDIN EN.CITE &lt;EndNote&gt;&lt;Cite&gt;&lt;Author&gt;Guido&lt;/Author&gt;&lt;Year&gt;2017&lt;/Year&gt;&lt;RecNum&gt;114&lt;/RecNum&gt;&lt;DisplayText&gt;[67]&lt;/DisplayText&gt;&lt;record&gt;&lt;rec-number&gt;114&lt;/rec-number&gt;&lt;foreign-keys&gt;&lt;key app="EN" db-id="9stet2ra5fwpeve2eznvpprbdtre2ds2was9" timestamp="1604758152"&gt;114&lt;/key&gt;&lt;/foreign-keys&gt;&lt;ref-type name="Journal Article"&gt;17&lt;/ref-type&gt;&lt;contributors&gt;&lt;authors&gt;&lt;author&gt;Andreas C. Müller and Sarah Guido&lt;/author&gt;&lt;/authors&gt;&lt;/contributors&gt;&lt;titles&gt;&lt;title&gt;Introduction to Machine Learning with Python&lt;/title&gt;&lt;/titles&gt;&lt;dates&gt;&lt;year&gt;2017&lt;/year&gt;&lt;/dates&gt;&lt;orig-pub&gt;O’Reilly Media, Inc.,&lt;/orig-pub&gt;&lt;urls&gt;&lt;/urls&gt;&lt;/record&gt;&lt;/Cite&gt;&lt;/EndNote&gt;</w:instrText>
      </w:r>
      <w:r w:rsidR="00614985">
        <w:fldChar w:fldCharType="separate"/>
      </w:r>
      <w:r w:rsidR="00D85A1A">
        <w:rPr>
          <w:noProof/>
        </w:rPr>
        <w:t>[67]</w:t>
      </w:r>
      <w:r w:rsidR="00614985">
        <w:fldChar w:fldCharType="end"/>
      </w:r>
      <w:r>
        <w:t xml:space="preserve">. </w:t>
      </w:r>
      <w:r w:rsidR="00D055D7">
        <w:t xml:space="preserve">In a decision tree, an instance is evaluated from the </w:t>
      </w:r>
      <w:r w:rsidR="00D055D7">
        <w:rPr>
          <w:i/>
          <w:iCs/>
        </w:rPr>
        <w:t>root</w:t>
      </w:r>
      <w:r w:rsidR="00D055D7">
        <w:t xml:space="preserve"> node of the tree, via internal nodes, until a </w:t>
      </w:r>
      <w:r w:rsidR="008548B1">
        <w:t>decision is made</w:t>
      </w:r>
      <w:r w:rsidR="00D055D7">
        <w:t xml:space="preserve"> at a </w:t>
      </w:r>
      <w:r w:rsidR="00D055D7" w:rsidRPr="00D055D7">
        <w:rPr>
          <w:i/>
          <w:iCs/>
        </w:rPr>
        <w:t>leaf</w:t>
      </w:r>
      <w:r w:rsidR="00D055D7">
        <w:t xml:space="preserve"> node. At each internal node, a certain feature </w:t>
      </w:r>
      <w:r w:rsidR="00614985">
        <w:t xml:space="preserve">value </w:t>
      </w:r>
      <w:r w:rsidR="00D055D7">
        <w:t>is evaluated</w:t>
      </w:r>
      <w:r w:rsidR="00614985">
        <w:t xml:space="preserve">, </w:t>
      </w:r>
      <w:r w:rsidR="00D055D7">
        <w:t>which decides the path which the instance take</w:t>
      </w:r>
      <w:r w:rsidR="00B96CEF">
        <w:t>s</w:t>
      </w:r>
      <w:r w:rsidR="00D055D7">
        <w:t xml:space="preserve"> through the tree. </w:t>
      </w:r>
      <w:r w:rsidR="00374CE4">
        <w:t xml:space="preserve">This hierarchical structure of if/else rules makes this model quite easy to understand, given that the tree is not too big, and that the features used are human-understandable. In practice, ensemble trees are more common which are inherently more complex and larger as well. </w:t>
      </w:r>
      <w:r w:rsidR="00614985">
        <w:t>There are two main classes of ensemble trees</w:t>
      </w:r>
      <w:r w:rsidR="00B96CEF">
        <w:t>. The first is a</w:t>
      </w:r>
      <w:r w:rsidR="00614985">
        <w:t xml:space="preserve"> </w:t>
      </w:r>
      <w:r w:rsidR="00D055D7">
        <w:t xml:space="preserve">Random Forest (RF) </w:t>
      </w:r>
      <w:r w:rsidR="00B96CEF">
        <w:t xml:space="preserve">which </w:t>
      </w:r>
      <w:r w:rsidR="00614985">
        <w:t>average</w:t>
      </w:r>
      <w:r w:rsidR="00B96CEF">
        <w:t>s</w:t>
      </w:r>
      <w:r w:rsidR="00614985">
        <w:t xml:space="preserve"> the decisions of</w:t>
      </w:r>
      <w:r w:rsidR="00D055D7">
        <w:t xml:space="preserve"> multiple decision trees which are trained on different feature</w:t>
      </w:r>
      <w:r w:rsidR="00614985">
        <w:t>-,</w:t>
      </w:r>
      <w:r w:rsidR="00D055D7">
        <w:t xml:space="preserve"> and sample subsets of the data</w:t>
      </w:r>
      <w:r w:rsidR="00B96CEF">
        <w:t>. The second is a</w:t>
      </w:r>
      <w:r w:rsidR="00D055D7">
        <w:t xml:space="preserve"> </w:t>
      </w:r>
      <w:r w:rsidR="00614985">
        <w:t>Gradient b</w:t>
      </w:r>
      <w:r w:rsidR="00D055D7">
        <w:t>oosted tree</w:t>
      </w:r>
      <w:r w:rsidR="00B96CEF">
        <w:t>, which</w:t>
      </w:r>
      <w:r w:rsidR="00D055D7">
        <w:t xml:space="preserve"> </w:t>
      </w:r>
      <w:r w:rsidR="00B96CEF">
        <w:t>chains</w:t>
      </w:r>
      <w:r w:rsidR="00614985">
        <w:t xml:space="preserve"> shallow decision trees to correct the previous trees’ mistakes to obtain a decision. </w:t>
      </w:r>
      <w:r w:rsidR="004E4533">
        <w:t>Explanations</w:t>
      </w:r>
      <w:r w:rsidR="009A5CB4">
        <w:t xml:space="preserve"> for ensemble trees often leverage the hierarchical structure in which these models are built to obtain a sense of which features are </w:t>
      </w:r>
      <w:r w:rsidR="001B7E8E">
        <w:t xml:space="preserve">the </w:t>
      </w:r>
      <w:r w:rsidR="009A5CB4">
        <w:t>most telling.</w:t>
      </w:r>
    </w:p>
    <w:p w14:paraId="7E70D0CE" w14:textId="01719298" w:rsidR="00B17405" w:rsidRPr="009F2CC0" w:rsidRDefault="00B17405" w:rsidP="00A115B6">
      <w:pPr>
        <w:rPr>
          <w:b/>
          <w:bCs/>
        </w:rPr>
      </w:pPr>
      <w:proofErr w:type="spellStart"/>
      <w:r w:rsidRPr="009F2CC0">
        <w:rPr>
          <w:b/>
          <w:bCs/>
        </w:rPr>
        <w:t>TreeSHAP</w:t>
      </w:r>
      <w:proofErr w:type="spellEnd"/>
    </w:p>
    <w:p w14:paraId="296EA264" w14:textId="77777777" w:rsidR="00AC4BE6" w:rsidRDefault="002F7598" w:rsidP="00A115B6">
      <w:r>
        <w:t xml:space="preserve">For understanding how </w:t>
      </w:r>
      <w:proofErr w:type="spellStart"/>
      <w:r>
        <w:t>TreeSHAP</w:t>
      </w:r>
      <w:proofErr w:type="spellEnd"/>
      <w:r>
        <w:t xml:space="preserve"> works, we recommend first reading about Shapley values and the general implementation of SHAP in the model-agnostic section. </w:t>
      </w:r>
      <w:proofErr w:type="spellStart"/>
      <w:r w:rsidR="0069779A">
        <w:t>TreeSHAP</w:t>
      </w:r>
      <w:proofErr w:type="spellEnd"/>
      <w:r w:rsidR="0069779A">
        <w:t xml:space="preserve"> is optimized for usage on</w:t>
      </w:r>
      <w:r>
        <w:t xml:space="preserve"> boosted</w:t>
      </w:r>
      <w:r w:rsidR="0069779A">
        <w:t xml:space="preserve"> tree ensembles, which guarantees consistent results of </w:t>
      </w:r>
      <w:r w:rsidR="0069779A" w:rsidRPr="00B13621">
        <w:rPr>
          <w:i/>
          <w:iCs/>
        </w:rPr>
        <w:t>global</w:t>
      </w:r>
      <w:r w:rsidR="0069779A">
        <w:t xml:space="preserve"> feature importance</w:t>
      </w:r>
      <w:r w:rsidR="00EF40BF">
        <w:t xml:space="preserve"> </w:t>
      </w:r>
      <w:r w:rsidR="00EF40BF">
        <w:fldChar w:fldCharType="begin"/>
      </w:r>
      <w:r w:rsidR="00F513FB">
        <w:instrText xml:space="preserve"> ADDIN EN.CITE &lt;EndNote&gt;&lt;Cite&gt;&lt;Author&gt;Lundberg&lt;/Author&gt;&lt;Year&gt;2017&lt;/Year&gt;&lt;RecNum&gt;78&lt;/RecNum&gt;&lt;DisplayText&gt;[48]&lt;/DisplayText&gt;&lt;record&gt;&lt;rec-number&gt;78&lt;/rec-number&gt;&lt;foreign-keys&gt;&lt;key app="EN" db-id="9stet2ra5fwpeve2eznvpprbdtre2ds2was9" timestamp="1601492941"&gt;78&lt;/key&gt;&lt;/foreign-keys&gt;&lt;ref-type name="Journal Article"&gt;17&lt;/ref-type&gt;&lt;contributors&gt;&lt;authors&gt;&lt;author&gt;Lundberg, Scott&lt;/author&gt;&lt;author&gt;Lee, Su-In&lt;/author&gt;&lt;/authors&gt;&lt;/contributors&gt;&lt;titles&gt;&lt;title&gt;Consistent feature attribution for tree ensembles&lt;/title&gt;&lt;/titles&gt;&lt;dates&gt;&lt;year&gt;2017&lt;/year&gt;&lt;pub-dates&gt;&lt;date&gt;06/19&lt;/date&gt;&lt;/pub-dates&gt;&lt;/dates&gt;&lt;urls&gt;&lt;/urls&gt;&lt;/record&gt;&lt;/Cite&gt;&lt;/EndNote&gt;</w:instrText>
      </w:r>
      <w:r w:rsidR="00EF40BF">
        <w:fldChar w:fldCharType="separate"/>
      </w:r>
      <w:r w:rsidR="00F513FB">
        <w:rPr>
          <w:noProof/>
        </w:rPr>
        <w:t>[48]</w:t>
      </w:r>
      <w:r w:rsidR="00EF40BF">
        <w:fldChar w:fldCharType="end"/>
      </w:r>
      <w:r w:rsidR="0069779A">
        <w:t>.</w:t>
      </w:r>
      <w:r w:rsidR="00CC3287">
        <w:t xml:space="preserve"> In comparison to</w:t>
      </w:r>
      <w:r w:rsidR="00D22606">
        <w:t xml:space="preserve"> the default implementation of SHAP (</w:t>
      </w:r>
      <w:proofErr w:type="spellStart"/>
      <w:r w:rsidR="00CC3287">
        <w:t>KernelSHAP</w:t>
      </w:r>
      <w:proofErr w:type="spellEnd"/>
      <w:r w:rsidR="00D22606">
        <w:t>)</w:t>
      </w:r>
      <w:r w:rsidR="00CC3287">
        <w:t xml:space="preserve">, </w:t>
      </w:r>
      <w:proofErr w:type="spellStart"/>
      <w:r w:rsidR="00CC3287">
        <w:t>TreeSHAP</w:t>
      </w:r>
      <w:proofErr w:type="spellEnd"/>
      <w:r w:rsidR="00CC3287">
        <w:t xml:space="preserve"> is much faster and does not use a linear model to </w:t>
      </w:r>
      <w:r w:rsidR="003F3396">
        <w:t>approximate all combinations of feature subsets</w:t>
      </w:r>
      <w:r w:rsidR="00B13621">
        <w:t xml:space="preserve">, it actually arrives at an </w:t>
      </w:r>
      <w:r w:rsidR="00DF4B1D">
        <w:t>exact</w:t>
      </w:r>
      <w:r w:rsidR="00B13621">
        <w:t xml:space="preserve"> solution</w:t>
      </w:r>
      <w:r w:rsidR="00D22606">
        <w:t>.</w:t>
      </w:r>
      <w:r w:rsidR="003F3396">
        <w:t xml:space="preserve"> </w:t>
      </w:r>
      <w:r w:rsidR="001151D3">
        <w:t>The</w:t>
      </w:r>
      <w:r w:rsidR="003F3396">
        <w:t xml:space="preserve"> algorithm leverages the structure of trees where </w:t>
      </w:r>
      <w:r w:rsidR="00AC4BE6">
        <w:t>paths can be</w:t>
      </w:r>
      <w:r w:rsidR="003F3396">
        <w:t xml:space="preserve"> discard</w:t>
      </w:r>
      <w:r w:rsidR="00AC4BE6">
        <w:t>ed if they</w:t>
      </w:r>
      <w:r w:rsidR="003F3396">
        <w:t xml:space="preserve"> do not include the feature</w:t>
      </w:r>
      <w:r w:rsidR="00AC4BE6">
        <w:t>s</w:t>
      </w:r>
      <w:r w:rsidR="003F3396">
        <w:t xml:space="preserve"> in the subset</w:t>
      </w:r>
      <w:r>
        <w:t xml:space="preserve"> that is currently being evaluated</w:t>
      </w:r>
      <w:r w:rsidR="00EF40BF">
        <w:t xml:space="preserve">. </w:t>
      </w:r>
      <w:r w:rsidR="003F3396">
        <w:t xml:space="preserve">If for example we are investigating subset of features </w:t>
      </w:r>
      <w:r w:rsidR="002D4A87">
        <w:t>{</w:t>
      </w:r>
      <w:r w:rsidR="003F3396">
        <w:t>x1, x2</w:t>
      </w:r>
      <w:r w:rsidR="00686E04">
        <w:t>}</w:t>
      </w:r>
      <w:r w:rsidR="003F3396">
        <w:t xml:space="preserve"> and </w:t>
      </w:r>
      <w:r w:rsidR="00686E04">
        <w:t>{</w:t>
      </w:r>
      <w:r w:rsidR="003F3396">
        <w:t>x1, x4}, while the first split is made on feature x1, these two subsets are followed down the same branch simultaneously, without the need to trace through the tree twice</w:t>
      </w:r>
      <w:r w:rsidR="00EF40BF">
        <w:t xml:space="preserve">. </w:t>
      </w:r>
      <w:r w:rsidR="00FF6B9F">
        <w:t xml:space="preserve">Another positive feature that </w:t>
      </w:r>
      <w:proofErr w:type="spellStart"/>
      <w:r w:rsidR="00FF6B9F">
        <w:t>TreeSHAP</w:t>
      </w:r>
      <w:proofErr w:type="spellEnd"/>
      <w:r w:rsidR="00FF6B9F">
        <w:t xml:space="preserve"> brings</w:t>
      </w:r>
      <w:r w:rsidR="00AC4BE6">
        <w:t>,</w:t>
      </w:r>
      <w:r w:rsidR="00FF6B9F">
        <w:t xml:space="preserve"> is that it takes into account interaction effects, meaning that </w:t>
      </w:r>
      <w:r w:rsidR="003F73C1">
        <w:t xml:space="preserve">no unlikely combination of features </w:t>
      </w:r>
      <w:r w:rsidR="00DB0409">
        <w:t>is</w:t>
      </w:r>
      <w:r w:rsidR="003F73C1">
        <w:t xml:space="preserve"> made</w:t>
      </w:r>
      <w:r w:rsidR="00FF6B9F">
        <w:t xml:space="preserve">. </w:t>
      </w:r>
    </w:p>
    <w:p w14:paraId="3A21800C" w14:textId="1148511B" w:rsidR="00283565" w:rsidRDefault="007E21A2" w:rsidP="00A115B6">
      <w:r>
        <w:t>The</w:t>
      </w:r>
      <w:r w:rsidR="00ED548E">
        <w:t xml:space="preserve"> authors’ user study showed that human participants would score feature attribution mostly the same as </w:t>
      </w:r>
      <w:proofErr w:type="spellStart"/>
      <w:r w:rsidR="00ED548E">
        <w:t>TreeSHAP</w:t>
      </w:r>
      <w:proofErr w:type="spellEnd"/>
      <w:r w:rsidR="00ED548E">
        <w:t xml:space="preserve"> does, showing some support for its consistency with </w:t>
      </w:r>
      <w:r w:rsidR="00ED548E" w:rsidRPr="00B13621">
        <w:rPr>
          <w:i/>
          <w:iCs/>
        </w:rPr>
        <w:t>human scoring</w:t>
      </w:r>
      <w:r w:rsidR="00ED548E">
        <w:t xml:space="preserve">. </w:t>
      </w:r>
      <w:r w:rsidR="00FF6B9F">
        <w:t xml:space="preserve">As such, </w:t>
      </w:r>
      <w:proofErr w:type="spellStart"/>
      <w:r w:rsidR="00EF40BF">
        <w:t>TreeSHAP</w:t>
      </w:r>
      <w:proofErr w:type="spellEnd"/>
      <w:r w:rsidR="00EF40BF">
        <w:t xml:space="preserve"> has been incorporated into frameworks such as </w:t>
      </w:r>
      <w:proofErr w:type="spellStart"/>
      <w:r w:rsidR="002A53C9">
        <w:t>XGB</w:t>
      </w:r>
      <w:r w:rsidR="00EF40BF">
        <w:t>oost</w:t>
      </w:r>
      <w:proofErr w:type="spellEnd"/>
      <w:r w:rsidR="00F05582">
        <w:t xml:space="preserve"> and scikit-learn</w:t>
      </w:r>
      <w:r w:rsidR="00641901">
        <w:t xml:space="preserve">. </w:t>
      </w:r>
      <w:r w:rsidR="00AC4BE6">
        <w:t>As c</w:t>
      </w:r>
      <w:r w:rsidR="002F7598">
        <w:t xml:space="preserve">omputation time </w:t>
      </w:r>
      <w:r w:rsidR="00641901">
        <w:t xml:space="preserve">scales with tree depth, </w:t>
      </w:r>
      <w:r w:rsidR="00DB0409">
        <w:t xml:space="preserve">it </w:t>
      </w:r>
      <w:r w:rsidR="00AC4BE6">
        <w:t xml:space="preserve">is </w:t>
      </w:r>
      <w:r w:rsidR="00DB0409">
        <w:t>ideal for running on boosted trees</w:t>
      </w:r>
      <w:r w:rsidR="00AC4BE6">
        <w:t xml:space="preserve"> as they are quite shallow</w:t>
      </w:r>
      <w:r w:rsidR="00DB0409">
        <w:t>.</w:t>
      </w:r>
      <w:r w:rsidR="00641901">
        <w:t xml:space="preserve"> It </w:t>
      </w:r>
      <w:r w:rsidR="00DB0409">
        <w:t>can</w:t>
      </w:r>
      <w:r w:rsidR="00641901">
        <w:t xml:space="preserve"> be applied to other </w:t>
      </w:r>
      <w:r w:rsidR="00AC4BE6">
        <w:t xml:space="preserve">(deeper) </w:t>
      </w:r>
      <w:r w:rsidR="00641901">
        <w:t xml:space="preserve">ensemble trees such as a </w:t>
      </w:r>
      <w:r w:rsidR="00DB0409">
        <w:t>r</w:t>
      </w:r>
      <w:r w:rsidR="00641901">
        <w:t xml:space="preserve">andom </w:t>
      </w:r>
      <w:r w:rsidR="00DB0409">
        <w:t>f</w:t>
      </w:r>
      <w:r w:rsidR="00641901">
        <w:t xml:space="preserve">orest, but </w:t>
      </w:r>
      <w:r w:rsidR="00480C78">
        <w:t xml:space="preserve">it </w:t>
      </w:r>
      <w:r w:rsidR="00641901">
        <w:t>will perform slower.</w:t>
      </w:r>
    </w:p>
    <w:p w14:paraId="0199499B" w14:textId="01A0959E" w:rsidR="002F2C30" w:rsidRDefault="00ED70C4" w:rsidP="00A115B6">
      <w:proofErr w:type="spellStart"/>
      <w:r>
        <w:t>TreeSHAP</w:t>
      </w:r>
      <w:proofErr w:type="spellEnd"/>
      <w:r>
        <w:t xml:space="preserve"> </w:t>
      </w:r>
      <w:r w:rsidR="002F2C30">
        <w:t xml:space="preserve">was </w:t>
      </w:r>
      <w:r>
        <w:t xml:space="preserve">applied to a classification problem where patients were categorized into four options for laser </w:t>
      </w:r>
      <w:r w:rsidR="00BE73CB">
        <w:t xml:space="preserve">eye </w:t>
      </w:r>
      <w:r>
        <w:t xml:space="preserve">surgery by an </w:t>
      </w:r>
      <w:proofErr w:type="spellStart"/>
      <w:r>
        <w:t>XGBoost</w:t>
      </w:r>
      <w:proofErr w:type="spellEnd"/>
      <w:r>
        <w:t xml:space="preserve"> model </w:t>
      </w:r>
      <w:r>
        <w:fldChar w:fldCharType="begin">
          <w:fldData xml:space="preserve">PEVuZE5vdGU+PENpdGU+PEF1dGhvcj5Zb288L0F1dGhvcj48WWVhcj4yMDIwPC9ZZWFyPjxSZWNO
dW0+MTwvUmVjTnVtPjxEaXNwbGF5VGV4dD5bNTBdPC9EaXNwbGF5VGV4dD48cmVjb3JkPjxyZWMt
bnVtYmVyPjE8L3JlYy1udW1iZXI+PGZvcmVpZ24ta2V5cz48a2V5IGFwcD0iRU4iIGRiLWlkPSI5
c3RldDJyYTVmd3BldmUyZXpudnBwcmJkdHJlMmRzMndhczkiIHRpbWVzdGFtcD0iMTYwMDM1OTYz
NyI+MTwva2V5PjwvZm9yZWlnbi1rZXlzPjxyZWYtdHlwZSBuYW1lPSJKb3VybmFsIEFydGljbGUi
PjE3PC9yZWYtdHlwZT48Y29udHJpYnV0b3JzPjxhdXRob3JzPjxhdXRob3I+WW9vLCBULiBLLjwv
YXV0aG9yPjxhdXRob3I+Unl1LCBJLiBILjwvYXV0aG9yPjxhdXRob3I+Q2hvaSwgSC48L2F1dGhv
cj48YXV0aG9yPktpbSwgSi4gSy48L2F1dGhvcj48YXV0aG9yPkxlZSwgSS4gUy48L2F1dGhvcj48
YXV0aG9yPktpbSwgSi4gUy48L2F1dGhvcj48YXV0aG9yPkxlZSwgRy48L2F1dGhvcj48YXV0aG9y
PlJpbSwgVC4gSC48L2F1dGhvcj48L2F1dGhvcnM+PC9jb250cmlidXRvcnM+PGF1dGgtYWRkcmVz
cz5EZXBhcnRtZW50IG9mIE9waHRoYWxtb2xvZ3ksIEFlcm9zcGFjZSBNZWRpY2FsIENlbnRlciwg
UmVwdWJsaWMgb2YgS29yZWEgQWlyIEZvcmNlLCBDaGVvbmdqdSwgU291dGggS29yZWEuJiN4RDtC
JmFtcDtWSUlUIEV5ZSBDZW50ZXIsIFNlb3VsLCBTb3V0aCBLb3JlYS4mI3hEO01lZGlXaGFsZSwg
U2VvdWwsIFNvdXRoIEtvcmVhLiYjeEQ7U2luZ2Fwb3JlIEV5ZSBSZXNlYXJjaCBJbnN0aXR1dGUs
IFNpbmdhcG9yZSBOYXRpb25hbCBFeWUgQ2VudHJlLCBEdWtlLU5VUyBNZWRpY2FsIFNjaG9vbCwg
U2luZ2Fwb3JlLCBTaW5nYXBvcmUuPC9hdXRoLWFkZHJlc3M+PHRpdGxlcz48dGl0bGU+RXhwbGFp
bmFibGUgTWFjaGluZSBMZWFybmluZyBBcHByb2FjaCBhcyBhIFRvb2wgdG8gVW5kZXJzdGFuZCBG
YWN0b3JzIFVzZWQgdG8gU2VsZWN0IHRoZSBSZWZyYWN0aXZlIFN1cmdlcnkgVGVjaG5pcXVlIG9u
IHRoZSBFeHBlcnQgTGV2ZWw8L3RpdGxlPjxzZWNvbmRhcnktdGl0bGU+VHJhbnNsIFZpcyBTY2kg
VGVjaG5vbDwvc2Vjb25kYXJ5LXRpdGxlPjwvdGl0bGVzPjxwZXJpb2RpY2FsPjxmdWxsLXRpdGxl
PlRyYW5zbCBWaXMgU2NpIFRlY2hub2w8L2Z1bGwtdGl0bGU+PC9wZXJpb2RpY2FsPjxwYWdlcz44
PC9wYWdlcz48dm9sdW1lPjk8L3ZvbHVtZT48bnVtYmVyPjI8L251bWJlcj48ZWRpdGlvbj4yMDIw
LzA3LzI1PC9lZGl0aW9uPjxrZXl3b3Jkcz48a2V5d29yZD5jb3JuZWFsIGxhc2VyIHN1cmdlcnk8
L2tleXdvcmQ+PGtleXdvcmQ+ZXhwbGFpbmFibGUgbWFjaGluZSBsZWFybmluZzwva2V5d29yZD48
a2V5d29yZD5tdWx0aWNsYXNzIGNsYXNzaWZpY2F0aW9uPC9rZXl3b3JkPjxrZXl3b3JkPnJlZnJh
Y3RpdmUgc3VyZ2VyeTwva2V5d29yZD48a2V5d29yZD5MZWUsIE5vbmU8L2tleXdvcmQ+PGtleXdv
cmQ+Si5TLiBLaW0sIE5vbmU8L2tleXdvcmQ+PGtleXdvcmQ+Ry4gTGVlLCBNZWRpLXdoYWxlLCBJ
bmMuIChFKTwva2V5d29yZD48a2V5d29yZD5ULkguIFJpbSwgTWVkaS13aGFsZSw8L2tleXdvcmQ+
PGtleXdvcmQ+SW5jLiAoUik8L2tleXdvcmQ+PC9rZXl3b3Jkcz48ZGF0ZXM+PHllYXI+MjAyMDwv
eWVhcj48cHViLWRhdGVzPjxkYXRlPkZlYiAxMjwvZGF0ZT48L3B1Yi1kYXRlcz48L2RhdGVzPjxp
c2JuPjIxNjQtMjU5MSAoUHJpbnQpJiN4RDsyMTY0LTI1OTEgKExpbmtpbmcpPC9pc2JuPjxhY2Nl
c3Npb24tbnVtPjMyNzA0NDE0PC9hY2Nlc3Npb24tbnVtPjx1cmxzPjxyZWxhdGVkLXVybHM+PHVy
bD5odHRwczovL3d3dy5uY2JpLm5sbS5uaWguZ292L3B1Ym1lZC8zMjcwNDQxNDwvdXJsPjx1cmw+
aHR0cHM6Ly93d3cubmNiaS5ubG0ubmloLmdvdi9wbWMvYXJ0aWNsZXMvUE1DNzM0Njg3Ni9wZGYv
dHZzdC05LTItOC5wZGY8L3VybD48L3JlbGF0ZWQtdXJscz48L3VybHM+PGN1c3RvbTI+UE1DNzM0
Njg3NjwvY3VzdG9tMj48ZWxlY3Ryb25pYy1yZXNvdXJjZS1udW0+MTAuMTE2Ny90dnN0LjkuMi44
PC9lbGVjdHJvbmljLXJlc291cmNlLW51bT48L3JlY29yZD48L0NpdGU+PC9FbmROb3RlPn==
</w:fldData>
        </w:fldChar>
      </w:r>
      <w:r w:rsidR="00D85A1A">
        <w:instrText xml:space="preserve"> ADDIN EN.CITE </w:instrText>
      </w:r>
      <w:r w:rsidR="00D85A1A">
        <w:fldChar w:fldCharType="begin">
          <w:fldData xml:space="preserve">PEVuZE5vdGU+PENpdGU+PEF1dGhvcj5Zb288L0F1dGhvcj48WWVhcj4yMDIwPC9ZZWFyPjxSZWNO
dW0+MTwvUmVjTnVtPjxEaXNwbGF5VGV4dD5bNTBdPC9EaXNwbGF5VGV4dD48cmVjb3JkPjxyZWMt
bnVtYmVyPjE8L3JlYy1udW1iZXI+PGZvcmVpZ24ta2V5cz48a2V5IGFwcD0iRU4iIGRiLWlkPSI5
c3RldDJyYTVmd3BldmUyZXpudnBwcmJkdHJlMmRzMndhczkiIHRpbWVzdGFtcD0iMTYwMDM1OTYz
NyI+MTwva2V5PjwvZm9yZWlnbi1rZXlzPjxyZWYtdHlwZSBuYW1lPSJKb3VybmFsIEFydGljbGUi
PjE3PC9yZWYtdHlwZT48Y29udHJpYnV0b3JzPjxhdXRob3JzPjxhdXRob3I+WW9vLCBULiBLLjwv
YXV0aG9yPjxhdXRob3I+Unl1LCBJLiBILjwvYXV0aG9yPjxhdXRob3I+Q2hvaSwgSC48L2F1dGhv
cj48YXV0aG9yPktpbSwgSi4gSy48L2F1dGhvcj48YXV0aG9yPkxlZSwgSS4gUy48L2F1dGhvcj48
YXV0aG9yPktpbSwgSi4gUy48L2F1dGhvcj48YXV0aG9yPkxlZSwgRy48L2F1dGhvcj48YXV0aG9y
PlJpbSwgVC4gSC48L2F1dGhvcj48L2F1dGhvcnM+PC9jb250cmlidXRvcnM+PGF1dGgtYWRkcmVz
cz5EZXBhcnRtZW50IG9mIE9waHRoYWxtb2xvZ3ksIEFlcm9zcGFjZSBNZWRpY2FsIENlbnRlciwg
UmVwdWJsaWMgb2YgS29yZWEgQWlyIEZvcmNlLCBDaGVvbmdqdSwgU291dGggS29yZWEuJiN4RDtC
JmFtcDtWSUlUIEV5ZSBDZW50ZXIsIFNlb3VsLCBTb3V0aCBLb3JlYS4mI3hEO01lZGlXaGFsZSwg
U2VvdWwsIFNvdXRoIEtvcmVhLiYjeEQ7U2luZ2Fwb3JlIEV5ZSBSZXNlYXJjaCBJbnN0aXR1dGUs
IFNpbmdhcG9yZSBOYXRpb25hbCBFeWUgQ2VudHJlLCBEdWtlLU5VUyBNZWRpY2FsIFNjaG9vbCwg
U2luZ2Fwb3JlLCBTaW5nYXBvcmUuPC9hdXRoLWFkZHJlc3M+PHRpdGxlcz48dGl0bGU+RXhwbGFp
bmFibGUgTWFjaGluZSBMZWFybmluZyBBcHByb2FjaCBhcyBhIFRvb2wgdG8gVW5kZXJzdGFuZCBG
YWN0b3JzIFVzZWQgdG8gU2VsZWN0IHRoZSBSZWZyYWN0aXZlIFN1cmdlcnkgVGVjaG5pcXVlIG9u
IHRoZSBFeHBlcnQgTGV2ZWw8L3RpdGxlPjxzZWNvbmRhcnktdGl0bGU+VHJhbnNsIFZpcyBTY2kg
VGVjaG5vbDwvc2Vjb25kYXJ5LXRpdGxlPjwvdGl0bGVzPjxwZXJpb2RpY2FsPjxmdWxsLXRpdGxl
PlRyYW5zbCBWaXMgU2NpIFRlY2hub2w8L2Z1bGwtdGl0bGU+PC9wZXJpb2RpY2FsPjxwYWdlcz44
PC9wYWdlcz48dm9sdW1lPjk8L3ZvbHVtZT48bnVtYmVyPjI8L251bWJlcj48ZWRpdGlvbj4yMDIw
LzA3LzI1PC9lZGl0aW9uPjxrZXl3b3Jkcz48a2V5d29yZD5jb3JuZWFsIGxhc2VyIHN1cmdlcnk8
L2tleXdvcmQ+PGtleXdvcmQ+ZXhwbGFpbmFibGUgbWFjaGluZSBsZWFybmluZzwva2V5d29yZD48
a2V5d29yZD5tdWx0aWNsYXNzIGNsYXNzaWZpY2F0aW9uPC9rZXl3b3JkPjxrZXl3b3JkPnJlZnJh
Y3RpdmUgc3VyZ2VyeTwva2V5d29yZD48a2V5d29yZD5MZWUsIE5vbmU8L2tleXdvcmQ+PGtleXdv
cmQ+Si5TLiBLaW0sIE5vbmU8L2tleXdvcmQ+PGtleXdvcmQ+Ry4gTGVlLCBNZWRpLXdoYWxlLCBJ
bmMuIChFKTwva2V5d29yZD48a2V5d29yZD5ULkguIFJpbSwgTWVkaS13aGFsZSw8L2tleXdvcmQ+
PGtleXdvcmQ+SW5jLiAoUik8L2tleXdvcmQ+PC9rZXl3b3Jkcz48ZGF0ZXM+PHllYXI+MjAyMDwv
eWVhcj48cHViLWRhdGVzPjxkYXRlPkZlYiAxMjwvZGF0ZT48L3B1Yi1kYXRlcz48L2RhdGVzPjxp
c2JuPjIxNjQtMjU5MSAoUHJpbnQpJiN4RDsyMTY0LTI1OTEgKExpbmtpbmcpPC9pc2JuPjxhY2Nl
c3Npb24tbnVtPjMyNzA0NDE0PC9hY2Nlc3Npb24tbnVtPjx1cmxzPjxyZWxhdGVkLXVybHM+PHVy
bD5odHRwczovL3d3dy5uY2JpLm5sbS5uaWguZ292L3B1Ym1lZC8zMjcwNDQxNDwvdXJsPjx1cmw+
aHR0cHM6Ly93d3cubmNiaS5ubG0ubmloLmdvdi9wbWMvYXJ0aWNsZXMvUE1DNzM0Njg3Ni9wZGYv
dHZzdC05LTItOC5wZGY8L3VybD48L3JlbGF0ZWQtdXJscz48L3VybHM+PGN1c3RvbTI+UE1DNzM0
Njg3NjwvY3VzdG9tMj48ZWxlY3Ryb25pYy1yZXNvdXJjZS1udW0+MTAuMTE2Ny90dnN0LjkuMi44
PC9lbGVjdHJvbmljLXJlc291cmNlLW51bT48L3JlY29yZD48L0NpdGU+PC9FbmROb3RlPn==
</w:fldData>
        </w:fldChar>
      </w:r>
      <w:r w:rsidR="00D85A1A">
        <w:instrText xml:space="preserve"> ADDIN EN.CITE.DATA </w:instrText>
      </w:r>
      <w:r w:rsidR="00D85A1A">
        <w:fldChar w:fldCharType="end"/>
      </w:r>
      <w:r>
        <w:fldChar w:fldCharType="separate"/>
      </w:r>
      <w:r w:rsidR="00D85A1A">
        <w:rPr>
          <w:noProof/>
        </w:rPr>
        <w:t>[50]</w:t>
      </w:r>
      <w:r>
        <w:fldChar w:fldCharType="end"/>
      </w:r>
      <w:r>
        <w:t xml:space="preserve">. </w:t>
      </w:r>
      <w:r w:rsidR="00BE73CB">
        <w:t xml:space="preserve">The training data consisted of 142 features per instance, including demographics data, certain measurements of the eyes, </w:t>
      </w:r>
      <w:r w:rsidR="00BE73CB">
        <w:lastRenderedPageBreak/>
        <w:t>and answers to questionnaires</w:t>
      </w:r>
      <w:r w:rsidR="00A64B00">
        <w:t>.</w:t>
      </w:r>
      <w:r w:rsidR="000354B7">
        <w:t xml:space="preserve"> Because it is difficult to </w:t>
      </w:r>
      <w:r w:rsidR="00B17405">
        <w:t>compute</w:t>
      </w:r>
      <w:r w:rsidR="000354B7">
        <w:t xml:space="preserve"> </w:t>
      </w:r>
      <w:r w:rsidR="004A3691">
        <w:t xml:space="preserve">SHAP values for a multi-class problem, the authors used two types of </w:t>
      </w:r>
      <w:proofErr w:type="spellStart"/>
      <w:r w:rsidR="004A3691">
        <w:t>XGBoost</w:t>
      </w:r>
      <w:proofErr w:type="spellEnd"/>
      <w:r w:rsidR="004A3691">
        <w:t xml:space="preserve"> models; a one-vs-rest (option A vs (options B and C)), and a one-vs-one (option A vs option B</w:t>
      </w:r>
      <w:r w:rsidR="00B17405">
        <w:t>,</w:t>
      </w:r>
      <w:r w:rsidR="004A3691">
        <w:t xml:space="preserve"> and option A vs option C). In this way, they provided </w:t>
      </w:r>
      <w:r w:rsidR="004A3691" w:rsidRPr="00145A3C">
        <w:rPr>
          <w:i/>
          <w:iCs/>
        </w:rPr>
        <w:t>multiple</w:t>
      </w:r>
      <w:r w:rsidR="004A3691">
        <w:t xml:space="preserve">, and </w:t>
      </w:r>
      <w:r w:rsidR="004A3691" w:rsidRPr="00B17405">
        <w:rPr>
          <w:i/>
          <w:iCs/>
        </w:rPr>
        <w:t>contrastive explanations</w:t>
      </w:r>
      <w:r w:rsidR="004A3691">
        <w:t xml:space="preserve"> as well.</w:t>
      </w:r>
      <w:r w:rsidR="002D56C6">
        <w:t xml:space="preserve"> They report that the SHAP values </w:t>
      </w:r>
      <w:r w:rsidR="003F73C1">
        <w:t>reflect the advantages and disadvantages of the different laser surgery methods well, though no specific metrics were reporte</w:t>
      </w:r>
      <w:r w:rsidR="00703473">
        <w:t>d</w:t>
      </w:r>
      <w:r w:rsidR="002D56C6">
        <w:t>.</w:t>
      </w:r>
      <w:r w:rsidR="003F73C1">
        <w:t xml:space="preserve"> A </w:t>
      </w:r>
      <w:r w:rsidR="00B17405">
        <w:t>notable</w:t>
      </w:r>
      <w:r w:rsidR="003F73C1">
        <w:t xml:space="preserve"> disadvantage was that </w:t>
      </w:r>
      <w:proofErr w:type="spellStart"/>
      <w:r w:rsidR="003F73C1">
        <w:t>TreeSHAP</w:t>
      </w:r>
      <w:proofErr w:type="spellEnd"/>
      <w:r w:rsidR="002F272A">
        <w:t xml:space="preserve"> does not handle strongly correlated features well, </w:t>
      </w:r>
      <w:r w:rsidR="00E85365">
        <w:t xml:space="preserve">causing those features to having inconsistent importance. This was shown with </w:t>
      </w:r>
      <w:r w:rsidR="00833B9D">
        <w:t>features measured on both eyes.</w:t>
      </w:r>
      <w:r w:rsidR="00E85365">
        <w:t xml:space="preserve"> </w:t>
      </w:r>
      <w:r w:rsidR="002F272A">
        <w:t xml:space="preserve"> </w:t>
      </w:r>
    </w:p>
    <w:p w14:paraId="25EE1D63" w14:textId="077C8E97" w:rsidR="00B17405" w:rsidRPr="009F2CC0" w:rsidRDefault="00B17405" w:rsidP="00A115B6">
      <w:pPr>
        <w:rPr>
          <w:b/>
          <w:bCs/>
        </w:rPr>
      </w:pPr>
      <w:r w:rsidRPr="009F2CC0">
        <w:rPr>
          <w:b/>
          <w:bCs/>
        </w:rPr>
        <w:t xml:space="preserve">Feature </w:t>
      </w:r>
      <w:r w:rsidR="00CA04FB" w:rsidRPr="009F2CC0">
        <w:rPr>
          <w:b/>
          <w:bCs/>
        </w:rPr>
        <w:t>contribution</w:t>
      </w:r>
    </w:p>
    <w:p w14:paraId="0BC96C4C" w14:textId="4502C754" w:rsidR="005C364A" w:rsidRDefault="00E30DBD" w:rsidP="00A115B6">
      <w:r>
        <w:t xml:space="preserve">Since </w:t>
      </w:r>
      <w:proofErr w:type="spellStart"/>
      <w:r>
        <w:t>TreeSHAP</w:t>
      </w:r>
      <w:proofErr w:type="spellEnd"/>
      <w:r>
        <w:t xml:space="preserve"> is not specifically optimized towards Random Forests (RF), some studies have focused on </w:t>
      </w:r>
      <w:r w:rsidR="003C0954">
        <w:t xml:space="preserve">these </w:t>
      </w:r>
      <w:r w:rsidR="00B17405">
        <w:t>models</w:t>
      </w:r>
      <w:r>
        <w:t xml:space="preserve"> instead</w:t>
      </w:r>
      <w:r w:rsidR="00322B08">
        <w:t xml:space="preserve"> </w:t>
      </w:r>
      <w:r w:rsidR="00322B08">
        <w:fldChar w:fldCharType="begin"/>
      </w:r>
      <w:r w:rsidR="00D85A1A">
        <w:instrText xml:space="preserve"> ADDIN EN.CITE &lt;EndNote&gt;&lt;Cite&gt;&lt;Author&gt;Palczewska&lt;/Author&gt;&lt;Year&gt;2014&lt;/Year&gt;&lt;RecNum&gt;62&lt;/RecNum&gt;&lt;DisplayText&gt;[51, 52]&lt;/DisplayText&gt;&lt;record&gt;&lt;rec-number&gt;62&lt;/rec-number&gt;&lt;foreign-keys&gt;&lt;key app="EN" db-id="9stet2ra5fwpeve2eznvpprbdtre2ds2was9" timestamp="1601325139"&gt;62&lt;/key&gt;&lt;/foreign-keys&gt;&lt;ref-type name="Book Section"&gt;5&lt;/ref-type&gt;&lt;contributors&gt;&lt;authors&gt;&lt;author&gt;Palczewska, Anna&lt;/author&gt;&lt;author&gt;Palczewski, Jan&lt;/author&gt;&lt;author&gt;Marchese Robinson, Richard&lt;/author&gt;&lt;author&gt;Neagu, Daniel&lt;/author&gt;&lt;/authors&gt;&lt;secondary-authors&gt;&lt;author&gt;Bouabana-Tebibel, Thouraya&lt;/author&gt;&lt;author&gt;Rubin, Stuart H.&lt;/author&gt;&lt;/secondary-authors&gt;&lt;/contributors&gt;&lt;titles&gt;&lt;title&gt;Interpreting Random Forest Classification Models Using a Feature Contribution Method&lt;/title&gt;&lt;secondary-title&gt;Integration of Reusable Systems&lt;/secondary-title&gt;&lt;/titles&gt;&lt;pages&gt;193-218&lt;/pages&gt;&lt;dates&gt;&lt;year&gt;2014&lt;/year&gt;&lt;pub-dates&gt;&lt;date&gt;2014//&lt;/date&gt;&lt;/pub-dates&gt;&lt;/dates&gt;&lt;pub-location&gt;Cham&lt;/pub-location&gt;&lt;publisher&gt;Springer International Publishing&lt;/publisher&gt;&lt;isbn&gt;978-3-319-04717-1&lt;/isbn&gt;&lt;urls&gt;&lt;related-urls&gt;&lt;url&gt;https://doi.org/10.1007/978-3-319-04717-1_9&lt;/url&gt;&lt;url&gt;https://link.springer.com/chapter/10.1007%2F978-3-319-04717-1_9&lt;/url&gt;&lt;/related-urls&gt;&lt;/urls&gt;&lt;electronic-resource-num&gt;10.1007/978-3-319-04717-1_9&lt;/electronic-resource-num&gt;&lt;/record&gt;&lt;/Cite&gt;&lt;Cite&gt;&lt;Author&gt;Welling&lt;/Author&gt;&lt;Year&gt;2016&lt;/Year&gt;&lt;RecNum&gt;63&lt;/RecNum&gt;&lt;record&gt;&lt;rec-number&gt;63&lt;/rec-number&gt;&lt;foreign-keys&gt;&lt;key app="EN" db-id="9stet2ra5fwpeve2eznvpprbdtre2ds2was9" timestamp="1601325313"&gt;63&lt;/key&gt;&lt;/foreign-keys&gt;&lt;ref-type name="Journal Article"&gt;17&lt;/ref-type&gt;&lt;contributors&gt;&lt;authors&gt;&lt;author&gt;Welling, Soeren H.&lt;/author&gt;&lt;author&gt;Refsgaard, H. H. F.&lt;/author&gt;&lt;author&gt;Brockhoff, P.&lt;/author&gt;&lt;author&gt;Clemmensen, Line H.&lt;/author&gt;&lt;/authors&gt;&lt;/contributors&gt;&lt;titles&gt;&lt;title&gt;Forest Floor Visualizations of Random Forests&lt;/title&gt;&lt;secondary-title&gt;ArXiv&lt;/secondary-title&gt;&lt;/titles&gt;&lt;periodical&gt;&lt;full-title&gt;ArXiv&lt;/full-title&gt;&lt;/periodical&gt;&lt;volume&gt;abs/1605.09196&lt;/volume&gt;&lt;dates&gt;&lt;year&gt;2016&lt;/year&gt;&lt;/dates&gt;&lt;urls&gt;&lt;/urls&gt;&lt;/record&gt;&lt;/Cite&gt;&lt;/EndNote&gt;</w:instrText>
      </w:r>
      <w:r w:rsidR="00322B08">
        <w:fldChar w:fldCharType="separate"/>
      </w:r>
      <w:r w:rsidR="00D85A1A">
        <w:rPr>
          <w:noProof/>
        </w:rPr>
        <w:t>[51, 52]</w:t>
      </w:r>
      <w:r w:rsidR="00322B08">
        <w:fldChar w:fldCharType="end"/>
      </w:r>
      <w:r>
        <w:t xml:space="preserve">. </w:t>
      </w:r>
      <w:r w:rsidR="003C0954">
        <w:t>Most</w:t>
      </w:r>
      <w:r w:rsidR="00183A81">
        <w:t xml:space="preserve"> explanations for RFs rely on feature contributions</w:t>
      </w:r>
      <w:r w:rsidR="007E61D1">
        <w:t xml:space="preserve"> which are calculated in two steps: first for each tree, and then aggregate</w:t>
      </w:r>
      <w:r w:rsidR="00B17405">
        <w:t>d over</w:t>
      </w:r>
      <w:r w:rsidR="007E61D1">
        <w:t xml:space="preserve"> the forest</w:t>
      </w:r>
      <w:r w:rsidR="00357A7F">
        <w:t xml:space="preserve"> </w:t>
      </w:r>
      <w:r w:rsidR="00357A7F">
        <w:fldChar w:fldCharType="begin"/>
      </w:r>
      <w:r w:rsidR="00D85A1A">
        <w:instrText xml:space="preserve"> ADDIN EN.CITE &lt;EndNote&gt;&lt;Cite&gt;&lt;Author&gt;Palczewska&lt;/Author&gt;&lt;Year&gt;2014&lt;/Year&gt;&lt;RecNum&gt;62&lt;/RecNum&gt;&lt;DisplayText&gt;[51]&lt;/DisplayText&gt;&lt;record&gt;&lt;rec-number&gt;62&lt;/rec-number&gt;&lt;foreign-keys&gt;&lt;key app="EN" db-id="9stet2ra5fwpeve2eznvpprbdtre2ds2was9" timestamp="1601325139"&gt;62&lt;/key&gt;&lt;/foreign-keys&gt;&lt;ref-type name="Book Section"&gt;5&lt;/ref-type&gt;&lt;contributors&gt;&lt;authors&gt;&lt;author&gt;Palczewska, Anna&lt;/author&gt;&lt;author&gt;Palczewski, Jan&lt;/author&gt;&lt;author&gt;Marchese Robinson, Richard&lt;/author&gt;&lt;author&gt;Neagu, Daniel&lt;/author&gt;&lt;/authors&gt;&lt;secondary-authors&gt;&lt;author&gt;Bouabana-Tebibel, Thouraya&lt;/author&gt;&lt;author&gt;Rubin, Stuart H.&lt;/author&gt;&lt;/secondary-authors&gt;&lt;/contributors&gt;&lt;titles&gt;&lt;title&gt;Interpreting Random Forest Classification Models Using a Feature Contribution Method&lt;/title&gt;&lt;secondary-title&gt;Integration of Reusable Systems&lt;/secondary-title&gt;&lt;/titles&gt;&lt;pages&gt;193-218&lt;/pages&gt;&lt;dates&gt;&lt;year&gt;2014&lt;/year&gt;&lt;pub-dates&gt;&lt;date&gt;2014//&lt;/date&gt;&lt;/pub-dates&gt;&lt;/dates&gt;&lt;pub-location&gt;Cham&lt;/pub-location&gt;&lt;publisher&gt;Springer International Publishing&lt;/publisher&gt;&lt;isbn&gt;978-3-319-04717-1&lt;/isbn&gt;&lt;urls&gt;&lt;related-urls&gt;&lt;url&gt;https://doi.org/10.1007/978-3-319-04717-1_9&lt;/url&gt;&lt;url&gt;https://link.springer.com/chapter/10.1007%2F978-3-319-04717-1_9&lt;/url&gt;&lt;/related-urls&gt;&lt;/urls&gt;&lt;electronic-resource-num&gt;10.1007/978-3-319-04717-1_9&lt;/electronic-resource-num&gt;&lt;/record&gt;&lt;/Cite&gt;&lt;/EndNote&gt;</w:instrText>
      </w:r>
      <w:r w:rsidR="00357A7F">
        <w:fldChar w:fldCharType="separate"/>
      </w:r>
      <w:r w:rsidR="00D85A1A">
        <w:rPr>
          <w:noProof/>
        </w:rPr>
        <w:t>[51]</w:t>
      </w:r>
      <w:r w:rsidR="00357A7F">
        <w:fldChar w:fldCharType="end"/>
      </w:r>
      <w:r w:rsidR="007E61D1">
        <w:t>. The contribution of a feature is calculated from the change in probability of an instance being in a certain class, provided that the split occurs based on that feature</w:t>
      </w:r>
      <w:r w:rsidR="00183A81">
        <w:t>.</w:t>
      </w:r>
      <w:r w:rsidR="007E61D1">
        <w:t xml:space="preserve"> This contribution is then summed over all nodes from root to leaf for each tree, and then averaged over the trees in the forest. </w:t>
      </w:r>
      <w:r w:rsidR="00357A7F">
        <w:t xml:space="preserve">The authors note that in contrast with standard RF feature importance, this method can also be used to inspect feature importance for </w:t>
      </w:r>
      <w:r w:rsidR="00357A7F" w:rsidRPr="00357A7F">
        <w:rPr>
          <w:i/>
          <w:iCs/>
        </w:rPr>
        <w:t>single instances</w:t>
      </w:r>
      <w:r w:rsidR="00357A7F">
        <w:t xml:space="preserve">, since the algorithm can </w:t>
      </w:r>
      <w:r w:rsidR="00357A7F" w:rsidRPr="005766DC">
        <w:t>compare</w:t>
      </w:r>
      <w:r w:rsidR="00357A7F">
        <w:t xml:space="preserve"> feature importance for that single instance to the average. In this way, they obtained </w:t>
      </w:r>
      <w:r w:rsidR="00357A7F" w:rsidRPr="005C364A">
        <w:rPr>
          <w:i/>
          <w:iCs/>
        </w:rPr>
        <w:t>new information</w:t>
      </w:r>
      <w:r w:rsidR="00357A7F">
        <w:t xml:space="preserve"> that was hidden by global feature importance</w:t>
      </w:r>
      <w:r w:rsidR="009C215F">
        <w:t>; Some features that were not deemed important in the global classification, came up to be most influential to correctly classify specific instances.</w:t>
      </w:r>
      <w:r w:rsidR="00610D5B">
        <w:t xml:space="preserve"> </w:t>
      </w:r>
    </w:p>
    <w:p w14:paraId="6D2965C9" w14:textId="7D1D70F0" w:rsidR="00641901" w:rsidRDefault="005C364A" w:rsidP="00A115B6">
      <w:r>
        <w:t>The previous algorithm was</w:t>
      </w:r>
      <w:r w:rsidR="003C0954">
        <w:t xml:space="preserve"> integrated </w:t>
      </w:r>
      <w:r>
        <w:t>into</w:t>
      </w:r>
      <w:r w:rsidR="003C0954">
        <w:t xml:space="preserve"> a </w:t>
      </w:r>
      <w:r w:rsidR="00945FA0">
        <w:t>framework</w:t>
      </w:r>
      <w:r w:rsidR="003C0954">
        <w:t xml:space="preserve"> called </w:t>
      </w:r>
      <w:r w:rsidR="00190A07">
        <w:t>F</w:t>
      </w:r>
      <w:r w:rsidR="003C0954">
        <w:t xml:space="preserve">orest </w:t>
      </w:r>
      <w:r w:rsidR="00190A07">
        <w:t>F</w:t>
      </w:r>
      <w:r w:rsidR="003C0954">
        <w:t>loor, which visualizes the data structure of a RF by these feature contributions</w:t>
      </w:r>
      <w:r w:rsidR="00774BB1">
        <w:t>, quite similar to how PD plots show feature influence</w:t>
      </w:r>
      <w:r w:rsidR="003C0954">
        <w:t xml:space="preserve"> </w:t>
      </w:r>
      <w:r w:rsidR="003C0954">
        <w:fldChar w:fldCharType="begin"/>
      </w:r>
      <w:r w:rsidR="00D85A1A">
        <w:instrText xml:space="preserve"> ADDIN EN.CITE &lt;EndNote&gt;&lt;Cite&gt;&lt;Author&gt;Welling&lt;/Author&gt;&lt;Year&gt;2016&lt;/Year&gt;&lt;RecNum&gt;63&lt;/RecNum&gt;&lt;DisplayText&gt;[52]&lt;/DisplayText&gt;&lt;record&gt;&lt;rec-number&gt;63&lt;/rec-number&gt;&lt;foreign-keys&gt;&lt;key app="EN" db-id="9stet2ra5fwpeve2eznvpprbdtre2ds2was9" timestamp="1601325313"&gt;63&lt;/key&gt;&lt;/foreign-keys&gt;&lt;ref-type name="Journal Article"&gt;17&lt;/ref-type&gt;&lt;contributors&gt;&lt;authors&gt;&lt;author&gt;Welling, Soeren H.&lt;/author&gt;&lt;author&gt;Refsgaard, H. H. F.&lt;/author&gt;&lt;author&gt;Brockhoff, P.&lt;/author&gt;&lt;author&gt;Clemmensen, Line H.&lt;/author&gt;&lt;/authors&gt;&lt;/contributors&gt;&lt;titles&gt;&lt;title&gt;Forest Floor Visualizations of Random Forests&lt;/title&gt;&lt;secondary-title&gt;ArXiv&lt;/secondary-title&gt;&lt;/titles&gt;&lt;periodical&gt;&lt;full-title&gt;ArXiv&lt;/full-title&gt;&lt;/periodical&gt;&lt;volume&gt;abs/1605.09196&lt;/volume&gt;&lt;dates&gt;&lt;year&gt;2016&lt;/year&gt;&lt;/dates&gt;&lt;urls&gt;&lt;/urls&gt;&lt;/record&gt;&lt;/Cite&gt;&lt;/EndNote&gt;</w:instrText>
      </w:r>
      <w:r w:rsidR="003C0954">
        <w:fldChar w:fldCharType="separate"/>
      </w:r>
      <w:r w:rsidR="00D85A1A">
        <w:rPr>
          <w:noProof/>
        </w:rPr>
        <w:t>[52]</w:t>
      </w:r>
      <w:r w:rsidR="003C0954">
        <w:fldChar w:fldCharType="end"/>
      </w:r>
      <w:r w:rsidR="00103F0E">
        <w:t xml:space="preserve">. </w:t>
      </w:r>
      <w:r w:rsidR="00774BB1">
        <w:t xml:space="preserve">This framework also allows for </w:t>
      </w:r>
      <w:r w:rsidR="00774BB1" w:rsidRPr="005C364A">
        <w:rPr>
          <w:i/>
          <w:iCs/>
        </w:rPr>
        <w:t>interactivity</w:t>
      </w:r>
      <w:r w:rsidR="00774BB1">
        <w:t>; for instance, to discover interactions between features</w:t>
      </w:r>
      <w:r w:rsidR="00945FA0">
        <w:t xml:space="preserve"> (which would not be possible with PD plots)</w:t>
      </w:r>
      <w:r w:rsidR="00774BB1">
        <w:t>, or to plot different lines for a multiclass problem. The author demonstrated the visualizations for various problems showing how to use the platform, though did not perform any evaluations</w:t>
      </w:r>
      <w:r w:rsidR="00190A07">
        <w:t>.</w:t>
      </w:r>
    </w:p>
    <w:p w14:paraId="4BD2F750" w14:textId="323D8EC3" w:rsidR="00B17405" w:rsidRPr="009F2CC0" w:rsidRDefault="008A4BB2" w:rsidP="00A115B6">
      <w:pPr>
        <w:rPr>
          <w:b/>
          <w:bCs/>
        </w:rPr>
      </w:pPr>
      <w:r w:rsidRPr="009F2CC0">
        <w:rPr>
          <w:b/>
          <w:bCs/>
        </w:rPr>
        <w:t>Global surrogate models</w:t>
      </w:r>
    </w:p>
    <w:p w14:paraId="4EDD17F9" w14:textId="57AA374F" w:rsidR="008A4BB2" w:rsidRDefault="00211BBE" w:rsidP="00A115B6">
      <w:r>
        <w:t xml:space="preserve">Several other attempts have been made to make ensembles trees more interpretable, but none of these methods have gained </w:t>
      </w:r>
      <w:r w:rsidR="00F93916">
        <w:t>considerable</w:t>
      </w:r>
      <w:r>
        <w:t xml:space="preserve"> </w:t>
      </w:r>
      <w:r w:rsidR="00F93916">
        <w:t>attention</w:t>
      </w:r>
      <w:r w:rsidR="00243581">
        <w:t>, or have an actively maint</w:t>
      </w:r>
      <w:r>
        <w:t>ained</w:t>
      </w:r>
      <w:r w:rsidR="00243581">
        <w:t xml:space="preserve"> code base (last </w:t>
      </w:r>
      <w:r w:rsidR="00F93916">
        <w:t>contributions</w:t>
      </w:r>
      <w:r w:rsidR="00243581">
        <w:t xml:space="preserve"> over two years ago)</w:t>
      </w:r>
      <w:r>
        <w:t xml:space="preserve">. </w:t>
      </w:r>
      <w:r w:rsidR="008A4BB2">
        <w:t xml:space="preserve">These are developed using student models, that mimic the global behavior of the black-box teacher model. </w:t>
      </w:r>
      <w:r w:rsidR="00B83B63">
        <w:t xml:space="preserve">Some examples include approximation of ensemble trees into a small number of decision rules by leveraging the EM algorithm </w:t>
      </w:r>
      <w:r w:rsidR="00B83B63">
        <w:fldChar w:fldCharType="begin"/>
      </w:r>
      <w:r w:rsidR="00B83B63">
        <w:instrText xml:space="preserve"> ADDIN EN.CITE &lt;EndNote&gt;&lt;Cite&gt;&lt;Author&gt;Hara&lt;/Author&gt;&lt;Year&gt;2016&lt;/Year&gt;&lt;RecNum&gt;87&lt;/RecNum&gt;&lt;DisplayText&gt;[53]&lt;/DisplayText&gt;&lt;record&gt;&lt;rec-number&gt;87&lt;/rec-number&gt;&lt;foreign-keys&gt;&lt;key app="EN" db-id="9stet2ra5fwpeve2eznvpprbdtre2ds2was9" timestamp="1601571869"&gt;87&lt;/key&gt;&lt;/foreign-keys&gt;&lt;ref-type name="Journal Article"&gt;17&lt;/ref-type&gt;&lt;contributors&gt;&lt;authors&gt;&lt;author&gt;Hara, Satoshi&lt;/author&gt;&lt;author&gt;Hayashi, Kohei&lt;/author&gt;&lt;/authors&gt;&lt;/contributors&gt;&lt;titles&gt;&lt;title&gt;Making Tree Ensembles Interpretable&lt;/title&gt;&lt;/titles&gt;&lt;dates&gt;&lt;year&gt;2016&lt;/year&gt;&lt;pub-dates&gt;&lt;date&gt;06/16&lt;/date&gt;&lt;/pub-dates&gt;&lt;/dates&gt;&lt;urls&gt;&lt;/urls&gt;&lt;/record&gt;&lt;/Cite&gt;&lt;/EndNote&gt;</w:instrText>
      </w:r>
      <w:r w:rsidR="00B83B63">
        <w:fldChar w:fldCharType="separate"/>
      </w:r>
      <w:r w:rsidR="00B83B63">
        <w:rPr>
          <w:noProof/>
        </w:rPr>
        <w:t>[53]</w:t>
      </w:r>
      <w:r w:rsidR="00B83B63">
        <w:fldChar w:fldCharType="end"/>
      </w:r>
      <w:r w:rsidR="00B83B63">
        <w:t xml:space="preserve">, and algorithms that extract rules and variable interactions from tree ensembles based on feature contributions </w:t>
      </w:r>
      <w:r w:rsidR="00B83B63">
        <w:fldChar w:fldCharType="begin"/>
      </w:r>
      <w:r w:rsidR="00B83B63">
        <w:instrText xml:space="preserve"> ADDIN EN.CITE &lt;EndNote&gt;&lt;Cite&gt;&lt;Author&gt;Deng&lt;/Author&gt;&lt;Year&gt;2014&lt;/Year&gt;&lt;RecNum&gt;86&lt;/RecNum&gt;&lt;DisplayText&gt;[54]&lt;/DisplayText&gt;&lt;record&gt;&lt;rec-number&gt;86&lt;/rec-number&gt;&lt;foreign-keys&gt;&lt;key app="EN" db-id="9stet2ra5fwpeve2eznvpprbdtre2ds2was9" timestamp="1601571404"&gt;86&lt;/key&gt;&lt;/foreign-keys&gt;&lt;ref-type name="Journal Article"&gt;17&lt;/ref-type&gt;&lt;contributors&gt;&lt;authors&gt;&lt;author&gt;Deng, Houtao&lt;/author&gt;&lt;/authors&gt;&lt;/contributors&gt;&lt;titles&gt;&lt;title&gt;Interpreting Tree Ensembles with inTrees&lt;/title&gt;&lt;secondary-title&gt;arXiv:1408.5456&lt;/secondary-title&gt;&lt;/titles&gt;&lt;periodical&gt;&lt;full-title&gt;arXiv:1408.5456&lt;/full-title&gt;&lt;/periodical&gt;&lt;dates&gt;&lt;year&gt;2014&lt;/year&gt;&lt;pub-dates&gt;&lt;date&gt;08/23&lt;/date&gt;&lt;/pub-dates&gt;&lt;/dates&gt;&lt;urls&gt;&lt;/urls&gt;&lt;electronic-resource-num&gt;10.1007/s41060-018-0144-8&lt;/electronic-resource-num&gt;&lt;/record&gt;&lt;/Cite&gt;&lt;/EndNote&gt;</w:instrText>
      </w:r>
      <w:r w:rsidR="00B83B63">
        <w:fldChar w:fldCharType="separate"/>
      </w:r>
      <w:r w:rsidR="00B83B63">
        <w:rPr>
          <w:noProof/>
        </w:rPr>
        <w:t>[54]</w:t>
      </w:r>
      <w:r w:rsidR="00B83B63">
        <w:fldChar w:fldCharType="end"/>
      </w:r>
      <w:r w:rsidR="00B83B63">
        <w:t xml:space="preserve">. </w:t>
      </w:r>
      <w:r w:rsidR="008A4BB2">
        <w:t xml:space="preserve">As was noted in the model-agnostic section as well, these types of algorithms seem to get overshadowed by the more popular frameworks. </w:t>
      </w:r>
    </w:p>
    <w:p w14:paraId="0E79AA8F" w14:textId="77A82E03" w:rsidR="008A4BB2" w:rsidRPr="009F2CC0" w:rsidRDefault="008A4BB2" w:rsidP="00A115B6">
      <w:pPr>
        <w:rPr>
          <w:b/>
          <w:bCs/>
        </w:rPr>
      </w:pPr>
      <w:r w:rsidRPr="009F2CC0">
        <w:rPr>
          <w:b/>
          <w:bCs/>
        </w:rPr>
        <w:t>Prototypes / Counterfactuals</w:t>
      </w:r>
    </w:p>
    <w:p w14:paraId="3FFCB910" w14:textId="5781AEDC" w:rsidR="006C5DFA" w:rsidRDefault="006C5DFA" w:rsidP="00A115B6">
      <w:r>
        <w:t>A few</w:t>
      </w:r>
      <w:r w:rsidR="008A4BB2">
        <w:t xml:space="preserve"> </w:t>
      </w:r>
      <w:r>
        <w:t xml:space="preserve">example-based methods have also been developed specifically for tree ensembles. </w:t>
      </w:r>
      <w:r w:rsidR="006F29E7">
        <w:t xml:space="preserve">These highlight </w:t>
      </w:r>
      <w:r w:rsidR="006F29E7" w:rsidRPr="008B7AFB">
        <w:rPr>
          <w:i/>
          <w:iCs/>
        </w:rPr>
        <w:t>certain instances</w:t>
      </w:r>
      <w:r w:rsidR="006F29E7">
        <w:t xml:space="preserve"> in the dataset. For image data, this is a rather popular type of method, since instances can be understood clearly; its many features, pixels, can be understood by the user in a glance. However, for tabular data, an instance might consist of a multitude of features that are not as easily understood by a human and therefore provide less information on what this means for the model. A prototype is an instance that is representative of a certain class in the dataset as determined by the model </w:t>
      </w:r>
      <w:r w:rsidR="006F29E7">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rsidR="006F29E7">
        <w:fldChar w:fldCharType="separate"/>
      </w:r>
      <w:r w:rsidR="00D85A1A">
        <w:rPr>
          <w:noProof/>
        </w:rPr>
        <w:t>[55]</w:t>
      </w:r>
      <w:r w:rsidR="006F29E7">
        <w:fldChar w:fldCharType="end"/>
      </w:r>
      <w:r w:rsidR="006F29E7">
        <w:t xml:space="preserve">. </w:t>
      </w:r>
    </w:p>
    <w:p w14:paraId="23E80313" w14:textId="77777777" w:rsidR="00745E65" w:rsidRDefault="006F29E7" w:rsidP="00A115B6">
      <w:r>
        <w:t xml:space="preserve">One methods selects prototypes based on </w:t>
      </w:r>
      <w:r w:rsidR="006C5DFA">
        <w:t>a tree-specific distance measure</w:t>
      </w:r>
      <w:r w:rsidR="006E48FE">
        <w:t>,</w:t>
      </w:r>
      <w:r>
        <w:t xml:space="preserve"> and has found results that seem to show promise for using these prototypes even with tabular data</w:t>
      </w:r>
      <w:r w:rsidR="006C5DFA">
        <w:t xml:space="preserve"> </w:t>
      </w:r>
      <w:r w:rsidR="00636DEF">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rsidR="00636DEF">
        <w:fldChar w:fldCharType="separate"/>
      </w:r>
      <w:r w:rsidR="00D85A1A">
        <w:rPr>
          <w:noProof/>
        </w:rPr>
        <w:t>[55]</w:t>
      </w:r>
      <w:r w:rsidR="00636DEF">
        <w:fldChar w:fldCharType="end"/>
      </w:r>
      <w:r>
        <w:t>. The</w:t>
      </w:r>
      <w:r w:rsidR="00636DEF">
        <w:t xml:space="preserve"> authors conducted an experiment in which users were asked to classify cars as fuel</w:t>
      </w:r>
      <w:r w:rsidR="00205136">
        <w:t>-</w:t>
      </w:r>
      <w:r w:rsidR="00636DEF">
        <w:t xml:space="preserve">efficient or not. </w:t>
      </w:r>
      <w:r w:rsidR="00ED6D79">
        <w:t xml:space="preserve">Users were presented with either a ranking of feature influence based on SHAP, or with prototypes. The authors of the paper reported an increase in </w:t>
      </w:r>
      <w:r w:rsidR="00ED6D79" w:rsidRPr="006F29E7">
        <w:rPr>
          <w:i/>
          <w:iCs/>
        </w:rPr>
        <w:t>user accuracy</w:t>
      </w:r>
      <w:r w:rsidR="00ED6D79">
        <w:t xml:space="preserve"> when using the prototypes, even on this tabular data. Even though the authors specify that s</w:t>
      </w:r>
      <w:r w:rsidR="007C055B">
        <w:t>pecific</w:t>
      </w:r>
      <w:r w:rsidR="008D1D95">
        <w:t xml:space="preserve">, tree-based </w:t>
      </w:r>
      <w:r w:rsidR="00ED6D79">
        <w:t>adaptation</w:t>
      </w:r>
      <w:r w:rsidR="007C055B">
        <w:t>s</w:t>
      </w:r>
      <w:r w:rsidR="00ED6D79">
        <w:t xml:space="preserve"> </w:t>
      </w:r>
      <w:r w:rsidR="007C055B">
        <w:t xml:space="preserve">of their algorithm </w:t>
      </w:r>
      <w:r w:rsidR="00ED6D79">
        <w:t xml:space="preserve">outperforms the prototype algorithm as presented by Kim et al. </w:t>
      </w:r>
      <w:r w:rsidR="00ED6D79">
        <w:fldChar w:fldCharType="begin"/>
      </w:r>
      <w:r w:rsidR="006D03A9">
        <w:instrText xml:space="preserve"> ADDIN EN.CITE &lt;EndNote&gt;&lt;Cite&gt;&lt;Author&gt;Kim&lt;/Author&gt;&lt;Year&gt;2016&lt;/Year&gt;&lt;RecNum&gt;99&lt;/RecNum&gt;&lt;DisplayText&gt;[43]&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EndNote&gt;</w:instrText>
      </w:r>
      <w:r w:rsidR="00ED6D79">
        <w:fldChar w:fldCharType="separate"/>
      </w:r>
      <w:r w:rsidR="006D03A9">
        <w:rPr>
          <w:noProof/>
        </w:rPr>
        <w:t>[43]</w:t>
      </w:r>
      <w:r w:rsidR="00ED6D79">
        <w:fldChar w:fldCharType="end"/>
      </w:r>
      <w:r w:rsidR="00ED6D79">
        <w:t xml:space="preserve">, </w:t>
      </w:r>
      <w:r w:rsidR="007C055B">
        <w:t xml:space="preserve">this increase in score is minimal. They also did not compare their methods to that of Kim et al. in the user study. </w:t>
      </w:r>
      <w:r w:rsidR="006E48FE">
        <w:t>From this study</w:t>
      </w:r>
      <w:r w:rsidR="007C055B">
        <w:t>, it seems that prototypes might have some merit for tabular data</w:t>
      </w:r>
      <w:r w:rsidR="00C55434">
        <w:t xml:space="preserve"> when there are few features</w:t>
      </w:r>
      <w:r w:rsidR="007C055B">
        <w:t>,</w:t>
      </w:r>
      <w:r w:rsidR="00C55434">
        <w:t xml:space="preserve"> though</w:t>
      </w:r>
      <w:r w:rsidR="007C055B">
        <w:t xml:space="preserve"> the custom algorithms for tree ensembles do not add much </w:t>
      </w:r>
      <w:r w:rsidR="00C55434">
        <w:t xml:space="preserve">additional </w:t>
      </w:r>
      <w:r w:rsidR="007C055B">
        <w:t>value</w:t>
      </w:r>
      <w:r w:rsidR="006E48FE">
        <w:t>.</w:t>
      </w:r>
      <w:r w:rsidR="00672900">
        <w:t xml:space="preserve"> </w:t>
      </w:r>
    </w:p>
    <w:p w14:paraId="0C69632F" w14:textId="233ADAC8" w:rsidR="00B17405" w:rsidRDefault="00672900" w:rsidP="00A115B6">
      <w:r>
        <w:t xml:space="preserve">In the standard R package for random forests, a simple Nearest-Neighbor approach is used to compute </w:t>
      </w:r>
      <w:r w:rsidR="00BE358A">
        <w:t>one</w:t>
      </w:r>
      <w:r>
        <w:t xml:space="preserve"> prototype for each class </w:t>
      </w:r>
      <w:r>
        <w:fldChar w:fldCharType="begin"/>
      </w:r>
      <w:r w:rsidR="00D85A1A">
        <w:instrText xml:space="preserve"> ADDIN EN.CITE &lt;EndNote&gt;&lt;Cite&gt;&lt;Author&gt;Liaw&lt;/Author&gt;&lt;Year&gt;2014&lt;/Year&gt;&lt;RecNum&gt;104&lt;/RecNum&gt;&lt;DisplayText&gt;[56]&lt;/DisplayText&gt;&lt;record&gt;&lt;rec-number&gt;104&lt;/rec-number&gt;&lt;foreign-keys&gt;&lt;key app="EN" db-id="9stet2ra5fwpeve2eznvpprbdtre2ds2was9" timestamp="1604250847"&gt;104&lt;/key&gt;&lt;/foreign-keys&gt;&lt;ref-type name="Journal Article"&gt;17&lt;/ref-type&gt;&lt;contributors&gt;&lt;authors&gt;&lt;author&gt;Liaw, Andy&lt;/author&gt;&lt;author&gt;Wiener, M.&lt;/author&gt;&lt;/authors&gt;&lt;/contributors&gt;&lt;titles&gt;&lt;title&gt;Package &amp;apos;randomForest&amp;apos;: Breiman and Cutler&amp;apos;s random forests for classification and regression&lt;/title&gt;&lt;secondary-title&gt;R Development Core Team&lt;/secondary-title&gt;&lt;/titles&gt;&lt;periodical&gt;&lt;full-title&gt;R Development Core Team&lt;/full-title&gt;&lt;/periodical&gt;&lt;pages&gt;6-10&lt;/pages&gt;&lt;volume&gt;4&lt;/volume&gt;&lt;dates&gt;&lt;year&gt;2014&lt;/year&gt;&lt;pub-dates&gt;&lt;date&gt;01/01&lt;/date&gt;&lt;/pub-dates&gt;&lt;/dates&gt;&lt;urls&gt;&lt;/urls&gt;&lt;/record&gt;&lt;/Cite&gt;&lt;/EndNote&gt;</w:instrText>
      </w:r>
      <w:r>
        <w:fldChar w:fldCharType="separate"/>
      </w:r>
      <w:r w:rsidR="00D85A1A">
        <w:rPr>
          <w:noProof/>
        </w:rPr>
        <w:t>[56]</w:t>
      </w:r>
      <w:r>
        <w:fldChar w:fldCharType="end"/>
      </w:r>
      <w:r w:rsidR="00BE358A">
        <w:t xml:space="preserve">, in comparison to the previously discussed algorithm that allows for multiple prototypes per class </w:t>
      </w:r>
      <w:r w:rsidR="00BE358A">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rsidR="00BE358A">
        <w:fldChar w:fldCharType="separate"/>
      </w:r>
      <w:r w:rsidR="00D85A1A">
        <w:rPr>
          <w:noProof/>
        </w:rPr>
        <w:t>[55]</w:t>
      </w:r>
      <w:r w:rsidR="00BE358A">
        <w:fldChar w:fldCharType="end"/>
      </w:r>
      <w:r>
        <w:t xml:space="preserve">. Though </w:t>
      </w:r>
      <w:r w:rsidR="00BE358A">
        <w:t>a single prototype might provide less information, it</w:t>
      </w:r>
      <w:r>
        <w:t xml:space="preserve"> might still give an indication of what the RF considers to be the most representative sample.</w:t>
      </w:r>
    </w:p>
    <w:p w14:paraId="6926E494" w14:textId="16CAB045" w:rsidR="007107B6" w:rsidRDefault="00AB54AB" w:rsidP="00A115B6">
      <w:r>
        <w:t xml:space="preserve">Lastly, a specific implementation was developed which allows the transformation of a true negative instance to the positive class by feature tweaking on ensemble trees </w:t>
      </w:r>
      <w:r>
        <w:fldChar w:fldCharType="begin"/>
      </w:r>
      <w:r w:rsidR="00D85A1A">
        <w:instrText xml:space="preserve"> ADDIN EN.CITE &lt;EndNote&gt;&lt;Cite&gt;&lt;Author&gt;Tolomei&lt;/Author&gt;&lt;Year&gt;2017&lt;/Year&gt;&lt;RecNum&gt;88&lt;/RecNum&gt;&lt;DisplayText&gt;[57]&lt;/DisplayText&gt;&lt;record&gt;&lt;rec-number&gt;88&lt;/rec-number&gt;&lt;foreign-keys&gt;&lt;key app="EN" db-id="9stet2ra5fwpeve2eznvpprbdtre2ds2was9" timestamp="1601572838"&gt;88&lt;/key&gt;&lt;/foreign-keys&gt;&lt;ref-type name="Journal Article"&gt;17&lt;/ref-type&gt;&lt;contributors&gt;&lt;authors&gt;&lt;author&gt;Tolomei, Gabriele&lt;/author&gt;&lt;author&gt;Silvestri, F.&lt;/author&gt;&lt;author&gt;Haines, A.&lt;/author&gt;&lt;author&gt;Lalmas, M.&lt;/author&gt;&lt;/authors&gt;&lt;/contributors&gt;&lt;titles&gt;&lt;title&gt;Interpretable Predictions of Tree-based Ensembles via Actionable Feature Tweaking&lt;/title&gt;&lt;secondary-title&gt;Proceedings of the 23rd ACM SIGKDD International Conference on Knowledge Discovery and Data Mining&lt;/secondary-title&gt;&lt;/titles&gt;&lt;periodical&gt;&lt;full-title&gt;Proceedings of the 23rd ACM SIGKDD International Conference on Knowledge Discovery and Data Mining&lt;/full-title&gt;&lt;/periodical&gt;&lt;dates&gt;&lt;year&gt;2017&lt;/year&gt;&lt;/dates&gt;&lt;urls&gt;&lt;/urls&gt;&lt;/record&gt;&lt;/Cite&gt;&lt;/EndNote&gt;</w:instrText>
      </w:r>
      <w:r>
        <w:fldChar w:fldCharType="separate"/>
      </w:r>
      <w:r w:rsidR="00D85A1A">
        <w:rPr>
          <w:noProof/>
        </w:rPr>
        <w:t>[57]</w:t>
      </w:r>
      <w:r>
        <w:fldChar w:fldCharType="end"/>
      </w:r>
      <w:r>
        <w:t xml:space="preserve">. This should remind the reader of </w:t>
      </w:r>
      <w:proofErr w:type="spellStart"/>
      <w:r w:rsidR="00B51B3E">
        <w:rPr>
          <w:i/>
          <w:iCs/>
        </w:rPr>
        <w:t>contrasive</w:t>
      </w:r>
      <w:proofErr w:type="spellEnd"/>
      <w:r w:rsidR="00B51B3E">
        <w:rPr>
          <w:i/>
          <w:iCs/>
        </w:rPr>
        <w:t xml:space="preserve"> explanations</w:t>
      </w:r>
      <w:r w:rsidR="00B51B3E">
        <w:t>, the strategy in which humans like to reason about how a prediction might have been different if certain conditions were changed</w:t>
      </w:r>
      <w:r>
        <w:t>.</w:t>
      </w:r>
      <w:r w:rsidR="006F5789">
        <w:t xml:space="preserve"> In the algorithm, the structure of trees is exploited to find paths back up in the tree where the prediction could become positive again. In this way, a set of feature values is returned for which the prediction could become positive.</w:t>
      </w:r>
      <w:r w:rsidR="00B51B3E">
        <w:t xml:space="preserve"> We also call these explanations </w:t>
      </w:r>
      <w:r w:rsidR="00B51B3E" w:rsidRPr="00B51B3E">
        <w:rPr>
          <w:i/>
          <w:iCs/>
        </w:rPr>
        <w:t>counterfactuals</w:t>
      </w:r>
      <w:r w:rsidR="00B51B3E">
        <w:t>.</w:t>
      </w:r>
      <w:r w:rsidR="006F5789">
        <w:t xml:space="preserve"> </w:t>
      </w:r>
      <w:r w:rsidR="00212470">
        <w:t>T</w:t>
      </w:r>
      <w:r w:rsidR="006F5789">
        <w:t>he results showed that about 60% of feature tweaks indeed led to more helpful advertisements</w:t>
      </w:r>
      <w:r w:rsidR="00212470">
        <w:t>.</w:t>
      </w:r>
    </w:p>
    <w:p w14:paraId="78D8FBAA" w14:textId="373B963B" w:rsidR="00745E65" w:rsidRDefault="00745E65" w:rsidP="00A115B6"/>
    <w:p w14:paraId="03FF1773" w14:textId="6C334B3A" w:rsidR="00745E65" w:rsidRDefault="00745E65" w:rsidP="00A115B6"/>
    <w:p w14:paraId="06D9CF9C" w14:textId="77777777" w:rsidR="00745E65" w:rsidRDefault="00745E65" w:rsidP="00A115B6"/>
    <w:p w14:paraId="3C74800A" w14:textId="1E6288A2" w:rsidR="00AB54AB" w:rsidRPr="00F36508" w:rsidRDefault="005D4B2A" w:rsidP="00A115B6">
      <w:pPr>
        <w:pStyle w:val="Kop3"/>
      </w:pPr>
      <w:r w:rsidRPr="00F36508">
        <w:lastRenderedPageBreak/>
        <w:t xml:space="preserve">3.2.2 </w:t>
      </w:r>
      <w:r w:rsidR="000874C9" w:rsidRPr="00F36508">
        <w:t>Support Vector Machines (</w:t>
      </w:r>
      <w:r w:rsidR="00B5154E" w:rsidRPr="00F36508">
        <w:t>SVMs</w:t>
      </w:r>
      <w:r w:rsidR="000874C9" w:rsidRPr="00F36508">
        <w:t>)</w:t>
      </w:r>
    </w:p>
    <w:p w14:paraId="1ED03F90" w14:textId="28B8A12F" w:rsidR="00F67FCD" w:rsidRDefault="00F425E9" w:rsidP="00A115B6">
      <w:r>
        <w:t xml:space="preserve">In short, </w:t>
      </w:r>
      <w:r w:rsidR="00F67FCD">
        <w:t xml:space="preserve">SVMs try to find a </w:t>
      </w:r>
      <w:r>
        <w:t xml:space="preserve">decision boundary that separates two classes maximally </w:t>
      </w:r>
      <w:r>
        <w:fldChar w:fldCharType="begin"/>
      </w:r>
      <w:r w:rsidR="00D85A1A">
        <w:instrText xml:space="preserve"> ADDIN EN.CITE &lt;EndNote&gt;&lt;Cite&gt;&lt;Author&gt;Guido&lt;/Author&gt;&lt;Year&gt;2017&lt;/Year&gt;&lt;RecNum&gt;114&lt;/RecNum&gt;&lt;DisplayText&gt;[67]&lt;/DisplayText&gt;&lt;record&gt;&lt;rec-number&gt;114&lt;/rec-number&gt;&lt;foreign-keys&gt;&lt;key app="EN" db-id="9stet2ra5fwpeve2eznvpprbdtre2ds2was9" timestamp="1604758152"&gt;114&lt;/key&gt;&lt;/foreign-keys&gt;&lt;ref-type name="Journal Article"&gt;17&lt;/ref-type&gt;&lt;contributors&gt;&lt;authors&gt;&lt;author&gt;Andreas C. Müller and Sarah Guido&lt;/author&gt;&lt;/authors&gt;&lt;/contributors&gt;&lt;titles&gt;&lt;title&gt;Introduction to Machine Learning with Python&lt;/title&gt;&lt;/titles&gt;&lt;dates&gt;&lt;year&gt;2017&lt;/year&gt;&lt;/dates&gt;&lt;orig-pub&gt;O’Reilly Media, Inc.,&lt;/orig-pub&gt;&lt;urls&gt;&lt;/urls&gt;&lt;/record&gt;&lt;/Cite&gt;&lt;/EndNote&gt;</w:instrText>
      </w:r>
      <w:r>
        <w:fldChar w:fldCharType="separate"/>
      </w:r>
      <w:r w:rsidR="00D85A1A">
        <w:rPr>
          <w:noProof/>
        </w:rPr>
        <w:t>[67]</w:t>
      </w:r>
      <w:r>
        <w:fldChar w:fldCharType="end"/>
      </w:r>
      <w:r>
        <w:t xml:space="preserve">. Using a technique called the </w:t>
      </w:r>
      <w:r>
        <w:rPr>
          <w:i/>
          <w:iCs/>
        </w:rPr>
        <w:t>kernel trick</w:t>
      </w:r>
      <w:r>
        <w:t xml:space="preserve">, this boundary can be obtained even for high dimensional feature spaces. As such, the decision boundary is quite abstract and not easily understood by humans as is. The </w:t>
      </w:r>
      <w:r w:rsidRPr="00FA0429">
        <w:rPr>
          <w:i/>
          <w:iCs/>
        </w:rPr>
        <w:t>Support Vectors</w:t>
      </w:r>
      <w:r>
        <w:t xml:space="preserve"> (SVs) are those samples of the training data which the SVM uses to define the decision boundary. </w:t>
      </w:r>
      <w:r w:rsidR="008779EC">
        <w:t>As such, analyzing these instances could yield an explanation of how classes are separated.</w:t>
      </w:r>
    </w:p>
    <w:p w14:paraId="7012A592" w14:textId="2B386057" w:rsidR="00FA0429" w:rsidRPr="009F2CC0" w:rsidRDefault="00161AE2" w:rsidP="00A115B6">
      <w:pPr>
        <w:rPr>
          <w:b/>
          <w:bCs/>
        </w:rPr>
      </w:pPr>
      <w:r w:rsidRPr="009F2CC0">
        <w:rPr>
          <w:b/>
          <w:bCs/>
        </w:rPr>
        <w:t>Decision rules from SVs</w:t>
      </w:r>
    </w:p>
    <w:p w14:paraId="17119311" w14:textId="59F389AB" w:rsidR="004A5981" w:rsidRDefault="00B5154E" w:rsidP="00A115B6">
      <w:r>
        <w:t>The search for explainable ML techniques for SVMs</w:t>
      </w:r>
      <w:r w:rsidR="00A21291">
        <w:t xml:space="preserve"> </w:t>
      </w:r>
      <w:r>
        <w:t xml:space="preserve">seems to uncover mainly techniques that date back a bit further that the ten years that </w:t>
      </w:r>
      <w:r w:rsidR="00AF322C">
        <w:t xml:space="preserve">were </w:t>
      </w:r>
      <w:r>
        <w:t xml:space="preserve">initially set for this survey. </w:t>
      </w:r>
      <w:r w:rsidR="00A21291">
        <w:t>R</w:t>
      </w:r>
      <w:r w:rsidR="002258E4">
        <w:t xml:space="preserve">esearch </w:t>
      </w:r>
      <w:r w:rsidR="00A21291">
        <w:t>o</w:t>
      </w:r>
      <w:r w:rsidR="002258E4">
        <w:t>n explaining SVMs</w:t>
      </w:r>
      <w:r w:rsidR="00A21291">
        <w:t xml:space="preserve"> was mainly conducted</w:t>
      </w:r>
      <w:r w:rsidR="002258E4">
        <w:t xml:space="preserve"> in the period between 2000-2010 </w:t>
      </w:r>
      <w:r w:rsidR="002258E4">
        <w:fldChar w:fldCharType="begin">
          <w:fldData xml:space="preserve">PEVuZE5vdGU+PENpdGU+PEF1dGhvcj5Gb3J0dW55PC9BdXRob3I+PFllYXI+MjAxNTwvWWVhcj48
UmVjTnVtPjgzPC9SZWNOdW0+PERpc3BsYXlUZXh0Pls1OCwgNjhdPC9EaXNwbGF5VGV4dD48cmVj
b3JkPjxyZWMtbnVtYmVyPjgzPC9yZWMtbnVtYmVyPjxmb3JlaWduLWtleXM+PGtleSBhcHA9IkVO
IiBkYi1pZD0iOXN0ZXQycmE1ZndwZXZlMmV6bnZwcHJiZHRyZTJkczJ3YXM5IiB0aW1lc3RhbXA9
IjE2MDE1NjU1NzgiPjgzPC9rZXk+PC9mb3JlaWduLWtleXM+PHJlZi10eXBlIG5hbWU9IkpvdXJu
YWwgQXJ0aWNsZSI+MTc8L3JlZi10eXBlPjxjb250cmlidXRvcnM+PGF1dGhvcnM+PGF1dGhvcj5F
LiBKdW5xdcOpIGRlIEZvcnR1bnk8L2F1dGhvcj48YXV0aG9yPkQuIE1hcnRlbnM8L2F1dGhvcj48
L2F1dGhvcnM+PC9jb250cmlidXRvcnM+PHRpdGxlcz48dGl0bGU+QWN0aXZlIExlYXJuaW5nLUJh
c2VkIFBlZGFnb2dpY2FsIFJ1bGUgRXh0cmFjdGlvbjwvdGl0bGU+PHNlY29uZGFyeS10aXRsZT5J
RUVFIFRyYW5zYWN0aW9ucyBvbiBOZXVyYWwgTmV0d29ya3MgYW5kIExlYXJuaW5nIFN5c3RlbXM8
L3NlY29uZGFyeS10aXRsZT48L3RpdGxlcz48cGVyaW9kaWNhbD48ZnVsbC10aXRsZT5JRUVFIFRy
YW5zYWN0aW9ucyBvbiBOZXVyYWwgTmV0d29ya3MgYW5kIExlYXJuaW5nIFN5c3RlbXM8L2Z1bGwt
dGl0bGU+PC9wZXJpb2RpY2FsPjxwYWdlcz4yNjY0LTI2Nzc8L3BhZ2VzPjx2b2x1bWU+MjY8L3Zv
bHVtZT48bnVtYmVyPjExPC9udW1iZXI+PGtleXdvcmRzPjxrZXl3b3JkPmRhdGEgbWluaW5nPC9r
ZXl3b3JkPjxrZXl3b3JkPmxlYXJuaW5nIChhcnRpZmljaWFsIGludGVsbGlnZW5jZSk8L2tleXdv
cmQ+PGtleXdvcmQ+bmV1cmFsIG5ldHM8L2tleXdvcmQ+PGtleXdvcmQ+c3VwcG9ydCB2ZWN0b3Ig
bWFjaGluZXM8L2tleXdvcmQ+PGtleXdvcmQ+YWN0aXZlIGxlYXJuaW5nPC9rZXl3b3JkPjxrZXl3
b3JkPnBlZGFnb2dpY2FsIHJ1bGUgZXh0cmFjdGlvbjwva2V5d29yZD48a2V5d29yZD5kYXRhIG1p
bmluZyB0ZWNobmlxdWVzPC9rZXl3b3JkPjxrZXl3b3JkPmNvbXByZWhlbnNpYmxlIHJ1bGUgc2V0
czwva2V5d29yZD48a2V5d29yZD5hcnRpZmljaWFsIGRhdGEgcG9pbnRzPC9rZXl3b3JkPjxrZXl3
b3JkPnRyYWluaW5nIGRhdGE8L2tleXdvcmQ+PGtleXdvcmQ+YmxhY2stYm94IHRlY2huaXF1ZTwv
a2V5d29yZD48a2V5d29yZD5ydWxlIGluZHVjdGlvbiB0ZWNobmlxdWU8L2tleXdvcmQ+PGtleXdv
cmQ+YXJ0aWZpY2lhbCBuZXVyYWwgbmV0d29ya3M8L2tleXdvcmQ+PGtleXdvcmQ+QU5OPC9rZXl3
b3JkPjxrZXl3b3JkPlNWTTwva2V5d29yZD48a2V5d29yZD5yYW5kb20gZm9yZXN0czwva2V5d29y
ZD48a2V5d29yZD5EYXRhIG1vZGVsczwva2V5d29yZD48a2V5d29yZD5BY2N1cmFjeTwva2V5d29y
ZD48a2V5d29yZD5UcmFpbmluZzwva2V5d29yZD48a2V5d29yZD5GZWF0dXJlIGV4dHJhY3Rpb248
L2tleXdvcmQ+PGtleXdvcmQ+UHJlZGljdGl2ZSBtb2RlbHM8L2tleXdvcmQ+PGtleXdvcmQ+Y29t
cHJlaGVuc2liaWxpdHk8L2tleXdvcmQ+PGtleXdvcmQ+bmV1cmFsIG5ldHdvcms8L2tleXdvcmQ+
PGtleXdvcmQ+cmFuZG9tIGZvcmVzdCAoUkYpPC9rZXl3b3JkPjxrZXl3b3JkPnJ1bGUgZXh0cmFj
dGlvbjwva2V5d29yZD48a2V5d29yZD5zdXBwb3J0IHZlY3RvciBtYWNoaW5lIChTVk0pLjwva2V5
d29yZD48a2V5d29yZD5zdXBwb3J0IHZlY3RvciBtYWNoaW5lIChTVk0pPC9rZXl3b3JkPjwva2V5
d29yZHM+PGRhdGVzPjx5ZWFyPjIwMTU8L3llYXI+PC9kYXRlcz48aXNibj4yMTYyLTIzODg8L2lz
Ym4+PHVybHM+PC91cmxzPjxlbGVjdHJvbmljLXJlc291cmNlLW51bT4xMC4xMTA5L1ROTkxTLjIw
MTUuMjM4OTAzNzwvZWxlY3Ryb25pYy1yZXNvdXJjZS1udW0+PC9yZWNvcmQ+PC9DaXRlPjxDaXRl
PjxBdXRob3I+TWFydGVuczwvQXV0aG9yPjxZZWFyPjIwMDk8L1llYXI+PFJlY051bT4xMDE8L1Jl
Y051bT48cmVjb3JkPjxyZWMtbnVtYmVyPjEwMTwvcmVjLW51bWJlcj48Zm9yZWlnbi1rZXlzPjxr
ZXkgYXBwPSJFTiIgZGItaWQ9IjlzdGV0MnJhNWZ3cGV2ZTJlem52cHByYmR0cmUyZHMyd2FzOSIg
dGltZXN0YW1wPSIxNjAzOTg0MDgwIj4xMDE8L2tleT48L2ZvcmVpZ24ta2V5cz48cmVmLXR5cGUg
bmFtZT0iSm91cm5hbCBBcnRpY2xlIj4xNzwvcmVmLXR5cGU+PGNvbnRyaWJ1dG9ycz48YXV0aG9y
cz48YXV0aG9yPk1hcnRlbnMsIERhdmlkPC9hdXRob3I+PGF1dGhvcj5CYWVzZW5zLCBCYXJ0PC9h
dXRob3I+PGF1dGhvcj5WYW4gR2VzdGVsLCBUb255PC9hdXRob3I+PC9hdXRob3JzPjwvY29udHJp
YnV0b3JzPjx0aXRsZXM+PHRpdGxlPkRlY29tcG9zaXRpb25hbCBSdWxlIEV4dHJhY3Rpb24gZnJv
bSBTdXBwb3J0IFZlY3RvciBNYWNoaW5lcyBieSBBY3RpdmUgTGVhcm5pbmc8L3RpdGxlPjxzZWNv
bmRhcnktdGl0bGU+S25vd2xlZGdlIGFuZCBEYXRhIEVuZ2luZWVyaW5nLCBJRUVFIFRyYW5zYWN0
aW9ucyBvbjwvc2Vjb25kYXJ5LXRpdGxlPjwvdGl0bGVzPjxwZXJpb2RpY2FsPjxmdWxsLXRpdGxl
Pktub3dsZWRnZSBhbmQgRGF0YSBFbmdpbmVlcmluZywgSUVFRSBUcmFuc2FjdGlvbnMgb248L2Z1
bGwtdGl0bGU+PC9wZXJpb2RpY2FsPjxwYWdlcz4xNzgtMTkxPC9wYWdlcz48dm9sdW1lPjIxPC92
b2x1bWU+PGRhdGVzPjx5ZWFyPjIwMDk8L3llYXI+PHB1Yi1kYXRlcz48ZGF0ZT4wMy8wMTwvZGF0
ZT48L3B1Yi1kYXRlcz48L2RhdGVzPjx1cmxzPjwvdXJscz48ZWxlY3Ryb25pYy1yZXNvdXJjZS1u
dW0+MTAuMTEwOS9US0RFLjIwMDguMTMxPC9lbGVjdHJvbmljLXJlc291cmNlLW51bT48L3JlY29y
ZD48L0NpdGU+PC9FbmROb3RlPgB=
</w:fldData>
        </w:fldChar>
      </w:r>
      <w:r w:rsidR="00D85A1A">
        <w:instrText xml:space="preserve"> ADDIN EN.CITE </w:instrText>
      </w:r>
      <w:r w:rsidR="00D85A1A">
        <w:fldChar w:fldCharType="begin">
          <w:fldData xml:space="preserve">PEVuZE5vdGU+PENpdGU+PEF1dGhvcj5Gb3J0dW55PC9BdXRob3I+PFllYXI+MjAxNTwvWWVhcj48
UmVjTnVtPjgzPC9SZWNOdW0+PERpc3BsYXlUZXh0Pls1OCwgNjhdPC9EaXNwbGF5VGV4dD48cmVj
b3JkPjxyZWMtbnVtYmVyPjgzPC9yZWMtbnVtYmVyPjxmb3JlaWduLWtleXM+PGtleSBhcHA9IkVO
IiBkYi1pZD0iOXN0ZXQycmE1ZndwZXZlMmV6bnZwcHJiZHRyZTJkczJ3YXM5IiB0aW1lc3RhbXA9
IjE2MDE1NjU1NzgiPjgzPC9rZXk+PC9mb3JlaWduLWtleXM+PHJlZi10eXBlIG5hbWU9IkpvdXJu
YWwgQXJ0aWNsZSI+MTc8L3JlZi10eXBlPjxjb250cmlidXRvcnM+PGF1dGhvcnM+PGF1dGhvcj5F
LiBKdW5xdcOpIGRlIEZvcnR1bnk8L2F1dGhvcj48YXV0aG9yPkQuIE1hcnRlbnM8L2F1dGhvcj48
L2F1dGhvcnM+PC9jb250cmlidXRvcnM+PHRpdGxlcz48dGl0bGU+QWN0aXZlIExlYXJuaW5nLUJh
c2VkIFBlZGFnb2dpY2FsIFJ1bGUgRXh0cmFjdGlvbjwvdGl0bGU+PHNlY29uZGFyeS10aXRsZT5J
RUVFIFRyYW5zYWN0aW9ucyBvbiBOZXVyYWwgTmV0d29ya3MgYW5kIExlYXJuaW5nIFN5c3RlbXM8
L3NlY29uZGFyeS10aXRsZT48L3RpdGxlcz48cGVyaW9kaWNhbD48ZnVsbC10aXRsZT5JRUVFIFRy
YW5zYWN0aW9ucyBvbiBOZXVyYWwgTmV0d29ya3MgYW5kIExlYXJuaW5nIFN5c3RlbXM8L2Z1bGwt
dGl0bGU+PC9wZXJpb2RpY2FsPjxwYWdlcz4yNjY0LTI2Nzc8L3BhZ2VzPjx2b2x1bWU+MjY8L3Zv
bHVtZT48bnVtYmVyPjExPC9udW1iZXI+PGtleXdvcmRzPjxrZXl3b3JkPmRhdGEgbWluaW5nPC9r
ZXl3b3JkPjxrZXl3b3JkPmxlYXJuaW5nIChhcnRpZmljaWFsIGludGVsbGlnZW5jZSk8L2tleXdv
cmQ+PGtleXdvcmQ+bmV1cmFsIG5ldHM8L2tleXdvcmQ+PGtleXdvcmQ+c3VwcG9ydCB2ZWN0b3Ig
bWFjaGluZXM8L2tleXdvcmQ+PGtleXdvcmQ+YWN0aXZlIGxlYXJuaW5nPC9rZXl3b3JkPjxrZXl3
b3JkPnBlZGFnb2dpY2FsIHJ1bGUgZXh0cmFjdGlvbjwva2V5d29yZD48a2V5d29yZD5kYXRhIG1p
bmluZyB0ZWNobmlxdWVzPC9rZXl3b3JkPjxrZXl3b3JkPmNvbXByZWhlbnNpYmxlIHJ1bGUgc2V0
czwva2V5d29yZD48a2V5d29yZD5hcnRpZmljaWFsIGRhdGEgcG9pbnRzPC9rZXl3b3JkPjxrZXl3
b3JkPnRyYWluaW5nIGRhdGE8L2tleXdvcmQ+PGtleXdvcmQ+YmxhY2stYm94IHRlY2huaXF1ZTwv
a2V5d29yZD48a2V5d29yZD5ydWxlIGluZHVjdGlvbiB0ZWNobmlxdWU8L2tleXdvcmQ+PGtleXdv
cmQ+YXJ0aWZpY2lhbCBuZXVyYWwgbmV0d29ya3M8L2tleXdvcmQ+PGtleXdvcmQ+QU5OPC9rZXl3
b3JkPjxrZXl3b3JkPlNWTTwva2V5d29yZD48a2V5d29yZD5yYW5kb20gZm9yZXN0czwva2V5d29y
ZD48a2V5d29yZD5EYXRhIG1vZGVsczwva2V5d29yZD48a2V5d29yZD5BY2N1cmFjeTwva2V5d29y
ZD48a2V5d29yZD5UcmFpbmluZzwva2V5d29yZD48a2V5d29yZD5GZWF0dXJlIGV4dHJhY3Rpb248
L2tleXdvcmQ+PGtleXdvcmQ+UHJlZGljdGl2ZSBtb2RlbHM8L2tleXdvcmQ+PGtleXdvcmQ+Y29t
cHJlaGVuc2liaWxpdHk8L2tleXdvcmQ+PGtleXdvcmQ+bmV1cmFsIG5ldHdvcms8L2tleXdvcmQ+
PGtleXdvcmQ+cmFuZG9tIGZvcmVzdCAoUkYpPC9rZXl3b3JkPjxrZXl3b3JkPnJ1bGUgZXh0cmFj
dGlvbjwva2V5d29yZD48a2V5d29yZD5zdXBwb3J0IHZlY3RvciBtYWNoaW5lIChTVk0pLjwva2V5
d29yZD48a2V5d29yZD5zdXBwb3J0IHZlY3RvciBtYWNoaW5lIChTVk0pPC9rZXl3b3JkPjwva2V5
d29yZHM+PGRhdGVzPjx5ZWFyPjIwMTU8L3llYXI+PC9kYXRlcz48aXNibj4yMTYyLTIzODg8L2lz
Ym4+PHVybHM+PC91cmxzPjxlbGVjdHJvbmljLXJlc291cmNlLW51bT4xMC4xMTA5L1ROTkxTLjIw
MTUuMjM4OTAzNzwvZWxlY3Ryb25pYy1yZXNvdXJjZS1udW0+PC9yZWNvcmQ+PC9DaXRlPjxDaXRl
PjxBdXRob3I+TWFydGVuczwvQXV0aG9yPjxZZWFyPjIwMDk8L1llYXI+PFJlY051bT4xMDE8L1Jl
Y051bT48cmVjb3JkPjxyZWMtbnVtYmVyPjEwMTwvcmVjLW51bWJlcj48Zm9yZWlnbi1rZXlzPjxr
ZXkgYXBwPSJFTiIgZGItaWQ9IjlzdGV0MnJhNWZ3cGV2ZTJlem52cHByYmR0cmUyZHMyd2FzOSIg
dGltZXN0YW1wPSIxNjAzOTg0MDgwIj4xMDE8L2tleT48L2ZvcmVpZ24ta2V5cz48cmVmLXR5cGUg
bmFtZT0iSm91cm5hbCBBcnRpY2xlIj4xNzwvcmVmLXR5cGU+PGNvbnRyaWJ1dG9ycz48YXV0aG9y
cz48YXV0aG9yPk1hcnRlbnMsIERhdmlkPC9hdXRob3I+PGF1dGhvcj5CYWVzZW5zLCBCYXJ0PC9h
dXRob3I+PGF1dGhvcj5WYW4gR2VzdGVsLCBUb255PC9hdXRob3I+PC9hdXRob3JzPjwvY29udHJp
YnV0b3JzPjx0aXRsZXM+PHRpdGxlPkRlY29tcG9zaXRpb25hbCBSdWxlIEV4dHJhY3Rpb24gZnJv
bSBTdXBwb3J0IFZlY3RvciBNYWNoaW5lcyBieSBBY3RpdmUgTGVhcm5pbmc8L3RpdGxlPjxzZWNv
bmRhcnktdGl0bGU+S25vd2xlZGdlIGFuZCBEYXRhIEVuZ2luZWVyaW5nLCBJRUVFIFRyYW5zYWN0
aW9ucyBvbjwvc2Vjb25kYXJ5LXRpdGxlPjwvdGl0bGVzPjxwZXJpb2RpY2FsPjxmdWxsLXRpdGxl
Pktub3dsZWRnZSBhbmQgRGF0YSBFbmdpbmVlcmluZywgSUVFRSBUcmFuc2FjdGlvbnMgb248L2Z1
bGwtdGl0bGU+PC9wZXJpb2RpY2FsPjxwYWdlcz4xNzgtMTkxPC9wYWdlcz48dm9sdW1lPjIxPC92
b2x1bWU+PGRhdGVzPjx5ZWFyPjIwMDk8L3llYXI+PHB1Yi1kYXRlcz48ZGF0ZT4wMy8wMTwvZGF0
ZT48L3B1Yi1kYXRlcz48L2RhdGVzPjx1cmxzPjwvdXJscz48ZWxlY3Ryb25pYy1yZXNvdXJjZS1u
dW0+MTAuMTEwOS9US0RFLjIwMDguMTMxPC9lbGVjdHJvbmljLXJlc291cmNlLW51bT48L3JlY29y
ZD48L0NpdGU+PC9FbmROb3RlPgB=
</w:fldData>
        </w:fldChar>
      </w:r>
      <w:r w:rsidR="00D85A1A">
        <w:instrText xml:space="preserve"> ADDIN EN.CITE.DATA </w:instrText>
      </w:r>
      <w:r w:rsidR="00D85A1A">
        <w:fldChar w:fldCharType="end"/>
      </w:r>
      <w:r w:rsidR="002258E4">
        <w:fldChar w:fldCharType="separate"/>
      </w:r>
      <w:r w:rsidR="00D85A1A">
        <w:rPr>
          <w:noProof/>
        </w:rPr>
        <w:t>[58, 68]</w:t>
      </w:r>
      <w:r w:rsidR="002258E4">
        <w:fldChar w:fldCharType="end"/>
      </w:r>
      <w:r w:rsidR="002258E4">
        <w:t>.</w:t>
      </w:r>
      <w:r w:rsidR="00380932">
        <w:t xml:space="preserve"> In general,</w:t>
      </w:r>
      <w:r w:rsidR="00D71250">
        <w:t xml:space="preserve"> most research is dedicated to extract </w:t>
      </w:r>
      <w:r w:rsidR="004A0158">
        <w:t xml:space="preserve">decision rules </w:t>
      </w:r>
      <w:r w:rsidR="008779EC">
        <w:t xml:space="preserve">as explanations </w:t>
      </w:r>
      <w:r w:rsidR="004A0158">
        <w:t>by analyzing the SVs</w:t>
      </w:r>
      <w:r w:rsidR="00A21291">
        <w:t xml:space="preserve"> </w:t>
      </w:r>
      <w:r w:rsidR="00A21291">
        <w:fldChar w:fldCharType="begin">
          <w:fldData xml:space="preserve">PEVuZE5vdGU+PENpdGU+PEF1dGhvcj5CYXJha2F0PC9BdXRob3I+PFllYXI+MjAwNzwvWWVhcj48
UmVjTnVtPjgyPC9SZWNOdW0+PERpc3BsYXlUZXh0Pls1OCwgNTksIDY4XTwvRGlzcGxheVRleHQ+
PHJlY29yZD48cmVjLW51bWJlcj44MjwvcmVjLW51bWJlcj48Zm9yZWlnbi1rZXlzPjxrZXkgYXBw
PSJFTiIgZGItaWQ9IjlzdGV0MnJhNWZ3cGV2ZTJlem52cHByYmR0cmUyZHMyd2FzOSIgdGltZXN0
YW1wPSIxNjAxNTYzNTIzIj44Mjwva2V5PjwvZm9yZWlnbi1rZXlzPjxyZWYtdHlwZSBuYW1lPSJK
b3VybmFsIEFydGljbGUiPjE3PC9yZWYtdHlwZT48Y29udHJpYnV0b3JzPjxhdXRob3JzPjxhdXRo
b3I+QmFyYWthdCwgTmFobGE8L2F1dGhvcj48YXV0aG9yPkJyYWRsZXksIEFuZHJldzwvYXV0aG9y
PjwvYXV0aG9ycz48L2NvbnRyaWJ1dG9ycz48dGl0bGVzPjx0aXRsZT5SdWxlIEV4dHJhY3Rpb24g
ZnJvbSBTdXBwb3J0IFZlY3RvciBNYWNoaW5lczogQSBTZXF1ZW50aWFsIENvdmVyaW5nIEFwcHJv
YWNoPC90aXRsZT48c2Vjb25kYXJ5LXRpdGxlPktub3dsZWRnZSBhbmQgRGF0YSBFbmdpbmVlcmlu
ZywgSUVFRSBUcmFuc2FjdGlvbnMgb248L3NlY29uZGFyeS10aXRsZT48L3RpdGxlcz48cGVyaW9k
aWNhbD48ZnVsbC10aXRsZT5Lbm93bGVkZ2UgYW5kIERhdGEgRW5naW5lZXJpbmcsIElFRUUgVHJh
bnNhY3Rpb25zIG9uPC9mdWxsLXRpdGxlPjwvcGVyaW9kaWNhbD48cGFnZXM+NzI5LTc0MTwvcGFn
ZXM+PHZvbHVtZT4xOTwvdm9sdW1lPjxkYXRlcz48eWVhcj4yMDA3PC95ZWFyPjxwdWItZGF0ZXM+
PGRhdGU+MDcvMDE8L2RhdGU+PC9wdWItZGF0ZXM+PC9kYXRlcz48dXJscz48L3VybHM+PGVsZWN0
cm9uaWMtcmVzb3VyY2UtbnVtPjEwLjExMDkvVEtERS4yMDA3LjE5MDYxMDwvZWxlY3Ryb25pYy1y
ZXNvdXJjZS1udW0+PC9yZWNvcmQ+PC9DaXRlPjxDaXRlPjxBdXRob3I+Rm9ydHVueTwvQXV0aG9y
PjxZZWFyPjIwMTU8L1llYXI+PFJlY051bT44MzwvUmVjTnVtPjxyZWNvcmQ+PHJlYy1udW1iZXI+
ODM8L3JlYy1udW1iZXI+PGZvcmVpZ24ta2V5cz48a2V5IGFwcD0iRU4iIGRiLWlkPSI5c3RldDJy
YTVmd3BldmUyZXpudnBwcmJkdHJlMmRzMndhczkiIHRpbWVzdGFtcD0iMTYwMTU2NTU3OCI+ODM8
L2tleT48L2ZvcmVpZ24ta2V5cz48cmVmLXR5cGUgbmFtZT0iSm91cm5hbCBBcnRpY2xlIj4xNzwv
cmVmLXR5cGU+PGNvbnRyaWJ1dG9ycz48YXV0aG9ycz48YXV0aG9yPkUuIEp1bnF1w6kgZGUgRm9y
dHVueTwvYXV0aG9yPjxhdXRob3I+RC4gTWFydGVuczwvYXV0aG9yPjwvYXV0aG9ycz48L2NvbnRy
aWJ1dG9ycz48dGl0bGVzPjx0aXRsZT5BY3RpdmUgTGVhcm5pbmctQmFzZWQgUGVkYWdvZ2ljYWwg
UnVsZSBFeHRyYWN0aW9uPC90aXRsZT48c2Vjb25kYXJ5LXRpdGxlPklFRUUgVHJhbnNhY3Rpb25z
IG9uIE5ldXJhbCBOZXR3b3JrcyBhbmQgTGVhcm5pbmcgU3lzdGVtczwvc2Vjb25kYXJ5LXRpdGxl
PjwvdGl0bGVzPjxwZXJpb2RpY2FsPjxmdWxsLXRpdGxlPklFRUUgVHJhbnNhY3Rpb25zIG9uIE5l
dXJhbCBOZXR3b3JrcyBhbmQgTGVhcm5pbmcgU3lzdGVtczwvZnVsbC10aXRsZT48L3BlcmlvZGlj
YWw+PHBhZ2VzPjI2NjQtMjY3NzwvcGFnZXM+PHZvbHVtZT4yNjwvdm9sdW1lPjxudW1iZXI+MTE8
L251bWJlcj48a2V5d29yZHM+PGtleXdvcmQ+ZGF0YSBtaW5pbmc8L2tleXdvcmQ+PGtleXdvcmQ+
bGVhcm5pbmcgKGFydGlmaWNpYWwgaW50ZWxsaWdlbmNlKTwva2V5d29yZD48a2V5d29yZD5uZXVy
YWwgbmV0czwva2V5d29yZD48a2V5d29yZD5zdXBwb3J0IHZlY3RvciBtYWNoaW5lczwva2V5d29y
ZD48a2V5d29yZD5hY3RpdmUgbGVhcm5pbmc8L2tleXdvcmQ+PGtleXdvcmQ+cGVkYWdvZ2ljYWwg
cnVsZSBleHRyYWN0aW9uPC9rZXl3b3JkPjxrZXl3b3JkPmRhdGEgbWluaW5nIHRlY2huaXF1ZXM8
L2tleXdvcmQ+PGtleXdvcmQ+Y29tcHJlaGVuc2libGUgcnVsZSBzZXRzPC9rZXl3b3JkPjxrZXl3
b3JkPmFydGlmaWNpYWwgZGF0YSBwb2ludHM8L2tleXdvcmQ+PGtleXdvcmQ+dHJhaW5pbmcgZGF0
YTwva2V5d29yZD48a2V5d29yZD5ibGFjay1ib3ggdGVjaG5pcXVlPC9rZXl3b3JkPjxrZXl3b3Jk
PnJ1bGUgaW5kdWN0aW9uIHRlY2huaXF1ZTwva2V5d29yZD48a2V5d29yZD5hcnRpZmljaWFsIG5l
dXJhbCBuZXR3b3Jrczwva2V5d29yZD48a2V5d29yZD5BTk48L2tleXdvcmQ+PGtleXdvcmQ+U1ZN
PC9rZXl3b3JkPjxrZXl3b3JkPnJhbmRvbSBmb3Jlc3RzPC9rZXl3b3JkPjxrZXl3b3JkPkRhdGEg
bW9kZWxzPC9rZXl3b3JkPjxrZXl3b3JkPkFjY3VyYWN5PC9rZXl3b3JkPjxrZXl3b3JkPlRyYWlu
aW5nPC9rZXl3b3JkPjxrZXl3b3JkPkZlYXR1cmUgZXh0cmFjdGlvbjwva2V5d29yZD48a2V5d29y
ZD5QcmVkaWN0aXZlIG1vZGVsczwva2V5d29yZD48a2V5d29yZD5jb21wcmVoZW5zaWJpbGl0eTwv
a2V5d29yZD48a2V5d29yZD5uZXVyYWwgbmV0d29yazwva2V5d29yZD48a2V5d29yZD5yYW5kb20g
Zm9yZXN0IChSRik8L2tleXdvcmQ+PGtleXdvcmQ+cnVsZSBleHRyYWN0aW9uPC9rZXl3b3JkPjxr
ZXl3b3JkPnN1cHBvcnQgdmVjdG9yIG1hY2hpbmUgKFNWTSkuPC9rZXl3b3JkPjxrZXl3b3JkPnN1
cHBvcnQgdmVjdG9yIG1hY2hpbmUgKFNWTSk8L2tleXdvcmQ+PC9rZXl3b3Jkcz48ZGF0ZXM+PHll
YXI+MjAxNTwveWVhcj48L2RhdGVzPjxpc2JuPjIxNjItMjM4ODwvaXNibj48dXJscz48L3VybHM+
PGVsZWN0cm9uaWMtcmVzb3VyY2UtbnVtPjEwLjExMDkvVE5OTFMuMjAxNS4yMzg5MDM3PC9lbGVj
dHJvbmljLXJlc291cmNlLW51bT48L3JlY29yZD48L0NpdGU+PENpdGU+PEF1dGhvcj5NYXJ0ZW5z
PC9BdXRob3I+PFllYXI+MjAwOTwvWWVhcj48UmVjTnVtPjEwMTwvUmVjTnVtPjxyZWNvcmQ+PHJl
Yy1udW1iZXI+MTAxPC9yZWMtbnVtYmVyPjxmb3JlaWduLWtleXM+PGtleSBhcHA9IkVOIiBkYi1p
ZD0iOXN0ZXQycmE1ZndwZXZlMmV6bnZwcHJiZHRyZTJkczJ3YXM5IiB0aW1lc3RhbXA9IjE2MDM5
ODQwODAiPjEwMTwva2V5PjwvZm9yZWlnbi1rZXlzPjxyZWYtdHlwZSBuYW1lPSJKb3VybmFsIEFy
dGljbGUiPjE3PC9yZWYtdHlwZT48Y29udHJpYnV0b3JzPjxhdXRob3JzPjxhdXRob3I+TWFydGVu
cywgRGF2aWQ8L2F1dGhvcj48YXV0aG9yPkJhZXNlbnMsIEJhcnQ8L2F1dGhvcj48YXV0aG9yPlZh
biBHZXN0ZWwsIFRvbnk8L2F1dGhvcj48L2F1dGhvcnM+PC9jb250cmlidXRvcnM+PHRpdGxlcz48
dGl0bGU+RGVjb21wb3NpdGlvbmFsIFJ1bGUgRXh0cmFjdGlvbiBmcm9tIFN1cHBvcnQgVmVjdG9y
IE1hY2hpbmVzIGJ5IEFjdGl2ZSBMZWFybmluZzwvdGl0bGU+PHNlY29uZGFyeS10aXRsZT5Lbm93
bGVkZ2UgYW5kIERhdGEgRW5naW5lZXJpbmcsIElFRUUgVHJhbnNhY3Rpb25zIG9uPC9zZWNvbmRh
cnktdGl0bGU+PC90aXRsZXM+PHBlcmlvZGljYWw+PGZ1bGwtdGl0bGU+S25vd2xlZGdlIGFuZCBE
YXRhIEVuZ2luZWVyaW5nLCBJRUVFIFRyYW5zYWN0aW9ucyBvbjwvZnVsbC10aXRsZT48L3Blcmlv
ZGljYWw+PHBhZ2VzPjE3OC0xOTE8L3BhZ2VzPjx2b2x1bWU+MjE8L3ZvbHVtZT48ZGF0ZXM+PHll
YXI+MjAwOTwveWVhcj48cHViLWRhdGVzPjxkYXRlPjAzLzAxPC9kYXRlPjwvcHViLWRhdGVzPjwv
ZGF0ZXM+PHVybHM+PC91cmxzPjxlbGVjdHJvbmljLXJlc291cmNlLW51bT4xMC4xMTA5L1RLREUu
MjAwOC4xMzE8L2VsZWN0cm9uaWMtcmVzb3VyY2UtbnVtPjwvcmVjb3JkPjwvQ2l0ZT48L0VuZE5v
dGU+AG==
</w:fldData>
        </w:fldChar>
      </w:r>
      <w:r w:rsidR="00D85A1A">
        <w:instrText xml:space="preserve"> ADDIN EN.CITE </w:instrText>
      </w:r>
      <w:r w:rsidR="00D85A1A">
        <w:fldChar w:fldCharType="begin">
          <w:fldData xml:space="preserve">PEVuZE5vdGU+PENpdGU+PEF1dGhvcj5CYXJha2F0PC9BdXRob3I+PFllYXI+MjAwNzwvWWVhcj48
UmVjTnVtPjgyPC9SZWNOdW0+PERpc3BsYXlUZXh0Pls1OCwgNTksIDY4XTwvRGlzcGxheVRleHQ+
PHJlY29yZD48cmVjLW51bWJlcj44MjwvcmVjLW51bWJlcj48Zm9yZWlnbi1rZXlzPjxrZXkgYXBw
PSJFTiIgZGItaWQ9IjlzdGV0MnJhNWZ3cGV2ZTJlem52cHByYmR0cmUyZHMyd2FzOSIgdGltZXN0
YW1wPSIxNjAxNTYzNTIzIj44Mjwva2V5PjwvZm9yZWlnbi1rZXlzPjxyZWYtdHlwZSBuYW1lPSJK
b3VybmFsIEFydGljbGUiPjE3PC9yZWYtdHlwZT48Y29udHJpYnV0b3JzPjxhdXRob3JzPjxhdXRo
b3I+QmFyYWthdCwgTmFobGE8L2F1dGhvcj48YXV0aG9yPkJyYWRsZXksIEFuZHJldzwvYXV0aG9y
PjwvYXV0aG9ycz48L2NvbnRyaWJ1dG9ycz48dGl0bGVzPjx0aXRsZT5SdWxlIEV4dHJhY3Rpb24g
ZnJvbSBTdXBwb3J0IFZlY3RvciBNYWNoaW5lczogQSBTZXF1ZW50aWFsIENvdmVyaW5nIEFwcHJv
YWNoPC90aXRsZT48c2Vjb25kYXJ5LXRpdGxlPktub3dsZWRnZSBhbmQgRGF0YSBFbmdpbmVlcmlu
ZywgSUVFRSBUcmFuc2FjdGlvbnMgb248L3NlY29uZGFyeS10aXRsZT48L3RpdGxlcz48cGVyaW9k
aWNhbD48ZnVsbC10aXRsZT5Lbm93bGVkZ2UgYW5kIERhdGEgRW5naW5lZXJpbmcsIElFRUUgVHJh
bnNhY3Rpb25zIG9uPC9mdWxsLXRpdGxlPjwvcGVyaW9kaWNhbD48cGFnZXM+NzI5LTc0MTwvcGFn
ZXM+PHZvbHVtZT4xOTwvdm9sdW1lPjxkYXRlcz48eWVhcj4yMDA3PC95ZWFyPjxwdWItZGF0ZXM+
PGRhdGU+MDcvMDE8L2RhdGU+PC9wdWItZGF0ZXM+PC9kYXRlcz48dXJscz48L3VybHM+PGVsZWN0
cm9uaWMtcmVzb3VyY2UtbnVtPjEwLjExMDkvVEtERS4yMDA3LjE5MDYxMDwvZWxlY3Ryb25pYy1y
ZXNvdXJjZS1udW0+PC9yZWNvcmQ+PC9DaXRlPjxDaXRlPjxBdXRob3I+Rm9ydHVueTwvQXV0aG9y
PjxZZWFyPjIwMTU8L1llYXI+PFJlY051bT44MzwvUmVjTnVtPjxyZWNvcmQ+PHJlYy1udW1iZXI+
ODM8L3JlYy1udW1iZXI+PGZvcmVpZ24ta2V5cz48a2V5IGFwcD0iRU4iIGRiLWlkPSI5c3RldDJy
YTVmd3BldmUyZXpudnBwcmJkdHJlMmRzMndhczkiIHRpbWVzdGFtcD0iMTYwMTU2NTU3OCI+ODM8
L2tleT48L2ZvcmVpZ24ta2V5cz48cmVmLXR5cGUgbmFtZT0iSm91cm5hbCBBcnRpY2xlIj4xNzwv
cmVmLXR5cGU+PGNvbnRyaWJ1dG9ycz48YXV0aG9ycz48YXV0aG9yPkUuIEp1bnF1w6kgZGUgRm9y
dHVueTwvYXV0aG9yPjxhdXRob3I+RC4gTWFydGVuczwvYXV0aG9yPjwvYXV0aG9ycz48L2NvbnRy
aWJ1dG9ycz48dGl0bGVzPjx0aXRsZT5BY3RpdmUgTGVhcm5pbmctQmFzZWQgUGVkYWdvZ2ljYWwg
UnVsZSBFeHRyYWN0aW9uPC90aXRsZT48c2Vjb25kYXJ5LXRpdGxlPklFRUUgVHJhbnNhY3Rpb25z
IG9uIE5ldXJhbCBOZXR3b3JrcyBhbmQgTGVhcm5pbmcgU3lzdGVtczwvc2Vjb25kYXJ5LXRpdGxl
PjwvdGl0bGVzPjxwZXJpb2RpY2FsPjxmdWxsLXRpdGxlPklFRUUgVHJhbnNhY3Rpb25zIG9uIE5l
dXJhbCBOZXR3b3JrcyBhbmQgTGVhcm5pbmcgU3lzdGVtczwvZnVsbC10aXRsZT48L3BlcmlvZGlj
YWw+PHBhZ2VzPjI2NjQtMjY3NzwvcGFnZXM+PHZvbHVtZT4yNjwvdm9sdW1lPjxudW1iZXI+MTE8
L251bWJlcj48a2V5d29yZHM+PGtleXdvcmQ+ZGF0YSBtaW5pbmc8L2tleXdvcmQ+PGtleXdvcmQ+
bGVhcm5pbmcgKGFydGlmaWNpYWwgaW50ZWxsaWdlbmNlKTwva2V5d29yZD48a2V5d29yZD5uZXVy
YWwgbmV0czwva2V5d29yZD48a2V5d29yZD5zdXBwb3J0IHZlY3RvciBtYWNoaW5lczwva2V5d29y
ZD48a2V5d29yZD5hY3RpdmUgbGVhcm5pbmc8L2tleXdvcmQ+PGtleXdvcmQ+cGVkYWdvZ2ljYWwg
cnVsZSBleHRyYWN0aW9uPC9rZXl3b3JkPjxrZXl3b3JkPmRhdGEgbWluaW5nIHRlY2huaXF1ZXM8
L2tleXdvcmQ+PGtleXdvcmQ+Y29tcHJlaGVuc2libGUgcnVsZSBzZXRzPC9rZXl3b3JkPjxrZXl3
b3JkPmFydGlmaWNpYWwgZGF0YSBwb2ludHM8L2tleXdvcmQ+PGtleXdvcmQ+dHJhaW5pbmcgZGF0
YTwva2V5d29yZD48a2V5d29yZD5ibGFjay1ib3ggdGVjaG5pcXVlPC9rZXl3b3JkPjxrZXl3b3Jk
PnJ1bGUgaW5kdWN0aW9uIHRlY2huaXF1ZTwva2V5d29yZD48a2V5d29yZD5hcnRpZmljaWFsIG5l
dXJhbCBuZXR3b3Jrczwva2V5d29yZD48a2V5d29yZD5BTk48L2tleXdvcmQ+PGtleXdvcmQ+U1ZN
PC9rZXl3b3JkPjxrZXl3b3JkPnJhbmRvbSBmb3Jlc3RzPC9rZXl3b3JkPjxrZXl3b3JkPkRhdGEg
bW9kZWxzPC9rZXl3b3JkPjxrZXl3b3JkPkFjY3VyYWN5PC9rZXl3b3JkPjxrZXl3b3JkPlRyYWlu
aW5nPC9rZXl3b3JkPjxrZXl3b3JkPkZlYXR1cmUgZXh0cmFjdGlvbjwva2V5d29yZD48a2V5d29y
ZD5QcmVkaWN0aXZlIG1vZGVsczwva2V5d29yZD48a2V5d29yZD5jb21wcmVoZW5zaWJpbGl0eTwv
a2V5d29yZD48a2V5d29yZD5uZXVyYWwgbmV0d29yazwva2V5d29yZD48a2V5d29yZD5yYW5kb20g
Zm9yZXN0IChSRik8L2tleXdvcmQ+PGtleXdvcmQ+cnVsZSBleHRyYWN0aW9uPC9rZXl3b3JkPjxr
ZXl3b3JkPnN1cHBvcnQgdmVjdG9yIG1hY2hpbmUgKFNWTSkuPC9rZXl3b3JkPjxrZXl3b3JkPnN1
cHBvcnQgdmVjdG9yIG1hY2hpbmUgKFNWTSk8L2tleXdvcmQ+PC9rZXl3b3Jkcz48ZGF0ZXM+PHll
YXI+MjAxNTwveWVhcj48L2RhdGVzPjxpc2JuPjIxNjItMjM4ODwvaXNibj48dXJscz48L3VybHM+
PGVsZWN0cm9uaWMtcmVzb3VyY2UtbnVtPjEwLjExMDkvVE5OTFMuMjAxNS4yMzg5MDM3PC9lbGVj
dHJvbmljLXJlc291cmNlLW51bT48L3JlY29yZD48L0NpdGU+PENpdGU+PEF1dGhvcj5NYXJ0ZW5z
PC9BdXRob3I+PFllYXI+MjAwOTwvWWVhcj48UmVjTnVtPjEwMTwvUmVjTnVtPjxyZWNvcmQ+PHJl
Yy1udW1iZXI+MTAxPC9yZWMtbnVtYmVyPjxmb3JlaWduLWtleXM+PGtleSBhcHA9IkVOIiBkYi1p
ZD0iOXN0ZXQycmE1ZndwZXZlMmV6bnZwcHJiZHRyZTJkczJ3YXM5IiB0aW1lc3RhbXA9IjE2MDM5
ODQwODAiPjEwMTwva2V5PjwvZm9yZWlnbi1rZXlzPjxyZWYtdHlwZSBuYW1lPSJKb3VybmFsIEFy
dGljbGUiPjE3PC9yZWYtdHlwZT48Y29udHJpYnV0b3JzPjxhdXRob3JzPjxhdXRob3I+TWFydGVu
cywgRGF2aWQ8L2F1dGhvcj48YXV0aG9yPkJhZXNlbnMsIEJhcnQ8L2F1dGhvcj48YXV0aG9yPlZh
biBHZXN0ZWwsIFRvbnk8L2F1dGhvcj48L2F1dGhvcnM+PC9jb250cmlidXRvcnM+PHRpdGxlcz48
dGl0bGU+RGVjb21wb3NpdGlvbmFsIFJ1bGUgRXh0cmFjdGlvbiBmcm9tIFN1cHBvcnQgVmVjdG9y
IE1hY2hpbmVzIGJ5IEFjdGl2ZSBMZWFybmluZzwvdGl0bGU+PHNlY29uZGFyeS10aXRsZT5Lbm93
bGVkZ2UgYW5kIERhdGEgRW5naW5lZXJpbmcsIElFRUUgVHJhbnNhY3Rpb25zIG9uPC9zZWNvbmRh
cnktdGl0bGU+PC90aXRsZXM+PHBlcmlvZGljYWw+PGZ1bGwtdGl0bGU+S25vd2xlZGdlIGFuZCBE
YXRhIEVuZ2luZWVyaW5nLCBJRUVFIFRyYW5zYWN0aW9ucyBvbjwvZnVsbC10aXRsZT48L3Blcmlv
ZGljYWw+PHBhZ2VzPjE3OC0xOTE8L3BhZ2VzPjx2b2x1bWU+MjE8L3ZvbHVtZT48ZGF0ZXM+PHll
YXI+MjAwOTwveWVhcj48cHViLWRhdGVzPjxkYXRlPjAzLzAxPC9kYXRlPjwvcHViLWRhdGVzPjwv
ZGF0ZXM+PHVybHM+PC91cmxzPjxlbGVjdHJvbmljLXJlc291cmNlLW51bT4xMC4xMTA5L1RLREUu
MjAwOC4xMzE8L2VsZWN0cm9uaWMtcmVzb3VyY2UtbnVtPjwvcmVjb3JkPjwvQ2l0ZT48L0VuZE5v
dGU+AG==
</w:fldData>
        </w:fldChar>
      </w:r>
      <w:r w:rsidR="00D85A1A">
        <w:instrText xml:space="preserve"> ADDIN EN.CITE.DATA </w:instrText>
      </w:r>
      <w:r w:rsidR="00D85A1A">
        <w:fldChar w:fldCharType="end"/>
      </w:r>
      <w:r w:rsidR="00A21291">
        <w:fldChar w:fldCharType="separate"/>
      </w:r>
      <w:r w:rsidR="00D85A1A">
        <w:rPr>
          <w:noProof/>
        </w:rPr>
        <w:t>[58, 59, 68]</w:t>
      </w:r>
      <w:r w:rsidR="00A21291">
        <w:fldChar w:fldCharType="end"/>
      </w:r>
      <w:r w:rsidR="00A21291">
        <w:t xml:space="preserve">. </w:t>
      </w:r>
    </w:p>
    <w:p w14:paraId="7DCA1E01" w14:textId="53AF4E67" w:rsidR="004A0158" w:rsidRDefault="00380932" w:rsidP="00A115B6">
      <w:r>
        <w:t xml:space="preserve">A method called </w:t>
      </w:r>
      <w:proofErr w:type="spellStart"/>
      <w:r w:rsidRPr="00380932">
        <w:t>SQRex</w:t>
      </w:r>
      <w:proofErr w:type="spellEnd"/>
      <w:r w:rsidRPr="00380932">
        <w:t>-SVM</w:t>
      </w:r>
      <w:r>
        <w:t xml:space="preserve"> extracts rules </w:t>
      </w:r>
      <w:r w:rsidR="00163F9D">
        <w:t xml:space="preserve">for binary </w:t>
      </w:r>
      <w:r w:rsidR="00A21291">
        <w:t>classification</w:t>
      </w:r>
      <w:r>
        <w:t xml:space="preserve"> </w:t>
      </w:r>
      <w:r>
        <w:fldChar w:fldCharType="begin"/>
      </w:r>
      <w:r w:rsidR="00D85A1A">
        <w:instrText xml:space="preserve"> ADDIN EN.CITE &lt;EndNote&gt;&lt;Cite&gt;&lt;Author&gt;Barakat&lt;/Author&gt;&lt;Year&gt;2007&lt;/Year&gt;&lt;RecNum&gt;82&lt;/RecNum&gt;&lt;DisplayText&gt;[59]&lt;/DisplayText&gt;&lt;record&gt;&lt;rec-number&gt;82&lt;/rec-number&gt;&lt;foreign-keys&gt;&lt;key app="EN" db-id="9stet2ra5fwpeve2eznvpprbdtre2ds2was9" timestamp="1601563523"&gt;82&lt;/key&gt;&lt;/foreign-keys&gt;&lt;ref-type name="Journal Article"&gt;17&lt;/ref-type&gt;&lt;contributors&gt;&lt;authors&gt;&lt;author&gt;Barakat, Nahla&lt;/author&gt;&lt;author&gt;Bradley, Andrew&lt;/author&gt;&lt;/authors&gt;&lt;/contributors&gt;&lt;titles&gt;&lt;title&gt;Rule Extraction from Support Vector Machines: A Sequential Covering Approach&lt;/title&gt;&lt;secondary-title&gt;Knowledge and Data Engineering, IEEE Transactions on&lt;/secondary-title&gt;&lt;/titles&gt;&lt;periodical&gt;&lt;full-title&gt;Knowledge and Data Engineering, IEEE Transactions on&lt;/full-title&gt;&lt;/periodical&gt;&lt;pages&gt;729-741&lt;/pages&gt;&lt;volume&gt;19&lt;/volume&gt;&lt;dates&gt;&lt;year&gt;2007&lt;/year&gt;&lt;pub-dates&gt;&lt;date&gt;07/01&lt;/date&gt;&lt;/pub-dates&gt;&lt;/dates&gt;&lt;urls&gt;&lt;/urls&gt;&lt;electronic-resource-num&gt;10.1109/TKDE.2007.190610&lt;/electronic-resource-num&gt;&lt;/record&gt;&lt;/Cite&gt;&lt;/EndNote&gt;</w:instrText>
      </w:r>
      <w:r>
        <w:fldChar w:fldCharType="separate"/>
      </w:r>
      <w:r w:rsidR="00D85A1A">
        <w:rPr>
          <w:noProof/>
        </w:rPr>
        <w:t>[59]</w:t>
      </w:r>
      <w:r>
        <w:fldChar w:fldCharType="end"/>
      </w:r>
      <w:r>
        <w:t xml:space="preserve">. </w:t>
      </w:r>
      <w:r w:rsidR="00D71250">
        <w:t xml:space="preserve">The most discriminative features are selected from the SVs </w:t>
      </w:r>
      <w:r w:rsidR="00543101">
        <w:t xml:space="preserve">based on their z-score </w:t>
      </w:r>
      <w:r w:rsidR="004A5981">
        <w:t xml:space="preserve">from the mean, and are ranked accordingly. From this set of features and their values </w:t>
      </w:r>
      <w:r w:rsidR="00FA0429">
        <w:t>based on</w:t>
      </w:r>
      <w:r w:rsidR="004A5981">
        <w:t xml:space="preserve"> the SVs, decision rules are formed</w:t>
      </w:r>
      <w:r w:rsidR="0073607E">
        <w:t xml:space="preserve">, that hold for the same </w:t>
      </w:r>
      <w:r w:rsidR="00B01101">
        <w:t xml:space="preserve">feature value </w:t>
      </w:r>
      <w:r w:rsidR="0073607E">
        <w:t xml:space="preserve">region as the SV. </w:t>
      </w:r>
      <w:r w:rsidR="004A5981">
        <w:t>Any rules that do not produce true positives are pruned. The results from this paper compare their methods to other technique</w:t>
      </w:r>
      <w:r w:rsidR="00D71250">
        <w:t>s</w:t>
      </w:r>
      <w:r w:rsidR="004A5981">
        <w:t xml:space="preserve"> to obtain higher comprehensibility which they define </w:t>
      </w:r>
      <w:r w:rsidR="0073607E">
        <w:t>as a low</w:t>
      </w:r>
      <w:r w:rsidR="004A5981">
        <w:t xml:space="preserve"> number of rules, and comparable or higher accuracy and fidelity on various tabular datasets. </w:t>
      </w:r>
    </w:p>
    <w:p w14:paraId="6365C5B7" w14:textId="6ECA9DFD" w:rsidR="004A0158" w:rsidRDefault="004A0158" w:rsidP="00A115B6">
      <w:r>
        <w:t xml:space="preserve">Similarly, ALBA uses SVs to sample more instances around the same local area (defined as the average distance in all feature dimensions), after which decision rules are inferred using different algorithms </w:t>
      </w:r>
      <w:r>
        <w:fldChar w:fldCharType="begin"/>
      </w:r>
      <w:r w:rsidR="00D85A1A">
        <w:instrText xml:space="preserve"> ADDIN EN.CITE &lt;EndNote&gt;&lt;Cite&gt;&lt;Author&gt;Martens&lt;/Author&gt;&lt;Year&gt;2009&lt;/Year&gt;&lt;RecNum&gt;101&lt;/RecNum&gt;&lt;DisplayText&gt;[58]&lt;/DisplayText&gt;&lt;record&gt;&lt;rec-number&gt;101&lt;/rec-number&gt;&lt;foreign-keys&gt;&lt;key app="EN" db-id="9stet2ra5fwpeve2eznvpprbdtre2ds2was9" timestamp="1603984080"&gt;101&lt;/key&gt;&lt;/foreign-keys&gt;&lt;ref-type name="Journal Article"&gt;17&lt;/ref-type&gt;&lt;contributors&gt;&lt;authors&gt;&lt;author&gt;Martens, David&lt;/author&gt;&lt;author&gt;Baesens, Bart&lt;/author&gt;&lt;author&gt;Van Gestel, Tony&lt;/author&gt;&lt;/authors&gt;&lt;/contributors&gt;&lt;titles&gt;&lt;title&gt;Decompositional Rule Extraction from Support Vector Machines by Active Learning&lt;/title&gt;&lt;secondary-title&gt;Knowledge and Data Engineering, IEEE Transactions on&lt;/secondary-title&gt;&lt;/titles&gt;&lt;periodical&gt;&lt;full-title&gt;Knowledge and Data Engineering, IEEE Transactions on&lt;/full-title&gt;&lt;/periodical&gt;&lt;pages&gt;178-191&lt;/pages&gt;&lt;volume&gt;21&lt;/volume&gt;&lt;dates&gt;&lt;year&gt;2009&lt;/year&gt;&lt;pub-dates&gt;&lt;date&gt;03/01&lt;/date&gt;&lt;/pub-dates&gt;&lt;/dates&gt;&lt;urls&gt;&lt;/urls&gt;&lt;electronic-resource-num&gt;10.1109/TKDE.2008.131&lt;/electronic-resource-num&gt;&lt;/record&gt;&lt;/Cite&gt;&lt;/EndNote&gt;</w:instrText>
      </w:r>
      <w:r>
        <w:fldChar w:fldCharType="separate"/>
      </w:r>
      <w:r w:rsidR="00D85A1A">
        <w:rPr>
          <w:noProof/>
        </w:rPr>
        <w:t>[58]</w:t>
      </w:r>
      <w:r>
        <w:fldChar w:fldCharType="end"/>
      </w:r>
      <w:r>
        <w:t>. The results they obtain show better accuracy and fidelity of the decision rule algorithms when using this sampled dataset rather than the original</w:t>
      </w:r>
      <w:r w:rsidR="00D22606">
        <w:t xml:space="preserve"> data</w:t>
      </w:r>
      <w:r>
        <w:t>.</w:t>
      </w:r>
    </w:p>
    <w:p w14:paraId="4D41BF2D" w14:textId="141BF6A9" w:rsidR="00240524" w:rsidRDefault="0073607E" w:rsidP="00A115B6">
      <w:r>
        <w:t>Th</w:t>
      </w:r>
      <w:r w:rsidR="00D71250">
        <w:t>ese</w:t>
      </w:r>
      <w:r>
        <w:t xml:space="preserve"> strateg</w:t>
      </w:r>
      <w:r w:rsidR="00D71250">
        <w:t>ies</w:t>
      </w:r>
      <w:r>
        <w:t xml:space="preserve"> seem similar to how </w:t>
      </w:r>
      <w:r w:rsidR="005F39CD">
        <w:t xml:space="preserve">the model-agnostic </w:t>
      </w:r>
      <w:r>
        <w:t xml:space="preserve">Anchors are </w:t>
      </w:r>
      <w:r w:rsidR="00D71250">
        <w:t>formed;</w:t>
      </w:r>
      <w:r>
        <w:t xml:space="preserve"> starting from a certain </w:t>
      </w:r>
      <w:r w:rsidR="00D71250">
        <w:t>instance, sampling more in this local feature space without changing the prediction, and forming decision rules based on that. One might argue this to be the reason why none of these specific SVM-based techniques have actively maintained software at this time</w:t>
      </w:r>
      <w:r w:rsidR="007543D7">
        <w:t>, and why little research for SVM-specific explanations is conducted recently.</w:t>
      </w:r>
    </w:p>
    <w:p w14:paraId="2FD5F97A" w14:textId="7200366C" w:rsidR="00240524" w:rsidRPr="00F36508" w:rsidRDefault="00C93CAB" w:rsidP="00A115B6">
      <w:pPr>
        <w:pStyle w:val="Kop3"/>
      </w:pPr>
      <w:r w:rsidRPr="00F36508">
        <w:t xml:space="preserve">3.2.3 </w:t>
      </w:r>
      <w:r w:rsidR="00517ED6" w:rsidRPr="00F36508">
        <w:t>(</w:t>
      </w:r>
      <w:r w:rsidR="000874C9" w:rsidRPr="00F36508">
        <w:t>Deep</w:t>
      </w:r>
      <w:r w:rsidR="00517ED6" w:rsidRPr="00F36508">
        <w:t>)</w:t>
      </w:r>
      <w:r w:rsidR="000874C9" w:rsidRPr="00F36508">
        <w:t xml:space="preserve"> Neural Networks (</w:t>
      </w:r>
      <w:r w:rsidR="00517ED6" w:rsidRPr="00F36508">
        <w:t>(</w:t>
      </w:r>
      <w:r w:rsidR="00240524" w:rsidRPr="00F36508">
        <w:t>D</w:t>
      </w:r>
      <w:r w:rsidR="00517ED6" w:rsidRPr="00F36508">
        <w:t>)</w:t>
      </w:r>
      <w:r w:rsidR="00240524" w:rsidRPr="00F36508">
        <w:t>NN</w:t>
      </w:r>
      <w:r w:rsidR="000874C9" w:rsidRPr="00F36508">
        <w:t>s)</w:t>
      </w:r>
    </w:p>
    <w:p w14:paraId="0FECE20E" w14:textId="7BB605EC" w:rsidR="00E23B2D" w:rsidRDefault="007107B6" w:rsidP="00A115B6">
      <w:r>
        <w:t xml:space="preserve">A neural network </w:t>
      </w:r>
      <w:r w:rsidR="00745E65">
        <w:t>consists</w:t>
      </w:r>
      <w:r>
        <w:t xml:space="preserve"> of </w:t>
      </w:r>
      <w:r w:rsidRPr="00E23B2D">
        <w:rPr>
          <w:i/>
          <w:iCs/>
        </w:rPr>
        <w:t>neurons</w:t>
      </w:r>
      <w:r>
        <w:t xml:space="preserve"> which approximate certain functions </w:t>
      </w:r>
      <w:r>
        <w:fldChar w:fldCharType="begin"/>
      </w:r>
      <w:r>
        <w:instrText xml:space="preserve"> ADDIN EN.CITE &lt;EndNote&gt;&lt;Cite&gt;&lt;Author&gt;Courville&lt;/Author&gt;&lt;Year&gt;2016&lt;/Year&gt;&lt;RecNum&gt;109&lt;/RecNum&gt;&lt;DisplayText&gt;[7]&lt;/DisplayText&gt;&lt;record&gt;&lt;rec-number&gt;109&lt;/rec-number&gt;&lt;foreign-keys&gt;&lt;key app="EN" db-id="9stet2ra5fwpeve2eznvpprbdtre2ds2was9" timestamp="1604612496"&gt;109&lt;/key&gt;&lt;/foreign-keys&gt;&lt;ref-type name="Journal Article"&gt;17&lt;/ref-type&gt;&lt;contributors&gt;&lt;authors&gt;&lt;author&gt;Ian Goodfellow and Yoshua Bengio and Aaron Courville&lt;/author&gt;&lt;/authors&gt;&lt;/contributors&gt;&lt;titles&gt;&lt;title&gt;Deep Learning&lt;/title&gt;&lt;/titles&gt;&lt;dates&gt;&lt;year&gt;2016&lt;/year&gt;&lt;/dates&gt;&lt;orig-pub&gt;MIT Press&lt;/orig-pub&gt;&lt;urls&gt;&lt;related-urls&gt;&lt;url&gt;http://www.deeplearningbook.org&lt;/url&gt;&lt;/related-urls&gt;&lt;/urls&gt;&lt;/record&gt;&lt;/Cite&gt;&lt;/EndNote&gt;</w:instrText>
      </w:r>
      <w:r>
        <w:fldChar w:fldCharType="separate"/>
      </w:r>
      <w:r>
        <w:rPr>
          <w:noProof/>
        </w:rPr>
        <w:t>[7]</w:t>
      </w:r>
      <w:r>
        <w:fldChar w:fldCharType="end"/>
      </w:r>
      <w:r>
        <w:t xml:space="preserve">. These neurons are organized in </w:t>
      </w:r>
      <w:r w:rsidRPr="00E23B2D">
        <w:rPr>
          <w:i/>
          <w:iCs/>
        </w:rPr>
        <w:t>layers</w:t>
      </w:r>
      <w:r>
        <w:t xml:space="preserve">; the input layer, </w:t>
      </w:r>
      <w:r w:rsidR="00AC165D">
        <w:t xml:space="preserve">hidden layers, and an output layer. The </w:t>
      </w:r>
      <w:r w:rsidR="00AC165D" w:rsidRPr="00E23B2D">
        <w:rPr>
          <w:i/>
          <w:iCs/>
        </w:rPr>
        <w:t>hidden</w:t>
      </w:r>
      <w:r w:rsidR="00AC165D">
        <w:t xml:space="preserve"> layers are </w:t>
      </w:r>
      <w:r w:rsidR="00745E65">
        <w:t xml:space="preserve">the </w:t>
      </w:r>
      <w:r w:rsidR="00AC165D">
        <w:t xml:space="preserve">most interesting as the learning algorithm has to decide how to optimally </w:t>
      </w:r>
      <w:r w:rsidR="00E23B2D">
        <w:t>activate</w:t>
      </w:r>
      <w:r w:rsidR="00AC165D">
        <w:t xml:space="preserve"> </w:t>
      </w:r>
      <w:r w:rsidR="00E23B2D">
        <w:t>the neurons within the layer</w:t>
      </w:r>
      <w:r w:rsidR="00AC165D">
        <w:t xml:space="preserve"> to produce the desired output. This is done with a process called </w:t>
      </w:r>
      <w:r w:rsidR="00AC165D" w:rsidRPr="00AC165D">
        <w:rPr>
          <w:i/>
          <w:iCs/>
        </w:rPr>
        <w:t>backpropagation</w:t>
      </w:r>
      <w:r w:rsidR="00AC165D">
        <w:t xml:space="preserve">, which calculates the gradient of the error with respect to how the </w:t>
      </w:r>
      <w:r w:rsidR="00E23B2D">
        <w:t xml:space="preserve">neurons in the </w:t>
      </w:r>
      <w:r w:rsidR="00AC165D">
        <w:t xml:space="preserve">hidden layers are </w:t>
      </w:r>
      <w:r w:rsidR="00E23B2D">
        <w:t>activated</w:t>
      </w:r>
      <w:r w:rsidR="00AC165D">
        <w:t xml:space="preserve">. In this way the NN is optimized. The term </w:t>
      </w:r>
      <w:r w:rsidR="00AC165D">
        <w:rPr>
          <w:i/>
          <w:iCs/>
        </w:rPr>
        <w:t>deep</w:t>
      </w:r>
      <w:r w:rsidR="00AC165D">
        <w:t xml:space="preserve"> neural networks stems from the number of hidden layers used, </w:t>
      </w:r>
      <w:r w:rsidR="00E23B2D">
        <w:t>or the depth of the NN</w:t>
      </w:r>
      <w:r w:rsidR="00AC165D">
        <w:t>.</w:t>
      </w:r>
      <w:r w:rsidR="00E23B2D">
        <w:t xml:space="preserve"> Though there exist many different types of (D)NNs, it is most important to understand the basics of how neurons are activated in hidden layers, and how the error of the outcome is backpropagated to optimize these activations. Most of the methods discussed below are available for DNNs of any depth.</w:t>
      </w:r>
    </w:p>
    <w:p w14:paraId="216A6368" w14:textId="0974608E" w:rsidR="00475AEB" w:rsidRPr="009F2CC0" w:rsidRDefault="00475AEB" w:rsidP="00A115B6">
      <w:pPr>
        <w:rPr>
          <w:b/>
          <w:bCs/>
        </w:rPr>
      </w:pPr>
      <w:proofErr w:type="spellStart"/>
      <w:r w:rsidRPr="009F2CC0">
        <w:rPr>
          <w:b/>
          <w:bCs/>
        </w:rPr>
        <w:t>DeepLIFT</w:t>
      </w:r>
      <w:proofErr w:type="spellEnd"/>
    </w:p>
    <w:p w14:paraId="2894EE79" w14:textId="77777777" w:rsidR="00745E65" w:rsidRDefault="00003840" w:rsidP="00A115B6">
      <w:proofErr w:type="spellStart"/>
      <w:r>
        <w:t>DeepLIFT</w:t>
      </w:r>
      <w:proofErr w:type="spellEnd"/>
      <w:r>
        <w:t xml:space="preserve"> </w:t>
      </w:r>
      <w:r w:rsidR="0036711D">
        <w:t xml:space="preserve">could be considered one of the main methods for explaining DNNs due to the interest in </w:t>
      </w:r>
      <w:r w:rsidR="00100933">
        <w:t>its</w:t>
      </w:r>
      <w:r w:rsidR="0036711D">
        <w:t xml:space="preserve"> research</w:t>
      </w:r>
      <w:r w:rsidR="00100933">
        <w:t xml:space="preserve">, its </w:t>
      </w:r>
      <w:r w:rsidR="0036711D">
        <w:t>implementation</w:t>
      </w:r>
      <w:r w:rsidR="00100933">
        <w:t>, as well as the results it has obtained</w:t>
      </w:r>
      <w:r w:rsidR="0036711D">
        <w:t xml:space="preserve">. </w:t>
      </w:r>
      <w:r w:rsidR="00080CED">
        <w:t>Its approach</w:t>
      </w:r>
      <w:r w:rsidR="00277774">
        <w:t xml:space="preserve"> is based on measuring feature importance in differences from a problem-specific </w:t>
      </w:r>
      <w:r w:rsidR="00277774" w:rsidRPr="00B12429">
        <w:rPr>
          <w:i/>
          <w:iCs/>
        </w:rPr>
        <w:t>reference state</w:t>
      </w:r>
      <w:r w:rsidR="00277774">
        <w:t>, which constitutes a default or neutral input</w:t>
      </w:r>
      <w:r w:rsidR="00080CED">
        <w:t xml:space="preserve"> </w:t>
      </w:r>
      <w:r w:rsidR="00080CED">
        <w:fldChar w:fldCharType="begin"/>
      </w:r>
      <w:r w:rsidR="00D85A1A">
        <w:instrText xml:space="preserve"> ADDIN EN.CITE &lt;EndNote&gt;&lt;Cite&gt;&lt;Author&gt;Shrikumar&lt;/Author&gt;&lt;Year&gt;2016&lt;/Year&gt;&lt;RecNum&gt;85&lt;/RecNum&gt;&lt;DisplayText&gt;[60]&lt;/DisplayText&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00080CED">
        <w:fldChar w:fldCharType="separate"/>
      </w:r>
      <w:r w:rsidR="00D85A1A">
        <w:rPr>
          <w:noProof/>
        </w:rPr>
        <w:t>[60]</w:t>
      </w:r>
      <w:r w:rsidR="00080CED">
        <w:fldChar w:fldCharType="end"/>
      </w:r>
      <w:r w:rsidR="00277774">
        <w:t xml:space="preserve">. The authors call </w:t>
      </w:r>
      <w:proofErr w:type="spellStart"/>
      <w:r w:rsidR="00277774">
        <w:t>DeepLIFT</w:t>
      </w:r>
      <w:proofErr w:type="spellEnd"/>
      <w:r w:rsidR="00277774">
        <w:t xml:space="preserve"> a difference-from-reference approach, as opposed to gradient-based techniques</w:t>
      </w:r>
      <w:r w:rsidR="00594B1A">
        <w:t>, which would fail if gradients are zero</w:t>
      </w:r>
      <w:r w:rsidR="00277774">
        <w:t xml:space="preserve">. </w:t>
      </w:r>
      <w:proofErr w:type="spellStart"/>
      <w:r w:rsidR="00277774">
        <w:t>DeepLIFT</w:t>
      </w:r>
      <w:proofErr w:type="spellEnd"/>
      <w:r w:rsidR="00277774">
        <w:t xml:space="preserve"> measures the change in activation of an output neuron of interest, </w:t>
      </w:r>
      <w:r w:rsidR="00E3331C">
        <w:t>as compared to the activation in that neuron with the reference inpu</w:t>
      </w:r>
      <w:r w:rsidR="00100933">
        <w:t xml:space="preserve">t. </w:t>
      </w:r>
      <w:r w:rsidR="00E3331C">
        <w:t xml:space="preserve">For defining this reference, one must ask themselves the question </w:t>
      </w:r>
      <w:r w:rsidR="00E3331C" w:rsidRPr="00E23B2D">
        <w:t>“</w:t>
      </w:r>
      <w:r w:rsidR="00E3331C">
        <w:t xml:space="preserve">what would I like to measure differences against?”. </w:t>
      </w:r>
    </w:p>
    <w:p w14:paraId="1615728D" w14:textId="501A4B26" w:rsidR="0036711D" w:rsidRPr="00240524" w:rsidRDefault="00E3331C" w:rsidP="00A115B6">
      <w:r>
        <w:t>The authors conducted an experiment on genomics data, where the reference consisted of a sequence of ACGT bases in expected frequencies,</w:t>
      </w:r>
      <w:r w:rsidR="00594B1A">
        <w:t xml:space="preserve"> and the task at hand was to detect motifs of certain genes. From all methods that were available at that point, </w:t>
      </w:r>
      <w:proofErr w:type="spellStart"/>
      <w:r w:rsidR="00594B1A">
        <w:t>DeepLIFT</w:t>
      </w:r>
      <w:proofErr w:type="spellEnd"/>
      <w:r w:rsidR="00594B1A">
        <w:t xml:space="preserve"> performed the best.</w:t>
      </w:r>
      <w:r w:rsidR="00745E65">
        <w:t xml:space="preserve"> Since then, </w:t>
      </w:r>
      <w:proofErr w:type="spellStart"/>
      <w:r w:rsidR="00745E65">
        <w:t>DeepLIFT</w:t>
      </w:r>
      <w:proofErr w:type="spellEnd"/>
      <w:r w:rsidR="00745E65">
        <w:t xml:space="preserve"> has been incorporated into Deep SHAP.</w:t>
      </w:r>
    </w:p>
    <w:p w14:paraId="79560191" w14:textId="61E6AB19" w:rsidR="00475AEB" w:rsidRPr="009F2CC0" w:rsidRDefault="00475AEB" w:rsidP="00A115B6">
      <w:pPr>
        <w:rPr>
          <w:b/>
          <w:bCs/>
        </w:rPr>
      </w:pPr>
      <w:r w:rsidRPr="009F2CC0">
        <w:rPr>
          <w:b/>
          <w:bCs/>
        </w:rPr>
        <w:t>Deep SHAP</w:t>
      </w:r>
    </w:p>
    <w:p w14:paraId="46710890" w14:textId="67F2CCE8" w:rsidR="00A70BE3" w:rsidRDefault="00E23B2D" w:rsidP="00A115B6">
      <w:r>
        <w:t xml:space="preserve">For understanding Deep SHAP, we recommend first reading about Shapley values and the general implementation of SHAP in the model-agnostic section. Although </w:t>
      </w:r>
      <w:proofErr w:type="spellStart"/>
      <w:r>
        <w:t>KernelSHAP</w:t>
      </w:r>
      <w:proofErr w:type="spellEnd"/>
      <w:r>
        <w:t xml:space="preserve"> could also be applied to DNNs, Deep SHAP was developed to specifically optimize the computation of Shapley values for DNNs </w:t>
      </w:r>
      <w:r>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fldChar w:fldCharType="separate"/>
      </w:r>
      <w:r w:rsidR="006D03A9">
        <w:rPr>
          <w:noProof/>
        </w:rPr>
        <w:t>[32]</w:t>
      </w:r>
      <w:r>
        <w:fldChar w:fldCharType="end"/>
      </w:r>
      <w:r>
        <w:t xml:space="preserve">. This implementation was an adaptation </w:t>
      </w:r>
      <w:r w:rsidR="000D3A53">
        <w:t>of</w:t>
      </w:r>
      <w:r>
        <w:t xml:space="preserve"> using Shapley values </w:t>
      </w:r>
      <w:r w:rsidR="00EA08B4">
        <w:t xml:space="preserve">with </w:t>
      </w:r>
      <w:proofErr w:type="spellStart"/>
      <w:r>
        <w:t>DeepLIFT</w:t>
      </w:r>
      <w:proofErr w:type="spellEnd"/>
      <w:r>
        <w:t xml:space="preserve">, similar to how Kernel SHAP is equivalent to combining Shapley values </w:t>
      </w:r>
      <w:r w:rsidR="000D3A53">
        <w:t>with</w:t>
      </w:r>
      <w:r>
        <w:t xml:space="preserve"> LIME. </w:t>
      </w:r>
      <w:r w:rsidR="00003840">
        <w:t xml:space="preserve">Deep SHAP </w:t>
      </w:r>
      <w:r w:rsidR="000D3A53">
        <w:t>uses a</w:t>
      </w:r>
      <w:r w:rsidR="00100933">
        <w:t xml:space="preserve"> distribution of reference samples instead of a single reference input for </w:t>
      </w:r>
      <w:proofErr w:type="spellStart"/>
      <w:r w:rsidR="00100933">
        <w:t>DeepLIFT</w:t>
      </w:r>
      <w:proofErr w:type="spellEnd"/>
      <w:r w:rsidR="00100933">
        <w:t xml:space="preserve">, and uses the neuron attributions to approximate Shapley values </w:t>
      </w:r>
      <w:r w:rsidR="00100933">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100933">
        <w:fldChar w:fldCharType="separate"/>
      </w:r>
      <w:r w:rsidR="006D03A9">
        <w:rPr>
          <w:noProof/>
        </w:rPr>
        <w:t>[32]</w:t>
      </w:r>
      <w:r w:rsidR="00100933">
        <w:fldChar w:fldCharType="end"/>
      </w:r>
      <w:r w:rsidR="00100933">
        <w:t xml:space="preserve">. </w:t>
      </w:r>
      <w:r w:rsidR="00B65D74">
        <w:t xml:space="preserve">Where </w:t>
      </w:r>
      <w:proofErr w:type="spellStart"/>
      <w:r w:rsidR="00B65D74">
        <w:t>DeepLIFT</w:t>
      </w:r>
      <w:proofErr w:type="spellEnd"/>
      <w:r w:rsidR="00B65D74">
        <w:t xml:space="preserve"> linearizes components in a heuristic manner, Deep SHAP achieves the same by computing Shapley values for each component. Computing these component-wise contributions</w:t>
      </w:r>
      <w:r w:rsidR="002F197F">
        <w:t xml:space="preserve"> </w:t>
      </w:r>
      <w:r w:rsidR="00B65D74">
        <w:t xml:space="preserve">recursively for the entire network, Deep SHAP can approximate Shapley values for the </w:t>
      </w:r>
      <w:r w:rsidR="00B65D74" w:rsidRPr="00C93CAB">
        <w:rPr>
          <w:i/>
          <w:iCs/>
        </w:rPr>
        <w:t>entire network</w:t>
      </w:r>
      <w:r w:rsidR="00EA08B4">
        <w:t>.</w:t>
      </w:r>
      <w:r w:rsidR="0094356B">
        <w:t xml:space="preserve"> </w:t>
      </w:r>
    </w:p>
    <w:p w14:paraId="6FA66960" w14:textId="1BC1DD61" w:rsidR="00745E65" w:rsidRDefault="000D3A53" w:rsidP="00A115B6">
      <w:r>
        <w:t>Deep</w:t>
      </w:r>
      <w:r w:rsidR="0094356B">
        <w:t xml:space="preserve"> SHAP was applied to a</w:t>
      </w:r>
      <w:r w:rsidR="00CD6DDD">
        <w:t>n implementation of a denoising autoencoder on multi-omics data</w:t>
      </w:r>
      <w:r w:rsidR="00A66738">
        <w:t xml:space="preserve"> consisting of various biological </w:t>
      </w:r>
      <w:r w:rsidR="00A42AA0">
        <w:t xml:space="preserve">pathway </w:t>
      </w:r>
      <w:r w:rsidR="00A66738">
        <w:t>features</w:t>
      </w:r>
      <w:r>
        <w:t xml:space="preserve"> </w:t>
      </w:r>
      <w:r>
        <w:fldChar w:fldCharType="begin"/>
      </w:r>
      <w:r w:rsidR="00D85A1A">
        <w:instrText xml:space="preserve"> ADDIN EN.CITE &lt;EndNote&gt;&lt;Cite&gt;&lt;Author&gt;Lemsara&lt;/Author&gt;&lt;Year&gt;2020&lt;/Year&gt;&lt;RecNum&gt;59&lt;/RecNum&gt;&lt;DisplayText&gt;[61]&lt;/DisplayText&gt;&lt;record&gt;&lt;rec-number&gt;59&lt;/rec-number&gt;&lt;foreign-keys&gt;&lt;key app="EN" db-id="9stet2ra5fwpeve2eznvpprbdtre2ds2was9" timestamp="1601322879"&gt;59&lt;/key&gt;&lt;/foreign-keys&gt;&lt;ref-type name="Journal Article"&gt;17&lt;/ref-type&gt;&lt;contributors&gt;&lt;authors&gt;&lt;author&gt;Lemsara, A.&lt;/author&gt;&lt;author&gt;Ouadfel, S.&lt;/author&gt;&lt;author&gt;Fröhlich, H.&lt;/author&gt;&lt;/authors&gt;&lt;/contributors&gt;&lt;titles&gt;&lt;title&gt;PathME: Pathway based multi-modal sparse autoencoders for clustering of patient-level multi-omics data&lt;/title&gt;&lt;secondary-title&gt;BMC Bioinformatics&lt;/secondary-title&gt;&lt;/titles&gt;&lt;periodical&gt;&lt;full-title&gt;BMC Bioinformatics&lt;/full-title&gt;&lt;/periodical&gt;&lt;volume&gt;21&lt;/volume&gt;&lt;number&gt;1&lt;/number&gt;&lt;dates&gt;&lt;year&gt;2020&lt;/year&gt;&lt;/dates&gt;&lt;work-type&gt;Article&lt;/work-type&gt;&lt;urls&gt;&lt;related-urls&gt;&lt;url&gt;https://www.scopus.com/inward/record.uri?eid=2-s2.0-85083631768&amp;amp;doi=10.1186%2fs12859-020-3465-2&amp;amp;partnerID=40&amp;amp;md5=187919ed70e73ccb0657455357836db2&lt;/url&gt;&lt;/related-urls&gt;&lt;/urls&gt;&lt;custom7&gt;146&lt;/custom7&gt;&lt;electronic-resource-num&gt;10.1186/s12859-020-3465-2&lt;/electronic-resource-num&gt;&lt;remote-database-name&gt;Scopus&lt;/remote-database-name&gt;&lt;/record&gt;&lt;/Cite&gt;&lt;/EndNote&gt;</w:instrText>
      </w:r>
      <w:r>
        <w:fldChar w:fldCharType="separate"/>
      </w:r>
      <w:r w:rsidR="00D85A1A">
        <w:rPr>
          <w:noProof/>
        </w:rPr>
        <w:t>[61]</w:t>
      </w:r>
      <w:r>
        <w:fldChar w:fldCharType="end"/>
      </w:r>
      <w:r>
        <w:t>. The task at hand was to</w:t>
      </w:r>
      <w:r w:rsidR="00A66738">
        <w:t xml:space="preserve"> cluster patients into possible disease subtypes</w:t>
      </w:r>
      <w:r>
        <w:t>.</w:t>
      </w:r>
      <w:r w:rsidR="00CD6DDD">
        <w:t xml:space="preserve"> </w:t>
      </w:r>
      <w:r w:rsidR="00A66738">
        <w:t xml:space="preserve">Deep SHAP was then applied to derive most </w:t>
      </w:r>
      <w:r w:rsidR="00A66738" w:rsidRPr="00C93CAB">
        <w:rPr>
          <w:i/>
          <w:iCs/>
        </w:rPr>
        <w:t>influential features</w:t>
      </w:r>
      <w:r w:rsidR="0094356B">
        <w:t>, which showed results that are in line with current knowledge of the various disease subtypes.</w:t>
      </w:r>
    </w:p>
    <w:p w14:paraId="29C60082" w14:textId="1CB442DB" w:rsidR="00475AEB" w:rsidRPr="009F2CC0" w:rsidRDefault="00475AEB" w:rsidP="00A115B6">
      <w:pPr>
        <w:rPr>
          <w:b/>
          <w:bCs/>
        </w:rPr>
      </w:pPr>
      <w:r w:rsidRPr="009F2CC0">
        <w:rPr>
          <w:b/>
          <w:bCs/>
        </w:rPr>
        <w:lastRenderedPageBreak/>
        <w:t>Integrated Gradients</w:t>
      </w:r>
    </w:p>
    <w:p w14:paraId="0AACEECF" w14:textId="436E8279" w:rsidR="002E79A9" w:rsidRDefault="005D1519" w:rsidP="00A115B6">
      <w:r>
        <w:t xml:space="preserve">Integrated Gradients is a technique that is quite similar to </w:t>
      </w:r>
      <w:proofErr w:type="spellStart"/>
      <w:r>
        <w:t>DeepLIFT</w:t>
      </w:r>
      <w:proofErr w:type="spellEnd"/>
      <w:r>
        <w:t>, in the sense that it compares</w:t>
      </w:r>
      <w:r w:rsidR="00117911">
        <w:t xml:space="preserve"> a certain instance</w:t>
      </w:r>
      <w:r>
        <w:t xml:space="preserve"> to a baseline prediction</w:t>
      </w:r>
      <w:r w:rsidR="00117911">
        <w:t xml:space="preserve"> </w:t>
      </w:r>
      <w:r w:rsidR="00117911">
        <w:fldChar w:fldCharType="begin"/>
      </w:r>
      <w:r w:rsidR="00D85A1A">
        <w:instrText xml:space="preserve"> ADDIN EN.CITE &lt;EndNote&gt;&lt;Cite&gt;&lt;Author&gt;Sundararajan&lt;/Author&gt;&lt;Year&gt;2017&lt;/Year&gt;&lt;RecNum&gt;92&lt;/RecNum&gt;&lt;DisplayText&gt;[62]&lt;/DisplayText&gt;&lt;record&gt;&lt;rec-number&gt;92&lt;/rec-number&gt;&lt;foreign-keys&gt;&lt;key app="EN" db-id="9stet2ra5fwpeve2eznvpprbdtre2ds2was9" timestamp="1601578192"&gt;92&lt;/key&gt;&lt;/foreign-keys&gt;&lt;ref-type name="Conference Proceedings"&gt;10&lt;/ref-type&gt;&lt;contributors&gt;&lt;authors&gt;&lt;author&gt;Sundararajan, M.&lt;/author&gt;&lt;author&gt;Taly, Ankur&lt;/author&gt;&lt;author&gt;Yan, Qiqi&lt;/author&gt;&lt;/authors&gt;&lt;/contributors&gt;&lt;titles&gt;&lt;title&gt;Axiomatic Attribution for Deep Networks&lt;/title&gt;&lt;secondary-title&gt;ICML&lt;/secondary-title&gt;&lt;/titles&gt;&lt;dates&gt;&lt;year&gt;2017&lt;/year&gt;&lt;/dates&gt;&lt;urls&gt;&lt;/urls&gt;&lt;/record&gt;&lt;/Cite&gt;&lt;/EndNote&gt;</w:instrText>
      </w:r>
      <w:r w:rsidR="00117911">
        <w:fldChar w:fldCharType="separate"/>
      </w:r>
      <w:r w:rsidR="00D85A1A">
        <w:rPr>
          <w:noProof/>
        </w:rPr>
        <w:t>[62]</w:t>
      </w:r>
      <w:r w:rsidR="00117911">
        <w:fldChar w:fldCharType="end"/>
      </w:r>
      <w:r>
        <w:t>.</w:t>
      </w:r>
      <w:r w:rsidR="00117911">
        <w:t xml:space="preserve"> However, this approach calculates the accumulated gradient</w:t>
      </w:r>
      <w:r w:rsidR="00594DD3">
        <w:t xml:space="preserve"> of the prediction from the baseline </w:t>
      </w:r>
      <w:r w:rsidR="000E590A">
        <w:t xml:space="preserve">sample </w:t>
      </w:r>
      <w:r w:rsidR="00594DD3">
        <w:t>to the current instance</w:t>
      </w:r>
      <w:r w:rsidR="00FE5293">
        <w:t xml:space="preserve">, instead of the change in activation in </w:t>
      </w:r>
      <w:proofErr w:type="spellStart"/>
      <w:r w:rsidR="00FE5293">
        <w:t>DeepLIFT</w:t>
      </w:r>
      <w:proofErr w:type="spellEnd"/>
      <w:r w:rsidR="00594DD3">
        <w:t xml:space="preserve">. </w:t>
      </w:r>
    </w:p>
    <w:p w14:paraId="606EFED2" w14:textId="2DFE2A63" w:rsidR="00594DD3" w:rsidRDefault="007B1E19" w:rsidP="00A115B6">
      <w:r>
        <w:t xml:space="preserve">With this technique, the authors conducted an experiment </w:t>
      </w:r>
      <w:r w:rsidR="00302606">
        <w:t xml:space="preserve">where Integrated Gradients were computed for a network that predicts whether a molecule is active against a certain protein or not. A zeroed vector was used as the baseline input. The obtained feature contributions were in line with the assumption that atom-pairs with a bond between them account for a larger part of the prediction score than the atom-pairs without a bond. </w:t>
      </w:r>
      <w:r w:rsidR="00594DD3">
        <w:t xml:space="preserve">This technique is also incorporated into the SHAP framework, </w:t>
      </w:r>
      <w:r w:rsidR="0013755F">
        <w:t>though it is slower than Deep SHAP due to the additional computational costs required to obtain high quality integrals</w:t>
      </w:r>
      <w:r w:rsidR="00594DD3">
        <w:t xml:space="preserve"> </w:t>
      </w:r>
      <w:r w:rsidR="00594DD3">
        <w:fldChar w:fldCharType="begin"/>
      </w:r>
      <w:r w:rsidR="00D85A1A">
        <w:instrText xml:space="preserve"> ADDIN EN.CITE &lt;EndNote&gt;&lt;Cite&gt;&lt;Author&gt;Lundberg&lt;/Author&gt;&lt;Year&gt;2017&lt;/Year&gt;&lt;RecNum&gt;52&lt;/RecNum&gt;&lt;DisplayText&gt;[32, 60]&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Cite&gt;&lt;Author&gt;Shrikumar&lt;/Author&gt;&lt;Year&gt;2016&lt;/Year&gt;&lt;RecNum&gt;85&lt;/RecNum&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00594DD3">
        <w:fldChar w:fldCharType="separate"/>
      </w:r>
      <w:r w:rsidR="00D85A1A">
        <w:rPr>
          <w:noProof/>
        </w:rPr>
        <w:t>[32, 60]</w:t>
      </w:r>
      <w:r w:rsidR="00594DD3">
        <w:fldChar w:fldCharType="end"/>
      </w:r>
      <w:r w:rsidR="00594DD3">
        <w:t>.</w:t>
      </w:r>
    </w:p>
    <w:p w14:paraId="35657740" w14:textId="070DC163" w:rsidR="00766BCE" w:rsidRDefault="00A52595" w:rsidP="00A115B6">
      <w:r>
        <w:t xml:space="preserve">Both </w:t>
      </w:r>
      <w:proofErr w:type="spellStart"/>
      <w:r>
        <w:t>DeepLIFT</w:t>
      </w:r>
      <w:proofErr w:type="spellEnd"/>
      <w:r>
        <w:t xml:space="preserve"> and Integrated Gradients make assumptions and thus break certain rules. </w:t>
      </w:r>
      <w:proofErr w:type="spellStart"/>
      <w:r>
        <w:t>DeepLIFT</w:t>
      </w:r>
      <w:proofErr w:type="spellEnd"/>
      <w:r>
        <w:t xml:space="preserve"> breaks that notion that attributions </w:t>
      </w:r>
      <w:r w:rsidR="006B1517">
        <w:t>must be</w:t>
      </w:r>
      <w:r>
        <w:t xml:space="preserve"> identical for two networks that encode the same function</w:t>
      </w:r>
      <w:r w:rsidR="00085866">
        <w:t xml:space="preserve"> </w:t>
      </w:r>
      <w:r>
        <w:fldChar w:fldCharType="begin"/>
      </w:r>
      <w:r w:rsidR="00D85A1A">
        <w:instrText xml:space="preserve"> ADDIN EN.CITE &lt;EndNote&gt;&lt;Cite&gt;&lt;Author&gt;Sundararajan&lt;/Author&gt;&lt;Year&gt;2017&lt;/Year&gt;&lt;RecNum&gt;92&lt;/RecNum&gt;&lt;DisplayText&gt;[62]&lt;/DisplayText&gt;&lt;record&gt;&lt;rec-number&gt;92&lt;/rec-number&gt;&lt;foreign-keys&gt;&lt;key app="EN" db-id="9stet2ra5fwpeve2eznvpprbdtre2ds2was9" timestamp="1601578192"&gt;92&lt;/key&gt;&lt;/foreign-keys&gt;&lt;ref-type name="Conference Proceedings"&gt;10&lt;/ref-type&gt;&lt;contributors&gt;&lt;authors&gt;&lt;author&gt;Sundararajan, M.&lt;/author&gt;&lt;author&gt;Taly, Ankur&lt;/author&gt;&lt;author&gt;Yan, Qiqi&lt;/author&gt;&lt;/authors&gt;&lt;/contributors&gt;&lt;titles&gt;&lt;title&gt;Axiomatic Attribution for Deep Networks&lt;/title&gt;&lt;secondary-title&gt;ICML&lt;/secondary-title&gt;&lt;/titles&gt;&lt;dates&gt;&lt;year&gt;2017&lt;/year&gt;&lt;/dates&gt;&lt;urls&gt;&lt;/urls&gt;&lt;/record&gt;&lt;/Cite&gt;&lt;/EndNote&gt;</w:instrText>
      </w:r>
      <w:r>
        <w:fldChar w:fldCharType="separate"/>
      </w:r>
      <w:r w:rsidR="00D85A1A">
        <w:rPr>
          <w:noProof/>
        </w:rPr>
        <w:t>[62]</w:t>
      </w:r>
      <w:r>
        <w:fldChar w:fldCharType="end"/>
      </w:r>
      <w:r w:rsidR="006B1517">
        <w:t>.</w:t>
      </w:r>
      <w:r>
        <w:t xml:space="preserve"> </w:t>
      </w:r>
      <w:r w:rsidR="006B1517">
        <w:t xml:space="preserve">On the other hand, </w:t>
      </w:r>
      <w:r>
        <w:t xml:space="preserve">Integrated Gradients </w:t>
      </w:r>
      <w:r w:rsidR="00CC78C7">
        <w:t xml:space="preserve">can </w:t>
      </w:r>
      <w:r w:rsidR="00085866">
        <w:t xml:space="preserve">also </w:t>
      </w:r>
      <w:r w:rsidR="00CC78C7">
        <w:t xml:space="preserve">produce misleading results due to ignoring dependencies between input variables </w:t>
      </w:r>
      <w:r w:rsidR="00CC78C7">
        <w:fldChar w:fldCharType="begin"/>
      </w:r>
      <w:r w:rsidR="00D85A1A">
        <w:instrText xml:space="preserve"> ADDIN EN.CITE &lt;EndNote&gt;&lt;Cite&gt;&lt;Author&gt;Shrikumar&lt;/Author&gt;&lt;Year&gt;2016&lt;/Year&gt;&lt;RecNum&gt;85&lt;/RecNum&gt;&lt;DisplayText&gt;[60]&lt;/DisplayText&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00CC78C7">
        <w:fldChar w:fldCharType="separate"/>
      </w:r>
      <w:r w:rsidR="00D85A1A">
        <w:rPr>
          <w:noProof/>
        </w:rPr>
        <w:t>[60]</w:t>
      </w:r>
      <w:r w:rsidR="00CC78C7">
        <w:fldChar w:fldCharType="end"/>
      </w:r>
      <w:r w:rsidR="00CC78C7">
        <w:t>.</w:t>
      </w:r>
      <w:r w:rsidR="00FE5293">
        <w:t xml:space="preserve"> To decide on the best type of explanation, one must decide on which factor to concede, and whether computation time is important. The SHAP documentation helps with this type of decision as both options are available.</w:t>
      </w:r>
    </w:p>
    <w:p w14:paraId="1BE747CB" w14:textId="7F41DBDF" w:rsidR="00475AEB" w:rsidRPr="005D501C" w:rsidRDefault="00475AEB" w:rsidP="00A115B6">
      <w:pPr>
        <w:rPr>
          <w:b/>
          <w:bCs/>
        </w:rPr>
      </w:pPr>
      <w:r w:rsidRPr="005D501C">
        <w:rPr>
          <w:b/>
          <w:bCs/>
        </w:rPr>
        <w:t>Global surrogate models</w:t>
      </w:r>
    </w:p>
    <w:p w14:paraId="66EFCF9A" w14:textId="49D0DBA6" w:rsidR="00766BCE" w:rsidRDefault="00271104" w:rsidP="00A115B6">
      <w:r>
        <w:t xml:space="preserve">Various types of surrogate models </w:t>
      </w:r>
      <w:r w:rsidR="00D36752">
        <w:t>have been</w:t>
      </w:r>
      <w:r>
        <w:t xml:space="preserve"> used to approximate</w:t>
      </w:r>
      <w:r w:rsidR="00195D48">
        <w:t xml:space="preserve"> DNNs.</w:t>
      </w:r>
      <w:r w:rsidR="00820C70">
        <w:t xml:space="preserve"> </w:t>
      </w:r>
      <w:proofErr w:type="spellStart"/>
      <w:r w:rsidR="00161AE2">
        <w:t>DeepRED</w:t>
      </w:r>
      <w:proofErr w:type="spellEnd"/>
      <w:r w:rsidR="00161AE2">
        <w:t xml:space="preserve"> learns surrogate decision trees for each layer of the DNN </w:t>
      </w:r>
      <w:r w:rsidR="00161AE2">
        <w:fldChar w:fldCharType="begin"/>
      </w:r>
      <w:r w:rsidR="00D85A1A">
        <w:instrText xml:space="preserve"> ADDIN EN.CITE &lt;EndNote&gt;&lt;Cite&gt;&lt;Author&gt;Zilke&lt;/Author&gt;&lt;Year&gt;2016&lt;/Year&gt;&lt;RecNum&gt;90&lt;/RecNum&gt;&lt;DisplayText&gt;[63]&lt;/DisplayText&gt;&lt;record&gt;&lt;rec-number&gt;90&lt;/rec-number&gt;&lt;foreign-keys&gt;&lt;key app="EN" db-id="9stet2ra5fwpeve2eznvpprbdtre2ds2was9" timestamp="1601574521"&gt;90&lt;/key&gt;&lt;/foreign-keys&gt;&lt;ref-type name="Book"&gt;6&lt;/ref-type&gt;&lt;contributors&gt;&lt;authors&gt;&lt;author&gt;Zilke, Jan&lt;/author&gt;&lt;author&gt;Mencía, Eneldo&lt;/author&gt;&lt;author&gt;Janssen, Frederik&lt;/author&gt;&lt;/authors&gt;&lt;/contributors&gt;&lt;titles&gt;&lt;title&gt;DeepRED – Rule Extraction from Deep Neural Networks&lt;/title&gt;&lt;/titles&gt;&lt;pages&gt;457-473&lt;/pages&gt;&lt;dates&gt;&lt;year&gt;2016&lt;/year&gt;&lt;/dates&gt;&lt;isbn&gt;978-3-319-46306-3&lt;/isbn&gt;&lt;urls&gt;&lt;/urls&gt;&lt;electronic-resource-num&gt;10.1007/978-3-319-46307-0_29&lt;/electronic-resource-num&gt;&lt;/record&gt;&lt;/Cite&gt;&lt;/EndNote&gt;</w:instrText>
      </w:r>
      <w:r w:rsidR="00161AE2">
        <w:fldChar w:fldCharType="separate"/>
      </w:r>
      <w:r w:rsidR="00D85A1A">
        <w:rPr>
          <w:noProof/>
        </w:rPr>
        <w:t>[63]</w:t>
      </w:r>
      <w:r w:rsidR="00161AE2">
        <w:fldChar w:fldCharType="end"/>
      </w:r>
      <w:r w:rsidR="00161AE2">
        <w:t xml:space="preserve">. To then create a set of decision rules that holds for the entire DNN, the </w:t>
      </w:r>
      <w:r w:rsidR="00BF3B15">
        <w:t xml:space="preserve">authors extract rules for each hidden layer, based on the preceding layer, continuing this process from output to input. The authors have further decreased the number of rules by using a pruning method from </w:t>
      </w:r>
      <w:proofErr w:type="spellStart"/>
      <w:r w:rsidR="00BF3B15">
        <w:t>RxREN</w:t>
      </w:r>
      <w:proofErr w:type="spellEnd"/>
      <w:r w:rsidR="00BF3B15">
        <w:t xml:space="preserve">. </w:t>
      </w:r>
      <w:proofErr w:type="spellStart"/>
      <w:r w:rsidR="00BF3B15">
        <w:t>Rx</w:t>
      </w:r>
      <w:r w:rsidR="00820C70">
        <w:t>REN</w:t>
      </w:r>
      <w:proofErr w:type="spellEnd"/>
      <w:r w:rsidR="00820C70">
        <w:t xml:space="preserve"> is an algorithm created for simple NNs, where insignificant input neurons are pruned from a trained network</w:t>
      </w:r>
      <w:r w:rsidR="006C6491">
        <w:t xml:space="preserve"> to then obtain decision rules only for important features </w:t>
      </w:r>
      <w:r w:rsidR="006C6491">
        <w:fldChar w:fldCharType="begin"/>
      </w:r>
      <w:r w:rsidR="00D85A1A">
        <w:instrText xml:space="preserve"> ADDIN EN.CITE &lt;EndNote&gt;&lt;Cite&gt;&lt;Author&gt;Augasta&lt;/Author&gt;&lt;Year&gt;2012&lt;/Year&gt;&lt;RecNum&gt;81&lt;/RecNum&gt;&lt;DisplayText&gt;[69]&lt;/DisplayText&gt;&lt;record&gt;&lt;rec-number&gt;81&lt;/rec-number&gt;&lt;foreign-keys&gt;&lt;key app="EN" db-id="9stet2ra5fwpeve2eznvpprbdtre2ds2was9" timestamp="1601559310"&gt;81&lt;/key&gt;&lt;/foreign-keys&gt;&lt;ref-type name="Journal Article"&gt;17&lt;/ref-type&gt;&lt;contributors&gt;&lt;authors&gt;&lt;author&gt;Augasta, M. Gethsiyal&lt;/author&gt;&lt;author&gt;Kathirvalavakumar, T.&lt;/author&gt;&lt;/authors&gt;&lt;/contributors&gt;&lt;titles&gt;&lt;title&gt;Reverse Engineering the Neural Networks for Rule Extraction in Classification Problems&lt;/title&gt;&lt;secondary-title&gt;Neural Processing Letters&lt;/secondary-title&gt;&lt;/titles&gt;&lt;periodical&gt;&lt;full-title&gt;Neural Processing Letters&lt;/full-title&gt;&lt;/periodical&gt;&lt;pages&gt;131-150&lt;/pages&gt;&lt;volume&gt;35&lt;/volume&gt;&lt;number&gt;2&lt;/number&gt;&lt;dates&gt;&lt;year&gt;2012&lt;/year&gt;&lt;pub-dates&gt;&lt;date&gt;2012/04/01&lt;/date&gt;&lt;/pub-dates&gt;&lt;/dates&gt;&lt;isbn&gt;1573-773X&lt;/isbn&gt;&lt;urls&gt;&lt;related-urls&gt;&lt;url&gt;https://doi.org/10.1007/s11063-011-9207-8&lt;/url&gt;&lt;/related-urls&gt;&lt;/urls&gt;&lt;electronic-resource-num&gt;10.1007/s11063-011-9207-8&lt;/electronic-resource-num&gt;&lt;/record&gt;&lt;/Cite&gt;&lt;/EndNote&gt;</w:instrText>
      </w:r>
      <w:r w:rsidR="006C6491">
        <w:fldChar w:fldCharType="separate"/>
      </w:r>
      <w:r w:rsidR="00D85A1A">
        <w:rPr>
          <w:noProof/>
        </w:rPr>
        <w:t>[69]</w:t>
      </w:r>
      <w:r w:rsidR="006C6491">
        <w:fldChar w:fldCharType="end"/>
      </w:r>
      <w:r w:rsidR="006C6491">
        <w:t xml:space="preserve">. Input neurons are deemed insignificant if they influence the accuracy of the classification up to a certain maximum threshold. </w:t>
      </w:r>
      <w:r w:rsidR="00B3442E">
        <w:t xml:space="preserve">Even though the </w:t>
      </w:r>
      <w:proofErr w:type="spellStart"/>
      <w:r w:rsidR="00B3442E">
        <w:t>DeepRED</w:t>
      </w:r>
      <w:proofErr w:type="spellEnd"/>
      <w:r w:rsidR="00B3442E">
        <w:t xml:space="preserve"> authors show that their method has high fidelity and thus is </w:t>
      </w:r>
      <w:r w:rsidR="00B3442E" w:rsidRPr="00271104">
        <w:rPr>
          <w:i/>
          <w:iCs/>
        </w:rPr>
        <w:t>accurate</w:t>
      </w:r>
      <w:r w:rsidR="00B3442E">
        <w:t xml:space="preserve"> in comparison to the underlying DNN, their rule set </w:t>
      </w:r>
      <w:r w:rsidR="0053624E">
        <w:t xml:space="preserve">can explode to consist of more than a hundred rules, which violates </w:t>
      </w:r>
      <w:r w:rsidR="0053624E" w:rsidRPr="00475AEB">
        <w:rPr>
          <w:i/>
          <w:iCs/>
        </w:rPr>
        <w:t>simple</w:t>
      </w:r>
      <w:r w:rsidR="0053624E">
        <w:t xml:space="preserve"> rules preferred by humans.</w:t>
      </w:r>
    </w:p>
    <w:p w14:paraId="68EB5F26" w14:textId="5FC954CB" w:rsidR="00271104" w:rsidRDefault="00E5047E" w:rsidP="00A115B6">
      <w:r>
        <w:t xml:space="preserve">One approach does not leverage mimic models in the traditional sense, </w:t>
      </w:r>
      <w:r w:rsidR="007252EB">
        <w:t>but trains a so-called s</w:t>
      </w:r>
      <w:r>
        <w:t xml:space="preserve">oft binary decision tree </w:t>
      </w:r>
      <w:r>
        <w:fldChar w:fldCharType="begin"/>
      </w:r>
      <w:r w:rsidR="00D85A1A">
        <w:instrText xml:space="preserve"> ADDIN EN.CITE &lt;EndNote&gt;&lt;Cite&gt;&lt;Author&gt;Frosst&lt;/Author&gt;&lt;Year&gt;2017&lt;/Year&gt;&lt;RecNum&gt;84&lt;/RecNum&gt;&lt;DisplayText&gt;[65]&lt;/DisplayText&gt;&lt;record&gt;&lt;rec-number&gt;84&lt;/rec-number&gt;&lt;foreign-keys&gt;&lt;key app="EN" db-id="9stet2ra5fwpeve2eznvpprbdtre2ds2was9" timestamp="1601566543"&gt;84&lt;/key&gt;&lt;/foreign-keys&gt;&lt;ref-type name="Journal Article"&gt;17&lt;/ref-type&gt;&lt;contributors&gt;&lt;authors&gt;&lt;author&gt;Frosst, Nicholas&lt;/author&gt;&lt;author&gt;Hinton, Geoffrey&lt;/author&gt;&lt;/authors&gt;&lt;/contributors&gt;&lt;titles&gt;&lt;title&gt;Distilling a Neural Network Into a Soft Decision Tree&lt;/title&gt;&lt;/titles&gt;&lt;dates&gt;&lt;year&gt;2017&lt;/year&gt;&lt;pub-dates&gt;&lt;date&gt;11/27&lt;/date&gt;&lt;/pub-dates&gt;&lt;/dates&gt;&lt;urls&gt;&lt;/urls&gt;&lt;/record&gt;&lt;/Cite&gt;&lt;/EndNote&gt;</w:instrText>
      </w:r>
      <w:r>
        <w:fldChar w:fldCharType="separate"/>
      </w:r>
      <w:r w:rsidR="00D85A1A">
        <w:rPr>
          <w:noProof/>
        </w:rPr>
        <w:t>[65]</w:t>
      </w:r>
      <w:r>
        <w:fldChar w:fldCharType="end"/>
      </w:r>
      <w:r w:rsidR="007252EB">
        <w:t xml:space="preserve">. This adapted decision tree learns the same way as a usual mimic model; training on the classifications made by the black-box model. However, instead of highlighting feature values in a hierarchical order as in a traditional decision tree, this approach shows a hierarchy of simplified </w:t>
      </w:r>
      <w:r w:rsidR="00271104">
        <w:t>activations</w:t>
      </w:r>
      <w:r w:rsidR="007252EB">
        <w:t>. As the authors focused on visual input, we cannot vouch for its applicability to tabular data.</w:t>
      </w:r>
      <w:r w:rsidR="00142EC2">
        <w:t xml:space="preserve"> </w:t>
      </w:r>
    </w:p>
    <w:p w14:paraId="73FBB30C" w14:textId="46AF0B9B" w:rsidR="00E5047E" w:rsidRDefault="00142EC2" w:rsidP="00A115B6">
      <w:r>
        <w:t>A method applied to electronic patient records to predict the outcome of an intensive care visit</w:t>
      </w:r>
      <w:r w:rsidR="00161AE2">
        <w:t>,</w:t>
      </w:r>
      <w:r>
        <w:t xml:space="preserve"> did show the practical use of a mimic</w:t>
      </w:r>
      <w:r w:rsidR="006E44DB">
        <w:t xml:space="preserve"> model</w:t>
      </w:r>
      <w:r>
        <w:t xml:space="preserve"> </w:t>
      </w:r>
      <w:r>
        <w:fldChar w:fldCharType="begin"/>
      </w:r>
      <w:r w:rsidR="00D85A1A">
        <w:instrText xml:space="preserve"> ADDIN EN.CITE &lt;EndNote&gt;&lt;Cite&gt;&lt;Author&gt;Che&lt;/Author&gt;&lt;Year&gt;2017&lt;/Year&gt;&lt;RecNum&gt;79&lt;/RecNum&gt;&lt;DisplayText&gt;[64]&lt;/DisplayText&gt;&lt;record&gt;&lt;rec-number&gt;79&lt;/rec-number&gt;&lt;foreign-keys&gt;&lt;key app="EN" db-id="9stet2ra5fwpeve2eznvpprbdtre2ds2was9" timestamp="1601557077"&gt;79&lt;/key&gt;&lt;/foreign-keys&gt;&lt;ref-type name="Journal Article"&gt;17&lt;/ref-type&gt;&lt;contributors&gt;&lt;authors&gt;&lt;author&gt;Che, Zhengping&lt;/author&gt;&lt;author&gt;Purushotham, Sanjay&lt;/author&gt;&lt;author&gt;Khemani, Robinder&lt;/author&gt;&lt;author&gt;Liu, Yan&lt;/author&gt;&lt;/authors&gt;&lt;/contributors&gt;&lt;titles&gt;&lt;title&gt;Interpretable Deep Models for ICU Outcome Prediction&lt;/title&gt;&lt;secondary-title&gt;AMIA Annual Symposium Proceedings&lt;/secondary-title&gt;&lt;/titles&gt;&lt;periodical&gt;&lt;full-title&gt;AMIA Annual Symposium Proceedings&lt;/full-title&gt;&lt;/periodical&gt;&lt;pages&gt;371-380&lt;/pages&gt;&lt;volume&gt;2016&lt;/volume&gt;&lt;dates&gt;&lt;year&gt;2017&lt;/year&gt;&lt;pub-dates&gt;&lt;date&gt;02/10&lt;/date&gt;&lt;/pub-dates&gt;&lt;/dates&gt;&lt;urls&gt;&lt;/urls&gt;&lt;/record&gt;&lt;/Cite&gt;&lt;/EndNote&gt;</w:instrText>
      </w:r>
      <w:r>
        <w:fldChar w:fldCharType="separate"/>
      </w:r>
      <w:r w:rsidR="00D85A1A">
        <w:rPr>
          <w:noProof/>
        </w:rPr>
        <w:t>[64]</w:t>
      </w:r>
      <w:r>
        <w:fldChar w:fldCharType="end"/>
      </w:r>
      <w:r>
        <w:t xml:space="preserve">. However, their mimic model was a gradient boosted tree, which in turn they needed to interpret with </w:t>
      </w:r>
      <w:r w:rsidR="006E44DB">
        <w:t>PD plots or another student decision tree.</w:t>
      </w:r>
      <w:r>
        <w:t xml:space="preserve"> </w:t>
      </w:r>
      <w:r w:rsidR="006E44DB">
        <w:t>The obtained main contributing features were in line with prior expectations and findings, demonstrating that at least some valuable information could be extracted from this rather convoluted approach.</w:t>
      </w:r>
    </w:p>
    <w:p w14:paraId="4B801597" w14:textId="6CE58EE2" w:rsidR="00475AEB" w:rsidRPr="005D501C" w:rsidRDefault="00475AEB" w:rsidP="00A115B6">
      <w:pPr>
        <w:rPr>
          <w:b/>
          <w:bCs/>
        </w:rPr>
      </w:pPr>
      <w:r w:rsidRPr="005D501C">
        <w:rPr>
          <w:b/>
          <w:bCs/>
        </w:rPr>
        <w:t>Similar examples / Counterfactuals</w:t>
      </w:r>
    </w:p>
    <w:p w14:paraId="5C5C598E" w14:textId="45DDD2B0" w:rsidR="00297DD8" w:rsidRDefault="00F36B0B" w:rsidP="00A115B6">
      <w:r>
        <w:t>An interesting technique that was primarily developed to deal with adversarial samples, uses</w:t>
      </w:r>
      <w:r w:rsidR="00D345CA">
        <w:t xml:space="preserve"> a</w:t>
      </w:r>
      <w:r>
        <w:t xml:space="preserve"> k-N</w:t>
      </w:r>
      <w:r w:rsidR="00A604F1">
        <w:t xml:space="preserve">earest </w:t>
      </w:r>
      <w:r>
        <w:t>N</w:t>
      </w:r>
      <w:r w:rsidR="00A604F1">
        <w:t>eighbors (</w:t>
      </w:r>
      <w:proofErr w:type="spellStart"/>
      <w:r w:rsidR="00A604F1">
        <w:t>kNN</w:t>
      </w:r>
      <w:proofErr w:type="spellEnd"/>
      <w:r w:rsidR="00A604F1">
        <w:t xml:space="preserve">) </w:t>
      </w:r>
      <w:r w:rsidR="00D345CA">
        <w:t>classifier</w:t>
      </w:r>
      <w:r>
        <w:t xml:space="preserve"> to determine a</w:t>
      </w:r>
      <w:r w:rsidR="00D36752">
        <w:t xml:space="preserve">n </w:t>
      </w:r>
      <w:r w:rsidRPr="00475AEB">
        <w:rPr>
          <w:i/>
          <w:iCs/>
        </w:rPr>
        <w:t>instance’s closest training samples</w:t>
      </w:r>
      <w:r w:rsidR="00A604F1">
        <w:t xml:space="preserve"> in what they call Deep </w:t>
      </w:r>
      <w:proofErr w:type="spellStart"/>
      <w:r w:rsidR="00A604F1">
        <w:t>kNN</w:t>
      </w:r>
      <w:proofErr w:type="spellEnd"/>
      <w:r w:rsidR="00A604F1">
        <w:t xml:space="preserve"> (</w:t>
      </w:r>
      <w:proofErr w:type="spellStart"/>
      <w:r w:rsidR="00A604F1">
        <w:t>DkNN</w:t>
      </w:r>
      <w:proofErr w:type="spellEnd"/>
      <w:r w:rsidR="00A604F1">
        <w:t>)</w:t>
      </w:r>
      <w:r w:rsidR="003D1EA3">
        <w:t xml:space="preserve"> </w:t>
      </w:r>
      <w:r w:rsidR="003D1EA3">
        <w:fldChar w:fldCharType="begin"/>
      </w:r>
      <w:r w:rsidR="00D85A1A">
        <w:instrText xml:space="preserve"> ADDIN EN.CITE &lt;EndNote&gt;&lt;Cite&gt;&lt;Author&gt;Papernot&lt;/Author&gt;&lt;Year&gt;2018&lt;/Year&gt;&lt;RecNum&gt;93&lt;/RecNum&gt;&lt;DisplayText&gt;[66]&lt;/DisplayText&gt;&lt;record&gt;&lt;rec-number&gt;93&lt;/rec-number&gt;&lt;foreign-keys&gt;&lt;key app="EN" db-id="9stet2ra5fwpeve2eznvpprbdtre2ds2was9" timestamp="1601578780"&gt;93&lt;/key&gt;&lt;/foreign-keys&gt;&lt;ref-type name="Journal Article"&gt;17&lt;/ref-type&gt;&lt;contributors&gt;&lt;authors&gt;&lt;author&gt;Papernot, Nicolas&lt;/author&gt;&lt;author&gt;McDaniel, Patrick&lt;/author&gt;&lt;/authors&gt;&lt;/contributors&gt;&lt;titles&gt;&lt;title&gt;Deep k-Nearest Neighbors: Towards Confident, Interpretable and Robust Deep Learning&lt;/title&gt;&lt;/titles&gt;&lt;dates&gt;&lt;year&gt;2018&lt;/year&gt;&lt;pub-dates&gt;&lt;date&gt;03/13&lt;/date&gt;&lt;/pub-dates&gt;&lt;/dates&gt;&lt;urls&gt;&lt;/urls&gt;&lt;/record&gt;&lt;/Cite&gt;&lt;/EndNote&gt;</w:instrText>
      </w:r>
      <w:r w:rsidR="003D1EA3">
        <w:fldChar w:fldCharType="separate"/>
      </w:r>
      <w:r w:rsidR="00D85A1A">
        <w:rPr>
          <w:noProof/>
        </w:rPr>
        <w:t>[66]</w:t>
      </w:r>
      <w:r w:rsidR="003D1EA3">
        <w:fldChar w:fldCharType="end"/>
      </w:r>
      <w:r>
        <w:t>.</w:t>
      </w:r>
      <w:r w:rsidR="003D1EA3">
        <w:t xml:space="preserve"> In this way, one can evaluate if the test sample lies on the underlying training manifold, and can thus be confidently classified or not.</w:t>
      </w:r>
      <w:r w:rsidR="001D35F1">
        <w:t xml:space="preserve"> These </w:t>
      </w:r>
      <w:r w:rsidR="00A604F1">
        <w:t xml:space="preserve">neighbors can be extracted for a certain layer, or for the overall prediction. </w:t>
      </w:r>
      <w:r w:rsidR="00D345CA">
        <w:t xml:space="preserve">The notion of “nearest” is determined based on cosine similarity with locality-sensitive hashing. </w:t>
      </w:r>
      <w:proofErr w:type="spellStart"/>
      <w:r w:rsidR="00D345CA">
        <w:t>DkNN</w:t>
      </w:r>
      <w:proofErr w:type="spellEnd"/>
      <w:r w:rsidR="00D345CA">
        <w:t xml:space="preserve"> shows promise to help with adversarial examples, and for inspecting </w:t>
      </w:r>
      <w:r w:rsidR="00D345CA" w:rsidRPr="00475AEB">
        <w:rPr>
          <w:i/>
          <w:iCs/>
        </w:rPr>
        <w:t>faulty classifications</w:t>
      </w:r>
      <w:r w:rsidR="00123FE6">
        <w:t>, though no experiments were done on tabular data</w:t>
      </w:r>
      <w:r w:rsidR="006D03A9">
        <w:t>.</w:t>
      </w:r>
      <w:r w:rsidR="00123FE6">
        <w:t xml:space="preserve"> </w:t>
      </w:r>
    </w:p>
    <w:p w14:paraId="4660F7B3" w14:textId="15DAFDA9" w:rsidR="00FF53BC" w:rsidRDefault="00044EA8" w:rsidP="00A115B6">
      <w:r w:rsidRPr="00A115B6">
        <w:t>Finally, GRACE generates contrastive explanations for neural network predictions</w:t>
      </w:r>
      <w:r w:rsidR="004E29D8" w:rsidRPr="00A115B6">
        <w:t xml:space="preserve"> in the sense of “</w:t>
      </w:r>
      <w:r w:rsidR="00F7199A" w:rsidRPr="00A115B6">
        <w:t>Why is this instance classified as X rather than Y</w:t>
      </w:r>
      <w:r w:rsidR="004E29D8" w:rsidRPr="00A115B6">
        <w:t>”</w:t>
      </w:r>
      <w:r w:rsidR="00F134F8" w:rsidRPr="00F134F8">
        <w:t xml:space="preserve"> </w:t>
      </w:r>
      <w:r w:rsidR="00F134F8" w:rsidRPr="00A115B6">
        <w:fldChar w:fldCharType="begin"/>
      </w:r>
      <w:r w:rsidR="00F134F8" w:rsidRPr="00A115B6">
        <w:instrText xml:space="preserve"> ADDIN EN.CITE &lt;EndNote&gt;&lt;Cite&gt;&lt;Author&gt;Le&lt;/Author&gt;&lt;Year&gt;2020&lt;/Year&gt;&lt;RecNum&gt;97&lt;/RecNum&gt;&lt;DisplayText&gt;[18]&lt;/DisplayText&gt;&lt;record&gt;&lt;rec-number&gt;97&lt;/rec-number&gt;&lt;foreign-keys&gt;&lt;key app="EN" db-id="9stet2ra5fwpeve2eznvpprbdtre2ds2was9" timestamp="1603482405"&gt;97&lt;/key&gt;&lt;/foreign-keys&gt;&lt;ref-type name="Conference Paper"&gt;47&lt;/ref-type&gt;&lt;contributors&gt;&lt;authors&gt;&lt;author&gt;Thai Le&lt;/author&gt;&lt;author&gt;Suhang Wang&lt;/author&gt;&lt;author&gt;Dongwon Lee&lt;/author&gt;&lt;/authors&gt;&lt;/contributors&gt;&lt;titles&gt;&lt;title&gt;GRACE: Generating Concise and Informative Contrastive Sample to Explain Neural Network Model&amp;apos;s Prediction&lt;/title&gt;&lt;secondary-title&gt;Proceedings of the 26th ACM SIGKDD International Conference on Knowledge Discovery &amp;amp;amp; Data Mining&lt;/secondary-title&gt;&lt;/titles&gt;&lt;pages&gt;238–248&lt;/pages&gt;&lt;keywords&gt;&lt;keyword&gt;counterfactual samples, explainability, contrastive samples, deep learning, data generation, interpretability, neural networks&lt;/keyword&gt;&lt;/keywords&gt;&lt;dates&gt;&lt;year&gt;2020&lt;/year&gt;&lt;/dates&gt;&lt;pub-location&gt;Virtual Event, CA, USA&lt;/pub-location&gt;&lt;publisher&gt;Association for Computing Machinery&lt;/publisher&gt;&lt;urls&gt;&lt;related-urls&gt;&lt;url&gt;https://doi.org/10.1145/3394486.3403066&lt;/url&gt;&lt;/related-urls&gt;&lt;/urls&gt;&lt;electronic-resource-num&gt;10.1145/3394486.3403066&lt;/electronic-resource-num&gt;&lt;/record&gt;&lt;/Cite&gt;&lt;/EndNote&gt;</w:instrText>
      </w:r>
      <w:r w:rsidR="00F134F8" w:rsidRPr="00A115B6">
        <w:fldChar w:fldCharType="separate"/>
      </w:r>
      <w:r w:rsidR="00F134F8" w:rsidRPr="00A115B6">
        <w:t>[18]</w:t>
      </w:r>
      <w:r w:rsidR="00F134F8" w:rsidRPr="00A115B6">
        <w:fldChar w:fldCharType="end"/>
      </w:r>
      <w:r w:rsidR="004E29D8" w:rsidRPr="00A115B6">
        <w:t xml:space="preserve">. </w:t>
      </w:r>
      <w:r w:rsidR="00B73792" w:rsidRPr="00A115B6">
        <w:t xml:space="preserve">Note that this does not explicitly include DNNs, as only </w:t>
      </w:r>
      <w:r w:rsidR="006D03A9" w:rsidRPr="00A115B6">
        <w:t>a single-layer</w:t>
      </w:r>
      <w:r w:rsidR="00B73792" w:rsidRPr="00A115B6">
        <w:t xml:space="preserve"> NN</w:t>
      </w:r>
      <w:r w:rsidR="006D03A9" w:rsidRPr="00A115B6">
        <w:t xml:space="preserve"> was </w:t>
      </w:r>
      <w:r w:rsidR="00B73792" w:rsidRPr="00A115B6">
        <w:t xml:space="preserve">mentioned in the paper. </w:t>
      </w:r>
      <w:r w:rsidR="006D03A9" w:rsidRPr="00A115B6">
        <w:t xml:space="preserve">One can think of this explanation as </w:t>
      </w:r>
      <w:r w:rsidR="006D03A9" w:rsidRPr="00D36752">
        <w:rPr>
          <w:i/>
          <w:iCs/>
        </w:rPr>
        <w:t>counterfactual</w:t>
      </w:r>
      <w:r w:rsidR="006D03A9" w:rsidRPr="00A115B6">
        <w:t xml:space="preserve">, </w:t>
      </w:r>
      <w:r w:rsidR="00D36752">
        <w:t xml:space="preserve">where </w:t>
      </w:r>
      <w:r w:rsidR="006D03A9" w:rsidRPr="00A115B6">
        <w:t xml:space="preserve">the </w:t>
      </w:r>
      <w:r w:rsidR="00FF53BC" w:rsidRPr="00A115B6">
        <w:t xml:space="preserve">algorithm searches for a set of feature changes that </w:t>
      </w:r>
      <w:r w:rsidR="00A44A1E" w:rsidRPr="00A115B6">
        <w:t>changes the prediction outcome, while keeping the other features unchanged.</w:t>
      </w:r>
      <w:r w:rsidR="00FF53BC" w:rsidRPr="00A115B6">
        <w:t xml:space="preserve"> </w:t>
      </w:r>
      <w:r w:rsidR="00A44A1E" w:rsidRPr="00A115B6">
        <w:t>A trade-off is made between the number of feature changes, and the influence of the set on the explanation.</w:t>
      </w:r>
      <w:r w:rsidR="00664F15" w:rsidRPr="00A115B6">
        <w:t xml:space="preserve"> </w:t>
      </w:r>
      <w:r w:rsidR="00347B99" w:rsidRPr="00A115B6">
        <w:t>The top features are derived from a training a transparent model around the decision boundary, similar to how LIME does. Once the top features are defined, it is</w:t>
      </w:r>
      <w:r w:rsidR="00347B99">
        <w:t xml:space="preserve"> more straightforward to derive a limited set of features to alter. </w:t>
      </w:r>
      <w:r w:rsidR="00915DD3">
        <w:t xml:space="preserve">Robust experiments on eleven tabular </w:t>
      </w:r>
      <w:r w:rsidR="00FA4BDD">
        <w:t>datasets</w:t>
      </w:r>
      <w:r w:rsidR="00915DD3">
        <w:t xml:space="preserve"> were conducted to show </w:t>
      </w:r>
      <w:r w:rsidR="00FA4BDD">
        <w:t>the explanations’</w:t>
      </w:r>
      <w:r w:rsidR="00915DD3">
        <w:t xml:space="preserve"> fidelity, conciseness, </w:t>
      </w:r>
      <w:r w:rsidR="00FA4BDD">
        <w:t xml:space="preserve">and </w:t>
      </w:r>
      <w:r w:rsidR="00FA4BDD" w:rsidRPr="00685F5D">
        <w:rPr>
          <w:i/>
          <w:iCs/>
        </w:rPr>
        <w:t>user understandability</w:t>
      </w:r>
      <w:r w:rsidR="006D03A9">
        <w:t>.</w:t>
      </w:r>
      <w:r w:rsidR="00915DD3">
        <w:t xml:space="preserve"> </w:t>
      </w:r>
      <w:r w:rsidR="00FA4BDD">
        <w:t xml:space="preserve">The latter experiment involved asking </w:t>
      </w:r>
      <w:r w:rsidR="00FA4BDD" w:rsidRPr="00685F5D">
        <w:t>participants</w:t>
      </w:r>
      <w:r w:rsidR="00FA4BDD">
        <w:t xml:space="preserve"> to adjust an instance’s feature values to change the prediction, which achieved an average accuracy of 75% for GRACE’s explanations, in comparison to 16% for LIME’s</w:t>
      </w:r>
      <w:r w:rsidR="00915DD3">
        <w:t>.</w:t>
      </w:r>
      <w:r w:rsidR="00FA4BDD">
        <w:t xml:space="preserve"> </w:t>
      </w:r>
    </w:p>
    <w:p w14:paraId="44475188" w14:textId="77777777" w:rsidR="006D03A9" w:rsidRDefault="006D03A9" w:rsidP="00A115B6"/>
    <w:p w14:paraId="35B8A9E2" w14:textId="77777777" w:rsidR="00A05EBB" w:rsidRDefault="00A05EBB" w:rsidP="00A115B6">
      <w:r>
        <w:br w:type="page"/>
      </w:r>
    </w:p>
    <w:p w14:paraId="66AF9EDD" w14:textId="5060D402" w:rsidR="00A05EBB" w:rsidRDefault="00A05EBB" w:rsidP="00A115B6">
      <w:pPr>
        <w:pStyle w:val="Kop2"/>
      </w:pPr>
      <w:r>
        <w:lastRenderedPageBreak/>
        <w:t xml:space="preserve">3.3 </w:t>
      </w:r>
      <w:r w:rsidR="00DA3552">
        <w:t>Example</w:t>
      </w:r>
      <w:r>
        <w:t xml:space="preserve"> results</w:t>
      </w:r>
    </w:p>
    <w:p w14:paraId="307C8B76" w14:textId="19E349BB" w:rsidR="00A05EBB" w:rsidRPr="00EA3D6D" w:rsidRDefault="006E6BA8" w:rsidP="00A115B6">
      <w:r>
        <w:rPr>
          <w:noProof/>
        </w:rPr>
        <w:drawing>
          <wp:anchor distT="0" distB="0" distL="114300" distR="114300" simplePos="0" relativeHeight="251658240" behindDoc="1" locked="0" layoutInCell="1" allowOverlap="1" wp14:anchorId="5CA4768A" wp14:editId="6E4D138F">
            <wp:simplePos x="0" y="0"/>
            <wp:positionH relativeFrom="column">
              <wp:posOffset>-277553</wp:posOffset>
            </wp:positionH>
            <wp:positionV relativeFrom="paragraph">
              <wp:posOffset>530225</wp:posOffset>
            </wp:positionV>
            <wp:extent cx="6739890" cy="1893570"/>
            <wp:effectExtent l="0" t="0" r="381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39890" cy="1893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5EBB">
        <w:t>Figure 4 represents some dummy example results that the techniques discussed typically produce</w:t>
      </w:r>
      <w:r w:rsidR="00DB14CB">
        <w:t xml:space="preserve">. </w:t>
      </w:r>
      <w:r w:rsidR="00A05EBB">
        <w:t>Note that this is in no way an exhaustive figure and that many more types of results exist</w:t>
      </w:r>
      <w:r w:rsidR="00A72045">
        <w:t>. Some of the techniques that we name to correspond to the examples have other types of results as well</w:t>
      </w:r>
      <w:r w:rsidR="00A05EBB">
        <w:t xml:space="preserve">. However, </w:t>
      </w:r>
      <w:r w:rsidR="00DB14CB">
        <w:t>we</w:t>
      </w:r>
      <w:r w:rsidR="00A72045">
        <w:t xml:space="preserve"> mean to give the reader an </w:t>
      </w:r>
      <w:r w:rsidR="00E412C0">
        <w:t>impression</w:t>
      </w:r>
      <w:r w:rsidR="00A72045">
        <w:t xml:space="preserve"> of</w:t>
      </w:r>
      <w:r w:rsidR="00DB14CB">
        <w:t xml:space="preserve"> what the different types of</w:t>
      </w:r>
      <w:r w:rsidR="00A72045">
        <w:t xml:space="preserve"> explanations </w:t>
      </w:r>
      <w:r w:rsidR="00DB14CB">
        <w:t>look like</w:t>
      </w:r>
      <w:r w:rsidR="00A72045">
        <w:t>.</w:t>
      </w:r>
    </w:p>
    <w:p w14:paraId="46A279B6" w14:textId="3E854636" w:rsidR="006E6BA8" w:rsidRDefault="006E6BA8" w:rsidP="00A115B6">
      <w:pPr>
        <w:pStyle w:val="Geenafstand"/>
      </w:pPr>
    </w:p>
    <w:p w14:paraId="0E769E91" w14:textId="25E87CC6" w:rsidR="00A72045" w:rsidRDefault="00A05EBB" w:rsidP="00A115B6">
      <w:pPr>
        <w:pStyle w:val="Geenafstand"/>
      </w:pPr>
      <w:r w:rsidRPr="009D53E1">
        <w:t xml:space="preserve">Figure </w:t>
      </w:r>
      <w:r w:rsidR="00CA202E">
        <w:fldChar w:fldCharType="begin"/>
      </w:r>
      <w:r w:rsidR="00CA202E">
        <w:instrText xml:space="preserve"> SEQ Figure \* ARABIC </w:instrText>
      </w:r>
      <w:r w:rsidR="00CA202E">
        <w:fldChar w:fldCharType="separate"/>
      </w:r>
      <w:r w:rsidR="00D73824">
        <w:rPr>
          <w:noProof/>
        </w:rPr>
        <w:t>4</w:t>
      </w:r>
      <w:r w:rsidR="00CA202E">
        <w:rPr>
          <w:noProof/>
        </w:rPr>
        <w:fldChar w:fldCharType="end"/>
      </w:r>
      <w:r w:rsidRPr="009D53E1">
        <w:t xml:space="preserve">: Dummy results from a fictional </w:t>
      </w:r>
      <w:r w:rsidR="00A72045">
        <w:t xml:space="preserve">classification </w:t>
      </w:r>
      <w:r w:rsidRPr="009D53E1">
        <w:t>case for predicting whether or not a cat will be adopted from a shelter based on its age and friendliness.</w:t>
      </w:r>
      <w:r>
        <w:t xml:space="preserve"> </w:t>
      </w:r>
      <w:r w:rsidR="009F2CC0">
        <w:t xml:space="preserve">Please refer to the descriptions below for more details. </w:t>
      </w:r>
      <w:r w:rsidR="00A72045">
        <w:t xml:space="preserve">A1 shows feature attributions to different prediction results, A2 summarizes the model with a single decision rule, B and C represent PD- and </w:t>
      </w:r>
      <w:r w:rsidR="00DB14CB">
        <w:t xml:space="preserve">ICE plots respectively, D1 and D2 demonstrate a counterfactual-, and a prototype explanation. </w:t>
      </w:r>
    </w:p>
    <w:p w14:paraId="12112444" w14:textId="77777777" w:rsidR="00A115B6" w:rsidRDefault="00A115B6" w:rsidP="00A115B6">
      <w:pPr>
        <w:pStyle w:val="Geenafstand"/>
      </w:pPr>
    </w:p>
    <w:p w14:paraId="7E32DDB1" w14:textId="0BB835B5" w:rsidR="00DB14CB" w:rsidRPr="00DB14CB" w:rsidRDefault="00DB14CB" w:rsidP="00A115B6">
      <w:r>
        <w:t xml:space="preserve">Figure 4A1 contains typical results from </w:t>
      </w:r>
      <w:r w:rsidR="00A05EBB" w:rsidRPr="00DB14CB">
        <w:t>methods such as LIME</w:t>
      </w:r>
      <w:r w:rsidR="00A72045" w:rsidRPr="00DB14CB">
        <w:t xml:space="preserve"> / Anchors</w:t>
      </w:r>
      <w:r w:rsidR="00A05EBB" w:rsidRPr="00DB14CB">
        <w:t xml:space="preserve">, </w:t>
      </w:r>
      <w:r w:rsidR="00A72045" w:rsidRPr="00DB14CB">
        <w:t xml:space="preserve">different versions of </w:t>
      </w:r>
      <w:r w:rsidR="00A05EBB" w:rsidRPr="00DB14CB">
        <w:t>SHAP and global surrogate models</w:t>
      </w:r>
      <w:r w:rsidR="00A72045" w:rsidRPr="00DB14CB">
        <w:t>. This explanation shows features of a cat, and how strongly and in which direction their values contribute to either side of the prediction</w:t>
      </w:r>
      <w:r w:rsidR="00B432D7">
        <w:t xml:space="preserve"> of a certain ML model</w:t>
      </w:r>
      <w:r w:rsidR="00A72045" w:rsidRPr="00DB14CB">
        <w:t>.</w:t>
      </w:r>
      <w:r>
        <w:t xml:space="preserve"> Here we thus show a </w:t>
      </w:r>
      <w:r w:rsidR="009F2CC0">
        <w:t xml:space="preserve">friendly </w:t>
      </w:r>
      <w:r>
        <w:t>14-year-old cat. Its age most strongly corresponds to the prediction, that is why it is on top. The fact that it is a friendly cat corresponds to a positive outcome (it being adopted), while the older age makes it likely to not be adopted.</w:t>
      </w:r>
      <w:r w:rsidR="0061731B">
        <w:t xml:space="preserve"> Note that from this result we only say something about a single instance.</w:t>
      </w:r>
    </w:p>
    <w:p w14:paraId="1B634735" w14:textId="29B01453" w:rsidR="00DB14CB" w:rsidRDefault="00DB14CB" w:rsidP="00A115B6">
      <w:r>
        <w:t xml:space="preserve">The same techniques can often also produce the results of Figure 4A2, which is a decision rule. Specific methods for producing decision rules evidently also result in this </w:t>
      </w:r>
      <w:r w:rsidR="00A115B6">
        <w:t xml:space="preserve">type of </w:t>
      </w:r>
      <w:r>
        <w:t xml:space="preserve">explanation. </w:t>
      </w:r>
      <w:r w:rsidR="0061731B">
        <w:t xml:space="preserve">The decision rule summarizes </w:t>
      </w:r>
      <w:r w:rsidR="00B432D7">
        <w:t xml:space="preserve">(some area of) the </w:t>
      </w:r>
      <w:r w:rsidR="0061731B">
        <w:t>model in one if/then</w:t>
      </w:r>
      <w:r w:rsidR="009F2CC0">
        <w:t>-</w:t>
      </w:r>
      <w:r w:rsidR="0061731B">
        <w:t>statement</w:t>
      </w:r>
      <w:r w:rsidR="00A115B6">
        <w:t>, though u</w:t>
      </w:r>
      <w:r w:rsidR="0061731B">
        <w:t xml:space="preserve">sually, more rules are necessary to approximate the model. From this </w:t>
      </w:r>
      <w:r w:rsidR="00A115B6">
        <w:t>explanation</w:t>
      </w:r>
      <w:r w:rsidR="0061731B">
        <w:t xml:space="preserve"> we know that if a cat is friendly</w:t>
      </w:r>
      <w:r w:rsidR="00A115B6">
        <w:t>,</w:t>
      </w:r>
      <w:r w:rsidR="0061731B">
        <w:t xml:space="preserve"> </w:t>
      </w:r>
      <w:r w:rsidR="00E7247E">
        <w:t>but</w:t>
      </w:r>
      <w:r w:rsidR="0061731B">
        <w:t xml:space="preserve"> </w:t>
      </w:r>
      <w:r w:rsidR="00E7247E">
        <w:t>older</w:t>
      </w:r>
      <w:r w:rsidR="0061731B">
        <w:t xml:space="preserve"> than 9, it will be predicted to</w:t>
      </w:r>
      <w:r w:rsidR="00E7247E">
        <w:t xml:space="preserve"> not</w:t>
      </w:r>
      <w:r w:rsidR="0061731B">
        <w:t xml:space="preserve"> be adopted.</w:t>
      </w:r>
    </w:p>
    <w:p w14:paraId="03D5CCBE" w14:textId="0C26F948" w:rsidR="0061731B" w:rsidRPr="0061731B" w:rsidRDefault="0061731B" w:rsidP="00A115B6">
      <w:r>
        <w:t xml:space="preserve">Figure </w:t>
      </w:r>
      <w:r w:rsidR="00A115B6">
        <w:t>4</w:t>
      </w:r>
      <w:r>
        <w:t>B shows a PD- or ALE plot. For the sake of simplicity, we assume it to be a PD plot. In this case</w:t>
      </w:r>
      <w:r w:rsidR="00761980">
        <w:t>,</w:t>
      </w:r>
      <w:r>
        <w:t xml:space="preserve"> it visualizes the average influence of age on the probability that a cat will be adopted. </w:t>
      </w:r>
      <w:r w:rsidR="009F2CC0">
        <w:t xml:space="preserve">Kittens are likely to be adopted, though slightly older cats are preferred since they do not require as much work. Once the cats reach a certain age, they are increasingly less likely to be adopted. </w:t>
      </w:r>
      <w:r>
        <w:t xml:space="preserve">This holds on average for the entire model. The same PD plot is shown with the blue line in Figure </w:t>
      </w:r>
      <w:r w:rsidR="00A115B6">
        <w:t>4</w:t>
      </w:r>
      <w:r>
        <w:t>C, which demonstrates an ICE plot. Here the other two lines are individual instances where the other features of the model cause the age factor to have a different influence on the prediction. The blue line is the average of the two black lines.</w:t>
      </w:r>
    </w:p>
    <w:p w14:paraId="76F1EC0B" w14:textId="417377B0" w:rsidR="00A115B6" w:rsidRDefault="0061731B" w:rsidP="00A115B6">
      <w:r>
        <w:t>Figure</w:t>
      </w:r>
      <w:r w:rsidR="00A115B6">
        <w:t xml:space="preserve"> 4D1 is a counterfactua</w:t>
      </w:r>
      <w:r w:rsidR="00A05EBB" w:rsidRPr="00DB14CB">
        <w:t>l explanation showing how to change a certain instance from a negative prediction to a positive one.</w:t>
      </w:r>
      <w:r w:rsidR="00A115B6">
        <w:t xml:space="preserve"> It originates from a prediction of a friendly, 1</w:t>
      </w:r>
      <w:r w:rsidR="00B432D7">
        <w:t>4</w:t>
      </w:r>
      <w:r w:rsidR="00A115B6">
        <w:t xml:space="preserve">-year-old cat that was predicted to not be adopted. If the cat was </w:t>
      </w:r>
      <w:r w:rsidR="00B432D7">
        <w:t>five</w:t>
      </w:r>
      <w:r w:rsidR="00A115B6">
        <w:t xml:space="preserve"> years younger, according to the model it would be predicted to be adopted. </w:t>
      </w:r>
    </w:p>
    <w:p w14:paraId="34117C5F" w14:textId="19F89C1E" w:rsidR="00A05EBB" w:rsidRPr="00DB14CB" w:rsidRDefault="00A115B6" w:rsidP="00A115B6">
      <w:r>
        <w:t>Lastly, in Figure 4D2 we can see a prototype for the adopted class according to the underlying model. Apparently, the most representative sample for the adopted prediction is a friendly, 5-year-old cat. The model has seen a lot of such cats, and has consistently predicted them to be adopted.</w:t>
      </w:r>
    </w:p>
    <w:p w14:paraId="160132B5" w14:textId="310D4F80" w:rsidR="006D03A9" w:rsidRPr="00DB14CB" w:rsidRDefault="006D03A9" w:rsidP="00A115B6">
      <w:r w:rsidRPr="00DB14CB">
        <w:br w:type="page"/>
      </w:r>
    </w:p>
    <w:p w14:paraId="728461E8" w14:textId="7CA2CDFC" w:rsidR="006D03A9" w:rsidRPr="002D4A87" w:rsidRDefault="00686E04" w:rsidP="00A115B6">
      <w:pPr>
        <w:pStyle w:val="Kop1"/>
      </w:pPr>
      <w:r>
        <w:lastRenderedPageBreak/>
        <w:t>Conclusion</w:t>
      </w:r>
    </w:p>
    <w:p w14:paraId="5CE6DD1C" w14:textId="55815520" w:rsidR="00CD10DF" w:rsidRDefault="00686E04" w:rsidP="00A115B6">
      <w:r>
        <w:t xml:space="preserve">In this survey, we identified techniques for producing explanations of black-box machine learning models on tabular data. </w:t>
      </w:r>
      <w:r w:rsidR="009A5533">
        <w:t xml:space="preserve">As several reviews have been conducted about the definition and taxonomies in the field of XAI, this survey was placed into this consensus terminology. In contrast to the more unanimous definitions such as explanation scope and approach, the explanation type seems to cause some debate. This survey therefore only distinguished between transparency and causation; respectively </w:t>
      </w:r>
      <w:r w:rsidR="00610D5B">
        <w:t xml:space="preserve">leveraging </w:t>
      </w:r>
      <w:r w:rsidR="009A5533">
        <w:t xml:space="preserve">transparent mimic </w:t>
      </w:r>
      <w:r w:rsidR="00610D5B">
        <w:t>models</w:t>
      </w:r>
      <w:r w:rsidR="009A5533">
        <w:t xml:space="preserve">, and determining feature influence on model outcomes. The main contribution of this paper was to identify the recent model-agnostic and model-specific techniques used for explaining ML models, placed into the predefined categories. Table 1 and 2 summarize these findings, while the text provides more details about how such explanations are obtained, </w:t>
      </w:r>
      <w:r w:rsidR="00130AE7">
        <w:t>their notable features</w:t>
      </w:r>
      <w:r w:rsidR="00CD10DF">
        <w:t xml:space="preserve">, and any practical examples and evaluations. In this way, a scientist who has optimized their ML model could find an appropriate explanation implementation. </w:t>
      </w:r>
      <w:r w:rsidR="00130AE7">
        <w:t>To give an impression of the types of explanation results, we provided the reader with some dummy examples, which were frequently encountered while conducting this research.</w:t>
      </w:r>
    </w:p>
    <w:p w14:paraId="10640B55" w14:textId="1CA6320F" w:rsidR="003525DD" w:rsidRDefault="00EB761B" w:rsidP="00A115B6">
      <w:r>
        <w:t>During the course of constructing this survey</w:t>
      </w:r>
      <w:r w:rsidR="00DA7EF8">
        <w:t xml:space="preserve"> </w:t>
      </w:r>
      <w:r>
        <w:t>we identified some issues and future opportunities</w:t>
      </w:r>
      <w:r w:rsidR="00DA7EF8">
        <w:t xml:space="preserve">. </w:t>
      </w:r>
      <w:r>
        <w:t xml:space="preserve">The first of which concerns the fact that </w:t>
      </w:r>
      <w:r w:rsidR="00E22095">
        <w:t>few</w:t>
      </w:r>
      <w:r>
        <w:t xml:space="preserve"> techniques take correlated features into account, so researchers must be wary of feature importance scores and account for correlations appropriately. This is especially </w:t>
      </w:r>
      <w:r w:rsidRPr="00EB761B">
        <w:t>pertinent</w:t>
      </w:r>
      <w:r>
        <w:t xml:space="preserve"> to tabular data, since its features are often correlated. The second major issue was already acknowledged by other research into explainable ML, which is the lack of unified metrics. There seem to be </w:t>
      </w:r>
      <w:r w:rsidR="00E22CEA">
        <w:t>two major</w:t>
      </w:r>
      <w:r>
        <w:t xml:space="preserve"> approaches taken by the explainable ML community; either a more mathematical </w:t>
      </w:r>
      <w:r w:rsidR="00130AE7">
        <w:t>perspective</w:t>
      </w:r>
      <w:r>
        <w:t xml:space="preserve"> by for instance measuring the accuracy to the black-box model, or a more human-centered </w:t>
      </w:r>
      <w:r w:rsidR="00130AE7">
        <w:t>approach</w:t>
      </w:r>
      <w:r>
        <w:t xml:space="preserve"> by performing user studies. </w:t>
      </w:r>
      <w:r w:rsidR="00E22CEA">
        <w:t xml:space="preserve">For any current researchers using explanation techniques on their ML models, we encourage them to evaluate the explanations from both an accuracy-, and user-centered perspective. </w:t>
      </w:r>
      <w:r>
        <w:t xml:space="preserve">It seems that for the future, these two </w:t>
      </w:r>
      <w:r w:rsidR="00E22CEA">
        <w:t>types of evaluations</w:t>
      </w:r>
      <w:r>
        <w:t xml:space="preserve"> must </w:t>
      </w:r>
      <w:r w:rsidR="00E22CEA">
        <w:t xml:space="preserve">be standardized into unified tests or metrics. </w:t>
      </w:r>
      <w:r w:rsidR="003525DD">
        <w:t>Lastly, it seems that a lot of the research into generating explanations</w:t>
      </w:r>
      <w:r w:rsidR="00E22095">
        <w:t>,</w:t>
      </w:r>
      <w:r w:rsidR="003525DD">
        <w:t xml:space="preserve"> for (D)NNs</w:t>
      </w:r>
      <w:r w:rsidR="00E22095">
        <w:t xml:space="preserve"> in particular,</w:t>
      </w:r>
      <w:r w:rsidR="003525DD">
        <w:t xml:space="preserve"> is tailored to visual data. It would be a good contribution to experiment with these explanations on tabular data as well, or start new developments with tabular data as a priority.</w:t>
      </w:r>
    </w:p>
    <w:p w14:paraId="01FCD7F9" w14:textId="6B209168" w:rsidR="003525DD" w:rsidRDefault="00E22095" w:rsidP="00A115B6">
      <w:r>
        <w:t xml:space="preserve">Finally, we conclude that there is a handful of established methods in the field for generating post-hoc explanations, which are actively being maintained. </w:t>
      </w:r>
      <w:r w:rsidR="00633756">
        <w:t xml:space="preserve">Mainly model-agnostic approached seem to have the most support, with some optimizations made for specific ML models. </w:t>
      </w:r>
      <w:r>
        <w:t>Not many new approaches are being researched as most of the works dates from around 2016-2018. The most recent contributions seem to focus on counterfactual explanations, or attempt to steer</w:t>
      </w:r>
      <w:r w:rsidR="00E8483C">
        <w:t xml:space="preserve"> more into the direction of creating ML topologies that are transparent, or have a transparent component within them. </w:t>
      </w:r>
    </w:p>
    <w:p w14:paraId="6C873444" w14:textId="3904A363" w:rsidR="00BB3124" w:rsidRPr="00E22095" w:rsidRDefault="00BB3124" w:rsidP="00A115B6">
      <w:pPr>
        <w:sectPr w:rsidR="00BB3124" w:rsidRPr="00E22095" w:rsidSect="00B77300">
          <w:type w:val="continuous"/>
          <w:pgSz w:w="11906" w:h="16838"/>
          <w:pgMar w:top="1440" w:right="1080" w:bottom="1440" w:left="1080" w:header="708" w:footer="708" w:gutter="0"/>
          <w:cols w:space="708"/>
          <w:docGrid w:linePitch="360"/>
        </w:sectPr>
      </w:pPr>
      <w:r w:rsidRPr="00E22095">
        <w:br w:type="page"/>
      </w:r>
    </w:p>
    <w:p w14:paraId="68289A26" w14:textId="24EC61E4" w:rsidR="004A2C8C" w:rsidRPr="00FC5ACD" w:rsidRDefault="006D03A9" w:rsidP="00A115B6">
      <w:pPr>
        <w:rPr>
          <w:b/>
          <w:bCs/>
          <w:sz w:val="20"/>
          <w:szCs w:val="20"/>
        </w:rPr>
      </w:pPr>
      <w:r w:rsidRPr="00FC5ACD">
        <w:rPr>
          <w:b/>
          <w:bCs/>
          <w:sz w:val="20"/>
          <w:szCs w:val="20"/>
        </w:rPr>
        <w:lastRenderedPageBreak/>
        <w:t>Bibliography</w:t>
      </w:r>
    </w:p>
    <w:p w14:paraId="1ED0400D" w14:textId="77777777" w:rsidR="00F134F8" w:rsidRPr="00F134F8" w:rsidRDefault="00E0410E"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color w:val="000000" w:themeColor="text1"/>
          <w:sz w:val="18"/>
        </w:rPr>
        <w:fldChar w:fldCharType="begin"/>
      </w:r>
      <w:r w:rsidRPr="00F134F8">
        <w:rPr>
          <w:rFonts w:ascii="Times New Roman" w:hAnsi="Times New Roman" w:cs="Times New Roman"/>
          <w:color w:val="000000" w:themeColor="text1"/>
          <w:sz w:val="18"/>
        </w:rPr>
        <w:instrText xml:space="preserve"> ADDIN EN.REFLIST </w:instrText>
      </w:r>
      <w:r w:rsidRPr="00F134F8">
        <w:rPr>
          <w:rFonts w:ascii="Times New Roman" w:hAnsi="Times New Roman" w:cs="Times New Roman"/>
          <w:color w:val="000000" w:themeColor="text1"/>
          <w:sz w:val="18"/>
        </w:rPr>
        <w:fldChar w:fldCharType="separate"/>
      </w:r>
      <w:r w:rsidR="00F134F8" w:rsidRPr="00F134F8">
        <w:rPr>
          <w:rFonts w:ascii="Times New Roman" w:hAnsi="Times New Roman" w:cs="Times New Roman"/>
          <w:sz w:val="18"/>
        </w:rPr>
        <w:t>1.</w:t>
      </w:r>
      <w:r w:rsidR="00F134F8" w:rsidRPr="00F134F8">
        <w:rPr>
          <w:rFonts w:ascii="Times New Roman" w:hAnsi="Times New Roman" w:cs="Times New Roman"/>
          <w:sz w:val="18"/>
        </w:rPr>
        <w:tab/>
        <w:t xml:space="preserve">Russell, S. and P. Norvig, </w:t>
      </w:r>
      <w:r w:rsidR="00F134F8" w:rsidRPr="00F134F8">
        <w:rPr>
          <w:rFonts w:ascii="Times New Roman" w:hAnsi="Times New Roman" w:cs="Times New Roman"/>
          <w:i/>
          <w:sz w:val="18"/>
        </w:rPr>
        <w:t>Artificial intelligence: a modern approach.</w:t>
      </w:r>
      <w:r w:rsidR="00F134F8" w:rsidRPr="00F134F8">
        <w:rPr>
          <w:rFonts w:ascii="Times New Roman" w:hAnsi="Times New Roman" w:cs="Times New Roman"/>
          <w:sz w:val="18"/>
        </w:rPr>
        <w:t xml:space="preserve"> 2002.</w:t>
      </w:r>
    </w:p>
    <w:p w14:paraId="4E8D700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w:t>
      </w:r>
      <w:r w:rsidRPr="00F134F8">
        <w:rPr>
          <w:rFonts w:ascii="Times New Roman" w:hAnsi="Times New Roman" w:cs="Times New Roman"/>
          <w:sz w:val="18"/>
        </w:rPr>
        <w:tab/>
        <w:t xml:space="preserve">Lundberg, S.M., et al., </w:t>
      </w:r>
      <w:r w:rsidRPr="00F134F8">
        <w:rPr>
          <w:rFonts w:ascii="Times New Roman" w:hAnsi="Times New Roman" w:cs="Times New Roman"/>
          <w:i/>
          <w:sz w:val="18"/>
        </w:rPr>
        <w:t>Explainable machine-learning predictions for the prevention of hypoxaemia during surgery.</w:t>
      </w:r>
      <w:r w:rsidRPr="00F134F8">
        <w:rPr>
          <w:rFonts w:ascii="Times New Roman" w:hAnsi="Times New Roman" w:cs="Times New Roman"/>
          <w:sz w:val="18"/>
        </w:rPr>
        <w:t xml:space="preserve"> Nat Biomed Eng, 2018. </w:t>
      </w:r>
      <w:r w:rsidRPr="00F134F8">
        <w:rPr>
          <w:rFonts w:ascii="Times New Roman" w:hAnsi="Times New Roman" w:cs="Times New Roman"/>
          <w:b/>
          <w:sz w:val="18"/>
        </w:rPr>
        <w:t>2</w:t>
      </w:r>
      <w:r w:rsidRPr="00F134F8">
        <w:rPr>
          <w:rFonts w:ascii="Times New Roman" w:hAnsi="Times New Roman" w:cs="Times New Roman"/>
          <w:sz w:val="18"/>
        </w:rPr>
        <w:t>(10): p. 749-760.</w:t>
      </w:r>
    </w:p>
    <w:p w14:paraId="43D700E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w:t>
      </w:r>
      <w:r w:rsidRPr="00F134F8">
        <w:rPr>
          <w:rFonts w:ascii="Times New Roman" w:hAnsi="Times New Roman" w:cs="Times New Roman"/>
          <w:sz w:val="18"/>
        </w:rPr>
        <w:tab/>
        <w:t xml:space="preserve">Thorsen-Meyer, H.-C., et al., </w:t>
      </w:r>
      <w:r w:rsidRPr="00F134F8">
        <w:rPr>
          <w:rFonts w:ascii="Times New Roman" w:hAnsi="Times New Roman" w:cs="Times New Roman"/>
          <w:i/>
          <w:sz w:val="18"/>
        </w:rPr>
        <w:t>Dynamic and explainable machine learning prediction of mortality in patients in the intensive care unit: a retrospective study of high-frequency data in electronic patient records.</w:t>
      </w:r>
      <w:r w:rsidRPr="00F134F8">
        <w:rPr>
          <w:rFonts w:ascii="Times New Roman" w:hAnsi="Times New Roman" w:cs="Times New Roman"/>
          <w:sz w:val="18"/>
        </w:rPr>
        <w:t xml:space="preserve"> Lancet Digital Health, 2020. </w:t>
      </w:r>
      <w:r w:rsidRPr="00F134F8">
        <w:rPr>
          <w:rFonts w:ascii="Times New Roman" w:hAnsi="Times New Roman" w:cs="Times New Roman"/>
          <w:b/>
          <w:sz w:val="18"/>
        </w:rPr>
        <w:t>2</w:t>
      </w:r>
      <w:r w:rsidRPr="00F134F8">
        <w:rPr>
          <w:rFonts w:ascii="Times New Roman" w:hAnsi="Times New Roman" w:cs="Times New Roman"/>
          <w:sz w:val="18"/>
        </w:rPr>
        <w:t>(4): p. E179-E191.</w:t>
      </w:r>
    </w:p>
    <w:p w14:paraId="70732C9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w:t>
      </w:r>
      <w:r w:rsidRPr="00F134F8">
        <w:rPr>
          <w:rFonts w:ascii="Times New Roman" w:hAnsi="Times New Roman" w:cs="Times New Roman"/>
          <w:sz w:val="18"/>
        </w:rPr>
        <w:tab/>
        <w:t xml:space="preserve">Ghosal, S., et al., </w:t>
      </w:r>
      <w:r w:rsidRPr="00F134F8">
        <w:rPr>
          <w:rFonts w:ascii="Times New Roman" w:hAnsi="Times New Roman" w:cs="Times New Roman"/>
          <w:i/>
          <w:sz w:val="18"/>
        </w:rPr>
        <w:t>An explainable deep machine vision framework for plant stress phenotyping.</w:t>
      </w:r>
      <w:r w:rsidRPr="00F134F8">
        <w:rPr>
          <w:rFonts w:ascii="Times New Roman" w:hAnsi="Times New Roman" w:cs="Times New Roman"/>
          <w:sz w:val="18"/>
        </w:rPr>
        <w:t xml:space="preserve"> Proceedings of the National Academy of Sciences, 2018. </w:t>
      </w:r>
      <w:r w:rsidRPr="00F134F8">
        <w:rPr>
          <w:rFonts w:ascii="Times New Roman" w:hAnsi="Times New Roman" w:cs="Times New Roman"/>
          <w:b/>
          <w:sz w:val="18"/>
        </w:rPr>
        <w:t>115</w:t>
      </w:r>
      <w:r w:rsidRPr="00F134F8">
        <w:rPr>
          <w:rFonts w:ascii="Times New Roman" w:hAnsi="Times New Roman" w:cs="Times New Roman"/>
          <w:sz w:val="18"/>
        </w:rPr>
        <w:t>(18): p. 4613.</w:t>
      </w:r>
    </w:p>
    <w:p w14:paraId="48D63B9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w:t>
      </w:r>
      <w:r w:rsidRPr="00F134F8">
        <w:rPr>
          <w:rFonts w:ascii="Times New Roman" w:hAnsi="Times New Roman" w:cs="Times New Roman"/>
          <w:sz w:val="18"/>
        </w:rPr>
        <w:tab/>
        <w:t xml:space="preserve">Grosenick, L., et al., </w:t>
      </w:r>
      <w:r w:rsidRPr="00F134F8">
        <w:rPr>
          <w:rFonts w:ascii="Times New Roman" w:hAnsi="Times New Roman" w:cs="Times New Roman"/>
          <w:i/>
          <w:sz w:val="18"/>
        </w:rPr>
        <w:t>Interpretable whole-brain prediction analysis with GraphNet.</w:t>
      </w:r>
      <w:r w:rsidRPr="00F134F8">
        <w:rPr>
          <w:rFonts w:ascii="Times New Roman" w:hAnsi="Times New Roman" w:cs="Times New Roman"/>
          <w:sz w:val="18"/>
        </w:rPr>
        <w:t xml:space="preserve"> NeuroImage, 2013. </w:t>
      </w:r>
      <w:r w:rsidRPr="00F134F8">
        <w:rPr>
          <w:rFonts w:ascii="Times New Roman" w:hAnsi="Times New Roman" w:cs="Times New Roman"/>
          <w:b/>
          <w:sz w:val="18"/>
        </w:rPr>
        <w:t>72</w:t>
      </w:r>
      <w:r w:rsidRPr="00F134F8">
        <w:rPr>
          <w:rFonts w:ascii="Times New Roman" w:hAnsi="Times New Roman" w:cs="Times New Roman"/>
          <w:sz w:val="18"/>
        </w:rPr>
        <w:t>: p. 304-321.</w:t>
      </w:r>
    </w:p>
    <w:p w14:paraId="103C52D1"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w:t>
      </w:r>
      <w:r w:rsidRPr="00F134F8">
        <w:rPr>
          <w:rFonts w:ascii="Times New Roman" w:hAnsi="Times New Roman" w:cs="Times New Roman"/>
          <w:sz w:val="18"/>
        </w:rPr>
        <w:tab/>
        <w:t xml:space="preserve">Dornadula, V. and S. Geetha, </w:t>
      </w:r>
      <w:r w:rsidRPr="00F134F8">
        <w:rPr>
          <w:rFonts w:ascii="Times New Roman" w:hAnsi="Times New Roman" w:cs="Times New Roman"/>
          <w:i/>
          <w:sz w:val="18"/>
        </w:rPr>
        <w:t>Credit Card Fraud Detection using Machine Learning Algorithms.</w:t>
      </w:r>
      <w:r w:rsidRPr="00F134F8">
        <w:rPr>
          <w:rFonts w:ascii="Times New Roman" w:hAnsi="Times New Roman" w:cs="Times New Roman"/>
          <w:sz w:val="18"/>
        </w:rPr>
        <w:t xml:space="preserve"> Procedia Computer Science, 2019. </w:t>
      </w:r>
      <w:r w:rsidRPr="00F134F8">
        <w:rPr>
          <w:rFonts w:ascii="Times New Roman" w:hAnsi="Times New Roman" w:cs="Times New Roman"/>
          <w:b/>
          <w:sz w:val="18"/>
        </w:rPr>
        <w:t>165</w:t>
      </w:r>
      <w:r w:rsidRPr="00F134F8">
        <w:rPr>
          <w:rFonts w:ascii="Times New Roman" w:hAnsi="Times New Roman" w:cs="Times New Roman"/>
          <w:sz w:val="18"/>
        </w:rPr>
        <w:t>: p. 631-641.</w:t>
      </w:r>
    </w:p>
    <w:p w14:paraId="7C1CCD4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7.</w:t>
      </w:r>
      <w:r w:rsidRPr="00F134F8">
        <w:rPr>
          <w:rFonts w:ascii="Times New Roman" w:hAnsi="Times New Roman" w:cs="Times New Roman"/>
          <w:sz w:val="18"/>
        </w:rPr>
        <w:tab/>
        <w:t xml:space="preserve">Courville, I.G.a.Y.B.a.A., </w:t>
      </w:r>
      <w:r w:rsidRPr="00F134F8">
        <w:rPr>
          <w:rFonts w:ascii="Times New Roman" w:hAnsi="Times New Roman" w:cs="Times New Roman"/>
          <w:i/>
          <w:sz w:val="18"/>
        </w:rPr>
        <w:t>Deep Learning.</w:t>
      </w:r>
      <w:r w:rsidRPr="00F134F8">
        <w:rPr>
          <w:rFonts w:ascii="Times New Roman" w:hAnsi="Times New Roman" w:cs="Times New Roman"/>
          <w:sz w:val="18"/>
        </w:rPr>
        <w:t xml:space="preserve"> 2016.</w:t>
      </w:r>
    </w:p>
    <w:p w14:paraId="3EED293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8.</w:t>
      </w:r>
      <w:r w:rsidRPr="00F134F8">
        <w:rPr>
          <w:rFonts w:ascii="Times New Roman" w:hAnsi="Times New Roman" w:cs="Times New Roman"/>
          <w:sz w:val="18"/>
        </w:rPr>
        <w:tab/>
        <w:t xml:space="preserve">Kim, J. and J. Canny, </w:t>
      </w:r>
      <w:r w:rsidRPr="00F134F8">
        <w:rPr>
          <w:rFonts w:ascii="Times New Roman" w:hAnsi="Times New Roman" w:cs="Times New Roman"/>
          <w:i/>
          <w:sz w:val="18"/>
        </w:rPr>
        <w:t>Interpretable Learning for Self-Driving Cars by Visualizing Causal Attention</w:t>
      </w:r>
      <w:r w:rsidRPr="00F134F8">
        <w:rPr>
          <w:rFonts w:ascii="Times New Roman" w:hAnsi="Times New Roman" w:cs="Times New Roman"/>
          <w:sz w:val="18"/>
        </w:rPr>
        <w:t>. 2017. 2961-2969.</w:t>
      </w:r>
    </w:p>
    <w:p w14:paraId="276C907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9.</w:t>
      </w:r>
      <w:r w:rsidRPr="00F134F8">
        <w:rPr>
          <w:rFonts w:ascii="Times New Roman" w:hAnsi="Times New Roman" w:cs="Times New Roman"/>
          <w:sz w:val="18"/>
        </w:rPr>
        <w:tab/>
        <w:t xml:space="preserve">Bahdanau, D., K. Cho, and Y. Bengio, </w:t>
      </w:r>
      <w:r w:rsidRPr="00F134F8">
        <w:rPr>
          <w:rFonts w:ascii="Times New Roman" w:hAnsi="Times New Roman" w:cs="Times New Roman"/>
          <w:i/>
          <w:sz w:val="18"/>
        </w:rPr>
        <w:t>Neural Machine Translation by Jointly Learning to Align and Translate.</w:t>
      </w:r>
      <w:r w:rsidRPr="00F134F8">
        <w:rPr>
          <w:rFonts w:ascii="Times New Roman" w:hAnsi="Times New Roman" w:cs="Times New Roman"/>
          <w:sz w:val="18"/>
        </w:rPr>
        <w:t xml:space="preserve"> CoRR, 2015. </w:t>
      </w:r>
      <w:r w:rsidRPr="00F134F8">
        <w:rPr>
          <w:rFonts w:ascii="Times New Roman" w:hAnsi="Times New Roman" w:cs="Times New Roman"/>
          <w:b/>
          <w:sz w:val="18"/>
        </w:rPr>
        <w:t>abs/1409.0473</w:t>
      </w:r>
      <w:r w:rsidRPr="00F134F8">
        <w:rPr>
          <w:rFonts w:ascii="Times New Roman" w:hAnsi="Times New Roman" w:cs="Times New Roman"/>
          <w:sz w:val="18"/>
        </w:rPr>
        <w:t>.</w:t>
      </w:r>
    </w:p>
    <w:p w14:paraId="4740BD80"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0.</w:t>
      </w:r>
      <w:r w:rsidRPr="00F134F8">
        <w:rPr>
          <w:rFonts w:ascii="Times New Roman" w:hAnsi="Times New Roman" w:cs="Times New Roman"/>
          <w:sz w:val="18"/>
        </w:rPr>
        <w:tab/>
        <w:t xml:space="preserve">Wang, D., X. Wang, and S. Lv, </w:t>
      </w:r>
      <w:r w:rsidRPr="00F134F8">
        <w:rPr>
          <w:rFonts w:ascii="Times New Roman" w:hAnsi="Times New Roman" w:cs="Times New Roman"/>
          <w:i/>
          <w:sz w:val="18"/>
        </w:rPr>
        <w:t>An Overview of End-to-End Automatic Speech Recognition.</w:t>
      </w:r>
      <w:r w:rsidRPr="00F134F8">
        <w:rPr>
          <w:rFonts w:ascii="Times New Roman" w:hAnsi="Times New Roman" w:cs="Times New Roman"/>
          <w:sz w:val="18"/>
        </w:rPr>
        <w:t xml:space="preserve"> Symmetry, 2019. </w:t>
      </w:r>
      <w:r w:rsidRPr="00F134F8">
        <w:rPr>
          <w:rFonts w:ascii="Times New Roman" w:hAnsi="Times New Roman" w:cs="Times New Roman"/>
          <w:b/>
          <w:sz w:val="18"/>
        </w:rPr>
        <w:t>11</w:t>
      </w:r>
      <w:r w:rsidRPr="00F134F8">
        <w:rPr>
          <w:rFonts w:ascii="Times New Roman" w:hAnsi="Times New Roman" w:cs="Times New Roman"/>
          <w:sz w:val="18"/>
        </w:rPr>
        <w:t>: p. 1018.</w:t>
      </w:r>
    </w:p>
    <w:p w14:paraId="75D4791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1.</w:t>
      </w:r>
      <w:r w:rsidRPr="00F134F8">
        <w:rPr>
          <w:rFonts w:ascii="Times New Roman" w:hAnsi="Times New Roman" w:cs="Times New Roman"/>
          <w:sz w:val="18"/>
        </w:rPr>
        <w:tab/>
        <w:t xml:space="preserve">Silver, D., et al., </w:t>
      </w:r>
      <w:r w:rsidRPr="00F134F8">
        <w:rPr>
          <w:rFonts w:ascii="Times New Roman" w:hAnsi="Times New Roman" w:cs="Times New Roman"/>
          <w:i/>
          <w:sz w:val="18"/>
        </w:rPr>
        <w:t>Mastering the game of Go with deep neural networks and tree search.</w:t>
      </w:r>
      <w:r w:rsidRPr="00F134F8">
        <w:rPr>
          <w:rFonts w:ascii="Times New Roman" w:hAnsi="Times New Roman" w:cs="Times New Roman"/>
          <w:sz w:val="18"/>
        </w:rPr>
        <w:t xml:space="preserve"> Nature, 2016. </w:t>
      </w:r>
      <w:r w:rsidRPr="00F134F8">
        <w:rPr>
          <w:rFonts w:ascii="Times New Roman" w:hAnsi="Times New Roman" w:cs="Times New Roman"/>
          <w:b/>
          <w:sz w:val="18"/>
        </w:rPr>
        <w:t>529</w:t>
      </w:r>
      <w:r w:rsidRPr="00F134F8">
        <w:rPr>
          <w:rFonts w:ascii="Times New Roman" w:hAnsi="Times New Roman" w:cs="Times New Roman"/>
          <w:sz w:val="18"/>
        </w:rPr>
        <w:t>(7587): p. 484-489.</w:t>
      </w:r>
    </w:p>
    <w:p w14:paraId="214699B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2.</w:t>
      </w:r>
      <w:r w:rsidRPr="00F134F8">
        <w:rPr>
          <w:rFonts w:ascii="Times New Roman" w:hAnsi="Times New Roman" w:cs="Times New Roman"/>
          <w:sz w:val="18"/>
        </w:rPr>
        <w:tab/>
        <w:t xml:space="preserve">Ciregan, D., U. Meier, and J. Schmidhuber. </w:t>
      </w:r>
      <w:r w:rsidRPr="00F134F8">
        <w:rPr>
          <w:rFonts w:ascii="Times New Roman" w:hAnsi="Times New Roman" w:cs="Times New Roman"/>
          <w:i/>
          <w:sz w:val="18"/>
        </w:rPr>
        <w:t>Multi-column deep neural networks for image classification</w:t>
      </w:r>
      <w:r w:rsidRPr="00F134F8">
        <w:rPr>
          <w:rFonts w:ascii="Times New Roman" w:hAnsi="Times New Roman" w:cs="Times New Roman"/>
          <w:sz w:val="18"/>
        </w:rPr>
        <w:t xml:space="preserve">. in </w:t>
      </w:r>
      <w:r w:rsidRPr="00F134F8">
        <w:rPr>
          <w:rFonts w:ascii="Times New Roman" w:hAnsi="Times New Roman" w:cs="Times New Roman"/>
          <w:i/>
          <w:sz w:val="18"/>
        </w:rPr>
        <w:t>2012 IEEE Conference on Computer Vision and Pattern Recognition</w:t>
      </w:r>
      <w:r w:rsidRPr="00F134F8">
        <w:rPr>
          <w:rFonts w:ascii="Times New Roman" w:hAnsi="Times New Roman" w:cs="Times New Roman"/>
          <w:sz w:val="18"/>
        </w:rPr>
        <w:t>. 2012.</w:t>
      </w:r>
    </w:p>
    <w:p w14:paraId="243C626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3.</w:t>
      </w:r>
      <w:r w:rsidRPr="00F134F8">
        <w:rPr>
          <w:rFonts w:ascii="Times New Roman" w:hAnsi="Times New Roman" w:cs="Times New Roman"/>
          <w:sz w:val="18"/>
        </w:rPr>
        <w:tab/>
        <w:t xml:space="preserve">Barredo Arrieta, A., et al., </w:t>
      </w:r>
      <w:r w:rsidRPr="00F134F8">
        <w:rPr>
          <w:rFonts w:ascii="Times New Roman" w:hAnsi="Times New Roman" w:cs="Times New Roman"/>
          <w:i/>
          <w:sz w:val="18"/>
        </w:rPr>
        <w:t>Explainable Artificial Intelligence (XAI): Concepts, taxonomies, opportunities and challenges toward responsible AI.</w:t>
      </w:r>
      <w:r w:rsidRPr="00F134F8">
        <w:rPr>
          <w:rFonts w:ascii="Times New Roman" w:hAnsi="Times New Roman" w:cs="Times New Roman"/>
          <w:sz w:val="18"/>
        </w:rPr>
        <w:t xml:space="preserve"> Information Fusion, 2020. </w:t>
      </w:r>
      <w:r w:rsidRPr="00F134F8">
        <w:rPr>
          <w:rFonts w:ascii="Times New Roman" w:hAnsi="Times New Roman" w:cs="Times New Roman"/>
          <w:b/>
          <w:sz w:val="18"/>
        </w:rPr>
        <w:t>58</w:t>
      </w:r>
      <w:r w:rsidRPr="00F134F8">
        <w:rPr>
          <w:rFonts w:ascii="Times New Roman" w:hAnsi="Times New Roman" w:cs="Times New Roman"/>
          <w:sz w:val="18"/>
        </w:rPr>
        <w:t>: p. 82-115.</w:t>
      </w:r>
    </w:p>
    <w:p w14:paraId="5508EFA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4.</w:t>
      </w:r>
      <w:r w:rsidRPr="00F134F8">
        <w:rPr>
          <w:rFonts w:ascii="Times New Roman" w:hAnsi="Times New Roman" w:cs="Times New Roman"/>
          <w:sz w:val="18"/>
        </w:rPr>
        <w:tab/>
        <w:t xml:space="preserve">Holzinger, A., et al., </w:t>
      </w:r>
      <w:r w:rsidRPr="00F134F8">
        <w:rPr>
          <w:rFonts w:ascii="Times New Roman" w:hAnsi="Times New Roman" w:cs="Times New Roman"/>
          <w:i/>
          <w:sz w:val="18"/>
        </w:rPr>
        <w:t>Causability and explainability of artificial intelligence in medicine.</w:t>
      </w:r>
      <w:r w:rsidRPr="00F134F8">
        <w:rPr>
          <w:rFonts w:ascii="Times New Roman" w:hAnsi="Times New Roman" w:cs="Times New Roman"/>
          <w:sz w:val="18"/>
        </w:rPr>
        <w:t xml:space="preserve"> WIREs Data Mining and Knowledge Discovery, 2019. </w:t>
      </w:r>
      <w:r w:rsidRPr="00F134F8">
        <w:rPr>
          <w:rFonts w:ascii="Times New Roman" w:hAnsi="Times New Roman" w:cs="Times New Roman"/>
          <w:b/>
          <w:sz w:val="18"/>
        </w:rPr>
        <w:t>9</w:t>
      </w:r>
      <w:r w:rsidRPr="00F134F8">
        <w:rPr>
          <w:rFonts w:ascii="Times New Roman" w:hAnsi="Times New Roman" w:cs="Times New Roman"/>
          <w:sz w:val="18"/>
        </w:rPr>
        <w:t>(4): p. e1312.</w:t>
      </w:r>
    </w:p>
    <w:p w14:paraId="3AC147E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5.</w:t>
      </w:r>
      <w:r w:rsidRPr="00F134F8">
        <w:rPr>
          <w:rFonts w:ascii="Times New Roman" w:hAnsi="Times New Roman" w:cs="Times New Roman"/>
          <w:sz w:val="18"/>
        </w:rPr>
        <w:tab/>
        <w:t xml:space="preserve">Roscher, R., et al., </w:t>
      </w:r>
      <w:r w:rsidRPr="00F134F8">
        <w:rPr>
          <w:rFonts w:ascii="Times New Roman" w:hAnsi="Times New Roman" w:cs="Times New Roman"/>
          <w:i/>
          <w:sz w:val="18"/>
        </w:rPr>
        <w:t>Explainable Machine Learning for Scientific Insights and Discoveries.</w:t>
      </w:r>
      <w:r w:rsidRPr="00F134F8">
        <w:rPr>
          <w:rFonts w:ascii="Times New Roman" w:hAnsi="Times New Roman" w:cs="Times New Roman"/>
          <w:sz w:val="18"/>
        </w:rPr>
        <w:t xml:space="preserve"> Ieee Access, 2020. </w:t>
      </w:r>
      <w:r w:rsidRPr="00F134F8">
        <w:rPr>
          <w:rFonts w:ascii="Times New Roman" w:hAnsi="Times New Roman" w:cs="Times New Roman"/>
          <w:b/>
          <w:sz w:val="18"/>
        </w:rPr>
        <w:t>8</w:t>
      </w:r>
      <w:r w:rsidRPr="00F134F8">
        <w:rPr>
          <w:rFonts w:ascii="Times New Roman" w:hAnsi="Times New Roman" w:cs="Times New Roman"/>
          <w:sz w:val="18"/>
        </w:rPr>
        <w:t>: p. 42200-42216.</w:t>
      </w:r>
    </w:p>
    <w:p w14:paraId="208DDB8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6.</w:t>
      </w:r>
      <w:r w:rsidRPr="00F134F8">
        <w:rPr>
          <w:rFonts w:ascii="Times New Roman" w:hAnsi="Times New Roman" w:cs="Times New Roman"/>
          <w:sz w:val="18"/>
        </w:rPr>
        <w:tab/>
        <w:t xml:space="preserve">Rudin, C., </w:t>
      </w:r>
      <w:r w:rsidRPr="00F134F8">
        <w:rPr>
          <w:rFonts w:ascii="Times New Roman" w:hAnsi="Times New Roman" w:cs="Times New Roman"/>
          <w:i/>
          <w:sz w:val="18"/>
        </w:rPr>
        <w:t>Stop explaining black box machine learning models for high stakes decisions and use interpretable models instead.</w:t>
      </w:r>
      <w:r w:rsidRPr="00F134F8">
        <w:rPr>
          <w:rFonts w:ascii="Times New Roman" w:hAnsi="Times New Roman" w:cs="Times New Roman"/>
          <w:sz w:val="18"/>
        </w:rPr>
        <w:t xml:space="preserve"> Nature Machine Intelligence, 2019. </w:t>
      </w:r>
      <w:r w:rsidRPr="00F134F8">
        <w:rPr>
          <w:rFonts w:ascii="Times New Roman" w:hAnsi="Times New Roman" w:cs="Times New Roman"/>
          <w:b/>
          <w:sz w:val="18"/>
        </w:rPr>
        <w:t>1</w:t>
      </w:r>
      <w:r w:rsidRPr="00F134F8">
        <w:rPr>
          <w:rFonts w:ascii="Times New Roman" w:hAnsi="Times New Roman" w:cs="Times New Roman"/>
          <w:sz w:val="18"/>
        </w:rPr>
        <w:t>(5): p. 206-215.</w:t>
      </w:r>
    </w:p>
    <w:p w14:paraId="310E226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7.</w:t>
      </w:r>
      <w:r w:rsidRPr="00F134F8">
        <w:rPr>
          <w:rFonts w:ascii="Times New Roman" w:hAnsi="Times New Roman" w:cs="Times New Roman"/>
          <w:sz w:val="18"/>
        </w:rPr>
        <w:tab/>
        <w:t xml:space="preserve">Benschop, C.C.G., et al., </w:t>
      </w:r>
      <w:r w:rsidRPr="00F134F8">
        <w:rPr>
          <w:rFonts w:ascii="Times New Roman" w:hAnsi="Times New Roman" w:cs="Times New Roman"/>
          <w:i/>
          <w:sz w:val="18"/>
        </w:rPr>
        <w:t>Automated estimation of the number of contributors in autosomal short tandem repeat profiles using a machine learning approach.</w:t>
      </w:r>
      <w:r w:rsidRPr="00F134F8">
        <w:rPr>
          <w:rFonts w:ascii="Times New Roman" w:hAnsi="Times New Roman" w:cs="Times New Roman"/>
          <w:sz w:val="18"/>
        </w:rPr>
        <w:t xml:space="preserve"> Forensic Science International: Genetics, 2019. </w:t>
      </w:r>
      <w:r w:rsidRPr="00F134F8">
        <w:rPr>
          <w:rFonts w:ascii="Times New Roman" w:hAnsi="Times New Roman" w:cs="Times New Roman"/>
          <w:b/>
          <w:sz w:val="18"/>
        </w:rPr>
        <w:t>43</w:t>
      </w:r>
      <w:r w:rsidRPr="00F134F8">
        <w:rPr>
          <w:rFonts w:ascii="Times New Roman" w:hAnsi="Times New Roman" w:cs="Times New Roman"/>
          <w:sz w:val="18"/>
        </w:rPr>
        <w:t>: p. 102150.</w:t>
      </w:r>
    </w:p>
    <w:p w14:paraId="54F26B5F"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8.</w:t>
      </w:r>
      <w:r w:rsidRPr="00F134F8">
        <w:rPr>
          <w:rFonts w:ascii="Times New Roman" w:hAnsi="Times New Roman" w:cs="Times New Roman"/>
          <w:sz w:val="18"/>
        </w:rPr>
        <w:tab/>
        <w:t xml:space="preserve">Le, T., S. Wang, and D. Lee, </w:t>
      </w:r>
      <w:r w:rsidRPr="00F134F8">
        <w:rPr>
          <w:rFonts w:ascii="Times New Roman" w:hAnsi="Times New Roman" w:cs="Times New Roman"/>
          <w:i/>
          <w:sz w:val="18"/>
        </w:rPr>
        <w:t>GRACE: Generating Concise and Informative Contrastive Sample to Explain Neural Network Model's Prediction</w:t>
      </w:r>
      <w:r w:rsidRPr="00F134F8">
        <w:rPr>
          <w:rFonts w:ascii="Times New Roman" w:hAnsi="Times New Roman" w:cs="Times New Roman"/>
          <w:sz w:val="18"/>
        </w:rPr>
        <w:t xml:space="preserve">, in </w:t>
      </w:r>
      <w:r w:rsidRPr="00F134F8">
        <w:rPr>
          <w:rFonts w:ascii="Times New Roman" w:hAnsi="Times New Roman" w:cs="Times New Roman"/>
          <w:i/>
          <w:sz w:val="18"/>
        </w:rPr>
        <w:t>Proceedings of the 26th ACM SIGKDD International Conference on Knowledge Discovery &amp;amp; Data Mining</w:t>
      </w:r>
      <w:r w:rsidRPr="00F134F8">
        <w:rPr>
          <w:rFonts w:ascii="Times New Roman" w:hAnsi="Times New Roman" w:cs="Times New Roman"/>
          <w:sz w:val="18"/>
        </w:rPr>
        <w:t>. 2020, Association for Computing Machinery: Virtual Event, CA, USA. p. 238–248.</w:t>
      </w:r>
    </w:p>
    <w:p w14:paraId="067E9DF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9.</w:t>
      </w:r>
      <w:r w:rsidRPr="00F134F8">
        <w:rPr>
          <w:rFonts w:ascii="Times New Roman" w:hAnsi="Times New Roman" w:cs="Times New Roman"/>
          <w:sz w:val="18"/>
        </w:rPr>
        <w:tab/>
        <w:t xml:space="preserve">Chatzimparmpas, A., et al., </w:t>
      </w:r>
      <w:r w:rsidRPr="00F134F8">
        <w:rPr>
          <w:rFonts w:ascii="Times New Roman" w:hAnsi="Times New Roman" w:cs="Times New Roman"/>
          <w:i/>
          <w:sz w:val="18"/>
        </w:rPr>
        <w:t>A survey of surveys on the use of visualization for interpreting machine learning models.</w:t>
      </w:r>
      <w:r w:rsidRPr="00F134F8">
        <w:rPr>
          <w:rFonts w:ascii="Times New Roman" w:hAnsi="Times New Roman" w:cs="Times New Roman"/>
          <w:sz w:val="18"/>
        </w:rPr>
        <w:t xml:space="preserve"> Information Visualization, 2020. </w:t>
      </w:r>
      <w:r w:rsidRPr="00F134F8">
        <w:rPr>
          <w:rFonts w:ascii="Times New Roman" w:hAnsi="Times New Roman" w:cs="Times New Roman"/>
          <w:b/>
          <w:sz w:val="18"/>
        </w:rPr>
        <w:t>19</w:t>
      </w:r>
      <w:r w:rsidRPr="00F134F8">
        <w:rPr>
          <w:rFonts w:ascii="Times New Roman" w:hAnsi="Times New Roman" w:cs="Times New Roman"/>
          <w:sz w:val="18"/>
        </w:rPr>
        <w:t>(3): p. 207-233.</w:t>
      </w:r>
    </w:p>
    <w:p w14:paraId="045B32D0"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0.</w:t>
      </w:r>
      <w:r w:rsidRPr="00F134F8">
        <w:rPr>
          <w:rFonts w:ascii="Times New Roman" w:hAnsi="Times New Roman" w:cs="Times New Roman"/>
          <w:sz w:val="18"/>
        </w:rPr>
        <w:tab/>
        <w:t xml:space="preserve">Lipton, Z.C., </w:t>
      </w:r>
      <w:r w:rsidRPr="00F134F8">
        <w:rPr>
          <w:rFonts w:ascii="Times New Roman" w:hAnsi="Times New Roman" w:cs="Times New Roman"/>
          <w:i/>
          <w:sz w:val="18"/>
        </w:rPr>
        <w:t>The mythos of model interpretability: In machine learning, the concept of interpretability is both important and slippery.</w:t>
      </w:r>
      <w:r w:rsidRPr="00F134F8">
        <w:rPr>
          <w:rFonts w:ascii="Times New Roman" w:hAnsi="Times New Roman" w:cs="Times New Roman"/>
          <w:sz w:val="18"/>
        </w:rPr>
        <w:t xml:space="preserve"> Queue, 2018. </w:t>
      </w:r>
      <w:r w:rsidRPr="00F134F8">
        <w:rPr>
          <w:rFonts w:ascii="Times New Roman" w:hAnsi="Times New Roman" w:cs="Times New Roman"/>
          <w:b/>
          <w:sz w:val="18"/>
        </w:rPr>
        <w:t>16</w:t>
      </w:r>
      <w:r w:rsidRPr="00F134F8">
        <w:rPr>
          <w:rFonts w:ascii="Times New Roman" w:hAnsi="Times New Roman" w:cs="Times New Roman"/>
          <w:sz w:val="18"/>
        </w:rPr>
        <w:t>(3).</w:t>
      </w:r>
    </w:p>
    <w:p w14:paraId="4BCC6722"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1.</w:t>
      </w:r>
      <w:r w:rsidRPr="00F134F8">
        <w:rPr>
          <w:rFonts w:ascii="Times New Roman" w:hAnsi="Times New Roman" w:cs="Times New Roman"/>
          <w:sz w:val="18"/>
        </w:rPr>
        <w:tab/>
        <w:t xml:space="preserve">Du, M., N. Liu, and X. Hu, </w:t>
      </w:r>
      <w:r w:rsidRPr="00F134F8">
        <w:rPr>
          <w:rFonts w:ascii="Times New Roman" w:hAnsi="Times New Roman" w:cs="Times New Roman"/>
          <w:i/>
          <w:sz w:val="18"/>
        </w:rPr>
        <w:t>Techniques for interpretable machine learning.</w:t>
      </w:r>
      <w:r w:rsidRPr="00F134F8">
        <w:rPr>
          <w:rFonts w:ascii="Times New Roman" w:hAnsi="Times New Roman" w:cs="Times New Roman"/>
          <w:sz w:val="18"/>
        </w:rPr>
        <w:t xml:space="preserve"> Communications of the ACM, 2020. </w:t>
      </w:r>
      <w:r w:rsidRPr="00F134F8">
        <w:rPr>
          <w:rFonts w:ascii="Times New Roman" w:hAnsi="Times New Roman" w:cs="Times New Roman"/>
          <w:b/>
          <w:sz w:val="18"/>
        </w:rPr>
        <w:t>63</w:t>
      </w:r>
      <w:r w:rsidRPr="00F134F8">
        <w:rPr>
          <w:rFonts w:ascii="Times New Roman" w:hAnsi="Times New Roman" w:cs="Times New Roman"/>
          <w:sz w:val="18"/>
        </w:rPr>
        <w:t>(1): p. 68-77.</w:t>
      </w:r>
    </w:p>
    <w:p w14:paraId="5FAB0B5C"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2.</w:t>
      </w:r>
      <w:r w:rsidRPr="00F134F8">
        <w:rPr>
          <w:rFonts w:ascii="Times New Roman" w:hAnsi="Times New Roman" w:cs="Times New Roman"/>
          <w:sz w:val="18"/>
        </w:rPr>
        <w:tab/>
        <w:t xml:space="preserve">Murdoch, W.J., et al., </w:t>
      </w:r>
      <w:r w:rsidRPr="00F134F8">
        <w:rPr>
          <w:rFonts w:ascii="Times New Roman" w:hAnsi="Times New Roman" w:cs="Times New Roman"/>
          <w:i/>
          <w:sz w:val="18"/>
        </w:rPr>
        <w:t>Definitions, methods, and applications in interpretable machine learning.</w:t>
      </w:r>
      <w:r w:rsidRPr="00F134F8">
        <w:rPr>
          <w:rFonts w:ascii="Times New Roman" w:hAnsi="Times New Roman" w:cs="Times New Roman"/>
          <w:sz w:val="18"/>
        </w:rPr>
        <w:t xml:space="preserve"> Proceedings of the National Academy of Sciences of the United States of America, 2019. </w:t>
      </w:r>
      <w:r w:rsidRPr="00F134F8">
        <w:rPr>
          <w:rFonts w:ascii="Times New Roman" w:hAnsi="Times New Roman" w:cs="Times New Roman"/>
          <w:b/>
          <w:sz w:val="18"/>
        </w:rPr>
        <w:t>116</w:t>
      </w:r>
      <w:r w:rsidRPr="00F134F8">
        <w:rPr>
          <w:rFonts w:ascii="Times New Roman" w:hAnsi="Times New Roman" w:cs="Times New Roman"/>
          <w:sz w:val="18"/>
        </w:rPr>
        <w:t>(44): p. 22071-22080.</w:t>
      </w:r>
    </w:p>
    <w:p w14:paraId="0DC0C9E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3.</w:t>
      </w:r>
      <w:r w:rsidRPr="00F134F8">
        <w:rPr>
          <w:rFonts w:ascii="Times New Roman" w:hAnsi="Times New Roman" w:cs="Times New Roman"/>
          <w:sz w:val="18"/>
        </w:rPr>
        <w:tab/>
        <w:t xml:space="preserve">Carvalho, D.V., E.M. Pereira, and J.S. Cardoso, </w:t>
      </w:r>
      <w:r w:rsidRPr="00F134F8">
        <w:rPr>
          <w:rFonts w:ascii="Times New Roman" w:hAnsi="Times New Roman" w:cs="Times New Roman"/>
          <w:i/>
          <w:sz w:val="18"/>
        </w:rPr>
        <w:t>Machine learning interpretability: A survey on methods and metrics.</w:t>
      </w:r>
      <w:r w:rsidRPr="00F134F8">
        <w:rPr>
          <w:rFonts w:ascii="Times New Roman" w:hAnsi="Times New Roman" w:cs="Times New Roman"/>
          <w:sz w:val="18"/>
        </w:rPr>
        <w:t xml:space="preserve"> Electronics (Switzerland), 2019. </w:t>
      </w:r>
      <w:r w:rsidRPr="00F134F8">
        <w:rPr>
          <w:rFonts w:ascii="Times New Roman" w:hAnsi="Times New Roman" w:cs="Times New Roman"/>
          <w:b/>
          <w:sz w:val="18"/>
        </w:rPr>
        <w:t>8</w:t>
      </w:r>
      <w:r w:rsidRPr="00F134F8">
        <w:rPr>
          <w:rFonts w:ascii="Times New Roman" w:hAnsi="Times New Roman" w:cs="Times New Roman"/>
          <w:sz w:val="18"/>
        </w:rPr>
        <w:t>(8).</w:t>
      </w:r>
    </w:p>
    <w:p w14:paraId="6B51D36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4.</w:t>
      </w:r>
      <w:r w:rsidRPr="00F134F8">
        <w:rPr>
          <w:rFonts w:ascii="Times New Roman" w:hAnsi="Times New Roman" w:cs="Times New Roman"/>
          <w:sz w:val="18"/>
        </w:rPr>
        <w:tab/>
        <w:t xml:space="preserve">Gilpin, L.H., et al. </w:t>
      </w:r>
      <w:r w:rsidRPr="00F134F8">
        <w:rPr>
          <w:rFonts w:ascii="Times New Roman" w:hAnsi="Times New Roman" w:cs="Times New Roman"/>
          <w:i/>
          <w:sz w:val="18"/>
        </w:rPr>
        <w:t>Explaining Explanations: An Overview of Interpretability of Machine Learning</w:t>
      </w:r>
      <w:r w:rsidRPr="00F134F8">
        <w:rPr>
          <w:rFonts w:ascii="Times New Roman" w:hAnsi="Times New Roman" w:cs="Times New Roman"/>
          <w:sz w:val="18"/>
        </w:rPr>
        <w:t xml:space="preserve">. in </w:t>
      </w:r>
      <w:r w:rsidRPr="00F134F8">
        <w:rPr>
          <w:rFonts w:ascii="Times New Roman" w:hAnsi="Times New Roman" w:cs="Times New Roman"/>
          <w:i/>
          <w:sz w:val="18"/>
        </w:rPr>
        <w:t>2018 IEEE 5th International Conference on Data Science and Advanced Analytics (DSAA)</w:t>
      </w:r>
      <w:r w:rsidRPr="00F134F8">
        <w:rPr>
          <w:rFonts w:ascii="Times New Roman" w:hAnsi="Times New Roman" w:cs="Times New Roman"/>
          <w:sz w:val="18"/>
        </w:rPr>
        <w:t>. 2018.</w:t>
      </w:r>
    </w:p>
    <w:p w14:paraId="3BF1B712"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5.</w:t>
      </w:r>
      <w:r w:rsidRPr="00F134F8">
        <w:rPr>
          <w:rFonts w:ascii="Times New Roman" w:hAnsi="Times New Roman" w:cs="Times New Roman"/>
          <w:sz w:val="18"/>
        </w:rPr>
        <w:tab/>
        <w:t xml:space="preserve">Mittelstadt, B., C. Russell, and S. Wachter, </w:t>
      </w:r>
      <w:r w:rsidRPr="00F134F8">
        <w:rPr>
          <w:rFonts w:ascii="Times New Roman" w:hAnsi="Times New Roman" w:cs="Times New Roman"/>
          <w:i/>
          <w:sz w:val="18"/>
        </w:rPr>
        <w:t>Explaining Explanations in AI</w:t>
      </w:r>
      <w:r w:rsidRPr="00F134F8">
        <w:rPr>
          <w:rFonts w:ascii="Times New Roman" w:hAnsi="Times New Roman" w:cs="Times New Roman"/>
          <w:sz w:val="18"/>
        </w:rPr>
        <w:t>. 2018.</w:t>
      </w:r>
    </w:p>
    <w:p w14:paraId="22121B6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6.</w:t>
      </w:r>
      <w:r w:rsidRPr="00F134F8">
        <w:rPr>
          <w:rFonts w:ascii="Times New Roman" w:hAnsi="Times New Roman" w:cs="Times New Roman"/>
          <w:sz w:val="18"/>
        </w:rPr>
        <w:tab/>
        <w:t xml:space="preserve">Wang, D., et al. </w:t>
      </w:r>
      <w:r w:rsidRPr="00F134F8">
        <w:rPr>
          <w:rFonts w:ascii="Times New Roman" w:hAnsi="Times New Roman" w:cs="Times New Roman"/>
          <w:i/>
          <w:sz w:val="18"/>
        </w:rPr>
        <w:t>Designing theory-driven user-centric explainable AI</w:t>
      </w:r>
      <w:r w:rsidRPr="00F134F8">
        <w:rPr>
          <w:rFonts w:ascii="Times New Roman" w:hAnsi="Times New Roman" w:cs="Times New Roman"/>
          <w:sz w:val="18"/>
        </w:rPr>
        <w:t xml:space="preserve">. in </w:t>
      </w:r>
      <w:r w:rsidRPr="00F134F8">
        <w:rPr>
          <w:rFonts w:ascii="Times New Roman" w:hAnsi="Times New Roman" w:cs="Times New Roman"/>
          <w:i/>
          <w:sz w:val="18"/>
        </w:rPr>
        <w:t>Conference on Human Factors in Computing Systems - Proceedings</w:t>
      </w:r>
      <w:r w:rsidRPr="00F134F8">
        <w:rPr>
          <w:rFonts w:ascii="Times New Roman" w:hAnsi="Times New Roman" w:cs="Times New Roman"/>
          <w:sz w:val="18"/>
        </w:rPr>
        <w:t>. 2019.</w:t>
      </w:r>
    </w:p>
    <w:p w14:paraId="6523A9A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7.</w:t>
      </w:r>
      <w:r w:rsidRPr="00F134F8">
        <w:rPr>
          <w:rFonts w:ascii="Times New Roman" w:hAnsi="Times New Roman" w:cs="Times New Roman"/>
          <w:sz w:val="18"/>
        </w:rPr>
        <w:tab/>
        <w:t xml:space="preserve">Adadi, A. and M. Berrada, </w:t>
      </w:r>
      <w:r w:rsidRPr="00F134F8">
        <w:rPr>
          <w:rFonts w:ascii="Times New Roman" w:hAnsi="Times New Roman" w:cs="Times New Roman"/>
          <w:i/>
          <w:sz w:val="18"/>
        </w:rPr>
        <w:t>Peeking Inside the Black-Box: A Survey on Explainable Artificial Intelligence (XAI).</w:t>
      </w:r>
      <w:r w:rsidRPr="00F134F8">
        <w:rPr>
          <w:rFonts w:ascii="Times New Roman" w:hAnsi="Times New Roman" w:cs="Times New Roman"/>
          <w:sz w:val="18"/>
        </w:rPr>
        <w:t xml:space="preserve"> IEEE Access, 2018. </w:t>
      </w:r>
      <w:r w:rsidRPr="00F134F8">
        <w:rPr>
          <w:rFonts w:ascii="Times New Roman" w:hAnsi="Times New Roman" w:cs="Times New Roman"/>
          <w:b/>
          <w:sz w:val="18"/>
        </w:rPr>
        <w:t>6</w:t>
      </w:r>
      <w:r w:rsidRPr="00F134F8">
        <w:rPr>
          <w:rFonts w:ascii="Times New Roman" w:hAnsi="Times New Roman" w:cs="Times New Roman"/>
          <w:sz w:val="18"/>
        </w:rPr>
        <w:t>: p. 52138-52160.</w:t>
      </w:r>
    </w:p>
    <w:p w14:paraId="4A364F5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8.</w:t>
      </w:r>
      <w:r w:rsidRPr="00F134F8">
        <w:rPr>
          <w:rFonts w:ascii="Times New Roman" w:hAnsi="Times New Roman" w:cs="Times New Roman"/>
          <w:sz w:val="18"/>
        </w:rPr>
        <w:tab/>
        <w:t xml:space="preserve">Miller, T., </w:t>
      </w:r>
      <w:r w:rsidRPr="00F134F8">
        <w:rPr>
          <w:rFonts w:ascii="Times New Roman" w:hAnsi="Times New Roman" w:cs="Times New Roman"/>
          <w:i/>
          <w:sz w:val="18"/>
        </w:rPr>
        <w:t>Explanation in artificial intelligence: Insights from the social sciences.</w:t>
      </w:r>
      <w:r w:rsidRPr="00F134F8">
        <w:rPr>
          <w:rFonts w:ascii="Times New Roman" w:hAnsi="Times New Roman" w:cs="Times New Roman"/>
          <w:sz w:val="18"/>
        </w:rPr>
        <w:t xml:space="preserve"> Artificial Intelligence, 2019. </w:t>
      </w:r>
      <w:r w:rsidRPr="00F134F8">
        <w:rPr>
          <w:rFonts w:ascii="Times New Roman" w:hAnsi="Times New Roman" w:cs="Times New Roman"/>
          <w:b/>
          <w:sz w:val="18"/>
        </w:rPr>
        <w:t>267</w:t>
      </w:r>
      <w:r w:rsidRPr="00F134F8">
        <w:rPr>
          <w:rFonts w:ascii="Times New Roman" w:hAnsi="Times New Roman" w:cs="Times New Roman"/>
          <w:sz w:val="18"/>
        </w:rPr>
        <w:t>: p. 1-38.</w:t>
      </w:r>
    </w:p>
    <w:p w14:paraId="79E58663"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9.</w:t>
      </w:r>
      <w:r w:rsidRPr="00F134F8">
        <w:rPr>
          <w:rFonts w:ascii="Times New Roman" w:hAnsi="Times New Roman" w:cs="Times New Roman"/>
          <w:sz w:val="18"/>
        </w:rPr>
        <w:tab/>
        <w:t xml:space="preserve">Holzinger, A., A. Carrington, and H. Müller, </w:t>
      </w:r>
      <w:r w:rsidRPr="00F134F8">
        <w:rPr>
          <w:rFonts w:ascii="Times New Roman" w:hAnsi="Times New Roman" w:cs="Times New Roman"/>
          <w:i/>
          <w:sz w:val="18"/>
        </w:rPr>
        <w:t>Measuring the Quality of Explanations: The System Causability Scale (SCS): Comparing Human and Machine Explanations.</w:t>
      </w:r>
      <w:r w:rsidRPr="00F134F8">
        <w:rPr>
          <w:rFonts w:ascii="Times New Roman" w:hAnsi="Times New Roman" w:cs="Times New Roman"/>
          <w:sz w:val="18"/>
        </w:rPr>
        <w:t xml:space="preserve"> KI - Kunstliche Intelligenz, 2020. </w:t>
      </w:r>
      <w:r w:rsidRPr="00F134F8">
        <w:rPr>
          <w:rFonts w:ascii="Times New Roman" w:hAnsi="Times New Roman" w:cs="Times New Roman"/>
          <w:b/>
          <w:sz w:val="18"/>
        </w:rPr>
        <w:t>34</w:t>
      </w:r>
      <w:r w:rsidRPr="00F134F8">
        <w:rPr>
          <w:rFonts w:ascii="Times New Roman" w:hAnsi="Times New Roman" w:cs="Times New Roman"/>
          <w:sz w:val="18"/>
        </w:rPr>
        <w:t>(2): p. 193-198.</w:t>
      </w:r>
    </w:p>
    <w:p w14:paraId="263AD40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0.</w:t>
      </w:r>
      <w:r w:rsidRPr="00F134F8">
        <w:rPr>
          <w:rFonts w:ascii="Times New Roman" w:hAnsi="Times New Roman" w:cs="Times New Roman"/>
          <w:sz w:val="18"/>
        </w:rPr>
        <w:tab/>
        <w:t xml:space="preserve">Ribeiro, M.T., S. Singh, and C. Guestrin. </w:t>
      </w:r>
      <w:r w:rsidRPr="00F134F8">
        <w:rPr>
          <w:rFonts w:ascii="Times New Roman" w:hAnsi="Times New Roman" w:cs="Times New Roman"/>
          <w:i/>
          <w:sz w:val="18"/>
        </w:rPr>
        <w:t>"Why should i trust you?" Explaining the predictions of any classifier</w:t>
      </w:r>
      <w:r w:rsidRPr="00F134F8">
        <w:rPr>
          <w:rFonts w:ascii="Times New Roman" w:hAnsi="Times New Roman" w:cs="Times New Roman"/>
          <w:sz w:val="18"/>
        </w:rPr>
        <w:t xml:space="preserve">. in </w:t>
      </w:r>
      <w:r w:rsidRPr="00F134F8">
        <w:rPr>
          <w:rFonts w:ascii="Times New Roman" w:hAnsi="Times New Roman" w:cs="Times New Roman"/>
          <w:i/>
          <w:sz w:val="18"/>
        </w:rPr>
        <w:t>Proceedings of the ACM SIGKDD International Conference on Knowledge Discovery and Data Mining</w:t>
      </w:r>
      <w:r w:rsidRPr="00F134F8">
        <w:rPr>
          <w:rFonts w:ascii="Times New Roman" w:hAnsi="Times New Roman" w:cs="Times New Roman"/>
          <w:sz w:val="18"/>
        </w:rPr>
        <w:t>. 2016.</w:t>
      </w:r>
    </w:p>
    <w:p w14:paraId="2E62669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1.</w:t>
      </w:r>
      <w:r w:rsidRPr="00F134F8">
        <w:rPr>
          <w:rFonts w:ascii="Times New Roman" w:hAnsi="Times New Roman" w:cs="Times New Roman"/>
          <w:sz w:val="18"/>
        </w:rPr>
        <w:tab/>
        <w:t xml:space="preserve">Ribeiro, M.T., S. Singh, and C. Guestrin. </w:t>
      </w:r>
      <w:r w:rsidRPr="00F134F8">
        <w:rPr>
          <w:rFonts w:ascii="Times New Roman" w:hAnsi="Times New Roman" w:cs="Times New Roman"/>
          <w:i/>
          <w:sz w:val="18"/>
        </w:rPr>
        <w:t>Anchors: High-Precision Model-Agnostic Explanations</w:t>
      </w:r>
      <w:r w:rsidRPr="00F134F8">
        <w:rPr>
          <w:rFonts w:ascii="Times New Roman" w:hAnsi="Times New Roman" w:cs="Times New Roman"/>
          <w:sz w:val="18"/>
        </w:rPr>
        <w:t xml:space="preserve">. in </w:t>
      </w:r>
      <w:r w:rsidRPr="00F134F8">
        <w:rPr>
          <w:rFonts w:ascii="Times New Roman" w:hAnsi="Times New Roman" w:cs="Times New Roman"/>
          <w:i/>
          <w:sz w:val="18"/>
        </w:rPr>
        <w:t>AAAI</w:t>
      </w:r>
      <w:r w:rsidRPr="00F134F8">
        <w:rPr>
          <w:rFonts w:ascii="Times New Roman" w:hAnsi="Times New Roman" w:cs="Times New Roman"/>
          <w:sz w:val="18"/>
        </w:rPr>
        <w:t>. 2018.</w:t>
      </w:r>
    </w:p>
    <w:p w14:paraId="6175775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2.</w:t>
      </w:r>
      <w:r w:rsidRPr="00F134F8">
        <w:rPr>
          <w:rFonts w:ascii="Times New Roman" w:hAnsi="Times New Roman" w:cs="Times New Roman"/>
          <w:sz w:val="18"/>
        </w:rPr>
        <w:tab/>
        <w:t xml:space="preserve">Lundberg, S. and S.-I. Lee, </w:t>
      </w:r>
      <w:r w:rsidRPr="00F134F8">
        <w:rPr>
          <w:rFonts w:ascii="Times New Roman" w:hAnsi="Times New Roman" w:cs="Times New Roman"/>
          <w:i/>
          <w:sz w:val="18"/>
        </w:rPr>
        <w:t>A Unified Approach to Interpreting Model Predictions</w:t>
      </w:r>
      <w:r w:rsidRPr="00F134F8">
        <w:rPr>
          <w:rFonts w:ascii="Times New Roman" w:hAnsi="Times New Roman" w:cs="Times New Roman"/>
          <w:sz w:val="18"/>
        </w:rPr>
        <w:t>. 2017.</w:t>
      </w:r>
    </w:p>
    <w:p w14:paraId="25CAAD3F"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3.</w:t>
      </w:r>
      <w:r w:rsidRPr="00F134F8">
        <w:rPr>
          <w:rFonts w:ascii="Times New Roman" w:hAnsi="Times New Roman" w:cs="Times New Roman"/>
          <w:sz w:val="18"/>
        </w:rPr>
        <w:tab/>
        <w:t xml:space="preserve">Lakkaraju, H., et al., </w:t>
      </w:r>
      <w:r w:rsidRPr="00F134F8">
        <w:rPr>
          <w:rFonts w:ascii="Times New Roman" w:hAnsi="Times New Roman" w:cs="Times New Roman"/>
          <w:i/>
          <w:sz w:val="18"/>
        </w:rPr>
        <w:t>Interpretable &amp; Explorable Approximations of Black Box Models.</w:t>
      </w:r>
      <w:r w:rsidRPr="00F134F8">
        <w:rPr>
          <w:rFonts w:ascii="Times New Roman" w:hAnsi="Times New Roman" w:cs="Times New Roman"/>
          <w:sz w:val="18"/>
        </w:rPr>
        <w:t xml:space="preserve"> 2017.</w:t>
      </w:r>
    </w:p>
    <w:p w14:paraId="1E8EF0F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4.</w:t>
      </w:r>
      <w:r w:rsidRPr="00F134F8">
        <w:rPr>
          <w:rFonts w:ascii="Times New Roman" w:hAnsi="Times New Roman" w:cs="Times New Roman"/>
          <w:sz w:val="18"/>
        </w:rPr>
        <w:tab/>
        <w:t xml:space="preserve">Krishnan, S. and E. Wu, </w:t>
      </w:r>
      <w:r w:rsidRPr="00F134F8">
        <w:rPr>
          <w:rFonts w:ascii="Times New Roman" w:hAnsi="Times New Roman" w:cs="Times New Roman"/>
          <w:i/>
          <w:sz w:val="18"/>
        </w:rPr>
        <w:t>PALM: Machine Learning Explanations For Iterative Debugging</w:t>
      </w:r>
      <w:r w:rsidRPr="00F134F8">
        <w:rPr>
          <w:rFonts w:ascii="Times New Roman" w:hAnsi="Times New Roman" w:cs="Times New Roman"/>
          <w:sz w:val="18"/>
        </w:rPr>
        <w:t>. 2017. 1-6.</w:t>
      </w:r>
    </w:p>
    <w:p w14:paraId="09E3B85C"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5.</w:t>
      </w:r>
      <w:r w:rsidRPr="00F134F8">
        <w:rPr>
          <w:rFonts w:ascii="Times New Roman" w:hAnsi="Times New Roman" w:cs="Times New Roman"/>
          <w:sz w:val="18"/>
        </w:rPr>
        <w:tab/>
        <w:t xml:space="preserve">Tan, S., et al. </w:t>
      </w:r>
      <w:r w:rsidRPr="00F134F8">
        <w:rPr>
          <w:rFonts w:ascii="Times New Roman" w:hAnsi="Times New Roman" w:cs="Times New Roman"/>
          <w:i/>
          <w:sz w:val="18"/>
        </w:rPr>
        <w:t>Distill-and-Compare: Auditing Black-Box Models Using Transparent Model Distillation</w:t>
      </w:r>
      <w:r w:rsidRPr="00F134F8">
        <w:rPr>
          <w:rFonts w:ascii="Times New Roman" w:hAnsi="Times New Roman" w:cs="Times New Roman"/>
          <w:sz w:val="18"/>
        </w:rPr>
        <w:t xml:space="preserve">. in </w:t>
      </w:r>
      <w:r w:rsidRPr="00F134F8">
        <w:rPr>
          <w:rFonts w:ascii="Times New Roman" w:hAnsi="Times New Roman" w:cs="Times New Roman"/>
          <w:i/>
          <w:sz w:val="18"/>
        </w:rPr>
        <w:t>AIES 2018 - Proceedings of the 2018 AAAI/ACM Conference on AI, Ethics, and Society</w:t>
      </w:r>
      <w:r w:rsidRPr="00F134F8">
        <w:rPr>
          <w:rFonts w:ascii="Times New Roman" w:hAnsi="Times New Roman" w:cs="Times New Roman"/>
          <w:sz w:val="18"/>
        </w:rPr>
        <w:t>. 2018.</w:t>
      </w:r>
    </w:p>
    <w:p w14:paraId="0E01DFE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lastRenderedPageBreak/>
        <w:t>36.</w:t>
      </w:r>
      <w:r w:rsidRPr="00F134F8">
        <w:rPr>
          <w:rFonts w:ascii="Times New Roman" w:hAnsi="Times New Roman" w:cs="Times New Roman"/>
          <w:sz w:val="18"/>
        </w:rPr>
        <w:tab/>
        <w:t xml:space="preserve">Bastani, O., C. Kim, and H. Bastani, </w:t>
      </w:r>
      <w:r w:rsidRPr="00F134F8">
        <w:rPr>
          <w:rFonts w:ascii="Times New Roman" w:hAnsi="Times New Roman" w:cs="Times New Roman"/>
          <w:i/>
          <w:sz w:val="18"/>
        </w:rPr>
        <w:t>Interpretability via Model Extraction.</w:t>
      </w:r>
      <w:r w:rsidRPr="00F134F8">
        <w:rPr>
          <w:rFonts w:ascii="Times New Roman" w:hAnsi="Times New Roman" w:cs="Times New Roman"/>
          <w:sz w:val="18"/>
        </w:rPr>
        <w:t xml:space="preserve"> 2017.</w:t>
      </w:r>
    </w:p>
    <w:p w14:paraId="28C3FEB3"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7.</w:t>
      </w:r>
      <w:r w:rsidRPr="00F134F8">
        <w:rPr>
          <w:rFonts w:ascii="Times New Roman" w:hAnsi="Times New Roman" w:cs="Times New Roman"/>
          <w:sz w:val="18"/>
        </w:rPr>
        <w:tab/>
        <w:t xml:space="preserve">Ming, Y., H. Qu, and E. Bertini, </w:t>
      </w:r>
      <w:r w:rsidRPr="00F134F8">
        <w:rPr>
          <w:rFonts w:ascii="Times New Roman" w:hAnsi="Times New Roman" w:cs="Times New Roman"/>
          <w:i/>
          <w:sz w:val="18"/>
        </w:rPr>
        <w:t>RuleMatrix: Visualizing and Understanding Classifiers with Rules.</w:t>
      </w:r>
      <w:r w:rsidRPr="00F134F8">
        <w:rPr>
          <w:rFonts w:ascii="Times New Roman" w:hAnsi="Times New Roman" w:cs="Times New Roman"/>
          <w:sz w:val="18"/>
        </w:rPr>
        <w:t xml:space="preserve"> Ieee Transactions on Visualization and Computer Graphics, 2019. </w:t>
      </w:r>
      <w:r w:rsidRPr="00F134F8">
        <w:rPr>
          <w:rFonts w:ascii="Times New Roman" w:hAnsi="Times New Roman" w:cs="Times New Roman"/>
          <w:b/>
          <w:sz w:val="18"/>
        </w:rPr>
        <w:t>25</w:t>
      </w:r>
      <w:r w:rsidRPr="00F134F8">
        <w:rPr>
          <w:rFonts w:ascii="Times New Roman" w:hAnsi="Times New Roman" w:cs="Times New Roman"/>
          <w:sz w:val="18"/>
        </w:rPr>
        <w:t>(1): p. 342-352.</w:t>
      </w:r>
    </w:p>
    <w:p w14:paraId="6739166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8.</w:t>
      </w:r>
      <w:r w:rsidRPr="00F134F8">
        <w:rPr>
          <w:rFonts w:ascii="Times New Roman" w:hAnsi="Times New Roman" w:cs="Times New Roman"/>
          <w:sz w:val="18"/>
        </w:rPr>
        <w:tab/>
        <w:t xml:space="preserve">Spinner, T., et al., </w:t>
      </w:r>
      <w:r w:rsidRPr="00F134F8">
        <w:rPr>
          <w:rFonts w:ascii="Times New Roman" w:hAnsi="Times New Roman" w:cs="Times New Roman"/>
          <w:i/>
          <w:sz w:val="18"/>
        </w:rPr>
        <w:t>explAIner: A Visual Analytics Framework for Interactive and Explainable Machine Learning.</w:t>
      </w:r>
      <w:r w:rsidRPr="00F134F8">
        <w:rPr>
          <w:rFonts w:ascii="Times New Roman" w:hAnsi="Times New Roman" w:cs="Times New Roman"/>
          <w:sz w:val="18"/>
        </w:rPr>
        <w:t xml:space="preserve"> Ieee Transactions on Visualization and Computer Graphics, 2020. </w:t>
      </w:r>
      <w:r w:rsidRPr="00F134F8">
        <w:rPr>
          <w:rFonts w:ascii="Times New Roman" w:hAnsi="Times New Roman" w:cs="Times New Roman"/>
          <w:b/>
          <w:sz w:val="18"/>
        </w:rPr>
        <w:t>26</w:t>
      </w:r>
      <w:r w:rsidRPr="00F134F8">
        <w:rPr>
          <w:rFonts w:ascii="Times New Roman" w:hAnsi="Times New Roman" w:cs="Times New Roman"/>
          <w:sz w:val="18"/>
        </w:rPr>
        <w:t>(1): p. 1064-1074.</w:t>
      </w:r>
    </w:p>
    <w:p w14:paraId="4E6C949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9.</w:t>
      </w:r>
      <w:r w:rsidRPr="00F134F8">
        <w:rPr>
          <w:rFonts w:ascii="Times New Roman" w:hAnsi="Times New Roman" w:cs="Times New Roman"/>
          <w:sz w:val="18"/>
        </w:rPr>
        <w:tab/>
        <w:t xml:space="preserve">Friedman, J., </w:t>
      </w:r>
      <w:r w:rsidRPr="00F134F8">
        <w:rPr>
          <w:rFonts w:ascii="Times New Roman" w:hAnsi="Times New Roman" w:cs="Times New Roman"/>
          <w:i/>
          <w:sz w:val="18"/>
        </w:rPr>
        <w:t>Greedy Function Approximation: A Gradient Boosting Machine.</w:t>
      </w:r>
      <w:r w:rsidRPr="00F134F8">
        <w:rPr>
          <w:rFonts w:ascii="Times New Roman" w:hAnsi="Times New Roman" w:cs="Times New Roman"/>
          <w:sz w:val="18"/>
        </w:rPr>
        <w:t xml:space="preserve"> The Annals of Statistics, 2000. </w:t>
      </w:r>
      <w:r w:rsidRPr="00F134F8">
        <w:rPr>
          <w:rFonts w:ascii="Times New Roman" w:hAnsi="Times New Roman" w:cs="Times New Roman"/>
          <w:b/>
          <w:sz w:val="18"/>
        </w:rPr>
        <w:t>29</w:t>
      </w:r>
      <w:r w:rsidRPr="00F134F8">
        <w:rPr>
          <w:rFonts w:ascii="Times New Roman" w:hAnsi="Times New Roman" w:cs="Times New Roman"/>
          <w:sz w:val="18"/>
        </w:rPr>
        <w:t>.</w:t>
      </w:r>
    </w:p>
    <w:p w14:paraId="1796263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0.</w:t>
      </w:r>
      <w:r w:rsidRPr="00F134F8">
        <w:rPr>
          <w:rFonts w:ascii="Times New Roman" w:hAnsi="Times New Roman" w:cs="Times New Roman"/>
          <w:sz w:val="18"/>
        </w:rPr>
        <w:tab/>
        <w:t xml:space="preserve">Goldstein, A., et al., </w:t>
      </w:r>
      <w:r w:rsidRPr="00F134F8">
        <w:rPr>
          <w:rFonts w:ascii="Times New Roman" w:hAnsi="Times New Roman" w:cs="Times New Roman"/>
          <w:i/>
          <w:sz w:val="18"/>
        </w:rPr>
        <w:t>Peeking Inside the Black Box: Visualizing Statistical Learning With Plots of Individual Conditional Expectation.</w:t>
      </w:r>
      <w:r w:rsidRPr="00F134F8">
        <w:rPr>
          <w:rFonts w:ascii="Times New Roman" w:hAnsi="Times New Roman" w:cs="Times New Roman"/>
          <w:sz w:val="18"/>
        </w:rPr>
        <w:t xml:space="preserve"> Journal of Computational and Graphical Statistics, 2015. </w:t>
      </w:r>
      <w:r w:rsidRPr="00F134F8">
        <w:rPr>
          <w:rFonts w:ascii="Times New Roman" w:hAnsi="Times New Roman" w:cs="Times New Roman"/>
          <w:b/>
          <w:sz w:val="18"/>
        </w:rPr>
        <w:t>24</w:t>
      </w:r>
      <w:r w:rsidRPr="00F134F8">
        <w:rPr>
          <w:rFonts w:ascii="Times New Roman" w:hAnsi="Times New Roman" w:cs="Times New Roman"/>
          <w:sz w:val="18"/>
        </w:rPr>
        <w:t>(1): p. 44-65.</w:t>
      </w:r>
    </w:p>
    <w:p w14:paraId="47A4EF8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1.</w:t>
      </w:r>
      <w:r w:rsidRPr="00F134F8">
        <w:rPr>
          <w:rFonts w:ascii="Times New Roman" w:hAnsi="Times New Roman" w:cs="Times New Roman"/>
          <w:sz w:val="18"/>
        </w:rPr>
        <w:tab/>
        <w:t xml:space="preserve">Apley, D.W. and J. Zhu, </w:t>
      </w:r>
      <w:r w:rsidRPr="00F134F8">
        <w:rPr>
          <w:rFonts w:ascii="Times New Roman" w:hAnsi="Times New Roman" w:cs="Times New Roman"/>
          <w:i/>
          <w:sz w:val="18"/>
        </w:rPr>
        <w:t>Visualizing the effects of predictor variables in black box supervised learning models.</w:t>
      </w:r>
      <w:r w:rsidRPr="00F134F8">
        <w:rPr>
          <w:rFonts w:ascii="Times New Roman" w:hAnsi="Times New Roman" w:cs="Times New Roman"/>
          <w:sz w:val="18"/>
        </w:rPr>
        <w:t xml:space="preserve"> Journal of the Royal Statistical Society. Series B: Statistical Methodology, 2020. </w:t>
      </w:r>
      <w:r w:rsidRPr="00F134F8">
        <w:rPr>
          <w:rFonts w:ascii="Times New Roman" w:hAnsi="Times New Roman" w:cs="Times New Roman"/>
          <w:b/>
          <w:sz w:val="18"/>
        </w:rPr>
        <w:t>82</w:t>
      </w:r>
      <w:r w:rsidRPr="00F134F8">
        <w:rPr>
          <w:rFonts w:ascii="Times New Roman" w:hAnsi="Times New Roman" w:cs="Times New Roman"/>
          <w:sz w:val="18"/>
        </w:rPr>
        <w:t>(4): p. 1059-1086.</w:t>
      </w:r>
    </w:p>
    <w:p w14:paraId="3AB2B48F"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2.</w:t>
      </w:r>
      <w:r w:rsidRPr="00F134F8">
        <w:rPr>
          <w:rFonts w:ascii="Times New Roman" w:hAnsi="Times New Roman" w:cs="Times New Roman"/>
          <w:sz w:val="18"/>
        </w:rPr>
        <w:tab/>
        <w:t xml:space="preserve">Fisher, A., C. Rudin, and F. Dominici, </w:t>
      </w:r>
      <w:r w:rsidRPr="00F134F8">
        <w:rPr>
          <w:rFonts w:ascii="Times New Roman" w:hAnsi="Times New Roman" w:cs="Times New Roman"/>
          <w:i/>
          <w:sz w:val="18"/>
        </w:rPr>
        <w:t>Model Class Reliance: Variable Importance Measures for any Machine Learning Model Class, from the "Rashomon" Perspective.</w:t>
      </w:r>
      <w:r w:rsidRPr="00F134F8">
        <w:rPr>
          <w:rFonts w:ascii="Times New Roman" w:hAnsi="Times New Roman" w:cs="Times New Roman"/>
          <w:sz w:val="18"/>
        </w:rPr>
        <w:t xml:space="preserve"> 2018.</w:t>
      </w:r>
    </w:p>
    <w:p w14:paraId="5DDDBBB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3.</w:t>
      </w:r>
      <w:r w:rsidRPr="00F134F8">
        <w:rPr>
          <w:rFonts w:ascii="Times New Roman" w:hAnsi="Times New Roman" w:cs="Times New Roman"/>
          <w:sz w:val="18"/>
        </w:rPr>
        <w:tab/>
        <w:t xml:space="preserve">Kim, B., O. Koyejo, and R. Khanna. </w:t>
      </w:r>
      <w:r w:rsidRPr="00F134F8">
        <w:rPr>
          <w:rFonts w:ascii="Times New Roman" w:hAnsi="Times New Roman" w:cs="Times New Roman"/>
          <w:i/>
          <w:sz w:val="18"/>
        </w:rPr>
        <w:t>Examples are not enough, learn to criticize! Criticism for Interpretability</w:t>
      </w:r>
      <w:r w:rsidRPr="00F134F8">
        <w:rPr>
          <w:rFonts w:ascii="Times New Roman" w:hAnsi="Times New Roman" w:cs="Times New Roman"/>
          <w:sz w:val="18"/>
        </w:rPr>
        <w:t xml:space="preserve">. in </w:t>
      </w:r>
      <w:r w:rsidRPr="00F134F8">
        <w:rPr>
          <w:rFonts w:ascii="Times New Roman" w:hAnsi="Times New Roman" w:cs="Times New Roman"/>
          <w:i/>
          <w:sz w:val="18"/>
        </w:rPr>
        <w:t>NIPS</w:t>
      </w:r>
      <w:r w:rsidRPr="00F134F8">
        <w:rPr>
          <w:rFonts w:ascii="Times New Roman" w:hAnsi="Times New Roman" w:cs="Times New Roman"/>
          <w:sz w:val="18"/>
        </w:rPr>
        <w:t>. 2016.</w:t>
      </w:r>
    </w:p>
    <w:p w14:paraId="04FBA42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4.</w:t>
      </w:r>
      <w:r w:rsidRPr="00F134F8">
        <w:rPr>
          <w:rFonts w:ascii="Times New Roman" w:hAnsi="Times New Roman" w:cs="Times New Roman"/>
          <w:sz w:val="18"/>
        </w:rPr>
        <w:tab/>
        <w:t xml:space="preserve">Koh, P.W. and P. Liang, </w:t>
      </w:r>
      <w:r w:rsidRPr="00F134F8">
        <w:rPr>
          <w:rFonts w:ascii="Times New Roman" w:hAnsi="Times New Roman" w:cs="Times New Roman"/>
          <w:i/>
          <w:sz w:val="18"/>
        </w:rPr>
        <w:t>Understanding Black-box Predictions via Influence Functions.</w:t>
      </w:r>
      <w:r w:rsidRPr="00F134F8">
        <w:rPr>
          <w:rFonts w:ascii="Times New Roman" w:hAnsi="Times New Roman" w:cs="Times New Roman"/>
          <w:sz w:val="18"/>
        </w:rPr>
        <w:t xml:space="preserve"> ArXiv, 2017. </w:t>
      </w:r>
      <w:r w:rsidRPr="00F134F8">
        <w:rPr>
          <w:rFonts w:ascii="Times New Roman" w:hAnsi="Times New Roman" w:cs="Times New Roman"/>
          <w:b/>
          <w:sz w:val="18"/>
        </w:rPr>
        <w:t>abs/1703.04730</w:t>
      </w:r>
      <w:r w:rsidRPr="00F134F8">
        <w:rPr>
          <w:rFonts w:ascii="Times New Roman" w:hAnsi="Times New Roman" w:cs="Times New Roman"/>
          <w:sz w:val="18"/>
        </w:rPr>
        <w:t>.</w:t>
      </w:r>
    </w:p>
    <w:p w14:paraId="4C5796E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5.</w:t>
      </w:r>
      <w:r w:rsidRPr="00F134F8">
        <w:rPr>
          <w:rFonts w:ascii="Times New Roman" w:hAnsi="Times New Roman" w:cs="Times New Roman"/>
          <w:sz w:val="18"/>
        </w:rPr>
        <w:tab/>
        <w:t xml:space="preserve">Dandl, S., et al. </w:t>
      </w:r>
      <w:r w:rsidRPr="00F134F8">
        <w:rPr>
          <w:rFonts w:ascii="Times New Roman" w:hAnsi="Times New Roman" w:cs="Times New Roman"/>
          <w:i/>
          <w:sz w:val="18"/>
        </w:rPr>
        <w:t>Multi-Objective Counterfactual Explanations</w:t>
      </w:r>
      <w:r w:rsidRPr="00F134F8">
        <w:rPr>
          <w:rFonts w:ascii="Times New Roman" w:hAnsi="Times New Roman" w:cs="Times New Roman"/>
          <w:sz w:val="18"/>
        </w:rPr>
        <w:t xml:space="preserve">. in </w:t>
      </w:r>
      <w:r w:rsidRPr="00F134F8">
        <w:rPr>
          <w:rFonts w:ascii="Times New Roman" w:hAnsi="Times New Roman" w:cs="Times New Roman"/>
          <w:i/>
          <w:sz w:val="18"/>
        </w:rPr>
        <w:t>Parallel Problem Solving from Nature – PPSN XVI</w:t>
      </w:r>
      <w:r w:rsidRPr="00F134F8">
        <w:rPr>
          <w:rFonts w:ascii="Times New Roman" w:hAnsi="Times New Roman" w:cs="Times New Roman"/>
          <w:sz w:val="18"/>
        </w:rPr>
        <w:t>. 2020. Cham: Springer International Publishing.</w:t>
      </w:r>
    </w:p>
    <w:p w14:paraId="30295B3D"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6.</w:t>
      </w:r>
      <w:r w:rsidRPr="00F134F8">
        <w:rPr>
          <w:rFonts w:ascii="Times New Roman" w:hAnsi="Times New Roman" w:cs="Times New Roman"/>
          <w:sz w:val="18"/>
        </w:rPr>
        <w:tab/>
        <w:t xml:space="preserve">Wexler, J., et al., </w:t>
      </w:r>
      <w:r w:rsidRPr="00F134F8">
        <w:rPr>
          <w:rFonts w:ascii="Times New Roman" w:hAnsi="Times New Roman" w:cs="Times New Roman"/>
          <w:i/>
          <w:sz w:val="18"/>
        </w:rPr>
        <w:t>The What-If Tool: Interactive Probing of Machine Learning Models.</w:t>
      </w:r>
      <w:r w:rsidRPr="00F134F8">
        <w:rPr>
          <w:rFonts w:ascii="Times New Roman" w:hAnsi="Times New Roman" w:cs="Times New Roman"/>
          <w:sz w:val="18"/>
        </w:rPr>
        <w:t xml:space="preserve"> IEEE Transactions on Visualization and Computer Graphics, 2020. </w:t>
      </w:r>
      <w:r w:rsidRPr="00F134F8">
        <w:rPr>
          <w:rFonts w:ascii="Times New Roman" w:hAnsi="Times New Roman" w:cs="Times New Roman"/>
          <w:b/>
          <w:sz w:val="18"/>
        </w:rPr>
        <w:t>26</w:t>
      </w:r>
      <w:r w:rsidRPr="00F134F8">
        <w:rPr>
          <w:rFonts w:ascii="Times New Roman" w:hAnsi="Times New Roman" w:cs="Times New Roman"/>
          <w:sz w:val="18"/>
        </w:rPr>
        <w:t>(1): p. 56-65.</w:t>
      </w:r>
    </w:p>
    <w:p w14:paraId="728307BD"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7.</w:t>
      </w:r>
      <w:r w:rsidRPr="00F134F8">
        <w:rPr>
          <w:rFonts w:ascii="Times New Roman" w:hAnsi="Times New Roman" w:cs="Times New Roman"/>
          <w:sz w:val="18"/>
        </w:rPr>
        <w:tab/>
        <w:t xml:space="preserve">Slack, D., et al. </w:t>
      </w:r>
      <w:r w:rsidRPr="00F134F8">
        <w:rPr>
          <w:rFonts w:ascii="Times New Roman" w:hAnsi="Times New Roman" w:cs="Times New Roman"/>
          <w:i/>
          <w:sz w:val="18"/>
        </w:rPr>
        <w:t>Fooling LIME and SHAP: Adversarial attacks on post hoc explanation methods</w:t>
      </w:r>
      <w:r w:rsidRPr="00F134F8">
        <w:rPr>
          <w:rFonts w:ascii="Times New Roman" w:hAnsi="Times New Roman" w:cs="Times New Roman"/>
          <w:sz w:val="18"/>
        </w:rPr>
        <w:t xml:space="preserve">. in </w:t>
      </w:r>
      <w:r w:rsidRPr="00F134F8">
        <w:rPr>
          <w:rFonts w:ascii="Times New Roman" w:hAnsi="Times New Roman" w:cs="Times New Roman"/>
          <w:i/>
          <w:sz w:val="18"/>
        </w:rPr>
        <w:t>AIES 2020 - Proceedings of the AAAI/ACM Conference on AI, Ethics, and Society</w:t>
      </w:r>
      <w:r w:rsidRPr="00F134F8">
        <w:rPr>
          <w:rFonts w:ascii="Times New Roman" w:hAnsi="Times New Roman" w:cs="Times New Roman"/>
          <w:sz w:val="18"/>
        </w:rPr>
        <w:t>. 2020.</w:t>
      </w:r>
    </w:p>
    <w:p w14:paraId="77F289D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8.</w:t>
      </w:r>
      <w:r w:rsidRPr="00F134F8">
        <w:rPr>
          <w:rFonts w:ascii="Times New Roman" w:hAnsi="Times New Roman" w:cs="Times New Roman"/>
          <w:sz w:val="18"/>
        </w:rPr>
        <w:tab/>
        <w:t xml:space="preserve">Lundberg, S. and S.-I. Lee, </w:t>
      </w:r>
      <w:r w:rsidRPr="00F134F8">
        <w:rPr>
          <w:rFonts w:ascii="Times New Roman" w:hAnsi="Times New Roman" w:cs="Times New Roman"/>
          <w:i/>
          <w:sz w:val="18"/>
        </w:rPr>
        <w:t>Consistent feature attribution for tree ensembles.</w:t>
      </w:r>
      <w:r w:rsidRPr="00F134F8">
        <w:rPr>
          <w:rFonts w:ascii="Times New Roman" w:hAnsi="Times New Roman" w:cs="Times New Roman"/>
          <w:sz w:val="18"/>
        </w:rPr>
        <w:t xml:space="preserve"> 2017.</w:t>
      </w:r>
    </w:p>
    <w:p w14:paraId="13984D5C"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9.</w:t>
      </w:r>
      <w:r w:rsidRPr="00F134F8">
        <w:rPr>
          <w:rFonts w:ascii="Times New Roman" w:hAnsi="Times New Roman" w:cs="Times New Roman"/>
          <w:sz w:val="18"/>
        </w:rPr>
        <w:tab/>
        <w:t xml:space="preserve">Wachter, S., B. Mittelstadt, and C. Russell, </w:t>
      </w:r>
      <w:r w:rsidRPr="00F134F8">
        <w:rPr>
          <w:rFonts w:ascii="Times New Roman" w:hAnsi="Times New Roman" w:cs="Times New Roman"/>
          <w:i/>
          <w:sz w:val="18"/>
        </w:rPr>
        <w:t>Counterfactual Explanations Without Opening the Black Box: Automated Decisions and the GDPR.</w:t>
      </w:r>
      <w:r w:rsidRPr="00F134F8">
        <w:rPr>
          <w:rFonts w:ascii="Times New Roman" w:hAnsi="Times New Roman" w:cs="Times New Roman"/>
          <w:sz w:val="18"/>
        </w:rPr>
        <w:t xml:space="preserve"> Harvard journal of law &amp; technology, 2018. </w:t>
      </w:r>
      <w:r w:rsidRPr="00F134F8">
        <w:rPr>
          <w:rFonts w:ascii="Times New Roman" w:hAnsi="Times New Roman" w:cs="Times New Roman"/>
          <w:b/>
          <w:sz w:val="18"/>
        </w:rPr>
        <w:t>31</w:t>
      </w:r>
      <w:r w:rsidRPr="00F134F8">
        <w:rPr>
          <w:rFonts w:ascii="Times New Roman" w:hAnsi="Times New Roman" w:cs="Times New Roman"/>
          <w:sz w:val="18"/>
        </w:rPr>
        <w:t>: p. 841-887.</w:t>
      </w:r>
    </w:p>
    <w:p w14:paraId="06D483B1"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0.</w:t>
      </w:r>
      <w:r w:rsidRPr="00F134F8">
        <w:rPr>
          <w:rFonts w:ascii="Times New Roman" w:hAnsi="Times New Roman" w:cs="Times New Roman"/>
          <w:sz w:val="18"/>
        </w:rPr>
        <w:tab/>
        <w:t xml:space="preserve">Yoo, T.K., et al., </w:t>
      </w:r>
      <w:r w:rsidRPr="00F134F8">
        <w:rPr>
          <w:rFonts w:ascii="Times New Roman" w:hAnsi="Times New Roman" w:cs="Times New Roman"/>
          <w:i/>
          <w:sz w:val="18"/>
        </w:rPr>
        <w:t>Explainable Machine Learning Approach as a Tool to Understand Factors Used to Select the Refractive Surgery Technique on the Expert Level.</w:t>
      </w:r>
      <w:r w:rsidRPr="00F134F8">
        <w:rPr>
          <w:rFonts w:ascii="Times New Roman" w:hAnsi="Times New Roman" w:cs="Times New Roman"/>
          <w:sz w:val="18"/>
        </w:rPr>
        <w:t xml:space="preserve"> Transl Vis Sci Technol, 2020. </w:t>
      </w:r>
      <w:r w:rsidRPr="00F134F8">
        <w:rPr>
          <w:rFonts w:ascii="Times New Roman" w:hAnsi="Times New Roman" w:cs="Times New Roman"/>
          <w:b/>
          <w:sz w:val="18"/>
        </w:rPr>
        <w:t>9</w:t>
      </w:r>
      <w:r w:rsidRPr="00F134F8">
        <w:rPr>
          <w:rFonts w:ascii="Times New Roman" w:hAnsi="Times New Roman" w:cs="Times New Roman"/>
          <w:sz w:val="18"/>
        </w:rPr>
        <w:t>(2): p. 8.</w:t>
      </w:r>
    </w:p>
    <w:p w14:paraId="1843AB2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1.</w:t>
      </w:r>
      <w:r w:rsidRPr="00F134F8">
        <w:rPr>
          <w:rFonts w:ascii="Times New Roman" w:hAnsi="Times New Roman" w:cs="Times New Roman"/>
          <w:sz w:val="18"/>
        </w:rPr>
        <w:tab/>
        <w:t xml:space="preserve">Palczewska, A., et al., </w:t>
      </w:r>
      <w:r w:rsidRPr="00F134F8">
        <w:rPr>
          <w:rFonts w:ascii="Times New Roman" w:hAnsi="Times New Roman" w:cs="Times New Roman"/>
          <w:i/>
          <w:sz w:val="18"/>
        </w:rPr>
        <w:t>Interpreting Random Forest Classification Models Using a Feature Contribution Method</w:t>
      </w:r>
      <w:r w:rsidRPr="00F134F8">
        <w:rPr>
          <w:rFonts w:ascii="Times New Roman" w:hAnsi="Times New Roman" w:cs="Times New Roman"/>
          <w:sz w:val="18"/>
        </w:rPr>
        <w:t xml:space="preserve">, in </w:t>
      </w:r>
      <w:r w:rsidRPr="00F134F8">
        <w:rPr>
          <w:rFonts w:ascii="Times New Roman" w:hAnsi="Times New Roman" w:cs="Times New Roman"/>
          <w:i/>
          <w:sz w:val="18"/>
        </w:rPr>
        <w:t>Integration of Reusable Systems</w:t>
      </w:r>
      <w:r w:rsidRPr="00F134F8">
        <w:rPr>
          <w:rFonts w:ascii="Times New Roman" w:hAnsi="Times New Roman" w:cs="Times New Roman"/>
          <w:sz w:val="18"/>
        </w:rPr>
        <w:t>, T. Bouabana-Tebibel and S.H. Rubin, Editors. 2014, Springer International Publishing: Cham. p. 193-218.</w:t>
      </w:r>
    </w:p>
    <w:p w14:paraId="570A2AA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2.</w:t>
      </w:r>
      <w:r w:rsidRPr="00F134F8">
        <w:rPr>
          <w:rFonts w:ascii="Times New Roman" w:hAnsi="Times New Roman" w:cs="Times New Roman"/>
          <w:sz w:val="18"/>
        </w:rPr>
        <w:tab/>
        <w:t xml:space="preserve">Welling, S.H., et al., </w:t>
      </w:r>
      <w:r w:rsidRPr="00F134F8">
        <w:rPr>
          <w:rFonts w:ascii="Times New Roman" w:hAnsi="Times New Roman" w:cs="Times New Roman"/>
          <w:i/>
          <w:sz w:val="18"/>
        </w:rPr>
        <w:t>Forest Floor Visualizations of Random Forests.</w:t>
      </w:r>
      <w:r w:rsidRPr="00F134F8">
        <w:rPr>
          <w:rFonts w:ascii="Times New Roman" w:hAnsi="Times New Roman" w:cs="Times New Roman"/>
          <w:sz w:val="18"/>
        </w:rPr>
        <w:t xml:space="preserve"> ArXiv, 2016. </w:t>
      </w:r>
      <w:r w:rsidRPr="00F134F8">
        <w:rPr>
          <w:rFonts w:ascii="Times New Roman" w:hAnsi="Times New Roman" w:cs="Times New Roman"/>
          <w:b/>
          <w:sz w:val="18"/>
        </w:rPr>
        <w:t>abs/1605.09196</w:t>
      </w:r>
      <w:r w:rsidRPr="00F134F8">
        <w:rPr>
          <w:rFonts w:ascii="Times New Roman" w:hAnsi="Times New Roman" w:cs="Times New Roman"/>
          <w:sz w:val="18"/>
        </w:rPr>
        <w:t>.</w:t>
      </w:r>
    </w:p>
    <w:p w14:paraId="544DF80D"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3.</w:t>
      </w:r>
      <w:r w:rsidRPr="00F134F8">
        <w:rPr>
          <w:rFonts w:ascii="Times New Roman" w:hAnsi="Times New Roman" w:cs="Times New Roman"/>
          <w:sz w:val="18"/>
        </w:rPr>
        <w:tab/>
        <w:t xml:space="preserve">Hara, S. and K. Hayashi, </w:t>
      </w:r>
      <w:r w:rsidRPr="00F134F8">
        <w:rPr>
          <w:rFonts w:ascii="Times New Roman" w:hAnsi="Times New Roman" w:cs="Times New Roman"/>
          <w:i/>
          <w:sz w:val="18"/>
        </w:rPr>
        <w:t>Making Tree Ensembles Interpretable.</w:t>
      </w:r>
      <w:r w:rsidRPr="00F134F8">
        <w:rPr>
          <w:rFonts w:ascii="Times New Roman" w:hAnsi="Times New Roman" w:cs="Times New Roman"/>
          <w:sz w:val="18"/>
        </w:rPr>
        <w:t xml:space="preserve"> 2016.</w:t>
      </w:r>
    </w:p>
    <w:p w14:paraId="218733B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4.</w:t>
      </w:r>
      <w:r w:rsidRPr="00F134F8">
        <w:rPr>
          <w:rFonts w:ascii="Times New Roman" w:hAnsi="Times New Roman" w:cs="Times New Roman"/>
          <w:sz w:val="18"/>
        </w:rPr>
        <w:tab/>
        <w:t xml:space="preserve">Deng, H., </w:t>
      </w:r>
      <w:r w:rsidRPr="00F134F8">
        <w:rPr>
          <w:rFonts w:ascii="Times New Roman" w:hAnsi="Times New Roman" w:cs="Times New Roman"/>
          <w:i/>
          <w:sz w:val="18"/>
        </w:rPr>
        <w:t>Interpreting Tree Ensembles with inTrees.</w:t>
      </w:r>
      <w:r w:rsidRPr="00F134F8">
        <w:rPr>
          <w:rFonts w:ascii="Times New Roman" w:hAnsi="Times New Roman" w:cs="Times New Roman"/>
          <w:sz w:val="18"/>
        </w:rPr>
        <w:t xml:space="preserve"> arXiv:1408.5456, 2014.</w:t>
      </w:r>
    </w:p>
    <w:p w14:paraId="20DBD7C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5.</w:t>
      </w:r>
      <w:r w:rsidRPr="00F134F8">
        <w:rPr>
          <w:rFonts w:ascii="Times New Roman" w:hAnsi="Times New Roman" w:cs="Times New Roman"/>
          <w:sz w:val="18"/>
        </w:rPr>
        <w:tab/>
        <w:t xml:space="preserve">Tan, H.F., G. Hooker, and M. Wells, </w:t>
      </w:r>
      <w:r w:rsidRPr="00F134F8">
        <w:rPr>
          <w:rFonts w:ascii="Times New Roman" w:hAnsi="Times New Roman" w:cs="Times New Roman"/>
          <w:i/>
          <w:sz w:val="18"/>
        </w:rPr>
        <w:t>Tree Space Prototypes: Another Look at Making Tree Ensembles Interpretable.</w:t>
      </w:r>
      <w:r w:rsidRPr="00F134F8">
        <w:rPr>
          <w:rFonts w:ascii="Times New Roman" w:hAnsi="Times New Roman" w:cs="Times New Roman"/>
          <w:sz w:val="18"/>
        </w:rPr>
        <w:t xml:space="preserve"> ArXiv, 2016. </w:t>
      </w:r>
      <w:r w:rsidRPr="00F134F8">
        <w:rPr>
          <w:rFonts w:ascii="Times New Roman" w:hAnsi="Times New Roman" w:cs="Times New Roman"/>
          <w:b/>
          <w:sz w:val="18"/>
        </w:rPr>
        <w:t>abs/1611.07115</w:t>
      </w:r>
      <w:r w:rsidRPr="00F134F8">
        <w:rPr>
          <w:rFonts w:ascii="Times New Roman" w:hAnsi="Times New Roman" w:cs="Times New Roman"/>
          <w:sz w:val="18"/>
        </w:rPr>
        <w:t>.</w:t>
      </w:r>
    </w:p>
    <w:p w14:paraId="0FD940E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6.</w:t>
      </w:r>
      <w:r w:rsidRPr="00F134F8">
        <w:rPr>
          <w:rFonts w:ascii="Times New Roman" w:hAnsi="Times New Roman" w:cs="Times New Roman"/>
          <w:sz w:val="18"/>
        </w:rPr>
        <w:tab/>
        <w:t xml:space="preserve">Liaw, A. and M. Wiener, </w:t>
      </w:r>
      <w:r w:rsidRPr="00F134F8">
        <w:rPr>
          <w:rFonts w:ascii="Times New Roman" w:hAnsi="Times New Roman" w:cs="Times New Roman"/>
          <w:i/>
          <w:sz w:val="18"/>
        </w:rPr>
        <w:t>Package 'randomForest': Breiman and Cutler's random forests for classification and regression.</w:t>
      </w:r>
      <w:r w:rsidRPr="00F134F8">
        <w:rPr>
          <w:rFonts w:ascii="Times New Roman" w:hAnsi="Times New Roman" w:cs="Times New Roman"/>
          <w:sz w:val="18"/>
        </w:rPr>
        <w:t xml:space="preserve"> R Development Core Team, 2014. </w:t>
      </w:r>
      <w:r w:rsidRPr="00F134F8">
        <w:rPr>
          <w:rFonts w:ascii="Times New Roman" w:hAnsi="Times New Roman" w:cs="Times New Roman"/>
          <w:b/>
          <w:sz w:val="18"/>
        </w:rPr>
        <w:t>4</w:t>
      </w:r>
      <w:r w:rsidRPr="00F134F8">
        <w:rPr>
          <w:rFonts w:ascii="Times New Roman" w:hAnsi="Times New Roman" w:cs="Times New Roman"/>
          <w:sz w:val="18"/>
        </w:rPr>
        <w:t>: p. 6-10.</w:t>
      </w:r>
    </w:p>
    <w:p w14:paraId="2548EB21"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7.</w:t>
      </w:r>
      <w:r w:rsidRPr="00F134F8">
        <w:rPr>
          <w:rFonts w:ascii="Times New Roman" w:hAnsi="Times New Roman" w:cs="Times New Roman"/>
          <w:sz w:val="18"/>
        </w:rPr>
        <w:tab/>
        <w:t xml:space="preserve">Tolomei, G., et al., </w:t>
      </w:r>
      <w:r w:rsidRPr="00F134F8">
        <w:rPr>
          <w:rFonts w:ascii="Times New Roman" w:hAnsi="Times New Roman" w:cs="Times New Roman"/>
          <w:i/>
          <w:sz w:val="18"/>
        </w:rPr>
        <w:t>Interpretable Predictions of Tree-based Ensembles via Actionable Feature Tweaking.</w:t>
      </w:r>
      <w:r w:rsidRPr="00F134F8">
        <w:rPr>
          <w:rFonts w:ascii="Times New Roman" w:hAnsi="Times New Roman" w:cs="Times New Roman"/>
          <w:sz w:val="18"/>
        </w:rPr>
        <w:t xml:space="preserve"> Proceedings of the 23rd ACM SIGKDD International Conference on Knowledge Discovery and Data Mining, 2017.</w:t>
      </w:r>
    </w:p>
    <w:p w14:paraId="2FF96CD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8.</w:t>
      </w:r>
      <w:r w:rsidRPr="00F134F8">
        <w:rPr>
          <w:rFonts w:ascii="Times New Roman" w:hAnsi="Times New Roman" w:cs="Times New Roman"/>
          <w:sz w:val="18"/>
        </w:rPr>
        <w:tab/>
        <w:t xml:space="preserve">Martens, D., B. Baesens, and T. Van Gestel, </w:t>
      </w:r>
      <w:r w:rsidRPr="00F134F8">
        <w:rPr>
          <w:rFonts w:ascii="Times New Roman" w:hAnsi="Times New Roman" w:cs="Times New Roman"/>
          <w:i/>
          <w:sz w:val="18"/>
        </w:rPr>
        <w:t>Decompositional Rule Extraction from Support Vector Machines by Active Learning.</w:t>
      </w:r>
      <w:r w:rsidRPr="00F134F8">
        <w:rPr>
          <w:rFonts w:ascii="Times New Roman" w:hAnsi="Times New Roman" w:cs="Times New Roman"/>
          <w:sz w:val="18"/>
        </w:rPr>
        <w:t xml:space="preserve"> Knowledge and Data Engineering, IEEE Transactions on, 2009. </w:t>
      </w:r>
      <w:r w:rsidRPr="00F134F8">
        <w:rPr>
          <w:rFonts w:ascii="Times New Roman" w:hAnsi="Times New Roman" w:cs="Times New Roman"/>
          <w:b/>
          <w:sz w:val="18"/>
        </w:rPr>
        <w:t>21</w:t>
      </w:r>
      <w:r w:rsidRPr="00F134F8">
        <w:rPr>
          <w:rFonts w:ascii="Times New Roman" w:hAnsi="Times New Roman" w:cs="Times New Roman"/>
          <w:sz w:val="18"/>
        </w:rPr>
        <w:t>: p. 178-191.</w:t>
      </w:r>
    </w:p>
    <w:p w14:paraId="377EA5D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9.</w:t>
      </w:r>
      <w:r w:rsidRPr="00F134F8">
        <w:rPr>
          <w:rFonts w:ascii="Times New Roman" w:hAnsi="Times New Roman" w:cs="Times New Roman"/>
          <w:sz w:val="18"/>
        </w:rPr>
        <w:tab/>
        <w:t xml:space="preserve">Barakat, N. and A. Bradley, </w:t>
      </w:r>
      <w:r w:rsidRPr="00F134F8">
        <w:rPr>
          <w:rFonts w:ascii="Times New Roman" w:hAnsi="Times New Roman" w:cs="Times New Roman"/>
          <w:i/>
          <w:sz w:val="18"/>
        </w:rPr>
        <w:t>Rule Extraction from Support Vector Machines: A Sequential Covering Approach.</w:t>
      </w:r>
      <w:r w:rsidRPr="00F134F8">
        <w:rPr>
          <w:rFonts w:ascii="Times New Roman" w:hAnsi="Times New Roman" w:cs="Times New Roman"/>
          <w:sz w:val="18"/>
        </w:rPr>
        <w:t xml:space="preserve"> Knowledge and Data Engineering, IEEE Transactions on, 2007. </w:t>
      </w:r>
      <w:r w:rsidRPr="00F134F8">
        <w:rPr>
          <w:rFonts w:ascii="Times New Roman" w:hAnsi="Times New Roman" w:cs="Times New Roman"/>
          <w:b/>
          <w:sz w:val="18"/>
        </w:rPr>
        <w:t>19</w:t>
      </w:r>
      <w:r w:rsidRPr="00F134F8">
        <w:rPr>
          <w:rFonts w:ascii="Times New Roman" w:hAnsi="Times New Roman" w:cs="Times New Roman"/>
          <w:sz w:val="18"/>
        </w:rPr>
        <w:t>: p. 729-741.</w:t>
      </w:r>
    </w:p>
    <w:p w14:paraId="5A26153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0.</w:t>
      </w:r>
      <w:r w:rsidRPr="00F134F8">
        <w:rPr>
          <w:rFonts w:ascii="Times New Roman" w:hAnsi="Times New Roman" w:cs="Times New Roman"/>
          <w:sz w:val="18"/>
        </w:rPr>
        <w:tab/>
        <w:t xml:space="preserve">Shrikumar, A., et al., </w:t>
      </w:r>
      <w:r w:rsidRPr="00F134F8">
        <w:rPr>
          <w:rFonts w:ascii="Times New Roman" w:hAnsi="Times New Roman" w:cs="Times New Roman"/>
          <w:i/>
          <w:sz w:val="18"/>
        </w:rPr>
        <w:t>Not Just a Black Box: Learning Important Features Through Propagating Activation Differences.</w:t>
      </w:r>
      <w:r w:rsidRPr="00F134F8">
        <w:rPr>
          <w:rFonts w:ascii="Times New Roman" w:hAnsi="Times New Roman" w:cs="Times New Roman"/>
          <w:sz w:val="18"/>
        </w:rPr>
        <w:t xml:space="preserve"> 2016.</w:t>
      </w:r>
    </w:p>
    <w:p w14:paraId="1AD9875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1.</w:t>
      </w:r>
      <w:r w:rsidRPr="00F134F8">
        <w:rPr>
          <w:rFonts w:ascii="Times New Roman" w:hAnsi="Times New Roman" w:cs="Times New Roman"/>
          <w:sz w:val="18"/>
        </w:rPr>
        <w:tab/>
        <w:t xml:space="preserve">Lemsara, A., S. Ouadfel, and H. Fröhlich, </w:t>
      </w:r>
      <w:r w:rsidRPr="00F134F8">
        <w:rPr>
          <w:rFonts w:ascii="Times New Roman" w:hAnsi="Times New Roman" w:cs="Times New Roman"/>
          <w:i/>
          <w:sz w:val="18"/>
        </w:rPr>
        <w:t>PathME: Pathway based multi-modal sparse autoencoders for clustering of patient-level multi-omics data.</w:t>
      </w:r>
      <w:r w:rsidRPr="00F134F8">
        <w:rPr>
          <w:rFonts w:ascii="Times New Roman" w:hAnsi="Times New Roman" w:cs="Times New Roman"/>
          <w:sz w:val="18"/>
        </w:rPr>
        <w:t xml:space="preserve"> BMC Bioinformatics, 2020. </w:t>
      </w:r>
      <w:r w:rsidRPr="00F134F8">
        <w:rPr>
          <w:rFonts w:ascii="Times New Roman" w:hAnsi="Times New Roman" w:cs="Times New Roman"/>
          <w:b/>
          <w:sz w:val="18"/>
        </w:rPr>
        <w:t>21</w:t>
      </w:r>
      <w:r w:rsidRPr="00F134F8">
        <w:rPr>
          <w:rFonts w:ascii="Times New Roman" w:hAnsi="Times New Roman" w:cs="Times New Roman"/>
          <w:sz w:val="18"/>
        </w:rPr>
        <w:t>(1).</w:t>
      </w:r>
    </w:p>
    <w:p w14:paraId="35EE972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2.</w:t>
      </w:r>
      <w:r w:rsidRPr="00F134F8">
        <w:rPr>
          <w:rFonts w:ascii="Times New Roman" w:hAnsi="Times New Roman" w:cs="Times New Roman"/>
          <w:sz w:val="18"/>
        </w:rPr>
        <w:tab/>
        <w:t xml:space="preserve">Sundararajan, M., A. Taly, and Q. Yan. </w:t>
      </w:r>
      <w:r w:rsidRPr="00F134F8">
        <w:rPr>
          <w:rFonts w:ascii="Times New Roman" w:hAnsi="Times New Roman" w:cs="Times New Roman"/>
          <w:i/>
          <w:sz w:val="18"/>
        </w:rPr>
        <w:t>Axiomatic Attribution for Deep Networks</w:t>
      </w:r>
      <w:r w:rsidRPr="00F134F8">
        <w:rPr>
          <w:rFonts w:ascii="Times New Roman" w:hAnsi="Times New Roman" w:cs="Times New Roman"/>
          <w:sz w:val="18"/>
        </w:rPr>
        <w:t xml:space="preserve">. in </w:t>
      </w:r>
      <w:r w:rsidRPr="00F134F8">
        <w:rPr>
          <w:rFonts w:ascii="Times New Roman" w:hAnsi="Times New Roman" w:cs="Times New Roman"/>
          <w:i/>
          <w:sz w:val="18"/>
        </w:rPr>
        <w:t>ICML</w:t>
      </w:r>
      <w:r w:rsidRPr="00F134F8">
        <w:rPr>
          <w:rFonts w:ascii="Times New Roman" w:hAnsi="Times New Roman" w:cs="Times New Roman"/>
          <w:sz w:val="18"/>
        </w:rPr>
        <w:t>. 2017.</w:t>
      </w:r>
    </w:p>
    <w:p w14:paraId="56E969E8"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3.</w:t>
      </w:r>
      <w:r w:rsidRPr="00F134F8">
        <w:rPr>
          <w:rFonts w:ascii="Times New Roman" w:hAnsi="Times New Roman" w:cs="Times New Roman"/>
          <w:sz w:val="18"/>
        </w:rPr>
        <w:tab/>
        <w:t xml:space="preserve">Zilke, J., E. Mencía, and F. Janssen, </w:t>
      </w:r>
      <w:r w:rsidRPr="00F134F8">
        <w:rPr>
          <w:rFonts w:ascii="Times New Roman" w:hAnsi="Times New Roman" w:cs="Times New Roman"/>
          <w:i/>
          <w:sz w:val="18"/>
        </w:rPr>
        <w:t>DeepRED – Rule Extraction from Deep Neural Networks</w:t>
      </w:r>
      <w:r w:rsidRPr="00F134F8">
        <w:rPr>
          <w:rFonts w:ascii="Times New Roman" w:hAnsi="Times New Roman" w:cs="Times New Roman"/>
          <w:sz w:val="18"/>
        </w:rPr>
        <w:t>. 2016. 457-473.</w:t>
      </w:r>
    </w:p>
    <w:p w14:paraId="73637DE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4.</w:t>
      </w:r>
      <w:r w:rsidRPr="00F134F8">
        <w:rPr>
          <w:rFonts w:ascii="Times New Roman" w:hAnsi="Times New Roman" w:cs="Times New Roman"/>
          <w:sz w:val="18"/>
        </w:rPr>
        <w:tab/>
        <w:t xml:space="preserve">Che, Z., et al., </w:t>
      </w:r>
      <w:r w:rsidRPr="00F134F8">
        <w:rPr>
          <w:rFonts w:ascii="Times New Roman" w:hAnsi="Times New Roman" w:cs="Times New Roman"/>
          <w:i/>
          <w:sz w:val="18"/>
        </w:rPr>
        <w:t>Interpretable Deep Models for ICU Outcome Prediction.</w:t>
      </w:r>
      <w:r w:rsidRPr="00F134F8">
        <w:rPr>
          <w:rFonts w:ascii="Times New Roman" w:hAnsi="Times New Roman" w:cs="Times New Roman"/>
          <w:sz w:val="18"/>
        </w:rPr>
        <w:t xml:space="preserve"> AMIA Annual Symposium Proceedings, 2017. </w:t>
      </w:r>
      <w:r w:rsidRPr="00F134F8">
        <w:rPr>
          <w:rFonts w:ascii="Times New Roman" w:hAnsi="Times New Roman" w:cs="Times New Roman"/>
          <w:b/>
          <w:sz w:val="18"/>
        </w:rPr>
        <w:t>2016</w:t>
      </w:r>
      <w:r w:rsidRPr="00F134F8">
        <w:rPr>
          <w:rFonts w:ascii="Times New Roman" w:hAnsi="Times New Roman" w:cs="Times New Roman"/>
          <w:sz w:val="18"/>
        </w:rPr>
        <w:t>: p. 371-380.</w:t>
      </w:r>
    </w:p>
    <w:p w14:paraId="63C96AD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5.</w:t>
      </w:r>
      <w:r w:rsidRPr="00F134F8">
        <w:rPr>
          <w:rFonts w:ascii="Times New Roman" w:hAnsi="Times New Roman" w:cs="Times New Roman"/>
          <w:sz w:val="18"/>
        </w:rPr>
        <w:tab/>
        <w:t xml:space="preserve">Frosst, N. and G. Hinton, </w:t>
      </w:r>
      <w:r w:rsidRPr="00F134F8">
        <w:rPr>
          <w:rFonts w:ascii="Times New Roman" w:hAnsi="Times New Roman" w:cs="Times New Roman"/>
          <w:i/>
          <w:sz w:val="18"/>
        </w:rPr>
        <w:t>Distilling a Neural Network Into a Soft Decision Tree.</w:t>
      </w:r>
      <w:r w:rsidRPr="00F134F8">
        <w:rPr>
          <w:rFonts w:ascii="Times New Roman" w:hAnsi="Times New Roman" w:cs="Times New Roman"/>
          <w:sz w:val="18"/>
        </w:rPr>
        <w:t xml:space="preserve"> 2017.</w:t>
      </w:r>
    </w:p>
    <w:p w14:paraId="05DCEEE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6.</w:t>
      </w:r>
      <w:r w:rsidRPr="00F134F8">
        <w:rPr>
          <w:rFonts w:ascii="Times New Roman" w:hAnsi="Times New Roman" w:cs="Times New Roman"/>
          <w:sz w:val="18"/>
        </w:rPr>
        <w:tab/>
        <w:t xml:space="preserve">Papernot, N. and P. McDaniel, </w:t>
      </w:r>
      <w:r w:rsidRPr="00F134F8">
        <w:rPr>
          <w:rFonts w:ascii="Times New Roman" w:hAnsi="Times New Roman" w:cs="Times New Roman"/>
          <w:i/>
          <w:sz w:val="18"/>
        </w:rPr>
        <w:t>Deep k-Nearest Neighbors: Towards Confident, Interpretable and Robust Deep Learning.</w:t>
      </w:r>
      <w:r w:rsidRPr="00F134F8">
        <w:rPr>
          <w:rFonts w:ascii="Times New Roman" w:hAnsi="Times New Roman" w:cs="Times New Roman"/>
          <w:sz w:val="18"/>
        </w:rPr>
        <w:t xml:space="preserve"> 2018.</w:t>
      </w:r>
    </w:p>
    <w:p w14:paraId="5DD21548"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7.</w:t>
      </w:r>
      <w:r w:rsidRPr="00F134F8">
        <w:rPr>
          <w:rFonts w:ascii="Times New Roman" w:hAnsi="Times New Roman" w:cs="Times New Roman"/>
          <w:sz w:val="18"/>
        </w:rPr>
        <w:tab/>
        <w:t xml:space="preserve">Guido, A.C.M.a.S., </w:t>
      </w:r>
      <w:r w:rsidRPr="00F134F8">
        <w:rPr>
          <w:rFonts w:ascii="Times New Roman" w:hAnsi="Times New Roman" w:cs="Times New Roman"/>
          <w:i/>
          <w:sz w:val="18"/>
        </w:rPr>
        <w:t>Introduction to Machine Learning with Python.</w:t>
      </w:r>
      <w:r w:rsidRPr="00F134F8">
        <w:rPr>
          <w:rFonts w:ascii="Times New Roman" w:hAnsi="Times New Roman" w:cs="Times New Roman"/>
          <w:sz w:val="18"/>
        </w:rPr>
        <w:t xml:space="preserve"> 2017.</w:t>
      </w:r>
    </w:p>
    <w:p w14:paraId="0058750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8.</w:t>
      </w:r>
      <w:r w:rsidRPr="00F134F8">
        <w:rPr>
          <w:rFonts w:ascii="Times New Roman" w:hAnsi="Times New Roman" w:cs="Times New Roman"/>
          <w:sz w:val="18"/>
        </w:rPr>
        <w:tab/>
        <w:t xml:space="preserve">Fortuny, E.J.d. and D. Martens, </w:t>
      </w:r>
      <w:r w:rsidRPr="00F134F8">
        <w:rPr>
          <w:rFonts w:ascii="Times New Roman" w:hAnsi="Times New Roman" w:cs="Times New Roman"/>
          <w:i/>
          <w:sz w:val="18"/>
        </w:rPr>
        <w:t>Active Learning-Based Pedagogical Rule Extraction.</w:t>
      </w:r>
      <w:r w:rsidRPr="00F134F8">
        <w:rPr>
          <w:rFonts w:ascii="Times New Roman" w:hAnsi="Times New Roman" w:cs="Times New Roman"/>
          <w:sz w:val="18"/>
        </w:rPr>
        <w:t xml:space="preserve"> IEEE Transactions on Neural Networks and Learning Systems, 2015. </w:t>
      </w:r>
      <w:r w:rsidRPr="00F134F8">
        <w:rPr>
          <w:rFonts w:ascii="Times New Roman" w:hAnsi="Times New Roman" w:cs="Times New Roman"/>
          <w:b/>
          <w:sz w:val="18"/>
        </w:rPr>
        <w:t>26</w:t>
      </w:r>
      <w:r w:rsidRPr="00F134F8">
        <w:rPr>
          <w:rFonts w:ascii="Times New Roman" w:hAnsi="Times New Roman" w:cs="Times New Roman"/>
          <w:sz w:val="18"/>
        </w:rPr>
        <w:t>(11): p. 2664-2677.</w:t>
      </w:r>
    </w:p>
    <w:p w14:paraId="6C5528AD" w14:textId="77777777" w:rsidR="00F134F8" w:rsidRPr="00F134F8" w:rsidRDefault="00F134F8" w:rsidP="00F134F8">
      <w:pPr>
        <w:pStyle w:val="EndNoteBibliography"/>
        <w:ind w:left="720" w:hanging="720"/>
        <w:rPr>
          <w:rFonts w:ascii="Times New Roman" w:hAnsi="Times New Roman" w:cs="Times New Roman"/>
          <w:sz w:val="18"/>
        </w:rPr>
      </w:pPr>
      <w:r w:rsidRPr="00F134F8">
        <w:rPr>
          <w:rFonts w:ascii="Times New Roman" w:hAnsi="Times New Roman" w:cs="Times New Roman"/>
          <w:sz w:val="18"/>
        </w:rPr>
        <w:t>69.</w:t>
      </w:r>
      <w:r w:rsidRPr="00F134F8">
        <w:rPr>
          <w:rFonts w:ascii="Times New Roman" w:hAnsi="Times New Roman" w:cs="Times New Roman"/>
          <w:sz w:val="18"/>
        </w:rPr>
        <w:tab/>
        <w:t xml:space="preserve">Augasta, M.G. and T. Kathirvalavakumar, </w:t>
      </w:r>
      <w:r w:rsidRPr="00F134F8">
        <w:rPr>
          <w:rFonts w:ascii="Times New Roman" w:hAnsi="Times New Roman" w:cs="Times New Roman"/>
          <w:i/>
          <w:sz w:val="18"/>
        </w:rPr>
        <w:t>Reverse Engineering the Neural Networks for Rule Extraction in Classification Problems.</w:t>
      </w:r>
      <w:r w:rsidRPr="00F134F8">
        <w:rPr>
          <w:rFonts w:ascii="Times New Roman" w:hAnsi="Times New Roman" w:cs="Times New Roman"/>
          <w:sz w:val="18"/>
        </w:rPr>
        <w:t xml:space="preserve"> Neural Processing Letters, 2012. </w:t>
      </w:r>
      <w:r w:rsidRPr="00F134F8">
        <w:rPr>
          <w:rFonts w:ascii="Times New Roman" w:hAnsi="Times New Roman" w:cs="Times New Roman"/>
          <w:b/>
          <w:sz w:val="18"/>
        </w:rPr>
        <w:t>35</w:t>
      </w:r>
      <w:r w:rsidRPr="00F134F8">
        <w:rPr>
          <w:rFonts w:ascii="Times New Roman" w:hAnsi="Times New Roman" w:cs="Times New Roman"/>
          <w:sz w:val="18"/>
        </w:rPr>
        <w:t>(2): p. 131-150.</w:t>
      </w:r>
    </w:p>
    <w:p w14:paraId="7D4C2F53" w14:textId="0B5DF2EA" w:rsidR="00BB3124" w:rsidRPr="00824425" w:rsidRDefault="00E0410E" w:rsidP="00F134F8">
      <w:pPr>
        <w:jc w:val="left"/>
        <w:rPr>
          <w:sz w:val="20"/>
          <w:szCs w:val="20"/>
        </w:rPr>
      </w:pPr>
      <w:r w:rsidRPr="00F134F8">
        <w:fldChar w:fldCharType="end"/>
      </w:r>
    </w:p>
    <w:sectPr w:rsidR="00BB3124" w:rsidRPr="00824425" w:rsidSect="00B77300">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FFE9A" w14:textId="77777777" w:rsidR="00521717" w:rsidRDefault="00521717" w:rsidP="00A115B6">
      <w:r>
        <w:separator/>
      </w:r>
    </w:p>
  </w:endnote>
  <w:endnote w:type="continuationSeparator" w:id="0">
    <w:p w14:paraId="754D8752" w14:textId="77777777" w:rsidR="00521717" w:rsidRDefault="00521717" w:rsidP="00A115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3839096"/>
      <w:docPartObj>
        <w:docPartGallery w:val="Page Numbers (Bottom of Page)"/>
        <w:docPartUnique/>
      </w:docPartObj>
    </w:sdtPr>
    <w:sdtContent>
      <w:p w14:paraId="29EE1C48" w14:textId="0D6D9467" w:rsidR="001A74BB" w:rsidRDefault="001A74BB">
        <w:pPr>
          <w:pStyle w:val="Voettekst"/>
          <w:jc w:val="center"/>
        </w:pPr>
        <w:r>
          <w:fldChar w:fldCharType="begin"/>
        </w:r>
        <w:r>
          <w:instrText>PAGE   \* MERGEFORMAT</w:instrText>
        </w:r>
        <w:r>
          <w:fldChar w:fldCharType="separate"/>
        </w:r>
        <w:r>
          <w:rPr>
            <w:lang w:val="nl-NL"/>
          </w:rPr>
          <w:t>2</w:t>
        </w:r>
        <w:r>
          <w:fldChar w:fldCharType="end"/>
        </w:r>
      </w:p>
    </w:sdtContent>
  </w:sdt>
  <w:p w14:paraId="46BCF960" w14:textId="77777777" w:rsidR="001A74BB" w:rsidRDefault="001A74BB" w:rsidP="00A115B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84E15D" w14:textId="77777777" w:rsidR="00521717" w:rsidRDefault="00521717" w:rsidP="00A115B6">
      <w:r>
        <w:separator/>
      </w:r>
    </w:p>
  </w:footnote>
  <w:footnote w:type="continuationSeparator" w:id="0">
    <w:p w14:paraId="212B8A3D" w14:textId="77777777" w:rsidR="00521717" w:rsidRDefault="00521717" w:rsidP="00A115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E3710"/>
    <w:multiLevelType w:val="hybridMultilevel"/>
    <w:tmpl w:val="EA5ED13E"/>
    <w:lvl w:ilvl="0" w:tplc="F02C6054">
      <w:start w:val="5"/>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3A543AF"/>
    <w:multiLevelType w:val="hybridMultilevel"/>
    <w:tmpl w:val="0A5499DE"/>
    <w:lvl w:ilvl="0" w:tplc="3F2E15A8">
      <w:start w:val="1"/>
      <w:numFmt w:val="decimal"/>
      <w:pStyle w:val="Kop1"/>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FD44F82"/>
    <w:multiLevelType w:val="hybridMultilevel"/>
    <w:tmpl w:val="95AC593C"/>
    <w:lvl w:ilvl="0" w:tplc="D0141846">
      <w:start w:val="2"/>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05F611B"/>
    <w:multiLevelType w:val="hybridMultilevel"/>
    <w:tmpl w:val="0414CC5C"/>
    <w:lvl w:ilvl="0" w:tplc="C25E1CB8">
      <w:numFmt w:val="bullet"/>
      <w:lvlText w:val="-"/>
      <w:lvlJc w:val="left"/>
      <w:pPr>
        <w:ind w:left="720" w:hanging="360"/>
      </w:pPr>
      <w:rPr>
        <w:rFonts w:ascii="Times New Roman" w:eastAsiaTheme="minorHAnsi" w:hAnsi="Times New Roman" w:cs="Times New Roman" w:hint="default"/>
        <w:i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AA05439"/>
    <w:multiLevelType w:val="hybridMultilevel"/>
    <w:tmpl w:val="BA6EA31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4F15259A"/>
    <w:multiLevelType w:val="hybridMultilevel"/>
    <w:tmpl w:val="C1462E8E"/>
    <w:lvl w:ilvl="0" w:tplc="C5BA1E96">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69E36F1"/>
    <w:multiLevelType w:val="hybridMultilevel"/>
    <w:tmpl w:val="AB4C11EC"/>
    <w:lvl w:ilvl="0" w:tplc="29C0F676">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11A46FF"/>
    <w:multiLevelType w:val="hybridMultilevel"/>
    <w:tmpl w:val="2B8296D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76F03167"/>
    <w:multiLevelType w:val="hybridMultilevel"/>
    <w:tmpl w:val="BB068FF0"/>
    <w:lvl w:ilvl="0" w:tplc="D1EE56C2">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D981324"/>
    <w:multiLevelType w:val="hybridMultilevel"/>
    <w:tmpl w:val="1E20214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9"/>
  </w:num>
  <w:num w:numId="3">
    <w:abstractNumId w:val="7"/>
  </w:num>
  <w:num w:numId="4">
    <w:abstractNumId w:val="8"/>
  </w:num>
  <w:num w:numId="5">
    <w:abstractNumId w:val="2"/>
  </w:num>
  <w:num w:numId="6">
    <w:abstractNumId w:val="5"/>
  </w:num>
  <w:num w:numId="7">
    <w:abstractNumId w:val="6"/>
  </w:num>
  <w:num w:numId="8">
    <w:abstractNumId w:val="3"/>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tet2ra5fwpeve2eznvpprbdtre2ds2was9&quot;&gt;lit_review_library&lt;record-ids&gt;&lt;item&gt;1&lt;/item&gt;&lt;item&gt;6&lt;/item&gt;&lt;item&gt;8&lt;/item&gt;&lt;item&gt;10&lt;/item&gt;&lt;item&gt;11&lt;/item&gt;&lt;item&gt;12&lt;/item&gt;&lt;item&gt;13&lt;/item&gt;&lt;item&gt;14&lt;/item&gt;&lt;item&gt;15&lt;/item&gt;&lt;item&gt;21&lt;/item&gt;&lt;item&gt;23&lt;/item&gt;&lt;item&gt;27&lt;/item&gt;&lt;item&gt;28&lt;/item&gt;&lt;item&gt;30&lt;/item&gt;&lt;item&gt;32&lt;/item&gt;&lt;item&gt;37&lt;/item&gt;&lt;item&gt;38&lt;/item&gt;&lt;item&gt;43&lt;/item&gt;&lt;item&gt;44&lt;/item&gt;&lt;item&gt;49&lt;/item&gt;&lt;item&gt;50&lt;/item&gt;&lt;item&gt;52&lt;/item&gt;&lt;item&gt;53&lt;/item&gt;&lt;item&gt;57&lt;/item&gt;&lt;item&gt;59&lt;/item&gt;&lt;item&gt;60&lt;/item&gt;&lt;item&gt;62&lt;/item&gt;&lt;item&gt;63&lt;/item&gt;&lt;item&gt;64&lt;/item&gt;&lt;item&gt;65&lt;/item&gt;&lt;item&gt;71&lt;/item&gt;&lt;item&gt;72&lt;/item&gt;&lt;item&gt;73&lt;/item&gt;&lt;item&gt;75&lt;/item&gt;&lt;item&gt;76&lt;/item&gt;&lt;item&gt;77&lt;/item&gt;&lt;item&gt;78&lt;/item&gt;&lt;item&gt;79&lt;/item&gt;&lt;item&gt;81&lt;/item&gt;&lt;item&gt;82&lt;/item&gt;&lt;item&gt;83&lt;/item&gt;&lt;item&gt;84&lt;/item&gt;&lt;item&gt;85&lt;/item&gt;&lt;item&gt;86&lt;/item&gt;&lt;item&gt;87&lt;/item&gt;&lt;item&gt;88&lt;/item&gt;&lt;item&gt;90&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4&lt;/item&gt;&lt;item&gt;115&lt;/item&gt;&lt;/record-ids&gt;&lt;/item&gt;&lt;/Libraries&gt;"/>
  </w:docVars>
  <w:rsids>
    <w:rsidRoot w:val="00064AB7"/>
    <w:rsid w:val="00003840"/>
    <w:rsid w:val="0000575D"/>
    <w:rsid w:val="0000781A"/>
    <w:rsid w:val="0001058E"/>
    <w:rsid w:val="000116B7"/>
    <w:rsid w:val="000151C0"/>
    <w:rsid w:val="000265AA"/>
    <w:rsid w:val="000354B7"/>
    <w:rsid w:val="00037902"/>
    <w:rsid w:val="000442C0"/>
    <w:rsid w:val="00044EA8"/>
    <w:rsid w:val="00052A9A"/>
    <w:rsid w:val="00054169"/>
    <w:rsid w:val="000645F8"/>
    <w:rsid w:val="00064AB7"/>
    <w:rsid w:val="00066DCC"/>
    <w:rsid w:val="0007038A"/>
    <w:rsid w:val="00073459"/>
    <w:rsid w:val="0007428B"/>
    <w:rsid w:val="000750BE"/>
    <w:rsid w:val="00075FB4"/>
    <w:rsid w:val="00080CED"/>
    <w:rsid w:val="00084E37"/>
    <w:rsid w:val="00085866"/>
    <w:rsid w:val="00086DEA"/>
    <w:rsid w:val="000874C9"/>
    <w:rsid w:val="000A2F1C"/>
    <w:rsid w:val="000A3D2A"/>
    <w:rsid w:val="000A641E"/>
    <w:rsid w:val="000A6FC1"/>
    <w:rsid w:val="000B3509"/>
    <w:rsid w:val="000C02AC"/>
    <w:rsid w:val="000C12D7"/>
    <w:rsid w:val="000C1BE4"/>
    <w:rsid w:val="000C1DDA"/>
    <w:rsid w:val="000C4C05"/>
    <w:rsid w:val="000D1E1A"/>
    <w:rsid w:val="000D24E5"/>
    <w:rsid w:val="000D367B"/>
    <w:rsid w:val="000D3A53"/>
    <w:rsid w:val="000D3AB7"/>
    <w:rsid w:val="000D490C"/>
    <w:rsid w:val="000D70C8"/>
    <w:rsid w:val="000E105C"/>
    <w:rsid w:val="000E307E"/>
    <w:rsid w:val="000E590A"/>
    <w:rsid w:val="000F1BD9"/>
    <w:rsid w:val="000F1C88"/>
    <w:rsid w:val="00100933"/>
    <w:rsid w:val="00103F0E"/>
    <w:rsid w:val="00114898"/>
    <w:rsid w:val="001151D3"/>
    <w:rsid w:val="00117911"/>
    <w:rsid w:val="00117DA6"/>
    <w:rsid w:val="00120CCF"/>
    <w:rsid w:val="00123FE6"/>
    <w:rsid w:val="00125448"/>
    <w:rsid w:val="00125900"/>
    <w:rsid w:val="00130AE7"/>
    <w:rsid w:val="00131CA3"/>
    <w:rsid w:val="00131D0F"/>
    <w:rsid w:val="0013307F"/>
    <w:rsid w:val="0013755F"/>
    <w:rsid w:val="001401AC"/>
    <w:rsid w:val="0014165E"/>
    <w:rsid w:val="00142168"/>
    <w:rsid w:val="00142EC2"/>
    <w:rsid w:val="001430F0"/>
    <w:rsid w:val="00144AF3"/>
    <w:rsid w:val="00144F5F"/>
    <w:rsid w:val="00145A3C"/>
    <w:rsid w:val="00152BC0"/>
    <w:rsid w:val="00154CF7"/>
    <w:rsid w:val="001568F6"/>
    <w:rsid w:val="00156D8C"/>
    <w:rsid w:val="0015766F"/>
    <w:rsid w:val="00161AE2"/>
    <w:rsid w:val="00161D3F"/>
    <w:rsid w:val="00163923"/>
    <w:rsid w:val="00163F9D"/>
    <w:rsid w:val="00170B5F"/>
    <w:rsid w:val="00172766"/>
    <w:rsid w:val="00177733"/>
    <w:rsid w:val="00183A81"/>
    <w:rsid w:val="00183E4E"/>
    <w:rsid w:val="00190A07"/>
    <w:rsid w:val="00195D48"/>
    <w:rsid w:val="00197D1B"/>
    <w:rsid w:val="001A74BB"/>
    <w:rsid w:val="001B2E86"/>
    <w:rsid w:val="001B5C3F"/>
    <w:rsid w:val="001B7295"/>
    <w:rsid w:val="001B7E8E"/>
    <w:rsid w:val="001C0DC0"/>
    <w:rsid w:val="001C725C"/>
    <w:rsid w:val="001C7727"/>
    <w:rsid w:val="001D096A"/>
    <w:rsid w:val="001D35F1"/>
    <w:rsid w:val="001D44CA"/>
    <w:rsid w:val="001D594D"/>
    <w:rsid w:val="001D5C85"/>
    <w:rsid w:val="001D780C"/>
    <w:rsid w:val="001D7E31"/>
    <w:rsid w:val="001E13BC"/>
    <w:rsid w:val="001E3B23"/>
    <w:rsid w:val="001E5453"/>
    <w:rsid w:val="001E7F44"/>
    <w:rsid w:val="001F3D41"/>
    <w:rsid w:val="00202FFB"/>
    <w:rsid w:val="00204BCB"/>
    <w:rsid w:val="00205136"/>
    <w:rsid w:val="00210F9A"/>
    <w:rsid w:val="00211BBE"/>
    <w:rsid w:val="00212470"/>
    <w:rsid w:val="00215DCB"/>
    <w:rsid w:val="00220CE8"/>
    <w:rsid w:val="00222278"/>
    <w:rsid w:val="002258E4"/>
    <w:rsid w:val="00226EF2"/>
    <w:rsid w:val="00234FEB"/>
    <w:rsid w:val="00235286"/>
    <w:rsid w:val="00236E9A"/>
    <w:rsid w:val="00240524"/>
    <w:rsid w:val="00243581"/>
    <w:rsid w:val="00251E91"/>
    <w:rsid w:val="00254284"/>
    <w:rsid w:val="0025574E"/>
    <w:rsid w:val="00255DF4"/>
    <w:rsid w:val="00265025"/>
    <w:rsid w:val="00271104"/>
    <w:rsid w:val="00277774"/>
    <w:rsid w:val="0028098D"/>
    <w:rsid w:val="00283565"/>
    <w:rsid w:val="00283BBB"/>
    <w:rsid w:val="00293039"/>
    <w:rsid w:val="00297DD8"/>
    <w:rsid w:val="002A007A"/>
    <w:rsid w:val="002A53C9"/>
    <w:rsid w:val="002B24F1"/>
    <w:rsid w:val="002B27FD"/>
    <w:rsid w:val="002B651F"/>
    <w:rsid w:val="002C1DC1"/>
    <w:rsid w:val="002C3C04"/>
    <w:rsid w:val="002C499A"/>
    <w:rsid w:val="002C6DAA"/>
    <w:rsid w:val="002D47C4"/>
    <w:rsid w:val="002D4A87"/>
    <w:rsid w:val="002D56C6"/>
    <w:rsid w:val="002E40B1"/>
    <w:rsid w:val="002E4E87"/>
    <w:rsid w:val="002E79A9"/>
    <w:rsid w:val="002E7C9F"/>
    <w:rsid w:val="002F15E6"/>
    <w:rsid w:val="002F197F"/>
    <w:rsid w:val="002F1E2E"/>
    <w:rsid w:val="002F272A"/>
    <w:rsid w:val="002F2C30"/>
    <w:rsid w:val="002F4C87"/>
    <w:rsid w:val="002F5764"/>
    <w:rsid w:val="002F7598"/>
    <w:rsid w:val="002F7A87"/>
    <w:rsid w:val="00302606"/>
    <w:rsid w:val="00322B08"/>
    <w:rsid w:val="003259FD"/>
    <w:rsid w:val="00327B30"/>
    <w:rsid w:val="003321A0"/>
    <w:rsid w:val="0033256B"/>
    <w:rsid w:val="00334624"/>
    <w:rsid w:val="00342A5C"/>
    <w:rsid w:val="00342CEE"/>
    <w:rsid w:val="00345ABC"/>
    <w:rsid w:val="00346D32"/>
    <w:rsid w:val="00347B99"/>
    <w:rsid w:val="00347F70"/>
    <w:rsid w:val="00351739"/>
    <w:rsid w:val="003525DD"/>
    <w:rsid w:val="00357A7F"/>
    <w:rsid w:val="003622CF"/>
    <w:rsid w:val="0036711D"/>
    <w:rsid w:val="00372EF6"/>
    <w:rsid w:val="00373917"/>
    <w:rsid w:val="00374254"/>
    <w:rsid w:val="00374CE4"/>
    <w:rsid w:val="00375C89"/>
    <w:rsid w:val="00377C8E"/>
    <w:rsid w:val="00380932"/>
    <w:rsid w:val="00383EF1"/>
    <w:rsid w:val="00397CD2"/>
    <w:rsid w:val="003A6783"/>
    <w:rsid w:val="003A6BCC"/>
    <w:rsid w:val="003A7A91"/>
    <w:rsid w:val="003A7BEF"/>
    <w:rsid w:val="003C0954"/>
    <w:rsid w:val="003D1EA3"/>
    <w:rsid w:val="003D329B"/>
    <w:rsid w:val="003D7F46"/>
    <w:rsid w:val="003E3F23"/>
    <w:rsid w:val="003E6F56"/>
    <w:rsid w:val="003E73C4"/>
    <w:rsid w:val="003F2A97"/>
    <w:rsid w:val="003F3396"/>
    <w:rsid w:val="003F73C1"/>
    <w:rsid w:val="00400364"/>
    <w:rsid w:val="00401002"/>
    <w:rsid w:val="00407B63"/>
    <w:rsid w:val="004138F0"/>
    <w:rsid w:val="00415C1D"/>
    <w:rsid w:val="004211AD"/>
    <w:rsid w:val="004215A4"/>
    <w:rsid w:val="00421AD0"/>
    <w:rsid w:val="00423360"/>
    <w:rsid w:val="00430552"/>
    <w:rsid w:val="0043345E"/>
    <w:rsid w:val="00440824"/>
    <w:rsid w:val="00440BC5"/>
    <w:rsid w:val="00454AC7"/>
    <w:rsid w:val="00466A4A"/>
    <w:rsid w:val="00475AEB"/>
    <w:rsid w:val="004770C1"/>
    <w:rsid w:val="00480C78"/>
    <w:rsid w:val="00481E51"/>
    <w:rsid w:val="004829B4"/>
    <w:rsid w:val="00484231"/>
    <w:rsid w:val="004874E6"/>
    <w:rsid w:val="00487C6C"/>
    <w:rsid w:val="004900EA"/>
    <w:rsid w:val="004A0158"/>
    <w:rsid w:val="004A0E20"/>
    <w:rsid w:val="004A2C8C"/>
    <w:rsid w:val="004A3205"/>
    <w:rsid w:val="004A3691"/>
    <w:rsid w:val="004A5148"/>
    <w:rsid w:val="004A5981"/>
    <w:rsid w:val="004A7896"/>
    <w:rsid w:val="004B312E"/>
    <w:rsid w:val="004B46F1"/>
    <w:rsid w:val="004B4F86"/>
    <w:rsid w:val="004C2F78"/>
    <w:rsid w:val="004C5042"/>
    <w:rsid w:val="004C5D19"/>
    <w:rsid w:val="004D6097"/>
    <w:rsid w:val="004E1072"/>
    <w:rsid w:val="004E29D8"/>
    <w:rsid w:val="004E3796"/>
    <w:rsid w:val="004E4533"/>
    <w:rsid w:val="00507453"/>
    <w:rsid w:val="00511136"/>
    <w:rsid w:val="00511E97"/>
    <w:rsid w:val="00517ED6"/>
    <w:rsid w:val="00517F52"/>
    <w:rsid w:val="00521717"/>
    <w:rsid w:val="00531A20"/>
    <w:rsid w:val="005324ED"/>
    <w:rsid w:val="0053624E"/>
    <w:rsid w:val="0054026D"/>
    <w:rsid w:val="00540DE3"/>
    <w:rsid w:val="00541391"/>
    <w:rsid w:val="00543101"/>
    <w:rsid w:val="00551A71"/>
    <w:rsid w:val="00551E7D"/>
    <w:rsid w:val="00552289"/>
    <w:rsid w:val="00552CCF"/>
    <w:rsid w:val="00553C4F"/>
    <w:rsid w:val="00554EFE"/>
    <w:rsid w:val="00561335"/>
    <w:rsid w:val="00567235"/>
    <w:rsid w:val="005679F9"/>
    <w:rsid w:val="00571772"/>
    <w:rsid w:val="0057371F"/>
    <w:rsid w:val="005766DC"/>
    <w:rsid w:val="005768A7"/>
    <w:rsid w:val="005818AA"/>
    <w:rsid w:val="00587040"/>
    <w:rsid w:val="00591511"/>
    <w:rsid w:val="00591EFE"/>
    <w:rsid w:val="00594B1A"/>
    <w:rsid w:val="00594DD3"/>
    <w:rsid w:val="0059659C"/>
    <w:rsid w:val="005A6E0A"/>
    <w:rsid w:val="005B1BC3"/>
    <w:rsid w:val="005B3C33"/>
    <w:rsid w:val="005B6058"/>
    <w:rsid w:val="005B7D6A"/>
    <w:rsid w:val="005C0283"/>
    <w:rsid w:val="005C2DD4"/>
    <w:rsid w:val="005C364A"/>
    <w:rsid w:val="005C4896"/>
    <w:rsid w:val="005D0010"/>
    <w:rsid w:val="005D1519"/>
    <w:rsid w:val="005D3F5C"/>
    <w:rsid w:val="005D4B2A"/>
    <w:rsid w:val="005D501C"/>
    <w:rsid w:val="005D54C4"/>
    <w:rsid w:val="005E11E1"/>
    <w:rsid w:val="005E3AC5"/>
    <w:rsid w:val="005E4A4C"/>
    <w:rsid w:val="005E4A85"/>
    <w:rsid w:val="005E643D"/>
    <w:rsid w:val="005F32D2"/>
    <w:rsid w:val="005F39CD"/>
    <w:rsid w:val="00604045"/>
    <w:rsid w:val="00610D5B"/>
    <w:rsid w:val="006113A9"/>
    <w:rsid w:val="006129C7"/>
    <w:rsid w:val="006132B4"/>
    <w:rsid w:val="00614985"/>
    <w:rsid w:val="0061731B"/>
    <w:rsid w:val="00622CB7"/>
    <w:rsid w:val="00626A91"/>
    <w:rsid w:val="0063338F"/>
    <w:rsid w:val="00633756"/>
    <w:rsid w:val="0063516B"/>
    <w:rsid w:val="00636DEF"/>
    <w:rsid w:val="00641901"/>
    <w:rsid w:val="006441AA"/>
    <w:rsid w:val="00646CC7"/>
    <w:rsid w:val="00646F25"/>
    <w:rsid w:val="00650BE7"/>
    <w:rsid w:val="00655EC8"/>
    <w:rsid w:val="00664F15"/>
    <w:rsid w:val="00672065"/>
    <w:rsid w:val="00672900"/>
    <w:rsid w:val="00676B49"/>
    <w:rsid w:val="00683959"/>
    <w:rsid w:val="006845EC"/>
    <w:rsid w:val="00685F5D"/>
    <w:rsid w:val="00686E04"/>
    <w:rsid w:val="006937A0"/>
    <w:rsid w:val="00694C6A"/>
    <w:rsid w:val="0069779A"/>
    <w:rsid w:val="006B041B"/>
    <w:rsid w:val="006B1517"/>
    <w:rsid w:val="006B2FD9"/>
    <w:rsid w:val="006B6ADC"/>
    <w:rsid w:val="006B7937"/>
    <w:rsid w:val="006C5007"/>
    <w:rsid w:val="006C5DFA"/>
    <w:rsid w:val="006C6491"/>
    <w:rsid w:val="006D03A9"/>
    <w:rsid w:val="006D310F"/>
    <w:rsid w:val="006D5A28"/>
    <w:rsid w:val="006E3C48"/>
    <w:rsid w:val="006E44DB"/>
    <w:rsid w:val="006E48FE"/>
    <w:rsid w:val="006E6BA8"/>
    <w:rsid w:val="006E79D2"/>
    <w:rsid w:val="006F1AAD"/>
    <w:rsid w:val="006F29E7"/>
    <w:rsid w:val="006F5789"/>
    <w:rsid w:val="00702C7B"/>
    <w:rsid w:val="00703473"/>
    <w:rsid w:val="007078A0"/>
    <w:rsid w:val="007107B6"/>
    <w:rsid w:val="0072071C"/>
    <w:rsid w:val="00720ACD"/>
    <w:rsid w:val="007220F1"/>
    <w:rsid w:val="0072450A"/>
    <w:rsid w:val="007252EB"/>
    <w:rsid w:val="00730B8B"/>
    <w:rsid w:val="00731B5B"/>
    <w:rsid w:val="00731F89"/>
    <w:rsid w:val="00732791"/>
    <w:rsid w:val="007328A3"/>
    <w:rsid w:val="00733AC3"/>
    <w:rsid w:val="0073422D"/>
    <w:rsid w:val="0073607E"/>
    <w:rsid w:val="007370FF"/>
    <w:rsid w:val="00743296"/>
    <w:rsid w:val="00745E65"/>
    <w:rsid w:val="00747FD2"/>
    <w:rsid w:val="007517D1"/>
    <w:rsid w:val="00753E49"/>
    <w:rsid w:val="007543D7"/>
    <w:rsid w:val="00761980"/>
    <w:rsid w:val="00761AAD"/>
    <w:rsid w:val="00762ECA"/>
    <w:rsid w:val="00764053"/>
    <w:rsid w:val="00764EDB"/>
    <w:rsid w:val="00766BCE"/>
    <w:rsid w:val="00774BB1"/>
    <w:rsid w:val="00777603"/>
    <w:rsid w:val="00783BFB"/>
    <w:rsid w:val="00791843"/>
    <w:rsid w:val="00793A1E"/>
    <w:rsid w:val="007A716C"/>
    <w:rsid w:val="007A79A3"/>
    <w:rsid w:val="007B1641"/>
    <w:rsid w:val="007B1E19"/>
    <w:rsid w:val="007B2129"/>
    <w:rsid w:val="007B3AC1"/>
    <w:rsid w:val="007B3C32"/>
    <w:rsid w:val="007B586D"/>
    <w:rsid w:val="007C055B"/>
    <w:rsid w:val="007C190F"/>
    <w:rsid w:val="007C7099"/>
    <w:rsid w:val="007E21A2"/>
    <w:rsid w:val="007E2BC2"/>
    <w:rsid w:val="007E2D69"/>
    <w:rsid w:val="007E2DCE"/>
    <w:rsid w:val="007E61D1"/>
    <w:rsid w:val="007F3F40"/>
    <w:rsid w:val="007F4B9D"/>
    <w:rsid w:val="00804F42"/>
    <w:rsid w:val="00811F1A"/>
    <w:rsid w:val="00813BCE"/>
    <w:rsid w:val="00820C70"/>
    <w:rsid w:val="00823314"/>
    <w:rsid w:val="00824425"/>
    <w:rsid w:val="00825640"/>
    <w:rsid w:val="008335FB"/>
    <w:rsid w:val="00833B9D"/>
    <w:rsid w:val="008355BE"/>
    <w:rsid w:val="0084352F"/>
    <w:rsid w:val="00847F69"/>
    <w:rsid w:val="00851090"/>
    <w:rsid w:val="0085199F"/>
    <w:rsid w:val="008524CF"/>
    <w:rsid w:val="008548B1"/>
    <w:rsid w:val="00867A04"/>
    <w:rsid w:val="00871070"/>
    <w:rsid w:val="008779EC"/>
    <w:rsid w:val="00881B40"/>
    <w:rsid w:val="008835AF"/>
    <w:rsid w:val="00885F8D"/>
    <w:rsid w:val="00893CC8"/>
    <w:rsid w:val="00894DC1"/>
    <w:rsid w:val="008965A4"/>
    <w:rsid w:val="008973E3"/>
    <w:rsid w:val="008A3230"/>
    <w:rsid w:val="008A4BB2"/>
    <w:rsid w:val="008A50D6"/>
    <w:rsid w:val="008B0184"/>
    <w:rsid w:val="008B4813"/>
    <w:rsid w:val="008B7AFB"/>
    <w:rsid w:val="008C6D27"/>
    <w:rsid w:val="008D1C8A"/>
    <w:rsid w:val="008D1D95"/>
    <w:rsid w:val="008D5501"/>
    <w:rsid w:val="008E3339"/>
    <w:rsid w:val="008E46E2"/>
    <w:rsid w:val="008E4BAD"/>
    <w:rsid w:val="008E5D5E"/>
    <w:rsid w:val="008F1DC1"/>
    <w:rsid w:val="00911926"/>
    <w:rsid w:val="00915DD3"/>
    <w:rsid w:val="00924ABA"/>
    <w:rsid w:val="00926594"/>
    <w:rsid w:val="00927FD7"/>
    <w:rsid w:val="009317DC"/>
    <w:rsid w:val="00934A1E"/>
    <w:rsid w:val="0094356B"/>
    <w:rsid w:val="00945FA0"/>
    <w:rsid w:val="0095753B"/>
    <w:rsid w:val="009644DD"/>
    <w:rsid w:val="009716A5"/>
    <w:rsid w:val="009760E2"/>
    <w:rsid w:val="00980966"/>
    <w:rsid w:val="00985391"/>
    <w:rsid w:val="00991644"/>
    <w:rsid w:val="00992792"/>
    <w:rsid w:val="0099317A"/>
    <w:rsid w:val="00993DF3"/>
    <w:rsid w:val="009A5533"/>
    <w:rsid w:val="009A5CB4"/>
    <w:rsid w:val="009C215F"/>
    <w:rsid w:val="009C229A"/>
    <w:rsid w:val="009D1075"/>
    <w:rsid w:val="009D20AA"/>
    <w:rsid w:val="009D53E1"/>
    <w:rsid w:val="009E07F8"/>
    <w:rsid w:val="009E0EE0"/>
    <w:rsid w:val="009E31FA"/>
    <w:rsid w:val="009E463C"/>
    <w:rsid w:val="009E52DE"/>
    <w:rsid w:val="009E5339"/>
    <w:rsid w:val="009F0033"/>
    <w:rsid w:val="009F0F3D"/>
    <w:rsid w:val="009F1B31"/>
    <w:rsid w:val="009F2CC0"/>
    <w:rsid w:val="009F63C7"/>
    <w:rsid w:val="009F7952"/>
    <w:rsid w:val="009F7C36"/>
    <w:rsid w:val="009F7CCF"/>
    <w:rsid w:val="00A00463"/>
    <w:rsid w:val="00A05EBB"/>
    <w:rsid w:val="00A106A4"/>
    <w:rsid w:val="00A114EE"/>
    <w:rsid w:val="00A115B6"/>
    <w:rsid w:val="00A21291"/>
    <w:rsid w:val="00A40625"/>
    <w:rsid w:val="00A41984"/>
    <w:rsid w:val="00A424D7"/>
    <w:rsid w:val="00A42AA0"/>
    <w:rsid w:val="00A44A1E"/>
    <w:rsid w:val="00A4588C"/>
    <w:rsid w:val="00A52595"/>
    <w:rsid w:val="00A56E38"/>
    <w:rsid w:val="00A604F1"/>
    <w:rsid w:val="00A617A4"/>
    <w:rsid w:val="00A64B00"/>
    <w:rsid w:val="00A66738"/>
    <w:rsid w:val="00A671DF"/>
    <w:rsid w:val="00A70BE3"/>
    <w:rsid w:val="00A72045"/>
    <w:rsid w:val="00A72287"/>
    <w:rsid w:val="00A8016B"/>
    <w:rsid w:val="00A82F7D"/>
    <w:rsid w:val="00A84DA2"/>
    <w:rsid w:val="00A90CDE"/>
    <w:rsid w:val="00AA02D1"/>
    <w:rsid w:val="00AA3466"/>
    <w:rsid w:val="00AB1DE7"/>
    <w:rsid w:val="00AB3E7F"/>
    <w:rsid w:val="00AB54AB"/>
    <w:rsid w:val="00AB6065"/>
    <w:rsid w:val="00AC165D"/>
    <w:rsid w:val="00AC22C0"/>
    <w:rsid w:val="00AC4AAA"/>
    <w:rsid w:val="00AC4BE6"/>
    <w:rsid w:val="00AC587E"/>
    <w:rsid w:val="00AE1C9C"/>
    <w:rsid w:val="00AF322C"/>
    <w:rsid w:val="00AF3A6F"/>
    <w:rsid w:val="00AF4DBA"/>
    <w:rsid w:val="00B01101"/>
    <w:rsid w:val="00B01F86"/>
    <w:rsid w:val="00B0556E"/>
    <w:rsid w:val="00B06C95"/>
    <w:rsid w:val="00B0747E"/>
    <w:rsid w:val="00B12429"/>
    <w:rsid w:val="00B127B3"/>
    <w:rsid w:val="00B13621"/>
    <w:rsid w:val="00B140BB"/>
    <w:rsid w:val="00B17405"/>
    <w:rsid w:val="00B21780"/>
    <w:rsid w:val="00B22A25"/>
    <w:rsid w:val="00B2314C"/>
    <w:rsid w:val="00B240D6"/>
    <w:rsid w:val="00B263A6"/>
    <w:rsid w:val="00B306C3"/>
    <w:rsid w:val="00B3201B"/>
    <w:rsid w:val="00B325CC"/>
    <w:rsid w:val="00B3442E"/>
    <w:rsid w:val="00B4037E"/>
    <w:rsid w:val="00B432D7"/>
    <w:rsid w:val="00B441B9"/>
    <w:rsid w:val="00B4639C"/>
    <w:rsid w:val="00B5154E"/>
    <w:rsid w:val="00B51B3E"/>
    <w:rsid w:val="00B5518E"/>
    <w:rsid w:val="00B56D6E"/>
    <w:rsid w:val="00B57588"/>
    <w:rsid w:val="00B60384"/>
    <w:rsid w:val="00B605F9"/>
    <w:rsid w:val="00B60FBB"/>
    <w:rsid w:val="00B653FF"/>
    <w:rsid w:val="00B65D74"/>
    <w:rsid w:val="00B6644A"/>
    <w:rsid w:val="00B7358C"/>
    <w:rsid w:val="00B73792"/>
    <w:rsid w:val="00B7665C"/>
    <w:rsid w:val="00B77300"/>
    <w:rsid w:val="00B838ED"/>
    <w:rsid w:val="00B83B63"/>
    <w:rsid w:val="00B93260"/>
    <w:rsid w:val="00B96CEF"/>
    <w:rsid w:val="00B96D25"/>
    <w:rsid w:val="00BA7DE9"/>
    <w:rsid w:val="00BA7F5B"/>
    <w:rsid w:val="00BB3124"/>
    <w:rsid w:val="00BB3FC9"/>
    <w:rsid w:val="00BB5820"/>
    <w:rsid w:val="00BB65D7"/>
    <w:rsid w:val="00BB7C24"/>
    <w:rsid w:val="00BC6D11"/>
    <w:rsid w:val="00BD0148"/>
    <w:rsid w:val="00BD21C4"/>
    <w:rsid w:val="00BD4570"/>
    <w:rsid w:val="00BD4867"/>
    <w:rsid w:val="00BE04BA"/>
    <w:rsid w:val="00BE15D3"/>
    <w:rsid w:val="00BE1B88"/>
    <w:rsid w:val="00BE2051"/>
    <w:rsid w:val="00BE358A"/>
    <w:rsid w:val="00BE57D7"/>
    <w:rsid w:val="00BE73CB"/>
    <w:rsid w:val="00BE78BE"/>
    <w:rsid w:val="00BF3B15"/>
    <w:rsid w:val="00BF72CF"/>
    <w:rsid w:val="00BF78FA"/>
    <w:rsid w:val="00C11363"/>
    <w:rsid w:val="00C143F9"/>
    <w:rsid w:val="00C172CA"/>
    <w:rsid w:val="00C26187"/>
    <w:rsid w:val="00C314C0"/>
    <w:rsid w:val="00C31B25"/>
    <w:rsid w:val="00C31F96"/>
    <w:rsid w:val="00C364F6"/>
    <w:rsid w:val="00C52318"/>
    <w:rsid w:val="00C55434"/>
    <w:rsid w:val="00C632B7"/>
    <w:rsid w:val="00C649D8"/>
    <w:rsid w:val="00C64D37"/>
    <w:rsid w:val="00C736E7"/>
    <w:rsid w:val="00C8271D"/>
    <w:rsid w:val="00C831BF"/>
    <w:rsid w:val="00C91DD3"/>
    <w:rsid w:val="00C925B5"/>
    <w:rsid w:val="00C937B0"/>
    <w:rsid w:val="00C93CAB"/>
    <w:rsid w:val="00C94454"/>
    <w:rsid w:val="00C96ECF"/>
    <w:rsid w:val="00CA04FB"/>
    <w:rsid w:val="00CA202E"/>
    <w:rsid w:val="00CA2B83"/>
    <w:rsid w:val="00CA2DC1"/>
    <w:rsid w:val="00CA59C4"/>
    <w:rsid w:val="00CB291E"/>
    <w:rsid w:val="00CB2DF9"/>
    <w:rsid w:val="00CB6FBD"/>
    <w:rsid w:val="00CC3287"/>
    <w:rsid w:val="00CC385F"/>
    <w:rsid w:val="00CC78C7"/>
    <w:rsid w:val="00CD088F"/>
    <w:rsid w:val="00CD10DF"/>
    <w:rsid w:val="00CD1601"/>
    <w:rsid w:val="00CD39E6"/>
    <w:rsid w:val="00CD6DDD"/>
    <w:rsid w:val="00CE517F"/>
    <w:rsid w:val="00CE609C"/>
    <w:rsid w:val="00CF72E1"/>
    <w:rsid w:val="00D02D31"/>
    <w:rsid w:val="00D02FB8"/>
    <w:rsid w:val="00D0352C"/>
    <w:rsid w:val="00D055D7"/>
    <w:rsid w:val="00D055DD"/>
    <w:rsid w:val="00D10F20"/>
    <w:rsid w:val="00D11EF6"/>
    <w:rsid w:val="00D12B90"/>
    <w:rsid w:val="00D12FDB"/>
    <w:rsid w:val="00D1326E"/>
    <w:rsid w:val="00D144B1"/>
    <w:rsid w:val="00D156CF"/>
    <w:rsid w:val="00D15D13"/>
    <w:rsid w:val="00D20611"/>
    <w:rsid w:val="00D21A88"/>
    <w:rsid w:val="00D22606"/>
    <w:rsid w:val="00D244AC"/>
    <w:rsid w:val="00D252C4"/>
    <w:rsid w:val="00D269E9"/>
    <w:rsid w:val="00D345CA"/>
    <w:rsid w:val="00D36752"/>
    <w:rsid w:val="00D41B1F"/>
    <w:rsid w:val="00D52B1E"/>
    <w:rsid w:val="00D56AD9"/>
    <w:rsid w:val="00D5719D"/>
    <w:rsid w:val="00D6143D"/>
    <w:rsid w:val="00D655E2"/>
    <w:rsid w:val="00D66F7B"/>
    <w:rsid w:val="00D70247"/>
    <w:rsid w:val="00D71250"/>
    <w:rsid w:val="00D72F19"/>
    <w:rsid w:val="00D73824"/>
    <w:rsid w:val="00D76C42"/>
    <w:rsid w:val="00D7750D"/>
    <w:rsid w:val="00D8234E"/>
    <w:rsid w:val="00D82825"/>
    <w:rsid w:val="00D85696"/>
    <w:rsid w:val="00D85A1A"/>
    <w:rsid w:val="00D85D7F"/>
    <w:rsid w:val="00D936F9"/>
    <w:rsid w:val="00D93CD4"/>
    <w:rsid w:val="00D94BF4"/>
    <w:rsid w:val="00DA01E7"/>
    <w:rsid w:val="00DA0761"/>
    <w:rsid w:val="00DA3552"/>
    <w:rsid w:val="00DA39B2"/>
    <w:rsid w:val="00DA75CF"/>
    <w:rsid w:val="00DA7EF8"/>
    <w:rsid w:val="00DB0409"/>
    <w:rsid w:val="00DB14CB"/>
    <w:rsid w:val="00DB14D8"/>
    <w:rsid w:val="00DB35AC"/>
    <w:rsid w:val="00DC6D80"/>
    <w:rsid w:val="00DD038D"/>
    <w:rsid w:val="00DD1FE3"/>
    <w:rsid w:val="00DD298D"/>
    <w:rsid w:val="00DD2B97"/>
    <w:rsid w:val="00DE1ED6"/>
    <w:rsid w:val="00DE2153"/>
    <w:rsid w:val="00DE59EC"/>
    <w:rsid w:val="00DE6CD7"/>
    <w:rsid w:val="00DE72B8"/>
    <w:rsid w:val="00DF0964"/>
    <w:rsid w:val="00DF0BA0"/>
    <w:rsid w:val="00DF12DF"/>
    <w:rsid w:val="00DF4B1D"/>
    <w:rsid w:val="00E0235D"/>
    <w:rsid w:val="00E0410E"/>
    <w:rsid w:val="00E05742"/>
    <w:rsid w:val="00E10296"/>
    <w:rsid w:val="00E2070F"/>
    <w:rsid w:val="00E22095"/>
    <w:rsid w:val="00E2287D"/>
    <w:rsid w:val="00E22CEA"/>
    <w:rsid w:val="00E23B2D"/>
    <w:rsid w:val="00E23DDC"/>
    <w:rsid w:val="00E30DBD"/>
    <w:rsid w:val="00E32185"/>
    <w:rsid w:val="00E321AB"/>
    <w:rsid w:val="00E3331C"/>
    <w:rsid w:val="00E35E40"/>
    <w:rsid w:val="00E368DB"/>
    <w:rsid w:val="00E36FC9"/>
    <w:rsid w:val="00E412C0"/>
    <w:rsid w:val="00E471C3"/>
    <w:rsid w:val="00E5047E"/>
    <w:rsid w:val="00E5075B"/>
    <w:rsid w:val="00E50EEA"/>
    <w:rsid w:val="00E52D04"/>
    <w:rsid w:val="00E60531"/>
    <w:rsid w:val="00E62F0A"/>
    <w:rsid w:val="00E6796A"/>
    <w:rsid w:val="00E71915"/>
    <w:rsid w:val="00E7247E"/>
    <w:rsid w:val="00E74280"/>
    <w:rsid w:val="00E807A7"/>
    <w:rsid w:val="00E82BA8"/>
    <w:rsid w:val="00E8483C"/>
    <w:rsid w:val="00E85365"/>
    <w:rsid w:val="00E869DF"/>
    <w:rsid w:val="00E94CDB"/>
    <w:rsid w:val="00E96917"/>
    <w:rsid w:val="00EA08B4"/>
    <w:rsid w:val="00EA3D6D"/>
    <w:rsid w:val="00EB0F90"/>
    <w:rsid w:val="00EB3BB7"/>
    <w:rsid w:val="00EB623D"/>
    <w:rsid w:val="00EB761B"/>
    <w:rsid w:val="00EC1BDA"/>
    <w:rsid w:val="00EC5171"/>
    <w:rsid w:val="00ED02CD"/>
    <w:rsid w:val="00ED1931"/>
    <w:rsid w:val="00ED38C5"/>
    <w:rsid w:val="00ED47BB"/>
    <w:rsid w:val="00ED548E"/>
    <w:rsid w:val="00ED6D79"/>
    <w:rsid w:val="00ED70C4"/>
    <w:rsid w:val="00ED7292"/>
    <w:rsid w:val="00EE4A53"/>
    <w:rsid w:val="00EE4AF4"/>
    <w:rsid w:val="00EE5892"/>
    <w:rsid w:val="00EF3270"/>
    <w:rsid w:val="00EF40BF"/>
    <w:rsid w:val="00F00983"/>
    <w:rsid w:val="00F05582"/>
    <w:rsid w:val="00F10ED2"/>
    <w:rsid w:val="00F129B2"/>
    <w:rsid w:val="00F134F8"/>
    <w:rsid w:val="00F13C21"/>
    <w:rsid w:val="00F215B9"/>
    <w:rsid w:val="00F26CE0"/>
    <w:rsid w:val="00F27D66"/>
    <w:rsid w:val="00F34C6F"/>
    <w:rsid w:val="00F35B7E"/>
    <w:rsid w:val="00F36508"/>
    <w:rsid w:val="00F36B0B"/>
    <w:rsid w:val="00F425E9"/>
    <w:rsid w:val="00F43278"/>
    <w:rsid w:val="00F434C1"/>
    <w:rsid w:val="00F47EA4"/>
    <w:rsid w:val="00F513FB"/>
    <w:rsid w:val="00F65A71"/>
    <w:rsid w:val="00F67FCD"/>
    <w:rsid w:val="00F7199A"/>
    <w:rsid w:val="00F72860"/>
    <w:rsid w:val="00F743E8"/>
    <w:rsid w:val="00F74B40"/>
    <w:rsid w:val="00F81839"/>
    <w:rsid w:val="00F8763C"/>
    <w:rsid w:val="00F87EF2"/>
    <w:rsid w:val="00F93916"/>
    <w:rsid w:val="00FA0429"/>
    <w:rsid w:val="00FA1045"/>
    <w:rsid w:val="00FA4BDD"/>
    <w:rsid w:val="00FA6C1A"/>
    <w:rsid w:val="00FB227F"/>
    <w:rsid w:val="00FC58BB"/>
    <w:rsid w:val="00FC5ACD"/>
    <w:rsid w:val="00FC7652"/>
    <w:rsid w:val="00FC7843"/>
    <w:rsid w:val="00FD23BB"/>
    <w:rsid w:val="00FE3873"/>
    <w:rsid w:val="00FE5293"/>
    <w:rsid w:val="00FF1D1D"/>
    <w:rsid w:val="00FF3F8A"/>
    <w:rsid w:val="00FF53BC"/>
    <w:rsid w:val="00FF6B9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74516C"/>
  <w15:chartTrackingRefBased/>
  <w15:docId w15:val="{5C36A974-DA2A-4684-996D-4263AE0BE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115B6"/>
    <w:pPr>
      <w:jc w:val="both"/>
    </w:pPr>
    <w:rPr>
      <w:rFonts w:ascii="Times New Roman" w:hAnsi="Times New Roman" w:cs="Times New Roman"/>
      <w:sz w:val="18"/>
      <w:szCs w:val="18"/>
      <w:lang w:val="en-US"/>
    </w:rPr>
  </w:style>
  <w:style w:type="paragraph" w:styleId="Kop1">
    <w:name w:val="heading 1"/>
    <w:basedOn w:val="Standaard"/>
    <w:next w:val="Standaard"/>
    <w:link w:val="Kop1Char"/>
    <w:uiPriority w:val="9"/>
    <w:qFormat/>
    <w:rsid w:val="007F4B9D"/>
    <w:pPr>
      <w:keepNext/>
      <w:keepLines/>
      <w:numPr>
        <w:numId w:val="10"/>
      </w:numPr>
      <w:spacing w:before="360" w:after="120"/>
      <w:outlineLvl w:val="0"/>
    </w:pPr>
    <w:rPr>
      <w:rFonts w:eastAsiaTheme="majorEastAsia"/>
      <w:b/>
      <w:bCs/>
      <w:sz w:val="20"/>
      <w:szCs w:val="20"/>
    </w:rPr>
  </w:style>
  <w:style w:type="paragraph" w:styleId="Kop2">
    <w:name w:val="heading 2"/>
    <w:basedOn w:val="Standaard"/>
    <w:next w:val="Standaard"/>
    <w:link w:val="Kop2Char"/>
    <w:uiPriority w:val="9"/>
    <w:unhideWhenUsed/>
    <w:qFormat/>
    <w:rsid w:val="00991644"/>
    <w:pPr>
      <w:outlineLvl w:val="1"/>
    </w:pPr>
    <w:rPr>
      <w:b/>
      <w:bCs/>
      <w:sz w:val="20"/>
      <w:szCs w:val="20"/>
    </w:rPr>
  </w:style>
  <w:style w:type="paragraph" w:styleId="Kop3">
    <w:name w:val="heading 3"/>
    <w:basedOn w:val="Standaard"/>
    <w:next w:val="Standaard"/>
    <w:link w:val="Kop3Char"/>
    <w:uiPriority w:val="9"/>
    <w:unhideWhenUsed/>
    <w:qFormat/>
    <w:rsid w:val="00991644"/>
    <w:pPr>
      <w:outlineLvl w:val="2"/>
    </w:pPr>
    <w:rPr>
      <w:b/>
      <w:bCs/>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aliases w:val="bijschrift"/>
    <w:uiPriority w:val="1"/>
    <w:qFormat/>
    <w:rsid w:val="00A115B6"/>
    <w:pPr>
      <w:spacing w:after="0" w:line="240" w:lineRule="auto"/>
    </w:pPr>
    <w:rPr>
      <w:rFonts w:ascii="Times New Roman" w:hAnsi="Times New Roman" w:cs="Times New Roman"/>
      <w:b/>
      <w:bCs/>
      <w:sz w:val="18"/>
      <w:szCs w:val="18"/>
      <w:lang w:val="en-US"/>
    </w:rPr>
  </w:style>
  <w:style w:type="character" w:styleId="Hyperlink">
    <w:name w:val="Hyperlink"/>
    <w:basedOn w:val="Standaardalinea-lettertype"/>
    <w:uiPriority w:val="99"/>
    <w:unhideWhenUsed/>
    <w:rsid w:val="00993DF3"/>
    <w:rPr>
      <w:color w:val="0563C1" w:themeColor="hyperlink"/>
      <w:u w:val="single"/>
    </w:rPr>
  </w:style>
  <w:style w:type="character" w:styleId="Onopgelostemelding">
    <w:name w:val="Unresolved Mention"/>
    <w:basedOn w:val="Standaardalinea-lettertype"/>
    <w:uiPriority w:val="99"/>
    <w:semiHidden/>
    <w:unhideWhenUsed/>
    <w:rsid w:val="00993DF3"/>
    <w:rPr>
      <w:color w:val="605E5C"/>
      <w:shd w:val="clear" w:color="auto" w:fill="E1DFDD"/>
    </w:rPr>
  </w:style>
  <w:style w:type="paragraph" w:styleId="Lijstalinea">
    <w:name w:val="List Paragraph"/>
    <w:basedOn w:val="Standaard"/>
    <w:uiPriority w:val="34"/>
    <w:qFormat/>
    <w:rsid w:val="006129C7"/>
    <w:pPr>
      <w:ind w:left="720"/>
      <w:contextualSpacing/>
    </w:pPr>
  </w:style>
  <w:style w:type="paragraph" w:customStyle="1" w:styleId="EndNoteBibliographyTitle">
    <w:name w:val="EndNote Bibliography Title"/>
    <w:basedOn w:val="Standaard"/>
    <w:link w:val="EndNoteBibliographyTitleChar"/>
    <w:rsid w:val="007B3AC1"/>
    <w:pPr>
      <w:spacing w:after="0"/>
      <w:jc w:val="center"/>
    </w:pPr>
    <w:rPr>
      <w:rFonts w:ascii="Calibri" w:hAnsi="Calibri" w:cs="Calibri"/>
      <w:noProof/>
      <w:sz w:val="22"/>
    </w:rPr>
  </w:style>
  <w:style w:type="character" w:customStyle="1" w:styleId="EndNoteBibliographyTitleChar">
    <w:name w:val="EndNote Bibliography Title Char"/>
    <w:basedOn w:val="Standaardalinea-lettertype"/>
    <w:link w:val="EndNoteBibliographyTitle"/>
    <w:rsid w:val="007B3AC1"/>
    <w:rPr>
      <w:rFonts w:ascii="Calibri" w:hAnsi="Calibri" w:cs="Calibri"/>
      <w:noProof/>
      <w:szCs w:val="18"/>
      <w:lang w:val="en-US"/>
    </w:rPr>
  </w:style>
  <w:style w:type="paragraph" w:customStyle="1" w:styleId="EndNoteBibliography">
    <w:name w:val="EndNote Bibliography"/>
    <w:basedOn w:val="Standaard"/>
    <w:link w:val="EndNoteBibliographyChar"/>
    <w:rsid w:val="007B3AC1"/>
    <w:pPr>
      <w:spacing w:line="240" w:lineRule="auto"/>
    </w:pPr>
    <w:rPr>
      <w:rFonts w:ascii="Calibri" w:hAnsi="Calibri" w:cs="Calibri"/>
      <w:noProof/>
      <w:sz w:val="22"/>
    </w:rPr>
  </w:style>
  <w:style w:type="character" w:customStyle="1" w:styleId="EndNoteBibliographyChar">
    <w:name w:val="EndNote Bibliography Char"/>
    <w:basedOn w:val="Standaardalinea-lettertype"/>
    <w:link w:val="EndNoteBibliography"/>
    <w:rsid w:val="007B3AC1"/>
    <w:rPr>
      <w:rFonts w:ascii="Calibri" w:hAnsi="Calibri" w:cs="Calibri"/>
      <w:noProof/>
      <w:szCs w:val="18"/>
      <w:lang w:val="en-US"/>
    </w:rPr>
  </w:style>
  <w:style w:type="table" w:customStyle="1" w:styleId="Kalender1">
    <w:name w:val="Kalender 1"/>
    <w:basedOn w:val="Standaardtabel"/>
    <w:uiPriority w:val="99"/>
    <w:qFormat/>
    <w:rsid w:val="00BB3124"/>
    <w:pPr>
      <w:spacing w:after="0" w:line="240" w:lineRule="auto"/>
    </w:pPr>
    <w:rPr>
      <w:rFonts w:eastAsiaTheme="minorEastAsia"/>
      <w:lang w:eastAsia="nl-N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elraster">
    <w:name w:val="Table Grid"/>
    <w:basedOn w:val="Standaardtabel"/>
    <w:uiPriority w:val="39"/>
    <w:rsid w:val="00BB31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2Char">
    <w:name w:val="Kop 2 Char"/>
    <w:basedOn w:val="Standaardalinea-lettertype"/>
    <w:link w:val="Kop2"/>
    <w:uiPriority w:val="9"/>
    <w:rsid w:val="00991644"/>
    <w:rPr>
      <w:rFonts w:ascii="Times New Roman" w:hAnsi="Times New Roman" w:cs="Times New Roman"/>
      <w:b/>
      <w:bCs/>
      <w:sz w:val="20"/>
      <w:szCs w:val="20"/>
      <w:lang w:val="en-US"/>
    </w:rPr>
  </w:style>
  <w:style w:type="paragraph" w:styleId="Bijschrift">
    <w:name w:val="caption"/>
    <w:basedOn w:val="Standaard"/>
    <w:next w:val="Standaard"/>
    <w:uiPriority w:val="35"/>
    <w:unhideWhenUsed/>
    <w:qFormat/>
    <w:rsid w:val="00D6143D"/>
    <w:pPr>
      <w:spacing w:after="200" w:line="240" w:lineRule="auto"/>
    </w:pPr>
    <w:rPr>
      <w:i/>
      <w:iCs/>
      <w:color w:val="44546A" w:themeColor="text2"/>
    </w:rPr>
  </w:style>
  <w:style w:type="character" w:styleId="Verwijzingopmerking">
    <w:name w:val="annotation reference"/>
    <w:basedOn w:val="Standaardalinea-lettertype"/>
    <w:uiPriority w:val="99"/>
    <w:semiHidden/>
    <w:unhideWhenUsed/>
    <w:rsid w:val="008B7AFB"/>
    <w:rPr>
      <w:sz w:val="16"/>
      <w:szCs w:val="16"/>
    </w:rPr>
  </w:style>
  <w:style w:type="paragraph" w:styleId="Tekstopmerking">
    <w:name w:val="annotation text"/>
    <w:basedOn w:val="Standaard"/>
    <w:link w:val="TekstopmerkingChar"/>
    <w:uiPriority w:val="99"/>
    <w:semiHidden/>
    <w:unhideWhenUsed/>
    <w:rsid w:val="008B7AF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B7AFB"/>
    <w:rPr>
      <w:sz w:val="20"/>
      <w:szCs w:val="20"/>
    </w:rPr>
  </w:style>
  <w:style w:type="paragraph" w:styleId="Onderwerpvanopmerking">
    <w:name w:val="annotation subject"/>
    <w:basedOn w:val="Tekstopmerking"/>
    <w:next w:val="Tekstopmerking"/>
    <w:link w:val="OnderwerpvanopmerkingChar"/>
    <w:uiPriority w:val="99"/>
    <w:semiHidden/>
    <w:unhideWhenUsed/>
    <w:rsid w:val="008B7AFB"/>
    <w:rPr>
      <w:b/>
      <w:bCs/>
    </w:rPr>
  </w:style>
  <w:style w:type="character" w:customStyle="1" w:styleId="OnderwerpvanopmerkingChar">
    <w:name w:val="Onderwerp van opmerking Char"/>
    <w:basedOn w:val="TekstopmerkingChar"/>
    <w:link w:val="Onderwerpvanopmerking"/>
    <w:uiPriority w:val="99"/>
    <w:semiHidden/>
    <w:rsid w:val="008B7AFB"/>
    <w:rPr>
      <w:b/>
      <w:bCs/>
      <w:sz w:val="20"/>
      <w:szCs w:val="20"/>
    </w:rPr>
  </w:style>
  <w:style w:type="paragraph" w:styleId="Ballontekst">
    <w:name w:val="Balloon Text"/>
    <w:basedOn w:val="Standaard"/>
    <w:link w:val="BallontekstChar"/>
    <w:uiPriority w:val="99"/>
    <w:semiHidden/>
    <w:unhideWhenUsed/>
    <w:rsid w:val="008B7AFB"/>
    <w:pPr>
      <w:spacing w:after="0" w:line="240" w:lineRule="auto"/>
    </w:pPr>
    <w:rPr>
      <w:rFonts w:ascii="Segoe UI" w:hAnsi="Segoe UI" w:cs="Segoe UI"/>
    </w:rPr>
  </w:style>
  <w:style w:type="character" w:customStyle="1" w:styleId="BallontekstChar">
    <w:name w:val="Ballontekst Char"/>
    <w:basedOn w:val="Standaardalinea-lettertype"/>
    <w:link w:val="Ballontekst"/>
    <w:uiPriority w:val="99"/>
    <w:semiHidden/>
    <w:rsid w:val="008B7AFB"/>
    <w:rPr>
      <w:rFonts w:ascii="Segoe UI" w:hAnsi="Segoe UI" w:cs="Segoe UI"/>
      <w:sz w:val="18"/>
      <w:szCs w:val="18"/>
    </w:rPr>
  </w:style>
  <w:style w:type="character" w:customStyle="1" w:styleId="Kop1Char">
    <w:name w:val="Kop 1 Char"/>
    <w:basedOn w:val="Standaardalinea-lettertype"/>
    <w:link w:val="Kop1"/>
    <w:uiPriority w:val="9"/>
    <w:rsid w:val="007F4B9D"/>
    <w:rPr>
      <w:rFonts w:ascii="Times New Roman" w:eastAsiaTheme="majorEastAsia" w:hAnsi="Times New Roman" w:cs="Times New Roman"/>
      <w:b/>
      <w:bCs/>
      <w:sz w:val="20"/>
      <w:szCs w:val="20"/>
      <w:lang w:val="en-US"/>
    </w:rPr>
  </w:style>
  <w:style w:type="character" w:customStyle="1" w:styleId="Kop3Char">
    <w:name w:val="Kop 3 Char"/>
    <w:basedOn w:val="Standaardalinea-lettertype"/>
    <w:link w:val="Kop3"/>
    <w:uiPriority w:val="9"/>
    <w:rsid w:val="00991644"/>
    <w:rPr>
      <w:rFonts w:ascii="Times New Roman" w:hAnsi="Times New Roman" w:cs="Times New Roman"/>
      <w:b/>
      <w:bCs/>
      <w:sz w:val="20"/>
      <w:szCs w:val="20"/>
      <w:lang w:val="en-US"/>
    </w:rPr>
  </w:style>
  <w:style w:type="paragraph" w:styleId="Koptekst">
    <w:name w:val="header"/>
    <w:basedOn w:val="Standaard"/>
    <w:link w:val="KoptekstChar"/>
    <w:uiPriority w:val="99"/>
    <w:unhideWhenUsed/>
    <w:rsid w:val="002F15E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F15E6"/>
  </w:style>
  <w:style w:type="paragraph" w:styleId="Voettekst">
    <w:name w:val="footer"/>
    <w:basedOn w:val="Standaard"/>
    <w:link w:val="VoettekstChar"/>
    <w:uiPriority w:val="99"/>
    <w:unhideWhenUsed/>
    <w:rsid w:val="002F15E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F15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024274">
      <w:bodyDiv w:val="1"/>
      <w:marLeft w:val="0"/>
      <w:marRight w:val="0"/>
      <w:marTop w:val="0"/>
      <w:marBottom w:val="0"/>
      <w:divBdr>
        <w:top w:val="none" w:sz="0" w:space="0" w:color="auto"/>
        <w:left w:val="none" w:sz="0" w:space="0" w:color="auto"/>
        <w:bottom w:val="none" w:sz="0" w:space="0" w:color="auto"/>
        <w:right w:val="none" w:sz="0" w:space="0" w:color="auto"/>
      </w:divBdr>
    </w:div>
    <w:div w:id="251354853">
      <w:bodyDiv w:val="1"/>
      <w:marLeft w:val="0"/>
      <w:marRight w:val="0"/>
      <w:marTop w:val="0"/>
      <w:marBottom w:val="0"/>
      <w:divBdr>
        <w:top w:val="none" w:sz="0" w:space="0" w:color="auto"/>
        <w:left w:val="none" w:sz="0" w:space="0" w:color="auto"/>
        <w:bottom w:val="none" w:sz="0" w:space="0" w:color="auto"/>
        <w:right w:val="none" w:sz="0" w:space="0" w:color="auto"/>
      </w:divBdr>
      <w:divsChild>
        <w:div w:id="193421332">
          <w:marLeft w:val="0"/>
          <w:marRight w:val="0"/>
          <w:marTop w:val="0"/>
          <w:marBottom w:val="0"/>
          <w:divBdr>
            <w:top w:val="none" w:sz="0" w:space="0" w:color="auto"/>
            <w:left w:val="none" w:sz="0" w:space="0" w:color="auto"/>
            <w:bottom w:val="none" w:sz="0" w:space="0" w:color="auto"/>
            <w:right w:val="none" w:sz="0" w:space="0" w:color="auto"/>
          </w:divBdr>
          <w:divsChild>
            <w:div w:id="49691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144581">
      <w:bodyDiv w:val="1"/>
      <w:marLeft w:val="0"/>
      <w:marRight w:val="0"/>
      <w:marTop w:val="0"/>
      <w:marBottom w:val="0"/>
      <w:divBdr>
        <w:top w:val="none" w:sz="0" w:space="0" w:color="auto"/>
        <w:left w:val="none" w:sz="0" w:space="0" w:color="auto"/>
        <w:bottom w:val="none" w:sz="0" w:space="0" w:color="auto"/>
        <w:right w:val="none" w:sz="0" w:space="0" w:color="auto"/>
      </w:divBdr>
    </w:div>
    <w:div w:id="961500923">
      <w:bodyDiv w:val="1"/>
      <w:marLeft w:val="0"/>
      <w:marRight w:val="0"/>
      <w:marTop w:val="0"/>
      <w:marBottom w:val="0"/>
      <w:divBdr>
        <w:top w:val="none" w:sz="0" w:space="0" w:color="auto"/>
        <w:left w:val="none" w:sz="0" w:space="0" w:color="auto"/>
        <w:bottom w:val="none" w:sz="0" w:space="0" w:color="auto"/>
        <w:right w:val="none" w:sz="0" w:space="0" w:color="auto"/>
      </w:divBdr>
    </w:div>
    <w:div w:id="1059403311">
      <w:bodyDiv w:val="1"/>
      <w:marLeft w:val="0"/>
      <w:marRight w:val="0"/>
      <w:marTop w:val="0"/>
      <w:marBottom w:val="0"/>
      <w:divBdr>
        <w:top w:val="none" w:sz="0" w:space="0" w:color="auto"/>
        <w:left w:val="none" w:sz="0" w:space="0" w:color="auto"/>
        <w:bottom w:val="none" w:sz="0" w:space="0" w:color="auto"/>
        <w:right w:val="none" w:sz="0" w:space="0" w:color="auto"/>
      </w:divBdr>
    </w:div>
    <w:div w:id="1067650461">
      <w:bodyDiv w:val="1"/>
      <w:marLeft w:val="0"/>
      <w:marRight w:val="0"/>
      <w:marTop w:val="0"/>
      <w:marBottom w:val="0"/>
      <w:divBdr>
        <w:top w:val="none" w:sz="0" w:space="0" w:color="auto"/>
        <w:left w:val="none" w:sz="0" w:space="0" w:color="auto"/>
        <w:bottom w:val="none" w:sz="0" w:space="0" w:color="auto"/>
        <w:right w:val="none" w:sz="0" w:space="0" w:color="auto"/>
      </w:divBdr>
    </w:div>
    <w:div w:id="1116606083">
      <w:bodyDiv w:val="1"/>
      <w:marLeft w:val="0"/>
      <w:marRight w:val="0"/>
      <w:marTop w:val="0"/>
      <w:marBottom w:val="0"/>
      <w:divBdr>
        <w:top w:val="none" w:sz="0" w:space="0" w:color="auto"/>
        <w:left w:val="none" w:sz="0" w:space="0" w:color="auto"/>
        <w:bottom w:val="none" w:sz="0" w:space="0" w:color="auto"/>
        <w:right w:val="none" w:sz="0" w:space="0" w:color="auto"/>
      </w:divBdr>
    </w:div>
    <w:div w:id="1294554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t.abeel@tudelft.nl" TargetMode="External"/><Relationship Id="rId4" Type="http://schemas.openxmlformats.org/officeDocument/2006/relationships/settings" Target="settings.xml"/><Relationship Id="rId9" Type="http://schemas.openxmlformats.org/officeDocument/2006/relationships/hyperlink" Target="mailto:m.s.veldhuis@student.tudelft.n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B1477-9013-4BB3-A89A-80A706D28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9</TotalTime>
  <Pages>1</Pages>
  <Words>34644</Words>
  <Characters>190547</Characters>
  <Application>Microsoft Office Word</Application>
  <DocSecurity>0</DocSecurity>
  <Lines>1587</Lines>
  <Paragraphs>4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325</cp:revision>
  <cp:lastPrinted>2020-11-16T20:57:00Z</cp:lastPrinted>
  <dcterms:created xsi:type="dcterms:W3CDTF">2020-10-20T13:24:00Z</dcterms:created>
  <dcterms:modified xsi:type="dcterms:W3CDTF">2020-11-16T20:58:00Z</dcterms:modified>
</cp:coreProperties>
</file>